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15940E" w14:textId="77777777" w:rsidR="00CE5434" w:rsidRPr="00767E2F" w:rsidRDefault="00CE5434" w:rsidP="00CE5434">
      <w:pPr>
        <w:spacing w:after="0" w:line="480" w:lineRule="auto"/>
        <w:jc w:val="center"/>
        <w:rPr>
          <w:rFonts w:ascii="Times New Roman" w:hAnsi="Times New Roman" w:cs="Times New Roman"/>
          <w:b/>
          <w:bCs/>
          <w:sz w:val="24"/>
          <w:szCs w:val="24"/>
        </w:rPr>
      </w:pPr>
      <w:r w:rsidRPr="00767E2F">
        <w:rPr>
          <w:rFonts w:ascii="Times New Roman" w:hAnsi="Times New Roman" w:cs="Times New Roman"/>
          <w:b/>
          <w:bCs/>
          <w:sz w:val="24"/>
          <w:szCs w:val="24"/>
        </w:rPr>
        <w:t>Frail2Fit study: it was feasible and acceptable for volunteers to deliver a remote health intervention to older adults with frailty</w:t>
      </w:r>
    </w:p>
    <w:p w14:paraId="76DD91D5" w14:textId="77777777" w:rsidR="00CE5434" w:rsidRPr="00AB0B05" w:rsidRDefault="00CE5434" w:rsidP="00CE5434">
      <w:pPr>
        <w:spacing w:after="0" w:line="480" w:lineRule="auto"/>
        <w:jc w:val="center"/>
        <w:rPr>
          <w:rFonts w:ascii="Times New Roman" w:hAnsi="Times New Roman" w:cs="Times New Roman"/>
          <w:b/>
          <w:bCs/>
          <w:sz w:val="24"/>
          <w:szCs w:val="24"/>
        </w:rPr>
      </w:pPr>
    </w:p>
    <w:p w14:paraId="2D3093CA" w14:textId="77777777" w:rsidR="00CE5434" w:rsidRPr="00AB0B05" w:rsidRDefault="00CE5434" w:rsidP="00CE5434">
      <w:pPr>
        <w:spacing w:after="0" w:line="480" w:lineRule="auto"/>
        <w:jc w:val="center"/>
        <w:rPr>
          <w:rFonts w:ascii="Times New Roman" w:hAnsi="Times New Roman" w:cs="Times New Roman"/>
          <w:sz w:val="24"/>
          <w:szCs w:val="24"/>
          <w:vertAlign w:val="superscript"/>
        </w:rPr>
      </w:pPr>
      <w:r w:rsidRPr="00AB0B05">
        <w:rPr>
          <w:rFonts w:ascii="Times New Roman" w:hAnsi="Times New Roman" w:cs="Times New Roman"/>
          <w:sz w:val="24"/>
          <w:szCs w:val="24"/>
        </w:rPr>
        <w:t>SJ Meredith</w:t>
      </w:r>
      <w:r w:rsidRPr="00AB0B05">
        <w:rPr>
          <w:rFonts w:ascii="Times New Roman" w:hAnsi="Times New Roman" w:cs="Times New Roman"/>
          <w:sz w:val="24"/>
          <w:szCs w:val="24"/>
          <w:vertAlign w:val="superscript"/>
        </w:rPr>
        <w:t>1</w:t>
      </w:r>
      <w:r w:rsidRPr="00AB0B05">
        <w:rPr>
          <w:rFonts w:ascii="Times New Roman" w:hAnsi="Times New Roman" w:cs="Times New Roman"/>
          <w:sz w:val="24"/>
          <w:szCs w:val="24"/>
        </w:rPr>
        <w:t xml:space="preserve">; </w:t>
      </w:r>
      <w:r>
        <w:rPr>
          <w:rFonts w:ascii="Times New Roman" w:hAnsi="Times New Roman" w:cs="Times New Roman"/>
          <w:sz w:val="24"/>
          <w:szCs w:val="24"/>
        </w:rPr>
        <w:t>L Holt</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AB0B05">
        <w:rPr>
          <w:rFonts w:ascii="Times New Roman" w:hAnsi="Times New Roman" w:cs="Times New Roman"/>
          <w:sz w:val="24"/>
          <w:szCs w:val="24"/>
        </w:rPr>
        <w:t>J Varkonyi-Sepp</w:t>
      </w:r>
      <w:r>
        <w:rPr>
          <w:rFonts w:ascii="Times New Roman" w:hAnsi="Times New Roman" w:cs="Times New Roman"/>
          <w:sz w:val="24"/>
          <w:szCs w:val="24"/>
          <w:vertAlign w:val="superscript"/>
        </w:rPr>
        <w:t>3,4</w:t>
      </w:r>
      <w:r w:rsidRPr="00AB0B05">
        <w:rPr>
          <w:rFonts w:ascii="Times New Roman" w:hAnsi="Times New Roman" w:cs="Times New Roman"/>
          <w:sz w:val="24"/>
          <w:szCs w:val="24"/>
        </w:rPr>
        <w:t xml:space="preserve">; A </w:t>
      </w:r>
      <w:r w:rsidRPr="0014467A">
        <w:rPr>
          <w:rFonts w:ascii="Times New Roman" w:hAnsi="Times New Roman" w:cs="Times New Roman"/>
          <w:sz w:val="24"/>
          <w:szCs w:val="24"/>
        </w:rPr>
        <w:t>Bates</w:t>
      </w:r>
      <w:r>
        <w:rPr>
          <w:rFonts w:ascii="Times New Roman" w:hAnsi="Times New Roman" w:cs="Times New Roman"/>
          <w:sz w:val="24"/>
          <w:szCs w:val="24"/>
          <w:vertAlign w:val="superscript"/>
        </w:rPr>
        <w:t>2,</w:t>
      </w:r>
      <w:r w:rsidRPr="0014467A">
        <w:rPr>
          <w:rFonts w:ascii="Times New Roman" w:hAnsi="Times New Roman" w:cs="Times New Roman"/>
          <w:sz w:val="24"/>
          <w:szCs w:val="24"/>
          <w:vertAlign w:val="superscript"/>
        </w:rPr>
        <w:t>5</w:t>
      </w:r>
      <w:r w:rsidRPr="00AB0B05">
        <w:rPr>
          <w:rFonts w:ascii="Times New Roman" w:hAnsi="Times New Roman" w:cs="Times New Roman"/>
          <w:sz w:val="24"/>
          <w:szCs w:val="24"/>
        </w:rPr>
        <w:t>; KA Mackintosh</w:t>
      </w:r>
      <w:r w:rsidRPr="00AB0B05">
        <w:rPr>
          <w:rFonts w:ascii="Times New Roman" w:hAnsi="Times New Roman" w:cs="Times New Roman"/>
          <w:sz w:val="24"/>
          <w:szCs w:val="24"/>
          <w:vertAlign w:val="superscript"/>
        </w:rPr>
        <w:t>6</w:t>
      </w:r>
      <w:r w:rsidRPr="00AB0B05">
        <w:rPr>
          <w:rFonts w:ascii="Times New Roman" w:hAnsi="Times New Roman" w:cs="Times New Roman"/>
          <w:sz w:val="24"/>
          <w:szCs w:val="24"/>
        </w:rPr>
        <w:t>; MA McNarry</w:t>
      </w:r>
      <w:r w:rsidRPr="00AB0B05">
        <w:rPr>
          <w:rFonts w:ascii="Times New Roman" w:hAnsi="Times New Roman" w:cs="Times New Roman"/>
          <w:sz w:val="24"/>
          <w:szCs w:val="24"/>
          <w:vertAlign w:val="superscript"/>
        </w:rPr>
        <w:t>6</w:t>
      </w:r>
      <w:r w:rsidRPr="00AB0B05">
        <w:rPr>
          <w:rFonts w:ascii="Times New Roman" w:hAnsi="Times New Roman" w:cs="Times New Roman"/>
          <w:sz w:val="24"/>
          <w:szCs w:val="24"/>
        </w:rPr>
        <w:t>; S Jack</w:t>
      </w:r>
      <w:r>
        <w:rPr>
          <w:rFonts w:ascii="Times New Roman" w:hAnsi="Times New Roman" w:cs="Times New Roman"/>
          <w:sz w:val="24"/>
          <w:szCs w:val="24"/>
          <w:vertAlign w:val="superscript"/>
        </w:rPr>
        <w:t>2</w:t>
      </w:r>
      <w:r w:rsidRPr="00AB0B05">
        <w:rPr>
          <w:rFonts w:ascii="Times New Roman" w:hAnsi="Times New Roman" w:cs="Times New Roman"/>
          <w:sz w:val="24"/>
          <w:szCs w:val="24"/>
        </w:rPr>
        <w:t>; J Murphy</w:t>
      </w:r>
      <w:r>
        <w:rPr>
          <w:rFonts w:ascii="Times New Roman" w:hAnsi="Times New Roman" w:cs="Times New Roman"/>
          <w:sz w:val="24"/>
          <w:szCs w:val="24"/>
          <w:vertAlign w:val="superscript"/>
        </w:rPr>
        <w:t>7</w:t>
      </w:r>
      <w:r w:rsidRPr="00AB0B05">
        <w:rPr>
          <w:rFonts w:ascii="Times New Roman" w:hAnsi="Times New Roman" w:cs="Times New Roman"/>
          <w:sz w:val="24"/>
          <w:szCs w:val="24"/>
        </w:rPr>
        <w:t>;</w:t>
      </w:r>
      <w:r>
        <w:rPr>
          <w:rFonts w:ascii="Times New Roman" w:hAnsi="Times New Roman" w:cs="Times New Roman"/>
          <w:sz w:val="24"/>
          <w:szCs w:val="24"/>
        </w:rPr>
        <w:t xml:space="preserve"> </w:t>
      </w:r>
      <w:r w:rsidRPr="00AB0B05">
        <w:rPr>
          <w:rFonts w:ascii="Times New Roman" w:hAnsi="Times New Roman" w:cs="Times New Roman"/>
          <w:sz w:val="24"/>
          <w:szCs w:val="24"/>
        </w:rPr>
        <w:t>MPW Grocott</w:t>
      </w:r>
      <w:r w:rsidRPr="00AB0B05">
        <w:rPr>
          <w:rFonts w:ascii="Times New Roman" w:hAnsi="Times New Roman" w:cs="Times New Roman"/>
          <w:sz w:val="24"/>
          <w:szCs w:val="24"/>
          <w:vertAlign w:val="superscript"/>
        </w:rPr>
        <w:t>2</w:t>
      </w:r>
      <w:r>
        <w:rPr>
          <w:rFonts w:ascii="Times New Roman" w:hAnsi="Times New Roman" w:cs="Times New Roman"/>
          <w:sz w:val="24"/>
          <w:szCs w:val="24"/>
          <w:vertAlign w:val="superscript"/>
        </w:rPr>
        <w:t>,5</w:t>
      </w:r>
      <w:r w:rsidRPr="00AB0B05">
        <w:rPr>
          <w:rFonts w:ascii="Times New Roman" w:hAnsi="Times New Roman" w:cs="Times New Roman"/>
          <w:sz w:val="24"/>
          <w:szCs w:val="24"/>
        </w:rPr>
        <w:t>;</w:t>
      </w:r>
      <w:r>
        <w:rPr>
          <w:rFonts w:ascii="Times New Roman" w:hAnsi="Times New Roman" w:cs="Times New Roman"/>
          <w:sz w:val="24"/>
          <w:szCs w:val="24"/>
        </w:rPr>
        <w:t xml:space="preserve"> </w:t>
      </w:r>
      <w:r w:rsidRPr="00AB0B05">
        <w:rPr>
          <w:rFonts w:ascii="Times New Roman" w:hAnsi="Times New Roman" w:cs="Times New Roman"/>
          <w:sz w:val="24"/>
          <w:szCs w:val="24"/>
        </w:rPr>
        <w:t>SER Lim</w:t>
      </w:r>
      <w:r w:rsidRPr="00AB0B05">
        <w:rPr>
          <w:rFonts w:ascii="Times New Roman" w:hAnsi="Times New Roman" w:cs="Times New Roman"/>
          <w:sz w:val="24"/>
          <w:szCs w:val="24"/>
          <w:vertAlign w:val="superscript"/>
        </w:rPr>
        <w:t>1</w:t>
      </w:r>
      <w:r>
        <w:rPr>
          <w:rFonts w:ascii="Times New Roman" w:hAnsi="Times New Roman" w:cs="Times New Roman"/>
          <w:sz w:val="24"/>
          <w:szCs w:val="24"/>
          <w:vertAlign w:val="superscript"/>
        </w:rPr>
        <w:t>,4</w:t>
      </w:r>
    </w:p>
    <w:p w14:paraId="3BA26627" w14:textId="77777777" w:rsidR="00CE5434" w:rsidRPr="00AB0B05" w:rsidRDefault="00CE5434" w:rsidP="00CE5434">
      <w:pPr>
        <w:spacing w:after="0" w:line="480" w:lineRule="auto"/>
        <w:jc w:val="center"/>
        <w:rPr>
          <w:rFonts w:ascii="Times New Roman" w:hAnsi="Times New Roman" w:cs="Times New Roman"/>
          <w:sz w:val="24"/>
          <w:szCs w:val="24"/>
        </w:rPr>
      </w:pPr>
    </w:p>
    <w:p w14:paraId="6035C1BB" w14:textId="77777777" w:rsidR="00CE5434" w:rsidRPr="00915089" w:rsidRDefault="00CE5434" w:rsidP="00CE5434">
      <w:pPr>
        <w:spacing w:after="0" w:line="480" w:lineRule="auto"/>
        <w:jc w:val="center"/>
        <w:rPr>
          <w:rFonts w:ascii="Times New Roman" w:eastAsia="HelveticaNeueLTStd-Cn" w:hAnsi="Times New Roman" w:cs="Times New Roman"/>
          <w:sz w:val="24"/>
          <w:szCs w:val="24"/>
        </w:rPr>
      </w:pPr>
      <w:r w:rsidRPr="00AB0B05">
        <w:rPr>
          <w:rFonts w:ascii="Times New Roman" w:eastAsia="HelveticaNeueLTStd-Cn" w:hAnsi="Times New Roman" w:cs="Times New Roman"/>
          <w:sz w:val="24"/>
          <w:szCs w:val="24"/>
        </w:rPr>
        <w:t xml:space="preserve">1. </w:t>
      </w:r>
      <w:r>
        <w:rPr>
          <w:rFonts w:ascii="Times New Roman" w:eastAsia="HelveticaNeueLTStd-Cn" w:hAnsi="Times New Roman" w:cs="Times New Roman"/>
          <w:sz w:val="24"/>
          <w:szCs w:val="24"/>
        </w:rPr>
        <w:t xml:space="preserve">NIHR Applied Research Collaboration Wessex and </w:t>
      </w:r>
      <w:r w:rsidRPr="00AB0B05">
        <w:rPr>
          <w:rFonts w:ascii="Times New Roman" w:eastAsia="HelveticaNeueLTStd-Cn" w:hAnsi="Times New Roman" w:cs="Times New Roman"/>
          <w:sz w:val="24"/>
          <w:szCs w:val="24"/>
        </w:rPr>
        <w:t xml:space="preserve">Academic Geriatric Medicine, University of Southampton, Faculty of Medicine, Southampton, UK; 2. Faculty of Medicine, University of Southampton, Southampton, UK; </w:t>
      </w:r>
      <w:r>
        <w:rPr>
          <w:rFonts w:ascii="Times New Roman" w:eastAsia="HelveticaNeueLTStd-Cn" w:hAnsi="Times New Roman" w:cs="Times New Roman"/>
          <w:sz w:val="24"/>
          <w:szCs w:val="24"/>
        </w:rPr>
        <w:t xml:space="preserve">3. Hampshire and Isle of Wight Healthcare NHS Foundation Trust, Hampshire, UK; 4. </w:t>
      </w:r>
      <w:r w:rsidRPr="00AB0B05">
        <w:rPr>
          <w:rFonts w:ascii="Times New Roman" w:eastAsia="HelveticaNeueLTStd-Cn" w:hAnsi="Times New Roman" w:cs="Times New Roman"/>
          <w:sz w:val="24"/>
          <w:szCs w:val="24"/>
        </w:rPr>
        <w:t>University Hospital Southampton NHS Foundation Trust, Southampton, UK</w:t>
      </w:r>
      <w:r>
        <w:rPr>
          <w:rFonts w:ascii="Times New Roman" w:eastAsia="HelveticaNeueLTStd-Cn" w:hAnsi="Times New Roman" w:cs="Times New Roman"/>
          <w:sz w:val="24"/>
          <w:szCs w:val="24"/>
        </w:rPr>
        <w:t xml:space="preserve">; 5. Perioperative and Critical Care Theme, NIHR Southampton Biomedical Research Centre, University Hospital Southampton NHS Foundation Trust / </w:t>
      </w:r>
      <w:r w:rsidRPr="00AB0B05">
        <w:rPr>
          <w:rFonts w:ascii="Times New Roman" w:eastAsia="HelveticaNeueLTStd-Cn" w:hAnsi="Times New Roman" w:cs="Times New Roman"/>
          <w:sz w:val="24"/>
          <w:szCs w:val="24"/>
        </w:rPr>
        <w:t xml:space="preserve">University of Southampton, Southampton, UK; </w:t>
      </w:r>
      <w:r>
        <w:rPr>
          <w:rFonts w:ascii="Times New Roman" w:eastAsia="HelveticaNeueLTStd-Cn" w:hAnsi="Times New Roman" w:cs="Times New Roman"/>
          <w:sz w:val="24"/>
          <w:szCs w:val="24"/>
        </w:rPr>
        <w:t>6</w:t>
      </w:r>
      <w:r w:rsidRPr="00AB0B05">
        <w:rPr>
          <w:rFonts w:ascii="Times New Roman" w:eastAsia="HelveticaNeueLTStd-Cn" w:hAnsi="Times New Roman" w:cs="Times New Roman"/>
          <w:sz w:val="24"/>
          <w:szCs w:val="24"/>
        </w:rPr>
        <w:t xml:space="preserve">. </w:t>
      </w:r>
      <w:r w:rsidRPr="00AB0B05">
        <w:rPr>
          <w:rFonts w:ascii="Times New Roman" w:hAnsi="Times New Roman" w:cs="Times New Roman"/>
          <w:color w:val="000000"/>
          <w:sz w:val="24"/>
          <w:szCs w:val="24"/>
        </w:rPr>
        <w:t>Applied Sports, Technology, Exercise and Medicine (A-STEM) Research Centre, Department of Sport and Exercise Sciences, Swansea University, Swansea, UK</w:t>
      </w:r>
      <w:r>
        <w:rPr>
          <w:rFonts w:ascii="Times New Roman" w:hAnsi="Times New Roman" w:cs="Times New Roman"/>
          <w:color w:val="000000"/>
          <w:sz w:val="24"/>
          <w:szCs w:val="24"/>
        </w:rPr>
        <w:t xml:space="preserve">; 7. </w:t>
      </w:r>
      <w:r>
        <w:rPr>
          <w:rFonts w:ascii="Times New Roman" w:eastAsia="HelveticaNeueLTStd-Cn" w:hAnsi="Times New Roman" w:cs="Times New Roman"/>
          <w:sz w:val="24"/>
          <w:szCs w:val="24"/>
        </w:rPr>
        <w:t>Faculty of Health and Social Sciences</w:t>
      </w:r>
      <w:r w:rsidRPr="00AB0B05">
        <w:rPr>
          <w:rFonts w:ascii="Times New Roman" w:eastAsia="HelveticaNeueLTStd-Cn" w:hAnsi="Times New Roman" w:cs="Times New Roman"/>
          <w:sz w:val="24"/>
          <w:szCs w:val="24"/>
        </w:rPr>
        <w:t>, Bournemouth University, Bournemouth, UK</w:t>
      </w:r>
      <w:r w:rsidRPr="003D09A8">
        <w:rPr>
          <w:rFonts w:ascii="Times New Roman" w:eastAsia="HelveticaNeueLTStd-Cn" w:hAnsi="Times New Roman" w:cs="Times New Roman"/>
          <w:sz w:val="24"/>
          <w:szCs w:val="24"/>
        </w:rPr>
        <w:t xml:space="preserve"> </w:t>
      </w:r>
    </w:p>
    <w:p w14:paraId="0955FB6D" w14:textId="77777777" w:rsidR="00CE5434" w:rsidRPr="00AB0B05" w:rsidRDefault="00CE5434" w:rsidP="00CE5434">
      <w:pPr>
        <w:spacing w:after="0" w:line="480" w:lineRule="auto"/>
        <w:jc w:val="center"/>
        <w:rPr>
          <w:rFonts w:ascii="Times New Roman" w:eastAsia="HelveticaNeueLTStd-Cn" w:hAnsi="Times New Roman" w:cs="Times New Roman"/>
          <w:sz w:val="24"/>
          <w:szCs w:val="24"/>
        </w:rPr>
      </w:pPr>
    </w:p>
    <w:p w14:paraId="429B4BEE" w14:textId="77777777" w:rsidR="00CE5434" w:rsidRPr="00484972" w:rsidRDefault="00CE5434" w:rsidP="00CE5434">
      <w:pPr>
        <w:spacing w:after="0" w:line="480" w:lineRule="auto"/>
        <w:rPr>
          <w:rFonts w:ascii="Times New Roman" w:hAnsi="Times New Roman" w:cs="Times New Roman"/>
          <w:sz w:val="24"/>
          <w:szCs w:val="24"/>
        </w:rPr>
      </w:pPr>
      <w:r w:rsidRPr="00484972">
        <w:rPr>
          <w:rFonts w:ascii="Times New Roman" w:hAnsi="Times New Roman" w:cs="Times New Roman"/>
          <w:sz w:val="24"/>
          <w:szCs w:val="24"/>
        </w:rPr>
        <w:t xml:space="preserve">Corresponding author: </w:t>
      </w:r>
      <w:r>
        <w:rPr>
          <w:rFonts w:ascii="Times New Roman" w:hAnsi="Times New Roman" w:cs="Times New Roman"/>
          <w:sz w:val="24"/>
          <w:szCs w:val="24"/>
        </w:rPr>
        <w:t xml:space="preserve">Dr Samantha Jane Meredith, Research Fellow. Faculty of Medicine, University of Southampton, University Hospital Southampton NHS Trust, </w:t>
      </w:r>
      <w:proofErr w:type="spellStart"/>
      <w:r>
        <w:rPr>
          <w:rFonts w:ascii="Times New Roman" w:hAnsi="Times New Roman" w:cs="Times New Roman"/>
          <w:sz w:val="24"/>
          <w:szCs w:val="24"/>
        </w:rPr>
        <w:t>Tremona</w:t>
      </w:r>
      <w:proofErr w:type="spellEnd"/>
      <w:r>
        <w:rPr>
          <w:rFonts w:ascii="Times New Roman" w:hAnsi="Times New Roman" w:cs="Times New Roman"/>
          <w:sz w:val="24"/>
          <w:szCs w:val="24"/>
        </w:rPr>
        <w:t xml:space="preserve"> Road, Southampton, SO16 6YD. s.j.meredith@soton.ac.uk</w:t>
      </w:r>
    </w:p>
    <w:p w14:paraId="5ABCC04D" w14:textId="77777777" w:rsidR="00CE5434" w:rsidRDefault="00CE5434" w:rsidP="00CE5434">
      <w:pPr>
        <w:spacing w:after="0" w:line="480" w:lineRule="auto"/>
        <w:jc w:val="center"/>
        <w:rPr>
          <w:rFonts w:ascii="Times New Roman" w:hAnsi="Times New Roman" w:cs="Times New Roman"/>
          <w:b/>
          <w:bCs/>
          <w:sz w:val="24"/>
          <w:szCs w:val="24"/>
        </w:rPr>
      </w:pPr>
    </w:p>
    <w:p w14:paraId="162A37D2" w14:textId="77777777" w:rsidR="00CE5434" w:rsidRPr="00D26F72" w:rsidRDefault="00CE5434" w:rsidP="00CE5434">
      <w:pPr>
        <w:spacing w:after="0" w:line="480" w:lineRule="auto"/>
        <w:rPr>
          <w:rFonts w:ascii="Times New Roman" w:hAnsi="Times New Roman" w:cs="Times New Roman"/>
          <w:sz w:val="24"/>
          <w:szCs w:val="24"/>
        </w:rPr>
      </w:pPr>
      <w:r w:rsidRPr="003F2CC7">
        <w:rPr>
          <w:rFonts w:ascii="Times New Roman" w:hAnsi="Times New Roman" w:cs="Times New Roman"/>
          <w:sz w:val="24"/>
          <w:szCs w:val="24"/>
        </w:rPr>
        <w:t>Word count:</w:t>
      </w:r>
      <w:r>
        <w:rPr>
          <w:rFonts w:ascii="Times New Roman" w:hAnsi="Times New Roman" w:cs="Times New Roman"/>
          <w:sz w:val="24"/>
          <w:szCs w:val="24"/>
        </w:rPr>
        <w:t xml:space="preserve"> 7,382</w:t>
      </w:r>
      <w:r w:rsidRPr="00D26F72">
        <w:rPr>
          <w:rFonts w:ascii="Times New Roman" w:hAnsi="Times New Roman" w:cs="Times New Roman"/>
          <w:sz w:val="24"/>
          <w:szCs w:val="24"/>
        </w:rPr>
        <w:t xml:space="preserve"> </w:t>
      </w:r>
    </w:p>
    <w:p w14:paraId="2A84E928" w14:textId="77777777" w:rsidR="00CE5434" w:rsidRDefault="00CE5434" w:rsidP="006C6FAD">
      <w:pPr>
        <w:spacing w:after="0" w:line="240" w:lineRule="auto"/>
        <w:rPr>
          <w:rFonts w:ascii="Times New Roman" w:hAnsi="Times New Roman" w:cs="Times New Roman"/>
          <w:b/>
          <w:bCs/>
          <w:sz w:val="24"/>
          <w:szCs w:val="24"/>
        </w:rPr>
      </w:pPr>
    </w:p>
    <w:p w14:paraId="15F91BF9" w14:textId="77777777" w:rsidR="00CE5434" w:rsidRDefault="00CE5434" w:rsidP="006C6FAD">
      <w:pPr>
        <w:spacing w:after="0" w:line="240" w:lineRule="auto"/>
        <w:rPr>
          <w:rFonts w:ascii="Times New Roman" w:hAnsi="Times New Roman" w:cs="Times New Roman"/>
          <w:b/>
          <w:bCs/>
          <w:sz w:val="24"/>
          <w:szCs w:val="24"/>
        </w:rPr>
      </w:pPr>
    </w:p>
    <w:p w14:paraId="371C4EF4" w14:textId="77777777" w:rsidR="00CE5434" w:rsidRDefault="00CE5434" w:rsidP="006C6FAD">
      <w:pPr>
        <w:spacing w:after="0" w:line="240" w:lineRule="auto"/>
        <w:rPr>
          <w:rFonts w:ascii="Times New Roman" w:hAnsi="Times New Roman" w:cs="Times New Roman"/>
          <w:b/>
          <w:bCs/>
          <w:sz w:val="24"/>
          <w:szCs w:val="24"/>
        </w:rPr>
      </w:pPr>
    </w:p>
    <w:p w14:paraId="2EC91E6B" w14:textId="77777777" w:rsidR="00CE5434" w:rsidRDefault="00CE5434" w:rsidP="006C6FAD">
      <w:pPr>
        <w:spacing w:after="0" w:line="240" w:lineRule="auto"/>
        <w:rPr>
          <w:rFonts w:ascii="Times New Roman" w:hAnsi="Times New Roman" w:cs="Times New Roman"/>
          <w:b/>
          <w:bCs/>
          <w:sz w:val="24"/>
          <w:szCs w:val="24"/>
        </w:rPr>
      </w:pPr>
    </w:p>
    <w:p w14:paraId="53ABC90B" w14:textId="77777777" w:rsidR="00CE5434" w:rsidRDefault="00CE5434" w:rsidP="006C6FAD">
      <w:pPr>
        <w:spacing w:after="0" w:line="240" w:lineRule="auto"/>
        <w:rPr>
          <w:rFonts w:ascii="Times New Roman" w:hAnsi="Times New Roman" w:cs="Times New Roman"/>
          <w:b/>
          <w:bCs/>
          <w:sz w:val="24"/>
          <w:szCs w:val="24"/>
        </w:rPr>
      </w:pPr>
    </w:p>
    <w:p w14:paraId="140C4659" w14:textId="77777777" w:rsidR="00CE5434" w:rsidRDefault="00CE5434" w:rsidP="006C6FAD">
      <w:pPr>
        <w:spacing w:after="0" w:line="240" w:lineRule="auto"/>
        <w:rPr>
          <w:rFonts w:ascii="Times New Roman" w:hAnsi="Times New Roman" w:cs="Times New Roman"/>
          <w:b/>
          <w:bCs/>
          <w:sz w:val="24"/>
          <w:szCs w:val="24"/>
        </w:rPr>
      </w:pPr>
    </w:p>
    <w:p w14:paraId="2D7601A4" w14:textId="004C8EBB" w:rsidR="00EC5BEA" w:rsidRDefault="007D1F9C" w:rsidP="006C6FAD">
      <w:pPr>
        <w:spacing w:after="0" w:line="240" w:lineRule="auto"/>
        <w:rPr>
          <w:rFonts w:ascii="Times New Roman" w:hAnsi="Times New Roman" w:cs="Times New Roman"/>
          <w:b/>
          <w:bCs/>
          <w:sz w:val="24"/>
          <w:szCs w:val="24"/>
        </w:rPr>
      </w:pPr>
      <w:r w:rsidRPr="00243F30">
        <w:rPr>
          <w:rFonts w:ascii="Times New Roman" w:hAnsi="Times New Roman" w:cs="Times New Roman"/>
          <w:b/>
          <w:bCs/>
          <w:sz w:val="24"/>
          <w:szCs w:val="24"/>
        </w:rPr>
        <w:lastRenderedPageBreak/>
        <w:t>Abstract</w:t>
      </w:r>
    </w:p>
    <w:p w14:paraId="0409287E" w14:textId="77777777" w:rsidR="00243F30" w:rsidRPr="00243F30" w:rsidRDefault="00243F30" w:rsidP="006C6FAD">
      <w:pPr>
        <w:spacing w:after="0" w:line="240" w:lineRule="auto"/>
        <w:rPr>
          <w:rFonts w:ascii="Times New Roman" w:hAnsi="Times New Roman" w:cs="Times New Roman"/>
          <w:b/>
          <w:bCs/>
          <w:sz w:val="24"/>
          <w:szCs w:val="24"/>
        </w:rPr>
      </w:pPr>
    </w:p>
    <w:p w14:paraId="71C0CDCF" w14:textId="117B922C" w:rsidR="00243F30" w:rsidRPr="00AC1D60" w:rsidRDefault="007D1F9C" w:rsidP="00243F30">
      <w:pPr>
        <w:pStyle w:val="NormalWeb"/>
        <w:shd w:val="clear" w:color="auto" w:fill="FFFFFF"/>
        <w:spacing w:before="0" w:beforeAutospacing="0" w:after="0" w:afterAutospacing="0"/>
        <w:rPr>
          <w:bdr w:val="none" w:sz="0" w:space="0" w:color="auto" w:frame="1"/>
        </w:rPr>
      </w:pPr>
      <w:r>
        <w:rPr>
          <w:bdr w:val="none" w:sz="0" w:space="0" w:color="auto" w:frame="1"/>
        </w:rPr>
        <w:t>Background</w:t>
      </w:r>
    </w:p>
    <w:p w14:paraId="0CA47DCE" w14:textId="2A442EBC" w:rsidR="00243F30" w:rsidRPr="00AC1D60" w:rsidRDefault="007D1F9C" w:rsidP="00243F30">
      <w:pPr>
        <w:pStyle w:val="NormalWeb"/>
        <w:shd w:val="clear" w:color="auto" w:fill="FFFFFF"/>
        <w:spacing w:before="0" w:beforeAutospacing="0" w:after="0" w:afterAutospacing="0"/>
        <w:rPr>
          <w:bdr w:val="none" w:sz="0" w:space="0" w:color="auto" w:frame="1"/>
        </w:rPr>
      </w:pPr>
      <w:r w:rsidRPr="00AC1D60">
        <w:rPr>
          <w:bdr w:val="none" w:sz="0" w:space="0" w:color="auto" w:frame="1"/>
        </w:rPr>
        <w:t xml:space="preserve">Physical activity (PA) and </w:t>
      </w:r>
      <w:r w:rsidR="00B04ED8">
        <w:rPr>
          <w:bdr w:val="none" w:sz="0" w:space="0" w:color="auto" w:frame="1"/>
        </w:rPr>
        <w:t>good</w:t>
      </w:r>
      <w:r w:rsidRPr="00AC1D60">
        <w:rPr>
          <w:bdr w:val="none" w:sz="0" w:space="0" w:color="auto" w:frame="1"/>
        </w:rPr>
        <w:t xml:space="preserve"> nutrition are key to maintaining independence and </w:t>
      </w:r>
      <w:r w:rsidR="00452B14">
        <w:rPr>
          <w:bdr w:val="none" w:sz="0" w:space="0" w:color="auto" w:frame="1"/>
        </w:rPr>
        <w:t>revers</w:t>
      </w:r>
      <w:r w:rsidRPr="00AC1D60">
        <w:rPr>
          <w:bdr w:val="none" w:sz="0" w:space="0" w:color="auto" w:frame="1"/>
        </w:rPr>
        <w:t xml:space="preserve">ing frailty among older adults. </w:t>
      </w:r>
    </w:p>
    <w:p w14:paraId="1D7B0834" w14:textId="77777777" w:rsidR="00243F30" w:rsidRDefault="00243F30" w:rsidP="00243F30">
      <w:pPr>
        <w:pStyle w:val="NormalWeb"/>
        <w:shd w:val="clear" w:color="auto" w:fill="FFFFFF"/>
        <w:spacing w:before="0" w:beforeAutospacing="0" w:after="0" w:afterAutospacing="0"/>
        <w:rPr>
          <w:bdr w:val="none" w:sz="0" w:space="0" w:color="auto" w:frame="1"/>
        </w:rPr>
      </w:pPr>
    </w:p>
    <w:p w14:paraId="679B0A5B" w14:textId="3FD6E6A2" w:rsidR="007C65E5" w:rsidRDefault="007D1F9C" w:rsidP="00243F30">
      <w:pPr>
        <w:pStyle w:val="NormalWeb"/>
        <w:shd w:val="clear" w:color="auto" w:fill="FFFFFF"/>
        <w:spacing w:before="0" w:beforeAutospacing="0" w:after="0" w:afterAutospacing="0"/>
        <w:rPr>
          <w:bdr w:val="none" w:sz="0" w:space="0" w:color="auto" w:frame="1"/>
        </w:rPr>
      </w:pPr>
      <w:r>
        <w:rPr>
          <w:bdr w:val="none" w:sz="0" w:space="0" w:color="auto" w:frame="1"/>
        </w:rPr>
        <w:t>Objective</w:t>
      </w:r>
    </w:p>
    <w:p w14:paraId="7A1CA78B" w14:textId="697F68CC" w:rsidR="007C65E5" w:rsidRDefault="007D1F9C" w:rsidP="00243F30">
      <w:pPr>
        <w:pStyle w:val="NormalWeb"/>
        <w:shd w:val="clear" w:color="auto" w:fill="FFFFFF"/>
        <w:spacing w:before="0" w:beforeAutospacing="0" w:after="0" w:afterAutospacing="0"/>
        <w:rPr>
          <w:bdr w:val="none" w:sz="0" w:space="0" w:color="auto" w:frame="1"/>
        </w:rPr>
      </w:pPr>
      <w:r>
        <w:rPr>
          <w:bdr w:val="none" w:sz="0" w:space="0" w:color="auto" w:frame="1"/>
        </w:rPr>
        <w:t>T</w:t>
      </w:r>
      <w:r w:rsidRPr="00AC1D60">
        <w:rPr>
          <w:bdr w:val="none" w:sz="0" w:space="0" w:color="auto" w:frame="1"/>
        </w:rPr>
        <w:t xml:space="preserve">o evaluate the feasibility and acceptability of training volunteers to deliver a remote </w:t>
      </w:r>
      <w:r w:rsidR="00BB2056">
        <w:rPr>
          <w:bdr w:val="none" w:sz="0" w:space="0" w:color="auto" w:frame="1"/>
        </w:rPr>
        <w:t xml:space="preserve">multimodal </w:t>
      </w:r>
      <w:r w:rsidRPr="00AC1D60">
        <w:rPr>
          <w:bdr w:val="none" w:sz="0" w:space="0" w:color="auto" w:frame="1"/>
        </w:rPr>
        <w:t>intervention to older people</w:t>
      </w:r>
      <w:r w:rsidR="00E61A64">
        <w:rPr>
          <w:bdr w:val="none" w:sz="0" w:space="0" w:color="auto" w:frame="1"/>
        </w:rPr>
        <w:t xml:space="preserve"> with frailty</w:t>
      </w:r>
      <w:r w:rsidRPr="00AC1D60">
        <w:rPr>
          <w:bdr w:val="none" w:sz="0" w:space="0" w:color="auto" w:frame="1"/>
        </w:rPr>
        <w:t xml:space="preserve"> after hospital </w:t>
      </w:r>
      <w:r w:rsidR="00C2340D">
        <w:rPr>
          <w:bdr w:val="none" w:sz="0" w:space="0" w:color="auto" w:frame="1"/>
        </w:rPr>
        <w:t>discharge</w:t>
      </w:r>
      <w:r w:rsidRPr="00AC1D60">
        <w:rPr>
          <w:bdr w:val="none" w:sz="0" w:space="0" w:color="auto" w:frame="1"/>
        </w:rPr>
        <w:t>.</w:t>
      </w:r>
    </w:p>
    <w:p w14:paraId="767E3FFF" w14:textId="77777777" w:rsidR="00FE6FF3" w:rsidRDefault="00FE6FF3" w:rsidP="00243F30">
      <w:pPr>
        <w:pStyle w:val="NormalWeb"/>
        <w:shd w:val="clear" w:color="auto" w:fill="FFFFFF"/>
        <w:spacing w:before="0" w:beforeAutospacing="0" w:after="0" w:afterAutospacing="0"/>
        <w:rPr>
          <w:bdr w:val="none" w:sz="0" w:space="0" w:color="auto" w:frame="1"/>
        </w:rPr>
      </w:pPr>
    </w:p>
    <w:p w14:paraId="1D0723F4" w14:textId="11905ABC" w:rsidR="007C65E5" w:rsidRDefault="007D1F9C" w:rsidP="00243F30">
      <w:pPr>
        <w:pStyle w:val="NormalWeb"/>
        <w:shd w:val="clear" w:color="auto" w:fill="FFFFFF"/>
        <w:spacing w:before="0" w:beforeAutospacing="0" w:after="0" w:afterAutospacing="0"/>
        <w:rPr>
          <w:bdr w:val="none" w:sz="0" w:space="0" w:color="auto" w:frame="1"/>
        </w:rPr>
      </w:pPr>
      <w:r>
        <w:rPr>
          <w:bdr w:val="none" w:sz="0" w:space="0" w:color="auto" w:frame="1"/>
        </w:rPr>
        <w:t>Design</w:t>
      </w:r>
    </w:p>
    <w:p w14:paraId="0C567112" w14:textId="65AF6A43" w:rsidR="007C65E5" w:rsidRDefault="007D1F9C" w:rsidP="00243F30">
      <w:pPr>
        <w:pStyle w:val="NormalWeb"/>
        <w:shd w:val="clear" w:color="auto" w:fill="FFFFFF"/>
        <w:spacing w:before="0" w:beforeAutospacing="0" w:after="0" w:afterAutospacing="0"/>
        <w:rPr>
          <w:bdr w:val="none" w:sz="0" w:space="0" w:color="auto" w:frame="1"/>
        </w:rPr>
      </w:pPr>
      <w:r>
        <w:t>Q</w:t>
      </w:r>
      <w:r w:rsidR="00EA6A21">
        <w:t xml:space="preserve">uasi-experimental mixed-methods </w:t>
      </w:r>
      <w:r w:rsidR="00FE6FF3">
        <w:t xml:space="preserve">feasibility </w:t>
      </w:r>
      <w:r w:rsidR="00EA6A21">
        <w:t>study</w:t>
      </w:r>
      <w:r w:rsidR="00FE6FF3">
        <w:t>.</w:t>
      </w:r>
      <w:r w:rsidR="00EA6A21">
        <w:t xml:space="preserve"> </w:t>
      </w:r>
    </w:p>
    <w:p w14:paraId="2CF5911A" w14:textId="77777777" w:rsidR="00EA6A21" w:rsidRDefault="00EA6A21" w:rsidP="00243F30">
      <w:pPr>
        <w:pStyle w:val="NormalWeb"/>
        <w:shd w:val="clear" w:color="auto" w:fill="FFFFFF"/>
        <w:spacing w:before="0" w:beforeAutospacing="0" w:after="0" w:afterAutospacing="0"/>
        <w:rPr>
          <w:bdr w:val="none" w:sz="0" w:space="0" w:color="auto" w:frame="1"/>
        </w:rPr>
      </w:pPr>
    </w:p>
    <w:p w14:paraId="4C212813" w14:textId="4ED12110" w:rsidR="007C65E5" w:rsidRDefault="007D1F9C" w:rsidP="00243F30">
      <w:pPr>
        <w:pStyle w:val="NormalWeb"/>
        <w:shd w:val="clear" w:color="auto" w:fill="FFFFFF"/>
        <w:spacing w:before="0" w:beforeAutospacing="0" w:after="0" w:afterAutospacing="0"/>
        <w:rPr>
          <w:bdr w:val="none" w:sz="0" w:space="0" w:color="auto" w:frame="1"/>
        </w:rPr>
      </w:pPr>
      <w:r>
        <w:rPr>
          <w:bdr w:val="none" w:sz="0" w:space="0" w:color="auto" w:frame="1"/>
        </w:rPr>
        <w:t>Setting</w:t>
      </w:r>
      <w:r w:rsidR="00C77DA2">
        <w:rPr>
          <w:bdr w:val="none" w:sz="0" w:space="0" w:color="auto" w:frame="1"/>
        </w:rPr>
        <w:t xml:space="preserve">, and </w:t>
      </w:r>
      <w:r>
        <w:rPr>
          <w:bdr w:val="none" w:sz="0" w:space="0" w:color="auto" w:frame="1"/>
        </w:rPr>
        <w:t>Participants</w:t>
      </w:r>
    </w:p>
    <w:p w14:paraId="22B3E221" w14:textId="5BF97100" w:rsidR="007C65E5" w:rsidRDefault="007D1F9C" w:rsidP="00243F30">
      <w:pPr>
        <w:pStyle w:val="NormalWeb"/>
        <w:shd w:val="clear" w:color="auto" w:fill="FFFFFF"/>
        <w:spacing w:before="0" w:beforeAutospacing="0" w:after="0" w:afterAutospacing="0"/>
        <w:rPr>
          <w:bdr w:val="none" w:sz="0" w:space="0" w:color="auto" w:frame="1"/>
        </w:rPr>
      </w:pPr>
      <w:r w:rsidRPr="00AC1D60">
        <w:rPr>
          <w:bdr w:val="none" w:sz="0" w:space="0" w:color="auto" w:frame="1"/>
        </w:rPr>
        <w:t>Twenty-seven older adults (mean age 80 years, 15 female)</w:t>
      </w:r>
      <w:r w:rsidR="00F229FC">
        <w:rPr>
          <w:bdr w:val="none" w:sz="0" w:space="0" w:color="auto" w:frame="1"/>
        </w:rPr>
        <w:t xml:space="preserve"> with frailty </w:t>
      </w:r>
      <w:r w:rsidR="00F229FC" w:rsidRPr="00AC1D60">
        <w:rPr>
          <w:bdr w:val="none" w:sz="0" w:space="0" w:color="auto" w:frame="1"/>
        </w:rPr>
        <w:t>(C</w:t>
      </w:r>
      <w:r w:rsidR="00F229FC">
        <w:rPr>
          <w:bdr w:val="none" w:sz="0" w:space="0" w:color="auto" w:frame="1"/>
        </w:rPr>
        <w:t xml:space="preserve">linical </w:t>
      </w:r>
      <w:r w:rsidR="00F229FC" w:rsidRPr="00AC1D60">
        <w:rPr>
          <w:bdr w:val="none" w:sz="0" w:space="0" w:color="auto" w:frame="1"/>
        </w:rPr>
        <w:t>F</w:t>
      </w:r>
      <w:r w:rsidR="00F229FC">
        <w:rPr>
          <w:bdr w:val="none" w:sz="0" w:space="0" w:color="auto" w:frame="1"/>
        </w:rPr>
        <w:t xml:space="preserve">railty </w:t>
      </w:r>
      <w:r w:rsidR="00F229FC" w:rsidRPr="00AC1D60">
        <w:rPr>
          <w:bdr w:val="none" w:sz="0" w:space="0" w:color="auto" w:frame="1"/>
        </w:rPr>
        <w:t>S</w:t>
      </w:r>
      <w:r w:rsidR="00F229FC">
        <w:rPr>
          <w:bdr w:val="none" w:sz="0" w:space="0" w:color="auto" w:frame="1"/>
        </w:rPr>
        <w:t>tatus</w:t>
      </w:r>
      <w:r w:rsidR="00F229FC" w:rsidRPr="00AC1D60">
        <w:rPr>
          <w:bdr w:val="none" w:sz="0" w:space="0" w:color="auto" w:frame="1"/>
        </w:rPr>
        <w:t xml:space="preserve"> ≥5</w:t>
      </w:r>
      <w:r w:rsidR="00F229FC">
        <w:rPr>
          <w:bdr w:val="none" w:sz="0" w:space="0" w:color="auto" w:frame="1"/>
        </w:rPr>
        <w:t xml:space="preserve">) </w:t>
      </w:r>
      <w:r w:rsidR="00E85C0C">
        <w:rPr>
          <w:bdr w:val="none" w:sz="0" w:space="0" w:color="auto" w:frame="1"/>
        </w:rPr>
        <w:t>were enrolled</w:t>
      </w:r>
      <w:r w:rsidR="00D27DDB">
        <w:rPr>
          <w:bdr w:val="none" w:sz="0" w:space="0" w:color="auto" w:frame="1"/>
        </w:rPr>
        <w:t xml:space="preserve"> from a</w:t>
      </w:r>
      <w:r w:rsidR="00F01C70">
        <w:rPr>
          <w:bdr w:val="none" w:sz="0" w:space="0" w:color="auto" w:frame="1"/>
        </w:rPr>
        <w:t xml:space="preserve"> National Health Service</w:t>
      </w:r>
      <w:r w:rsidR="00D27DDB">
        <w:rPr>
          <w:bdr w:val="none" w:sz="0" w:space="0" w:color="auto" w:frame="1"/>
        </w:rPr>
        <w:t xml:space="preserve"> South England </w:t>
      </w:r>
      <w:r w:rsidR="003D0777">
        <w:rPr>
          <w:bdr w:val="none" w:sz="0" w:space="0" w:color="auto" w:frame="1"/>
        </w:rPr>
        <w:t>hospital, UK.</w:t>
      </w:r>
      <w:r w:rsidR="001116BE" w:rsidRPr="00AC1D60">
        <w:rPr>
          <w:bdr w:val="none" w:sz="0" w:space="0" w:color="auto" w:frame="1"/>
        </w:rPr>
        <w:t xml:space="preserve"> </w:t>
      </w:r>
    </w:p>
    <w:p w14:paraId="79BC0907" w14:textId="77777777" w:rsidR="004F5AEE" w:rsidRDefault="004F5AEE" w:rsidP="00243F30">
      <w:pPr>
        <w:pStyle w:val="NormalWeb"/>
        <w:shd w:val="clear" w:color="auto" w:fill="FFFFFF"/>
        <w:spacing w:before="0" w:beforeAutospacing="0" w:after="0" w:afterAutospacing="0"/>
        <w:rPr>
          <w:bdr w:val="none" w:sz="0" w:space="0" w:color="auto" w:frame="1"/>
        </w:rPr>
      </w:pPr>
    </w:p>
    <w:p w14:paraId="3B04DF6D" w14:textId="595C1994" w:rsidR="007C65E5" w:rsidRDefault="007D1F9C" w:rsidP="00243F30">
      <w:pPr>
        <w:pStyle w:val="NormalWeb"/>
        <w:shd w:val="clear" w:color="auto" w:fill="FFFFFF"/>
        <w:spacing w:before="0" w:beforeAutospacing="0" w:after="0" w:afterAutospacing="0"/>
        <w:rPr>
          <w:bdr w:val="none" w:sz="0" w:space="0" w:color="auto" w:frame="1"/>
        </w:rPr>
      </w:pPr>
      <w:r>
        <w:rPr>
          <w:bdr w:val="none" w:sz="0" w:space="0" w:color="auto" w:frame="1"/>
        </w:rPr>
        <w:t>Intervention</w:t>
      </w:r>
    </w:p>
    <w:p w14:paraId="0D1379C6" w14:textId="6A54AFFC" w:rsidR="00C77DA2" w:rsidRDefault="007D1F9C" w:rsidP="00C77DA2">
      <w:pPr>
        <w:pStyle w:val="NormalWeb"/>
        <w:shd w:val="clear" w:color="auto" w:fill="FFFFFF"/>
        <w:spacing w:before="0" w:beforeAutospacing="0" w:after="0" w:afterAutospacing="0"/>
        <w:rPr>
          <w:bdr w:val="none" w:sz="0" w:space="0" w:color="auto" w:frame="1"/>
        </w:rPr>
      </w:pPr>
      <w:r>
        <w:rPr>
          <w:bdr w:val="none" w:sz="0" w:space="0" w:color="auto" w:frame="1"/>
        </w:rPr>
        <w:t>V</w:t>
      </w:r>
      <w:r w:rsidRPr="00AC1D60">
        <w:rPr>
          <w:bdr w:val="none" w:sz="0" w:space="0" w:color="auto" w:frame="1"/>
        </w:rPr>
        <w:t>olunteers were trained to deliver a 3-month</w:t>
      </w:r>
      <w:r w:rsidR="004570CC">
        <w:rPr>
          <w:bdr w:val="none" w:sz="0" w:space="0" w:color="auto" w:frame="1"/>
        </w:rPr>
        <w:t xml:space="preserve"> </w:t>
      </w:r>
      <w:r w:rsidRPr="00AC1D60">
        <w:rPr>
          <w:bdr w:val="none" w:sz="0" w:space="0" w:color="auto" w:frame="1"/>
        </w:rPr>
        <w:t>intervention</w:t>
      </w:r>
      <w:r w:rsidR="00D61C8D">
        <w:rPr>
          <w:bdr w:val="none" w:sz="0" w:space="0" w:color="auto" w:frame="1"/>
        </w:rPr>
        <w:t xml:space="preserve">, </w:t>
      </w:r>
      <w:r w:rsidR="00D61C8D" w:rsidRPr="00AC1D60">
        <w:rPr>
          <w:bdr w:val="none" w:sz="0" w:space="0" w:color="auto" w:frame="1"/>
        </w:rPr>
        <w:t xml:space="preserve">comprising exercise, behaviour change, and nutrition </w:t>
      </w:r>
      <w:r w:rsidR="000153FE">
        <w:rPr>
          <w:bdr w:val="none" w:sz="0" w:space="0" w:color="auto" w:frame="1"/>
        </w:rPr>
        <w:t>guidance</w:t>
      </w:r>
      <w:r w:rsidR="008B6B3A">
        <w:rPr>
          <w:bdr w:val="none" w:sz="0" w:space="0" w:color="auto" w:frame="1"/>
        </w:rPr>
        <w:t xml:space="preserve"> in a group, or one-to-one,</w:t>
      </w:r>
      <w:r w:rsidR="00727DA9">
        <w:rPr>
          <w:bdr w:val="none" w:sz="0" w:space="0" w:color="auto" w:frame="1"/>
        </w:rPr>
        <w:t xml:space="preserve"> </w:t>
      </w:r>
      <w:r w:rsidRPr="00AC1D60">
        <w:rPr>
          <w:bdr w:val="none" w:sz="0" w:space="0" w:color="auto" w:frame="1"/>
        </w:rPr>
        <w:t xml:space="preserve">using telephone or online </w:t>
      </w:r>
      <w:r w:rsidR="0065627D">
        <w:rPr>
          <w:bdr w:val="none" w:sz="0" w:space="0" w:color="auto" w:frame="1"/>
        </w:rPr>
        <w:t>platforms</w:t>
      </w:r>
      <w:r w:rsidRPr="00AC1D60">
        <w:rPr>
          <w:bdr w:val="none" w:sz="0" w:space="0" w:color="auto" w:frame="1"/>
        </w:rPr>
        <w:t>.</w:t>
      </w:r>
    </w:p>
    <w:p w14:paraId="5EB5BEBC" w14:textId="77777777" w:rsidR="00E90FE4" w:rsidRDefault="00E90FE4" w:rsidP="00243F30">
      <w:pPr>
        <w:pStyle w:val="NormalWeb"/>
        <w:shd w:val="clear" w:color="auto" w:fill="FFFFFF"/>
        <w:spacing w:before="0" w:beforeAutospacing="0" w:after="0" w:afterAutospacing="0"/>
        <w:rPr>
          <w:bdr w:val="none" w:sz="0" w:space="0" w:color="auto" w:frame="1"/>
        </w:rPr>
      </w:pPr>
    </w:p>
    <w:p w14:paraId="54E4A922" w14:textId="04A02BA9" w:rsidR="007C65E5" w:rsidRDefault="007D1F9C" w:rsidP="00243F30">
      <w:pPr>
        <w:pStyle w:val="NormalWeb"/>
        <w:shd w:val="clear" w:color="auto" w:fill="FFFFFF"/>
        <w:spacing w:before="0" w:beforeAutospacing="0" w:after="0" w:afterAutospacing="0"/>
        <w:rPr>
          <w:bdr w:val="none" w:sz="0" w:space="0" w:color="auto" w:frame="1"/>
        </w:rPr>
      </w:pPr>
      <w:r>
        <w:rPr>
          <w:bdr w:val="none" w:sz="0" w:space="0" w:color="auto" w:frame="1"/>
        </w:rPr>
        <w:t>Measurements</w:t>
      </w:r>
    </w:p>
    <w:p w14:paraId="6EED13E1" w14:textId="40FFF9CE" w:rsidR="00243F30" w:rsidRPr="00AC1D60" w:rsidRDefault="00A43124" w:rsidP="00243F30">
      <w:pPr>
        <w:pStyle w:val="NormalWeb"/>
        <w:shd w:val="clear" w:color="auto" w:fill="FFFFFF"/>
        <w:spacing w:before="0" w:beforeAutospacing="0" w:after="0" w:afterAutospacing="0"/>
        <w:rPr>
          <w:bdr w:val="none" w:sz="0" w:space="0" w:color="auto" w:frame="1"/>
        </w:rPr>
      </w:pPr>
      <w:r>
        <w:rPr>
          <w:bdr w:val="none" w:sz="0" w:space="0" w:color="auto" w:frame="1"/>
        </w:rPr>
        <w:t>Feasibility was assessed</w:t>
      </w:r>
      <w:r w:rsidR="007D1F9C" w:rsidRPr="00AC1D60">
        <w:rPr>
          <w:bdr w:val="none" w:sz="0" w:space="0" w:color="auto" w:frame="1"/>
        </w:rPr>
        <w:t xml:space="preserve"> by determining the number of volunteers recruited, trained, and retained; participant recruitment</w:t>
      </w:r>
      <w:r w:rsidR="007D1F9C">
        <w:rPr>
          <w:bdr w:val="none" w:sz="0" w:space="0" w:color="auto" w:frame="1"/>
        </w:rPr>
        <w:t>;</w:t>
      </w:r>
      <w:r w:rsidR="007D1F9C" w:rsidRPr="00AC1D60">
        <w:rPr>
          <w:bdr w:val="none" w:sz="0" w:space="0" w:color="auto" w:frame="1"/>
        </w:rPr>
        <w:t xml:space="preserve"> and </w:t>
      </w:r>
      <w:r w:rsidR="007D1F9C">
        <w:rPr>
          <w:bdr w:val="none" w:sz="0" w:space="0" w:color="auto" w:frame="1"/>
        </w:rPr>
        <w:t xml:space="preserve">intervention </w:t>
      </w:r>
      <w:r w:rsidR="007D1F9C" w:rsidRPr="00AC1D60">
        <w:rPr>
          <w:bdr w:val="none" w:sz="0" w:space="0" w:color="auto" w:frame="1"/>
        </w:rPr>
        <w:t>adherence. Interviews were conducted with 16 older adults, 1 carer, and 5 volunteers to explore intervention acceptability</w:t>
      </w:r>
      <w:r w:rsidR="00475576">
        <w:rPr>
          <w:bdr w:val="none" w:sz="0" w:space="0" w:color="auto" w:frame="1"/>
        </w:rPr>
        <w:t xml:space="preserve">, and were </w:t>
      </w:r>
      <w:r w:rsidR="00475576" w:rsidRPr="00AC1D60">
        <w:rPr>
          <w:bdr w:val="none" w:sz="0" w:space="0" w:color="auto" w:frame="1"/>
        </w:rPr>
        <w:t xml:space="preserve">analysed using </w:t>
      </w:r>
      <w:r w:rsidR="00475576">
        <w:rPr>
          <w:bdr w:val="none" w:sz="0" w:space="0" w:color="auto" w:frame="1"/>
        </w:rPr>
        <w:t xml:space="preserve">reflexive </w:t>
      </w:r>
      <w:r w:rsidR="00475576" w:rsidRPr="00AC1D60">
        <w:rPr>
          <w:bdr w:val="none" w:sz="0" w:space="0" w:color="auto" w:frame="1"/>
        </w:rPr>
        <w:t>thematic analysis</w:t>
      </w:r>
      <w:r w:rsidR="007D1F9C" w:rsidRPr="00AC1D60">
        <w:rPr>
          <w:bdr w:val="none" w:sz="0" w:space="0" w:color="auto" w:frame="1"/>
        </w:rPr>
        <w:t>. Secondary</w:t>
      </w:r>
      <w:r w:rsidR="00481277">
        <w:rPr>
          <w:bdr w:val="none" w:sz="0" w:space="0" w:color="auto" w:frame="1"/>
        </w:rPr>
        <w:t xml:space="preserve"> he</w:t>
      </w:r>
      <w:r w:rsidR="00B45F7E">
        <w:rPr>
          <w:bdr w:val="none" w:sz="0" w:space="0" w:color="auto" w:frame="1"/>
        </w:rPr>
        <w:t>alth</w:t>
      </w:r>
      <w:r w:rsidR="007D1F9C" w:rsidRPr="00AC1D60">
        <w:rPr>
          <w:bdr w:val="none" w:sz="0" w:space="0" w:color="auto" w:frame="1"/>
        </w:rPr>
        <w:t xml:space="preserve"> outcomes</w:t>
      </w:r>
      <w:r w:rsidR="00B45F7E">
        <w:rPr>
          <w:bdr w:val="none" w:sz="0" w:space="0" w:color="auto" w:frame="1"/>
        </w:rPr>
        <w:t>, such as</w:t>
      </w:r>
      <w:r w:rsidR="007D1F9C" w:rsidRPr="00AC1D60">
        <w:rPr>
          <w:bdr w:val="none" w:sz="0" w:space="0" w:color="auto" w:frame="1"/>
        </w:rPr>
        <w:t xml:space="preserve"> physical </w:t>
      </w:r>
      <w:r w:rsidR="0013326E">
        <w:rPr>
          <w:bdr w:val="none" w:sz="0" w:space="0" w:color="auto" w:frame="1"/>
        </w:rPr>
        <w:t>activity</w:t>
      </w:r>
      <w:r w:rsidR="00B45F7E">
        <w:rPr>
          <w:bdr w:val="none" w:sz="0" w:space="0" w:color="auto" w:frame="1"/>
        </w:rPr>
        <w:t xml:space="preserve"> and </w:t>
      </w:r>
      <w:r w:rsidR="007D1F9C" w:rsidRPr="00AC1D60">
        <w:rPr>
          <w:bdr w:val="none" w:sz="0" w:space="0" w:color="auto" w:frame="1"/>
        </w:rPr>
        <w:t>appetite</w:t>
      </w:r>
      <w:r w:rsidR="0013326E">
        <w:rPr>
          <w:bdr w:val="none" w:sz="0" w:space="0" w:color="auto" w:frame="1"/>
        </w:rPr>
        <w:t xml:space="preserve">, </w:t>
      </w:r>
      <w:r w:rsidR="007D1F9C" w:rsidRPr="00AC1D60">
        <w:rPr>
          <w:bdr w:val="none" w:sz="0" w:space="0" w:color="auto" w:frame="1"/>
        </w:rPr>
        <w:t xml:space="preserve">were compared at baseline, post-intervention, and follow-up (3-months). </w:t>
      </w:r>
    </w:p>
    <w:p w14:paraId="1820870B" w14:textId="77777777" w:rsidR="00243F30" w:rsidRPr="00AC1D60" w:rsidRDefault="00243F30" w:rsidP="00243F30">
      <w:pPr>
        <w:pStyle w:val="NormalWeb"/>
        <w:shd w:val="clear" w:color="auto" w:fill="FFFFFF"/>
        <w:spacing w:before="0" w:beforeAutospacing="0" w:after="0" w:afterAutospacing="0"/>
      </w:pPr>
    </w:p>
    <w:p w14:paraId="32E95E7B" w14:textId="77777777" w:rsidR="00243F30" w:rsidRPr="00AC1D60" w:rsidRDefault="007D1F9C" w:rsidP="00243F30">
      <w:pPr>
        <w:pStyle w:val="NormalWeb"/>
        <w:shd w:val="clear" w:color="auto" w:fill="FFFFFF"/>
        <w:spacing w:before="0" w:beforeAutospacing="0" w:after="0" w:afterAutospacing="0"/>
        <w:rPr>
          <w:bdr w:val="none" w:sz="0" w:space="0" w:color="auto" w:frame="1"/>
        </w:rPr>
      </w:pPr>
      <w:r w:rsidRPr="00AC1D60">
        <w:rPr>
          <w:bdr w:val="none" w:sz="0" w:space="0" w:color="auto" w:frame="1"/>
        </w:rPr>
        <w:t>Results</w:t>
      </w:r>
    </w:p>
    <w:p w14:paraId="26F7F223" w14:textId="06DD09BE" w:rsidR="000A09FF" w:rsidRDefault="00852CEA" w:rsidP="00243F30">
      <w:pPr>
        <w:pStyle w:val="NormalWeb"/>
        <w:shd w:val="clear" w:color="auto" w:fill="FFFFFF"/>
        <w:spacing w:before="0" w:beforeAutospacing="0" w:after="0" w:afterAutospacing="0"/>
      </w:pPr>
      <w:r w:rsidRPr="00AC1D60">
        <w:t xml:space="preserve">The intervention was safe and acceptable to volunteers, and older adults with frailty. </w:t>
      </w:r>
      <w:r w:rsidR="007D1F9C" w:rsidRPr="00AC1D60">
        <w:rPr>
          <w:bdr w:val="none" w:sz="0" w:space="0" w:color="auto" w:frame="1"/>
        </w:rPr>
        <w:t>Five volunteers (mean age 16</w:t>
      </w:r>
      <w:r w:rsidR="00657DB6">
        <w:rPr>
          <w:bdr w:val="none" w:sz="0" w:space="0" w:color="auto" w:frame="1"/>
        </w:rPr>
        <w:t xml:space="preserve"> years</w:t>
      </w:r>
      <w:r w:rsidR="007D1F9C" w:rsidRPr="00AC1D60">
        <w:rPr>
          <w:bdr w:val="none" w:sz="0" w:space="0" w:color="auto" w:frame="1"/>
        </w:rPr>
        <w:t xml:space="preserve">, 3 female) completed training, and 60% </w:t>
      </w:r>
      <w:r w:rsidR="00EC7EC9">
        <w:rPr>
          <w:bdr w:val="none" w:sz="0" w:space="0" w:color="auto" w:frame="1"/>
        </w:rPr>
        <w:t>(</w:t>
      </w:r>
      <w:r w:rsidR="0010385A">
        <w:rPr>
          <w:i/>
          <w:iCs/>
          <w:bdr w:val="none" w:sz="0" w:space="0" w:color="auto" w:frame="1"/>
        </w:rPr>
        <w:t xml:space="preserve">n </w:t>
      </w:r>
      <w:r w:rsidR="0010385A">
        <w:rPr>
          <w:bdr w:val="none" w:sz="0" w:space="0" w:color="auto" w:frame="1"/>
        </w:rPr>
        <w:t xml:space="preserve">= </w:t>
      </w:r>
      <w:r w:rsidR="00EC7EC9">
        <w:rPr>
          <w:bdr w:val="none" w:sz="0" w:space="0" w:color="auto" w:frame="1"/>
        </w:rPr>
        <w:t xml:space="preserve">3) </w:t>
      </w:r>
      <w:r w:rsidR="007D1F9C" w:rsidRPr="00AC1D60">
        <w:rPr>
          <w:bdr w:val="none" w:sz="0" w:space="0" w:color="auto" w:frame="1"/>
        </w:rPr>
        <w:t xml:space="preserve">were retained. </w:t>
      </w:r>
      <w:r w:rsidR="007D1F9C">
        <w:rPr>
          <w:bdr w:val="none" w:sz="0" w:space="0" w:color="auto" w:frame="1"/>
        </w:rPr>
        <w:t xml:space="preserve">Seventeen </w:t>
      </w:r>
      <w:r w:rsidR="003D09A8">
        <w:rPr>
          <w:bdr w:val="none" w:sz="0" w:space="0" w:color="auto" w:frame="1"/>
        </w:rPr>
        <w:t xml:space="preserve">participants </w:t>
      </w:r>
      <w:r w:rsidR="007D1F9C">
        <w:rPr>
          <w:bdr w:val="none" w:sz="0" w:space="0" w:color="auto" w:frame="1"/>
        </w:rPr>
        <w:t>completed the intervention</w:t>
      </w:r>
      <w:r w:rsidR="00353864">
        <w:rPr>
          <w:bdr w:val="none" w:sz="0" w:space="0" w:color="auto" w:frame="1"/>
        </w:rPr>
        <w:t xml:space="preserve"> </w:t>
      </w:r>
      <w:r w:rsidR="00353864" w:rsidRPr="00AC1D60">
        <w:rPr>
          <w:bdr w:val="none" w:sz="0" w:space="0" w:color="auto" w:frame="1"/>
        </w:rPr>
        <w:t>(</w:t>
      </w:r>
      <w:r w:rsidR="00ED6D5A" w:rsidRPr="00961413">
        <w:rPr>
          <w:bdr w:val="none" w:sz="0" w:space="0" w:color="auto" w:frame="1"/>
        </w:rPr>
        <w:t>8</w:t>
      </w:r>
      <w:r w:rsidR="00353864" w:rsidRPr="00961413">
        <w:rPr>
          <w:bdr w:val="none" w:sz="0" w:space="0" w:color="auto" w:frame="1"/>
        </w:rPr>
        <w:t xml:space="preserve"> online;</w:t>
      </w:r>
      <w:r w:rsidR="00961413" w:rsidRPr="00961413">
        <w:rPr>
          <w:bdr w:val="none" w:sz="0" w:space="0" w:color="auto" w:frame="1"/>
        </w:rPr>
        <w:t xml:space="preserve"> 9</w:t>
      </w:r>
      <w:r w:rsidR="00353864" w:rsidRPr="00961413">
        <w:rPr>
          <w:bdr w:val="none" w:sz="0" w:space="0" w:color="auto" w:frame="1"/>
        </w:rPr>
        <w:t xml:space="preserve"> telephone</w:t>
      </w:r>
      <w:r w:rsidR="00353864" w:rsidRPr="00AC1D60">
        <w:rPr>
          <w:bdr w:val="none" w:sz="0" w:space="0" w:color="auto" w:frame="1"/>
        </w:rPr>
        <w:t>)</w:t>
      </w:r>
      <w:r w:rsidR="007D1F9C" w:rsidRPr="00AC1D60">
        <w:rPr>
          <w:bdr w:val="none" w:sz="0" w:space="0" w:color="auto" w:frame="1"/>
        </w:rPr>
        <w:t>. P</w:t>
      </w:r>
      <w:r w:rsidR="007D1F9C" w:rsidRPr="00BE35DF">
        <w:rPr>
          <w:bdr w:val="none" w:sz="0" w:space="0" w:color="auto" w:frame="1"/>
        </w:rPr>
        <w:t xml:space="preserve">articipants </w:t>
      </w:r>
      <w:r w:rsidR="007D1F9C" w:rsidRPr="00AC1D60">
        <w:rPr>
          <w:bdr w:val="none" w:sz="0" w:space="0" w:color="auto" w:frame="1"/>
        </w:rPr>
        <w:t>attended</w:t>
      </w:r>
      <w:r w:rsidR="007D1F9C" w:rsidRPr="00BE35DF">
        <w:rPr>
          <w:bdr w:val="none" w:sz="0" w:space="0" w:color="auto" w:frame="1"/>
        </w:rPr>
        <w:t xml:space="preserve"> 75% </w:t>
      </w:r>
      <w:r w:rsidR="007D1F9C" w:rsidRPr="00AC1D60">
        <w:rPr>
          <w:bdr w:val="none" w:sz="0" w:space="0" w:color="auto" w:frame="1"/>
        </w:rPr>
        <w:t>(</w:t>
      </w:r>
      <w:r w:rsidR="007D1F9C" w:rsidRPr="00BE35DF">
        <w:rPr>
          <w:bdr w:val="none" w:sz="0" w:space="0" w:color="auto" w:frame="1"/>
        </w:rPr>
        <w:t xml:space="preserve">IQR 38-92) </w:t>
      </w:r>
      <w:r w:rsidR="007D1F9C" w:rsidRPr="00AC1D60">
        <w:rPr>
          <w:bdr w:val="none" w:sz="0" w:space="0" w:color="auto" w:frame="1"/>
        </w:rPr>
        <w:t>online sessions</w:t>
      </w:r>
      <w:r w:rsidR="007D1F9C" w:rsidRPr="00BE35DF">
        <w:rPr>
          <w:bdr w:val="none" w:sz="0" w:space="0" w:color="auto" w:frame="1"/>
        </w:rPr>
        <w:t xml:space="preserve">, and 80% </w:t>
      </w:r>
      <w:r w:rsidR="007D1F9C" w:rsidRPr="00AC1D60">
        <w:rPr>
          <w:bdr w:val="none" w:sz="0" w:space="0" w:color="auto" w:frame="1"/>
        </w:rPr>
        <w:t>(</w:t>
      </w:r>
      <w:r w:rsidR="007D1F9C" w:rsidRPr="00BE35DF">
        <w:rPr>
          <w:bdr w:val="none" w:sz="0" w:space="0" w:color="auto" w:frame="1"/>
        </w:rPr>
        <w:t>IQR 68.5-94.5)</w:t>
      </w:r>
      <w:r w:rsidR="007D1F9C" w:rsidRPr="00AC1D60">
        <w:rPr>
          <w:bdr w:val="none" w:sz="0" w:space="0" w:color="auto" w:frame="1"/>
        </w:rPr>
        <w:t xml:space="preserve"> </w:t>
      </w:r>
      <w:r w:rsidR="007D1F9C" w:rsidRPr="00BE35DF">
        <w:rPr>
          <w:bdr w:val="none" w:sz="0" w:space="0" w:color="auto" w:frame="1"/>
        </w:rPr>
        <w:t xml:space="preserve">telephone </w:t>
      </w:r>
      <w:r w:rsidR="007D1F9C" w:rsidRPr="00AC1D60">
        <w:rPr>
          <w:bdr w:val="none" w:sz="0" w:space="0" w:color="auto" w:frame="1"/>
        </w:rPr>
        <w:t>support</w:t>
      </w:r>
      <w:r w:rsidR="007D1F9C" w:rsidRPr="00BE35DF">
        <w:rPr>
          <w:bdr w:val="none" w:sz="0" w:space="0" w:color="auto" w:frame="1"/>
        </w:rPr>
        <w:t>.</w:t>
      </w:r>
      <w:r w:rsidR="00FF7771">
        <w:rPr>
          <w:bdr w:val="none" w:sz="0" w:space="0" w:color="auto" w:frame="1"/>
        </w:rPr>
        <w:t xml:space="preserve"> </w:t>
      </w:r>
      <w:r w:rsidR="0024299D">
        <w:t>Volunteers provided emotional support to older people with frailty and encouraged health behaviour change.</w:t>
      </w:r>
      <w:r w:rsidR="009C736E">
        <w:t xml:space="preserve"> </w:t>
      </w:r>
      <w:r w:rsidR="00C77B69">
        <w:t>Older people learnt from each other’s shared experiences in the online group</w:t>
      </w:r>
      <w:r w:rsidR="00FF7771" w:rsidRPr="00AC1D60">
        <w:t>,</w:t>
      </w:r>
      <w:r w:rsidR="00742EA8">
        <w:t xml:space="preserve"> and </w:t>
      </w:r>
      <w:r w:rsidR="00FF7771" w:rsidRPr="00AC1D60">
        <w:t xml:space="preserve">telephone calls provided </w:t>
      </w:r>
      <w:r w:rsidR="00C77B69">
        <w:t xml:space="preserve">them with </w:t>
      </w:r>
      <w:r w:rsidR="00FF7771" w:rsidRPr="00AC1D60">
        <w:t>reassurance and monitoring.</w:t>
      </w:r>
      <w:r w:rsidR="007D1F9C" w:rsidRPr="00BE35DF">
        <w:rPr>
          <w:bdr w:val="none" w:sz="0" w:space="0" w:color="auto" w:frame="1"/>
        </w:rPr>
        <w:t xml:space="preserve"> </w:t>
      </w:r>
      <w:r w:rsidR="00610057">
        <w:t>Key components to success w</w:t>
      </w:r>
      <w:r w:rsidR="00FF7771">
        <w:t>ere</w:t>
      </w:r>
      <w:r w:rsidR="00610057">
        <w:t xml:space="preserve"> </w:t>
      </w:r>
      <w:r w:rsidR="00722723">
        <w:t xml:space="preserve">volunteers received </w:t>
      </w:r>
      <w:r w:rsidR="0092194A">
        <w:t xml:space="preserve">comprehensive </w:t>
      </w:r>
      <w:r w:rsidR="00722723">
        <w:t>training</w:t>
      </w:r>
      <w:r w:rsidR="00610057">
        <w:t xml:space="preserve"> </w:t>
      </w:r>
      <w:r w:rsidR="0092194A">
        <w:t>and support from</w:t>
      </w:r>
      <w:r w:rsidR="00B43ECB">
        <w:t xml:space="preserve"> a</w:t>
      </w:r>
      <w:r w:rsidR="00610057">
        <w:t xml:space="preserve"> health practitioner, while key barriers were</w:t>
      </w:r>
      <w:r w:rsidR="00722723">
        <w:t xml:space="preserve"> that participants </w:t>
      </w:r>
      <w:r w:rsidR="00610057">
        <w:t>lack</w:t>
      </w:r>
      <w:r w:rsidR="00722723">
        <w:t>ed</w:t>
      </w:r>
      <w:r w:rsidR="00610057">
        <w:t xml:space="preserve"> </w:t>
      </w:r>
      <w:r w:rsidR="00610057" w:rsidRPr="00AC1D60">
        <w:t xml:space="preserve">social support and </w:t>
      </w:r>
      <w:r w:rsidR="00722723">
        <w:t xml:space="preserve">experienced </w:t>
      </w:r>
      <w:r w:rsidR="00610057" w:rsidRPr="00AC1D60">
        <w:t>exercise discomfort</w:t>
      </w:r>
      <w:r w:rsidR="00610057">
        <w:t xml:space="preserve">. </w:t>
      </w:r>
      <w:r w:rsidR="007D1F9C" w:rsidRPr="00AC1D60">
        <w:t xml:space="preserve"> </w:t>
      </w:r>
    </w:p>
    <w:p w14:paraId="7B87AD9F" w14:textId="77777777" w:rsidR="00243F30" w:rsidRPr="00AC1D60" w:rsidRDefault="00243F30" w:rsidP="00243F30">
      <w:pPr>
        <w:pStyle w:val="NormalWeb"/>
        <w:shd w:val="clear" w:color="auto" w:fill="FFFFFF"/>
        <w:spacing w:before="0" w:beforeAutospacing="0" w:after="0" w:afterAutospacing="0"/>
        <w:rPr>
          <w:bdr w:val="none" w:sz="0" w:space="0" w:color="auto" w:frame="1"/>
        </w:rPr>
      </w:pPr>
    </w:p>
    <w:p w14:paraId="1F1CA9BF" w14:textId="77777777" w:rsidR="00243F30" w:rsidRPr="00AC1D60" w:rsidRDefault="007D1F9C" w:rsidP="00243F30">
      <w:pPr>
        <w:pStyle w:val="NormalWeb"/>
        <w:shd w:val="clear" w:color="auto" w:fill="FFFFFF"/>
        <w:spacing w:before="0" w:beforeAutospacing="0" w:after="0" w:afterAutospacing="0"/>
        <w:rPr>
          <w:bdr w:val="none" w:sz="0" w:space="0" w:color="auto" w:frame="1"/>
        </w:rPr>
      </w:pPr>
      <w:r w:rsidRPr="00AC1D60">
        <w:rPr>
          <w:bdr w:val="none" w:sz="0" w:space="0" w:color="auto" w:frame="1"/>
        </w:rPr>
        <w:t>Conclusion</w:t>
      </w:r>
    </w:p>
    <w:p w14:paraId="29A8B6F7" w14:textId="7B4A85C6" w:rsidR="00243F30" w:rsidRDefault="00D741ED" w:rsidP="00243F30">
      <w:pPr>
        <w:pStyle w:val="NormalWeb"/>
        <w:shd w:val="clear" w:color="auto" w:fill="FFFFFF"/>
        <w:spacing w:before="0" w:beforeAutospacing="0" w:after="0" w:afterAutospacing="0"/>
      </w:pPr>
      <w:r>
        <w:t>W</w:t>
      </w:r>
      <w:r w:rsidRPr="00AC1D60">
        <w:t>ith</w:t>
      </w:r>
      <w:r>
        <w:t xml:space="preserve"> appropriate</w:t>
      </w:r>
      <w:r w:rsidRPr="00AC1D60">
        <w:t xml:space="preserve"> training and support</w:t>
      </w:r>
      <w:r>
        <w:t>, v</w:t>
      </w:r>
      <w:r w:rsidR="007D1F9C" w:rsidRPr="00AC1D60">
        <w:t xml:space="preserve">olunteers can safely deliver a remote multimodal intervention for older adults </w:t>
      </w:r>
      <w:r w:rsidR="00CA70E2">
        <w:t xml:space="preserve">with frailty </w:t>
      </w:r>
      <w:r w:rsidR="00AE38D1">
        <w:t xml:space="preserve">following </w:t>
      </w:r>
      <w:r w:rsidR="007D1F9C" w:rsidRPr="00AC1D60">
        <w:t>discharge from hospital</w:t>
      </w:r>
      <w:r>
        <w:t>.</w:t>
      </w:r>
      <w:r w:rsidR="006613F2">
        <w:t xml:space="preserve"> </w:t>
      </w:r>
      <w:r w:rsidR="007D1F9C" w:rsidRPr="00AC1D60">
        <w:t xml:space="preserve">  </w:t>
      </w:r>
    </w:p>
    <w:p w14:paraId="47C86B4F" w14:textId="77777777" w:rsidR="00095F45" w:rsidRDefault="00095F45" w:rsidP="00243F30">
      <w:pPr>
        <w:pStyle w:val="NormalWeb"/>
        <w:shd w:val="clear" w:color="auto" w:fill="FFFFFF"/>
        <w:spacing w:before="0" w:beforeAutospacing="0" w:after="0" w:afterAutospacing="0"/>
      </w:pPr>
    </w:p>
    <w:p w14:paraId="487FEC82" w14:textId="77777777" w:rsidR="00243F30" w:rsidRPr="00AC1D60" w:rsidRDefault="007D1F9C" w:rsidP="00243F30">
      <w:pPr>
        <w:pStyle w:val="NormalWeb"/>
        <w:shd w:val="clear" w:color="auto" w:fill="FFFFFF"/>
        <w:spacing w:before="0" w:beforeAutospacing="0" w:after="0" w:afterAutospacing="0"/>
        <w:textAlignment w:val="baseline"/>
      </w:pPr>
      <w:r w:rsidRPr="00AC1D60">
        <w:rPr>
          <w:bdr w:val="none" w:sz="0" w:space="0" w:color="auto" w:frame="1"/>
        </w:rPr>
        <w:t> </w:t>
      </w:r>
    </w:p>
    <w:p w14:paraId="6EA11BB4" w14:textId="7AD60D4C" w:rsidR="00243F30" w:rsidRDefault="0092194A" w:rsidP="00243F30">
      <w:pPr>
        <w:spacing w:after="0" w:line="240" w:lineRule="auto"/>
        <w:rPr>
          <w:rFonts w:ascii="Times New Roman" w:hAnsi="Times New Roman" w:cs="Times New Roman"/>
          <w:sz w:val="24"/>
          <w:szCs w:val="24"/>
        </w:rPr>
      </w:pPr>
      <w:r>
        <w:rPr>
          <w:rFonts w:ascii="Times New Roman" w:hAnsi="Times New Roman" w:cs="Times New Roman"/>
          <w:sz w:val="24"/>
          <w:szCs w:val="24"/>
        </w:rPr>
        <w:t>3</w:t>
      </w:r>
      <w:r w:rsidR="00FD22C2">
        <w:rPr>
          <w:rFonts w:ascii="Times New Roman" w:hAnsi="Times New Roman" w:cs="Times New Roman"/>
          <w:sz w:val="24"/>
          <w:szCs w:val="24"/>
        </w:rPr>
        <w:t>00</w:t>
      </w:r>
      <w:r w:rsidR="007D1F9C" w:rsidRPr="00AC1D60">
        <w:rPr>
          <w:rFonts w:ascii="Times New Roman" w:hAnsi="Times New Roman" w:cs="Times New Roman"/>
          <w:sz w:val="24"/>
          <w:szCs w:val="24"/>
        </w:rPr>
        <w:t>/300</w:t>
      </w:r>
    </w:p>
    <w:p w14:paraId="103EE2F7" w14:textId="77777777" w:rsidR="00690B6A" w:rsidRPr="00AC1D60" w:rsidRDefault="00690B6A" w:rsidP="00243F30">
      <w:pPr>
        <w:spacing w:after="0" w:line="240" w:lineRule="auto"/>
        <w:rPr>
          <w:rFonts w:ascii="Times New Roman" w:hAnsi="Times New Roman" w:cs="Times New Roman"/>
          <w:sz w:val="24"/>
          <w:szCs w:val="24"/>
        </w:rPr>
      </w:pPr>
    </w:p>
    <w:p w14:paraId="6D585E25" w14:textId="56C2EC1E" w:rsidR="005A0919" w:rsidRDefault="007D1F9C" w:rsidP="00EF31EA">
      <w:pPr>
        <w:spacing w:after="0" w:line="240" w:lineRule="auto"/>
        <w:rPr>
          <w:rFonts w:ascii="Times New Roman" w:hAnsi="Times New Roman" w:cs="Times New Roman"/>
          <w:sz w:val="24"/>
          <w:szCs w:val="24"/>
        </w:rPr>
      </w:pPr>
      <w:r>
        <w:rPr>
          <w:rFonts w:ascii="Times New Roman" w:hAnsi="Times New Roman" w:cs="Times New Roman"/>
          <w:sz w:val="24"/>
          <w:szCs w:val="24"/>
        </w:rPr>
        <w:t>Key words (3-5)</w:t>
      </w:r>
      <w:r w:rsidR="00E80564">
        <w:rPr>
          <w:rFonts w:ascii="Times New Roman" w:hAnsi="Times New Roman" w:cs="Times New Roman"/>
          <w:sz w:val="24"/>
          <w:szCs w:val="24"/>
        </w:rPr>
        <w:t xml:space="preserve">: </w:t>
      </w:r>
      <w:r w:rsidR="00BD6BE1">
        <w:rPr>
          <w:rFonts w:ascii="Times New Roman" w:hAnsi="Times New Roman" w:cs="Times New Roman"/>
          <w:sz w:val="24"/>
          <w:szCs w:val="24"/>
        </w:rPr>
        <w:t xml:space="preserve">older people; rehabilitation; deconditioning; </w:t>
      </w:r>
      <w:r w:rsidR="00E3683D">
        <w:rPr>
          <w:rFonts w:ascii="Times New Roman" w:hAnsi="Times New Roman" w:cs="Times New Roman"/>
          <w:sz w:val="24"/>
          <w:szCs w:val="24"/>
        </w:rPr>
        <w:t>exercise; nutrition</w:t>
      </w:r>
    </w:p>
    <w:p w14:paraId="672FC805" w14:textId="77777777" w:rsidR="005A0919" w:rsidRDefault="005A0919" w:rsidP="00EF31EA">
      <w:pPr>
        <w:spacing w:after="0" w:line="240" w:lineRule="auto"/>
        <w:rPr>
          <w:rFonts w:ascii="Times New Roman" w:hAnsi="Times New Roman" w:cs="Times New Roman"/>
          <w:sz w:val="24"/>
          <w:szCs w:val="24"/>
        </w:rPr>
      </w:pPr>
    </w:p>
    <w:p w14:paraId="79C73B5E" w14:textId="77777777" w:rsidR="005A0919" w:rsidRDefault="005A0919" w:rsidP="00EF31EA">
      <w:pPr>
        <w:spacing w:after="0" w:line="240" w:lineRule="auto"/>
        <w:rPr>
          <w:rFonts w:ascii="Times New Roman" w:hAnsi="Times New Roman" w:cs="Times New Roman"/>
          <w:sz w:val="24"/>
          <w:szCs w:val="24"/>
        </w:rPr>
      </w:pPr>
    </w:p>
    <w:p w14:paraId="531845F3" w14:textId="77777777" w:rsidR="000A68FD" w:rsidRDefault="000A68FD" w:rsidP="00EF31EA">
      <w:pPr>
        <w:spacing w:after="0" w:line="240" w:lineRule="auto"/>
        <w:rPr>
          <w:rFonts w:ascii="Times New Roman" w:hAnsi="Times New Roman" w:cs="Times New Roman"/>
          <w:sz w:val="24"/>
          <w:szCs w:val="24"/>
        </w:rPr>
      </w:pPr>
    </w:p>
    <w:p w14:paraId="22F1FEDD" w14:textId="2F195464" w:rsidR="00EF31EA" w:rsidRPr="005A0919" w:rsidRDefault="007D1F9C" w:rsidP="00633748">
      <w:pPr>
        <w:spacing w:after="0" w:line="480" w:lineRule="auto"/>
        <w:rPr>
          <w:rFonts w:ascii="Times New Roman" w:hAnsi="Times New Roman" w:cs="Times New Roman"/>
          <w:sz w:val="24"/>
          <w:szCs w:val="24"/>
        </w:rPr>
      </w:pPr>
      <w:r>
        <w:rPr>
          <w:rFonts w:ascii="Times New Roman" w:hAnsi="Times New Roman" w:cs="Times New Roman"/>
          <w:b/>
          <w:bCs/>
          <w:sz w:val="24"/>
          <w:szCs w:val="24"/>
        </w:rPr>
        <w:t>Introduction</w:t>
      </w:r>
    </w:p>
    <w:p w14:paraId="5AF4E359" w14:textId="1CDE3945" w:rsidR="00AC017B" w:rsidRPr="00E5673E" w:rsidRDefault="007D1F9C" w:rsidP="00633748">
      <w:pPr>
        <w:spacing w:after="0" w:line="480" w:lineRule="auto"/>
        <w:ind w:firstLine="720"/>
        <w:rPr>
          <w:rFonts w:ascii="Times New Roman" w:hAnsi="Times New Roman" w:cs="Times New Roman"/>
          <w:sz w:val="24"/>
          <w:szCs w:val="24"/>
        </w:rPr>
      </w:pPr>
      <w:r w:rsidRPr="008B0110">
        <w:rPr>
          <w:rFonts w:ascii="Times New Roman" w:hAnsi="Times New Roman" w:cs="Times New Roman"/>
          <w:sz w:val="24"/>
          <w:szCs w:val="24"/>
        </w:rPr>
        <w:t xml:space="preserve">Approximately 47% of older people in hospital aged over 65 are affected by frailty </w:t>
      </w:r>
      <w:r w:rsidRPr="008B0110">
        <w:rPr>
          <w:rFonts w:ascii="Times New Roman" w:hAnsi="Times New Roman" w:cs="Times New Roman"/>
          <w:sz w:val="24"/>
          <w:szCs w:val="24"/>
        </w:rPr>
        <w:fldChar w:fldCharType="begin">
          <w:fldData xml:space="preserve">PEVuZE5vdGU+PENpdGU+PEF1dGhvcj5Eb29keTwvQXV0aG9yPjxZZWFyPjIwMjI8L1llYXI+PFJl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</w:fldData>
        </w:fldChar>
      </w:r>
      <w:r w:rsidR="00017FA2" w:rsidRPr="0083630A">
        <w:rPr>
          <w:rFonts w:ascii="Times New Roman" w:hAnsi="Times New Roman" w:cs="Times New Roman"/>
          <w:sz w:val="24"/>
          <w:szCs w:val="24"/>
        </w:rPr>
        <w:instrText xml:space="preserve"> ADDIN EN.CITE </w:instrText>
      </w:r>
      <w:r w:rsidR="00017FA2" w:rsidRPr="0083630A">
        <w:rPr>
          <w:rFonts w:ascii="Times New Roman" w:hAnsi="Times New Roman" w:cs="Times New Roman"/>
          <w:sz w:val="24"/>
          <w:szCs w:val="24"/>
        </w:rPr>
        <w:fldChar w:fldCharType="begin">
          <w:fldData xml:space="preserve">PEVuZE5vdGU+PENpdGU+PEF1dGhvcj5Eb29keTwvQXV0aG9yPjxZZWFyPjIwMjI8L1llYXI+PFJl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</w:fldData>
        </w:fldChar>
      </w:r>
      <w:r w:rsidR="00017FA2" w:rsidRPr="0083630A">
        <w:rPr>
          <w:rFonts w:ascii="Times New Roman" w:hAnsi="Times New Roman" w:cs="Times New Roman"/>
          <w:sz w:val="24"/>
          <w:szCs w:val="24"/>
        </w:rPr>
        <w:instrText xml:space="preserve"> ADDIN EN.CITE.DATA </w:instrText>
      </w:r>
      <w:r w:rsidR="00017FA2" w:rsidRPr="0083630A">
        <w:rPr>
          <w:rFonts w:ascii="Times New Roman" w:hAnsi="Times New Roman" w:cs="Times New Roman"/>
          <w:sz w:val="24"/>
          <w:szCs w:val="24"/>
        </w:rPr>
      </w:r>
      <w:r w:rsidR="00017FA2" w:rsidRPr="0083630A">
        <w:rPr>
          <w:rFonts w:ascii="Times New Roman" w:hAnsi="Times New Roman" w:cs="Times New Roman"/>
          <w:sz w:val="24"/>
          <w:szCs w:val="24"/>
        </w:rPr>
        <w:fldChar w:fldCharType="separate"/>
      </w:r>
      <w:r w:rsidR="00017FA2" w:rsidRPr="0083630A">
        <w:rPr>
          <w:rFonts w:ascii="Times New Roman" w:hAnsi="Times New Roman" w:cs="Times New Roman"/>
          <w:sz w:val="24"/>
          <w:szCs w:val="24"/>
        </w:rPr>
        <w:fldChar w:fldCharType="end"/>
      </w:r>
      <w:r w:rsidRPr="008B0110">
        <w:rPr>
          <w:rFonts w:ascii="Times New Roman" w:hAnsi="Times New Roman" w:cs="Times New Roman"/>
          <w:sz w:val="24"/>
          <w:szCs w:val="24"/>
        </w:rPr>
      </w:r>
      <w:r w:rsidRPr="008B0110">
        <w:rPr>
          <w:rFonts w:ascii="Times New Roman" w:hAnsi="Times New Roman" w:cs="Times New Roman"/>
          <w:sz w:val="24"/>
          <w:szCs w:val="24"/>
        </w:rPr>
        <w:fldChar w:fldCharType="separate"/>
      </w:r>
      <w:r w:rsidR="00017FA2">
        <w:rPr>
          <w:rFonts w:ascii="Times New Roman" w:hAnsi="Times New Roman" w:cs="Times New Roman"/>
          <w:noProof/>
          <w:sz w:val="24"/>
          <w:szCs w:val="24"/>
        </w:rPr>
        <w:t>[1]</w:t>
      </w:r>
      <w:r w:rsidRPr="008B0110">
        <w:rPr>
          <w:rFonts w:ascii="Times New Roman" w:hAnsi="Times New Roman" w:cs="Times New Roman"/>
          <w:sz w:val="24"/>
          <w:szCs w:val="24"/>
        </w:rPr>
        <w:fldChar w:fldCharType="end"/>
      </w:r>
      <w:r w:rsidRPr="008B0110">
        <w:rPr>
          <w:rFonts w:ascii="Times New Roman" w:hAnsi="Times New Roman" w:cs="Times New Roman"/>
          <w:sz w:val="24"/>
          <w:szCs w:val="24"/>
        </w:rPr>
        <w:t xml:space="preserve">. Frailty is </w:t>
      </w:r>
      <w:r w:rsidR="003C29EA">
        <w:rPr>
          <w:rFonts w:ascii="Times New Roman" w:hAnsi="Times New Roman" w:cs="Times New Roman"/>
          <w:sz w:val="24"/>
          <w:szCs w:val="24"/>
        </w:rPr>
        <w:t xml:space="preserve">characterised by </w:t>
      </w:r>
      <w:r w:rsidRPr="008B0110">
        <w:rPr>
          <w:rFonts w:ascii="Times New Roman" w:hAnsi="Times New Roman" w:cs="Times New Roman"/>
          <w:sz w:val="24"/>
          <w:szCs w:val="24"/>
        </w:rPr>
        <w:t>a cumulative</w:t>
      </w:r>
      <w:r>
        <w:rPr>
          <w:rFonts w:ascii="Times New Roman" w:hAnsi="Times New Roman" w:cs="Times New Roman"/>
          <w:sz w:val="24"/>
          <w:szCs w:val="24"/>
        </w:rPr>
        <w:t xml:space="preserve"> </w:t>
      </w:r>
      <w:r w:rsidRPr="008B0110">
        <w:rPr>
          <w:rFonts w:ascii="Times New Roman" w:hAnsi="Times New Roman" w:cs="Times New Roman"/>
          <w:sz w:val="24"/>
          <w:szCs w:val="24"/>
        </w:rPr>
        <w:t xml:space="preserve">decline in biological reserves leading to </w:t>
      </w:r>
      <w:r w:rsidR="003C29EA">
        <w:rPr>
          <w:rFonts w:ascii="Times New Roman" w:hAnsi="Times New Roman" w:cs="Times New Roman"/>
          <w:sz w:val="24"/>
          <w:szCs w:val="24"/>
        </w:rPr>
        <w:t xml:space="preserve">impaired </w:t>
      </w:r>
      <w:r w:rsidRPr="008B0110">
        <w:rPr>
          <w:rFonts w:ascii="Times New Roman" w:hAnsi="Times New Roman" w:cs="Times New Roman"/>
          <w:sz w:val="24"/>
          <w:szCs w:val="24"/>
        </w:rPr>
        <w:t>homoeosta</w:t>
      </w:r>
      <w:r w:rsidR="003C29EA">
        <w:rPr>
          <w:rFonts w:ascii="Times New Roman" w:hAnsi="Times New Roman" w:cs="Times New Roman"/>
          <w:sz w:val="24"/>
          <w:szCs w:val="24"/>
        </w:rPr>
        <w:t>tic recovery</w:t>
      </w:r>
      <w:r w:rsidRPr="008B0110">
        <w:rPr>
          <w:rFonts w:ascii="Times New Roman" w:hAnsi="Times New Roman" w:cs="Times New Roman"/>
          <w:sz w:val="24"/>
          <w:szCs w:val="24"/>
        </w:rPr>
        <w:t xml:space="preserve"> </w:t>
      </w:r>
      <w:r w:rsidR="003C29EA">
        <w:rPr>
          <w:rFonts w:ascii="Times New Roman" w:hAnsi="Times New Roman" w:cs="Times New Roman"/>
          <w:sz w:val="24"/>
          <w:szCs w:val="24"/>
        </w:rPr>
        <w:t>following</w:t>
      </w:r>
      <w:r w:rsidRPr="008B0110">
        <w:rPr>
          <w:rFonts w:ascii="Times New Roman" w:hAnsi="Times New Roman" w:cs="Times New Roman"/>
          <w:sz w:val="24"/>
          <w:szCs w:val="24"/>
        </w:rPr>
        <w:t xml:space="preserve"> stressor</w:t>
      </w:r>
      <w:r>
        <w:rPr>
          <w:rFonts w:ascii="Times New Roman" w:hAnsi="Times New Roman" w:cs="Times New Roman"/>
          <w:sz w:val="24"/>
          <w:szCs w:val="24"/>
        </w:rPr>
        <w:t xml:space="preserve"> </w:t>
      </w:r>
      <w:r w:rsidRPr="008B0110">
        <w:rPr>
          <w:rFonts w:ascii="Times New Roman" w:hAnsi="Times New Roman" w:cs="Times New Roman"/>
          <w:sz w:val="24"/>
          <w:szCs w:val="24"/>
        </w:rPr>
        <w:t>event</w:t>
      </w:r>
      <w:r w:rsidR="003C29EA">
        <w:rPr>
          <w:rFonts w:ascii="Times New Roman" w:hAnsi="Times New Roman" w:cs="Times New Roman"/>
          <w:sz w:val="24"/>
          <w:szCs w:val="24"/>
        </w:rPr>
        <w: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94093">
        <w:rPr>
          <w:rFonts w:ascii="Times New Roman" w:hAnsi="Times New Roman" w:cs="Times New Roman"/>
          <w:sz w:val="24"/>
          <w:szCs w:val="24"/>
        </w:rPr>
        <w:instrText xml:space="preserve"> ADDIN EN.CITE &lt;EndNote&gt;&lt;Cite&gt;&lt;Author&gt;Clegg&lt;/Author&gt;&lt;Year&gt;2013&lt;/Year&gt;&lt;RecNum&gt;174&lt;/RecNum&gt;&lt;DisplayText&gt;[2]&lt;/DisplayText&gt;&lt;record&gt;&lt;rec-number&gt;174&lt;/rec-number&gt;&lt;foreign-keys&gt;&lt;key app="EN" db-id="vr0ddpxxn9fxsmea9ph5vrpca2xwwvrdfxrx" timestamp="1726647706"&gt;174&lt;/key&gt;&lt;/foreign-keys&gt;&lt;ref-type name="Journal Article"&gt;17&lt;/ref-type&gt;&lt;contributors&gt;&lt;authors&gt;&lt;author&gt;Clegg, A.&lt;/author&gt;&lt;author&gt;Young, J.&lt;/author&gt;&lt;author&gt;Iliffe, S.&lt;/author&gt;&lt;author&gt;Rikkert, M. O.&lt;/author&gt;&lt;author&gt;Rockwood, K.&lt;/author&gt;&lt;/authors&gt;&lt;/contributors&gt;&lt;auth-address&gt;Academic Unit of Elderly Care and Rehabilitation, University of Leeds, Leeds, UK. a.p.clegg@leeds.ac.uk&lt;/auth-address&gt;&lt;titles&gt;&lt;title&gt;Frailty in elderly people&lt;/title&gt;&lt;secondary-title&gt;Lancet&lt;/secondary-title&gt;&lt;/titles&gt;&lt;periodical&gt;&lt;full-title&gt;Lancet&lt;/full-title&gt;&lt;/periodical&gt;&lt;pages&gt;752-62&lt;/pages&gt;&lt;volume&gt;381&lt;/volume&gt;&lt;number&gt;9868&lt;/number&gt;&lt;edition&gt;20130208&lt;/edition&gt;&lt;keywords&gt;&lt;keyword&gt;Aged&lt;/keyword&gt;&lt;keyword&gt;Aged, 80 and over/physiology&lt;/keyword&gt;&lt;keyword&gt;Aging/physiology&lt;/keyword&gt;&lt;keyword&gt;Brain/physiopathology&lt;/keyword&gt;&lt;keyword&gt;Endocrine System/physiopathology&lt;/keyword&gt;&lt;keyword&gt;Female&lt;/keyword&gt;&lt;keyword&gt;*Frail Elderly&lt;/keyword&gt;&lt;keyword&gt;Geriatric Assessment&lt;/keyword&gt;&lt;keyword&gt;*Health Services for the Aged&lt;/keyword&gt;&lt;keyword&gt;Humans&lt;/keyword&gt;&lt;keyword&gt;Immune System/physiopathology&lt;/keyword&gt;&lt;keyword&gt;Male&lt;/keyword&gt;&lt;keyword&gt;Models, Biological&lt;/keyword&gt;&lt;/keywords&gt;&lt;dates&gt;&lt;year&gt;2013&lt;/year&gt;&lt;pub-dates&gt;&lt;date&gt;Mar 2&lt;/date&gt;&lt;/pub-dates&gt;&lt;/dates&gt;&lt;isbn&gt;0140-6736 (Print)&amp;#xD;0140-6736&lt;/isbn&gt;&lt;accession-num&gt;23395245&lt;/accession-num&gt;&lt;urls&gt;&lt;/urls&gt;&lt;custom2&gt;PMC4098658&lt;/custom2&gt;&lt;custom6&gt;EMS59306&lt;/custom6&gt;&lt;electronic-resource-num&gt;10.1016/s0140-6736(12)62167-9&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017FA2">
        <w:rPr>
          <w:rFonts w:ascii="Times New Roman" w:hAnsi="Times New Roman" w:cs="Times New Roman"/>
          <w:noProof/>
          <w:sz w:val="24"/>
          <w:szCs w:val="24"/>
        </w:rPr>
        <w:t>[2]</w:t>
      </w:r>
      <w:r>
        <w:rPr>
          <w:rFonts w:ascii="Times New Roman" w:hAnsi="Times New Roman" w:cs="Times New Roman"/>
          <w:sz w:val="24"/>
          <w:szCs w:val="24"/>
        </w:rPr>
        <w:fldChar w:fldCharType="end"/>
      </w:r>
      <w:r w:rsidR="003C29EA">
        <w:rPr>
          <w:rFonts w:ascii="Times New Roman" w:hAnsi="Times New Roman" w:cs="Times New Roman"/>
          <w:sz w:val="24"/>
          <w:szCs w:val="24"/>
        </w:rPr>
        <w:t>. It</w:t>
      </w:r>
      <w:r>
        <w:rPr>
          <w:rFonts w:ascii="Times New Roman" w:hAnsi="Times New Roman" w:cs="Times New Roman"/>
          <w:sz w:val="24"/>
          <w:szCs w:val="24"/>
        </w:rPr>
        <w:t xml:space="preserve"> is associated with increased </w:t>
      </w:r>
      <w:r w:rsidR="003C29EA">
        <w:rPr>
          <w:rFonts w:ascii="Times New Roman" w:hAnsi="Times New Roman" w:cs="Times New Roman"/>
          <w:sz w:val="24"/>
          <w:szCs w:val="24"/>
        </w:rPr>
        <w:t xml:space="preserve">risk of </w:t>
      </w:r>
      <w:r>
        <w:rPr>
          <w:rFonts w:ascii="Times New Roman" w:hAnsi="Times New Roman" w:cs="Times New Roman"/>
          <w:sz w:val="24"/>
          <w:szCs w:val="24"/>
        </w:rPr>
        <w:t xml:space="preserve">post-hospitalisation, disability, and mortality </w:t>
      </w:r>
      <w:r>
        <w:rPr>
          <w:rFonts w:ascii="Times New Roman" w:hAnsi="Times New Roman" w:cs="Times New Roman"/>
          <w:sz w:val="24"/>
          <w:szCs w:val="24"/>
        </w:rPr>
        <w:fldChar w:fldCharType="begin">
          <w:fldData xml:space="preserve">PEVuZE5vdGU+PENpdGU+PEF1dGhvcj5TaGFtbGl5YW48L0F1dGhvcj48WWVhcj4yMDEzPC9ZZWFy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</w:fldData>
        </w:fldChar>
      </w:r>
      <w:r w:rsidR="00694093">
        <w:rPr>
          <w:rFonts w:ascii="Times New Roman" w:hAnsi="Times New Roman" w:cs="Times New Roman"/>
          <w:sz w:val="24"/>
          <w:szCs w:val="24"/>
        </w:rPr>
        <w:instrText xml:space="preserve"> ADDIN EN.CITE </w:instrText>
      </w:r>
      <w:r w:rsidR="00694093">
        <w:rPr>
          <w:rFonts w:ascii="Times New Roman" w:hAnsi="Times New Roman" w:cs="Times New Roman"/>
          <w:sz w:val="24"/>
          <w:szCs w:val="24"/>
        </w:rPr>
        <w:fldChar w:fldCharType="begin">
          <w:fldData xml:space="preserve">PEVuZE5vdGU+PENpdGU+PEF1dGhvcj5TaGFtbGl5YW48L0F1dGhvcj48WWVhcj4yMDEzPC9ZZWFy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</w:fldData>
        </w:fldChar>
      </w:r>
      <w:r w:rsidR="00694093">
        <w:rPr>
          <w:rFonts w:ascii="Times New Roman" w:hAnsi="Times New Roman" w:cs="Times New Roman"/>
          <w:sz w:val="24"/>
          <w:szCs w:val="24"/>
        </w:rPr>
        <w:instrText xml:space="preserve"> ADDIN EN.CITE.DATA </w:instrText>
      </w:r>
      <w:r w:rsidR="00694093">
        <w:rPr>
          <w:rFonts w:ascii="Times New Roman" w:hAnsi="Times New Roman" w:cs="Times New Roman"/>
          <w:sz w:val="24"/>
          <w:szCs w:val="24"/>
        </w:rPr>
      </w:r>
      <w:r w:rsidR="006940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17FA2">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w:t>
      </w:r>
      <w:r w:rsidR="004B776D">
        <w:rPr>
          <w:rFonts w:ascii="Times New Roman" w:hAnsi="Times New Roman" w:cs="Times New Roman"/>
          <w:sz w:val="24"/>
          <w:szCs w:val="24"/>
        </w:rPr>
        <w:t xml:space="preserve"> </w:t>
      </w:r>
      <w:r w:rsidR="0023335B">
        <w:rPr>
          <w:rFonts w:ascii="Times New Roman" w:hAnsi="Times New Roman" w:cs="Times New Roman"/>
          <w:sz w:val="24"/>
          <w:szCs w:val="24"/>
        </w:rPr>
        <w:t xml:space="preserve">Moreover, </w:t>
      </w:r>
      <w:r w:rsidR="0003490B">
        <w:rPr>
          <w:rFonts w:ascii="Times New Roman" w:hAnsi="Times New Roman" w:cs="Times New Roman"/>
          <w:sz w:val="24"/>
          <w:szCs w:val="24"/>
        </w:rPr>
        <w:t xml:space="preserve">the prevalence of </w:t>
      </w:r>
      <w:r w:rsidR="00EA0049" w:rsidRPr="00EA0049">
        <w:rPr>
          <w:rFonts w:ascii="Times New Roman" w:hAnsi="Times New Roman" w:cs="Times New Roman"/>
          <w:sz w:val="24"/>
          <w:szCs w:val="24"/>
        </w:rPr>
        <w:t>deconditioning during hospital</w:t>
      </w:r>
      <w:r w:rsidR="00EA0049">
        <w:rPr>
          <w:rFonts w:ascii="Times New Roman" w:hAnsi="Times New Roman" w:cs="Times New Roman"/>
          <w:sz w:val="24"/>
          <w:szCs w:val="24"/>
        </w:rPr>
        <w:t xml:space="preserve"> </w:t>
      </w:r>
      <w:r w:rsidR="006A4E32">
        <w:rPr>
          <w:rFonts w:ascii="Times New Roman" w:hAnsi="Times New Roman" w:cs="Times New Roman"/>
          <w:sz w:val="24"/>
          <w:szCs w:val="24"/>
        </w:rPr>
        <w:t>admission</w:t>
      </w:r>
      <w:r w:rsidR="00EA0049" w:rsidRPr="00EA0049">
        <w:rPr>
          <w:rFonts w:ascii="Times New Roman" w:hAnsi="Times New Roman" w:cs="Times New Roman"/>
          <w:sz w:val="24"/>
          <w:szCs w:val="24"/>
        </w:rPr>
        <w:t xml:space="preserve"> impacts significantly</w:t>
      </w:r>
      <w:r w:rsidR="00EA0049">
        <w:rPr>
          <w:rFonts w:ascii="Times New Roman" w:hAnsi="Times New Roman" w:cs="Times New Roman"/>
          <w:sz w:val="24"/>
          <w:szCs w:val="24"/>
        </w:rPr>
        <w:t xml:space="preserve"> </w:t>
      </w:r>
      <w:r w:rsidR="00EA0049" w:rsidRPr="00EA0049">
        <w:rPr>
          <w:rFonts w:ascii="Times New Roman" w:hAnsi="Times New Roman" w:cs="Times New Roman"/>
          <w:sz w:val="24"/>
          <w:szCs w:val="24"/>
        </w:rPr>
        <w:t>on the ability for older adults to maintain independence</w:t>
      </w:r>
      <w:r w:rsidR="009F6A40">
        <w:rPr>
          <w:rFonts w:ascii="Times New Roman" w:hAnsi="Times New Roman" w:cs="Times New Roman"/>
          <w:sz w:val="24"/>
          <w:szCs w:val="24"/>
        </w:rPr>
        <w:t xml:space="preserve"> </w:t>
      </w:r>
      <w:r w:rsidR="006A7A57">
        <w:rPr>
          <w:rFonts w:ascii="Times New Roman" w:hAnsi="Times New Roman" w:cs="Times New Roman"/>
          <w:sz w:val="24"/>
          <w:szCs w:val="24"/>
        </w:rPr>
        <w:fldChar w:fldCharType="begin"/>
      </w:r>
      <w:r w:rsidR="006A7A57">
        <w:rPr>
          <w:rFonts w:ascii="Times New Roman" w:hAnsi="Times New Roman" w:cs="Times New Roman"/>
          <w:sz w:val="24"/>
          <w:szCs w:val="24"/>
        </w:rPr>
        <w:instrText xml:space="preserve"> ADDIN EN.CITE &lt;EndNote&gt;&lt;Cite&gt;&lt;Author&gt;Loyd&lt;/Author&gt;&lt;Year&gt;2020&lt;/Year&gt;&lt;RecNum&gt;287&lt;/RecNum&gt;&lt;DisplayText&gt;[6]&lt;/DisplayText&gt;&lt;record&gt;&lt;rec-number&gt;287&lt;/rec-number&gt;&lt;foreign-keys&gt;&lt;key app="EN" db-id="dte9ew5tvx5wphe9svop0fr8w9sw5wefv959" timestamp="1743086940"&gt;287&lt;/key&gt;&lt;/foreign-keys&gt;&lt;ref-type name="Journal Article"&gt;17&lt;/ref-type&gt;&lt;contributors&gt;&lt;authors&gt;&lt;author&gt;Loyd, Christine&lt;/author&gt;&lt;author&gt;Markland, Alayne D.&lt;/author&gt;&lt;author&gt;Zhang, Yue&lt;/author&gt;&lt;author&gt;Fowler, Mackenzie&lt;/author&gt;&lt;author&gt;Harper, Sara&lt;/author&gt;&lt;author&gt;Wright, Nicole C.&lt;/author&gt;&lt;author&gt;Carter, Christy S.&lt;/author&gt;&lt;author&gt;Buford, Thomas W.&lt;/author&gt;&lt;author&gt;Smith, Catherine H.&lt;/author&gt;&lt;author&gt;Kennedy, Richard&lt;/author&gt;&lt;author&gt;Brown, Cynthia J.&lt;/author&gt;&lt;/authors&gt;&lt;/contributors&gt;&lt;titles&gt;&lt;title&gt;Prevalence of Hospital-Associated Disability in Older Adults: A Meta-analysis&lt;/title&gt;&lt;secondary-title&gt;Journal of the American Medical Directors Association&lt;/secondary-title&gt;&lt;/titles&gt;&lt;periodical&gt;&lt;full-title&gt;Journal of the American Medical Directors Association&lt;/full-title&gt;&lt;/periodical&gt;&lt;pages&gt;455-461.e5&lt;/pages&gt;&lt;volume&gt;21&lt;/volume&gt;&lt;number&gt;4&lt;/number&gt;&lt;keywords&gt;&lt;keyword&gt;Hospitalization&lt;/keyword&gt;&lt;keyword&gt;disability&lt;/keyword&gt;&lt;keyword&gt;activities of daily living&lt;/keyword&gt;&lt;keyword&gt;older adult&lt;/keyword&gt;&lt;/keywords&gt;&lt;dates&gt;&lt;year&gt;2020&lt;/year&gt;&lt;pub-dates&gt;&lt;date&gt;2020/04/01/&lt;/date&gt;&lt;/pub-dates&gt;&lt;/dates&gt;&lt;isbn&gt;1525-8610&lt;/isbn&gt;&lt;urls&gt;&lt;related-urls&gt;&lt;url&gt;https://www.sciencedirect.com/science/article/pii/S1525861019306966&lt;/url&gt;&lt;/related-urls&gt;&lt;/urls&gt;&lt;electronic-resource-num&gt;https://doi.org/10.1016/j.jamda.2019.09.015&lt;/electronic-resource-num&gt;&lt;/record&gt;&lt;/Cite&gt;&lt;/EndNote&gt;</w:instrText>
      </w:r>
      <w:r w:rsidR="006A7A57">
        <w:rPr>
          <w:rFonts w:ascii="Times New Roman" w:hAnsi="Times New Roman" w:cs="Times New Roman"/>
          <w:sz w:val="24"/>
          <w:szCs w:val="24"/>
        </w:rPr>
        <w:fldChar w:fldCharType="separate"/>
      </w:r>
      <w:r w:rsidR="006A7A57">
        <w:rPr>
          <w:rFonts w:ascii="Times New Roman" w:hAnsi="Times New Roman" w:cs="Times New Roman"/>
          <w:noProof/>
          <w:sz w:val="24"/>
          <w:szCs w:val="24"/>
        </w:rPr>
        <w:t>[6]</w:t>
      </w:r>
      <w:r w:rsidR="006A7A57">
        <w:rPr>
          <w:rFonts w:ascii="Times New Roman" w:hAnsi="Times New Roman" w:cs="Times New Roman"/>
          <w:sz w:val="24"/>
          <w:szCs w:val="24"/>
        </w:rPr>
        <w:fldChar w:fldCharType="end"/>
      </w:r>
      <w:r w:rsidR="00F62C1D">
        <w:rPr>
          <w:rFonts w:ascii="Times New Roman" w:hAnsi="Times New Roman" w:cs="Times New Roman"/>
          <w:sz w:val="24"/>
          <w:szCs w:val="24"/>
        </w:rPr>
        <w:t xml:space="preserve">. </w:t>
      </w:r>
      <w:r w:rsidR="003C29EA">
        <w:rPr>
          <w:rFonts w:ascii="Times New Roman" w:hAnsi="Times New Roman" w:cs="Times New Roman"/>
          <w:sz w:val="24"/>
          <w:szCs w:val="24"/>
        </w:rPr>
        <w:t xml:space="preserve">Key </w:t>
      </w:r>
      <w:r w:rsidR="006C112D">
        <w:rPr>
          <w:rFonts w:ascii="Times New Roman" w:hAnsi="Times New Roman" w:cs="Times New Roman"/>
          <w:sz w:val="24"/>
          <w:szCs w:val="24"/>
        </w:rPr>
        <w:t>intervention</w:t>
      </w:r>
      <w:r w:rsidR="008C58B1">
        <w:rPr>
          <w:rFonts w:ascii="Times New Roman" w:hAnsi="Times New Roman" w:cs="Times New Roman"/>
          <w:sz w:val="24"/>
          <w:szCs w:val="24"/>
        </w:rPr>
        <w:t>s</w:t>
      </w:r>
      <w:r w:rsidR="007B153A">
        <w:rPr>
          <w:rFonts w:ascii="Times New Roman" w:hAnsi="Times New Roman" w:cs="Times New Roman"/>
          <w:sz w:val="24"/>
          <w:szCs w:val="24"/>
        </w:rPr>
        <w:t xml:space="preserve"> </w:t>
      </w:r>
      <w:r w:rsidR="003C29EA">
        <w:rPr>
          <w:rFonts w:ascii="Times New Roman" w:hAnsi="Times New Roman" w:cs="Times New Roman"/>
          <w:sz w:val="24"/>
          <w:szCs w:val="24"/>
        </w:rPr>
        <w:t>for frailty management</w:t>
      </w:r>
      <w:r w:rsidR="002E590B">
        <w:rPr>
          <w:rFonts w:ascii="Times New Roman" w:hAnsi="Times New Roman" w:cs="Times New Roman"/>
          <w:sz w:val="24"/>
          <w:szCs w:val="24"/>
        </w:rPr>
        <w:t xml:space="preserve"> </w:t>
      </w:r>
      <w:r w:rsidR="0023335B">
        <w:rPr>
          <w:rFonts w:ascii="Times New Roman" w:hAnsi="Times New Roman" w:cs="Times New Roman"/>
          <w:sz w:val="24"/>
          <w:szCs w:val="24"/>
        </w:rPr>
        <w:t xml:space="preserve">and to address </w:t>
      </w:r>
      <w:r w:rsidR="00DC2896">
        <w:rPr>
          <w:rFonts w:ascii="Times New Roman" w:hAnsi="Times New Roman" w:cs="Times New Roman"/>
          <w:sz w:val="24"/>
          <w:szCs w:val="24"/>
        </w:rPr>
        <w:t xml:space="preserve">deconditioning </w:t>
      </w:r>
      <w:r w:rsidR="0092194A">
        <w:rPr>
          <w:rFonts w:ascii="Times New Roman" w:hAnsi="Times New Roman" w:cs="Times New Roman"/>
          <w:sz w:val="24"/>
          <w:szCs w:val="24"/>
        </w:rPr>
        <w:t>post-hospitalisation</w:t>
      </w:r>
      <w:r w:rsidR="00DC2896">
        <w:rPr>
          <w:rFonts w:ascii="Times New Roman" w:hAnsi="Times New Roman" w:cs="Times New Roman"/>
          <w:sz w:val="24"/>
          <w:szCs w:val="24"/>
        </w:rPr>
        <w:t xml:space="preserve"> </w:t>
      </w:r>
      <w:r w:rsidR="002E590B">
        <w:rPr>
          <w:rFonts w:ascii="Times New Roman" w:hAnsi="Times New Roman" w:cs="Times New Roman"/>
          <w:sz w:val="24"/>
          <w:szCs w:val="24"/>
        </w:rPr>
        <w:t>include</w:t>
      </w:r>
      <w:r w:rsidR="001638F9">
        <w:rPr>
          <w:rFonts w:ascii="Times New Roman" w:hAnsi="Times New Roman" w:cs="Times New Roman"/>
          <w:sz w:val="24"/>
          <w:szCs w:val="24"/>
        </w:rPr>
        <w:t xml:space="preserve"> exercise,</w:t>
      </w:r>
      <w:r w:rsidR="00667740">
        <w:rPr>
          <w:rFonts w:ascii="Times New Roman" w:hAnsi="Times New Roman" w:cs="Times New Roman"/>
          <w:sz w:val="24"/>
          <w:szCs w:val="24"/>
        </w:rPr>
        <w:t xml:space="preserve"> and</w:t>
      </w:r>
      <w:r w:rsidR="001638F9">
        <w:rPr>
          <w:rFonts w:ascii="Times New Roman" w:hAnsi="Times New Roman" w:cs="Times New Roman"/>
          <w:sz w:val="24"/>
          <w:szCs w:val="24"/>
        </w:rPr>
        <w:t xml:space="preserve"> nutrition</w:t>
      </w:r>
      <w:r w:rsidR="003C29EA">
        <w:rPr>
          <w:rFonts w:ascii="Times New Roman" w:hAnsi="Times New Roman" w:cs="Times New Roman"/>
          <w:sz w:val="24"/>
          <w:szCs w:val="24"/>
        </w:rPr>
        <w:t xml:space="preserve"> support</w:t>
      </w:r>
      <w:r w:rsidR="00667740">
        <w:rPr>
          <w:rFonts w:ascii="Times New Roman" w:hAnsi="Times New Roman" w:cs="Times New Roman"/>
          <w:sz w:val="24"/>
          <w:szCs w:val="24"/>
        </w:rPr>
        <w:t>, underpinned by</w:t>
      </w:r>
      <w:r w:rsidR="001638F9">
        <w:rPr>
          <w:rFonts w:ascii="Times New Roman" w:hAnsi="Times New Roman" w:cs="Times New Roman"/>
          <w:sz w:val="24"/>
          <w:szCs w:val="24"/>
        </w:rPr>
        <w:t xml:space="preserve"> behaviour change</w:t>
      </w:r>
      <w:r w:rsidR="00667740">
        <w:rPr>
          <w:rFonts w:ascii="Times New Roman" w:hAnsi="Times New Roman" w:cs="Times New Roman"/>
          <w:sz w:val="24"/>
          <w:szCs w:val="24"/>
        </w:rPr>
        <w:t xml:space="preserve"> </w:t>
      </w:r>
      <w:r w:rsidR="003C29EA">
        <w:rPr>
          <w:rFonts w:ascii="Times New Roman" w:hAnsi="Times New Roman" w:cs="Times New Roman"/>
          <w:sz w:val="24"/>
          <w:szCs w:val="24"/>
        </w:rPr>
        <w:t>str</w:t>
      </w:r>
      <w:r w:rsidR="006933E4">
        <w:rPr>
          <w:rFonts w:ascii="Times New Roman" w:hAnsi="Times New Roman" w:cs="Times New Roman"/>
          <w:sz w:val="24"/>
          <w:szCs w:val="24"/>
        </w:rPr>
        <w:t>a</w:t>
      </w:r>
      <w:r w:rsidR="003C29EA">
        <w:rPr>
          <w:rFonts w:ascii="Times New Roman" w:hAnsi="Times New Roman" w:cs="Times New Roman"/>
          <w:sz w:val="24"/>
          <w:szCs w:val="24"/>
        </w:rPr>
        <w:t xml:space="preserve">tegies </w:t>
      </w:r>
      <w:r w:rsidR="007721E3">
        <w:rPr>
          <w:rFonts w:ascii="Times New Roman" w:hAnsi="Times New Roman" w:cs="Times New Roman"/>
          <w:sz w:val="24"/>
          <w:szCs w:val="24"/>
        </w:rPr>
        <w:fldChar w:fldCharType="begin">
          <w:fldData xml:space="preserve">PEVuZE5vdGU+PENpdGU+PEF1dGhvcj5HdW88L0F1dGhvcj48WWVhcj4yMDI0PC9ZZWFyPjxSZWNO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</w:fldData>
        </w:fldChar>
      </w:r>
      <w:r w:rsidR="00694093">
        <w:rPr>
          <w:rFonts w:ascii="Times New Roman" w:hAnsi="Times New Roman" w:cs="Times New Roman"/>
          <w:sz w:val="24"/>
          <w:szCs w:val="24"/>
        </w:rPr>
        <w:instrText xml:space="preserve"> ADDIN EN.CITE </w:instrText>
      </w:r>
      <w:r w:rsidR="00694093">
        <w:rPr>
          <w:rFonts w:ascii="Times New Roman" w:hAnsi="Times New Roman" w:cs="Times New Roman"/>
          <w:sz w:val="24"/>
          <w:szCs w:val="24"/>
        </w:rPr>
        <w:fldChar w:fldCharType="begin">
          <w:fldData xml:space="preserve">PEVuZE5vdGU+PENpdGU+PEF1dGhvcj5HdW88L0F1dGhvcj48WWVhcj4yMDI0PC9ZZWFyPjxSZWNO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</w:fldData>
        </w:fldChar>
      </w:r>
      <w:r w:rsidR="00694093">
        <w:rPr>
          <w:rFonts w:ascii="Times New Roman" w:hAnsi="Times New Roman" w:cs="Times New Roman"/>
          <w:sz w:val="24"/>
          <w:szCs w:val="24"/>
        </w:rPr>
        <w:instrText xml:space="preserve"> ADDIN EN.CITE.DATA </w:instrText>
      </w:r>
      <w:r w:rsidR="00694093">
        <w:rPr>
          <w:rFonts w:ascii="Times New Roman" w:hAnsi="Times New Roman" w:cs="Times New Roman"/>
          <w:sz w:val="24"/>
          <w:szCs w:val="24"/>
        </w:rPr>
      </w:r>
      <w:r w:rsidR="00694093">
        <w:rPr>
          <w:rFonts w:ascii="Times New Roman" w:hAnsi="Times New Roman" w:cs="Times New Roman"/>
          <w:sz w:val="24"/>
          <w:szCs w:val="24"/>
        </w:rPr>
        <w:fldChar w:fldCharType="end"/>
      </w:r>
      <w:r w:rsidR="007721E3">
        <w:rPr>
          <w:rFonts w:ascii="Times New Roman" w:hAnsi="Times New Roman" w:cs="Times New Roman"/>
          <w:sz w:val="24"/>
          <w:szCs w:val="24"/>
        </w:rPr>
      </w:r>
      <w:r w:rsidR="007721E3">
        <w:rPr>
          <w:rFonts w:ascii="Times New Roman" w:hAnsi="Times New Roman" w:cs="Times New Roman"/>
          <w:sz w:val="24"/>
          <w:szCs w:val="24"/>
        </w:rPr>
        <w:fldChar w:fldCharType="separate"/>
      </w:r>
      <w:r w:rsidR="006A7A57">
        <w:rPr>
          <w:rFonts w:ascii="Times New Roman" w:hAnsi="Times New Roman" w:cs="Times New Roman"/>
          <w:noProof/>
          <w:sz w:val="24"/>
          <w:szCs w:val="24"/>
        </w:rPr>
        <w:t>[7-9]</w:t>
      </w:r>
      <w:r w:rsidR="007721E3">
        <w:rPr>
          <w:rFonts w:ascii="Times New Roman" w:hAnsi="Times New Roman" w:cs="Times New Roman"/>
          <w:sz w:val="24"/>
          <w:szCs w:val="24"/>
        </w:rPr>
        <w:fldChar w:fldCharType="end"/>
      </w:r>
      <w:r w:rsidR="0018254D">
        <w:rPr>
          <w:rFonts w:ascii="Times New Roman" w:hAnsi="Times New Roman" w:cs="Times New Roman"/>
          <w:sz w:val="24"/>
          <w:szCs w:val="24"/>
        </w:rPr>
        <w:t xml:space="preserve">. </w:t>
      </w:r>
      <w:r w:rsidR="00900024">
        <w:rPr>
          <w:rFonts w:ascii="Times New Roman" w:hAnsi="Times New Roman" w:cs="Times New Roman"/>
          <w:sz w:val="24"/>
          <w:szCs w:val="24"/>
        </w:rPr>
        <w:t>However, i</w:t>
      </w:r>
      <w:r w:rsidR="007012D4">
        <w:rPr>
          <w:rFonts w:ascii="Times New Roman" w:hAnsi="Times New Roman" w:cs="Times New Roman"/>
          <w:sz w:val="24"/>
          <w:szCs w:val="24"/>
        </w:rPr>
        <w:t>n practice</w:t>
      </w:r>
      <w:r w:rsidR="009D0987">
        <w:rPr>
          <w:rFonts w:ascii="Times New Roman" w:hAnsi="Times New Roman" w:cs="Times New Roman"/>
          <w:sz w:val="24"/>
          <w:szCs w:val="24"/>
        </w:rPr>
        <w:t>,</w:t>
      </w:r>
      <w:r w:rsidR="00B41A32">
        <w:rPr>
          <w:rFonts w:ascii="Times New Roman" w:hAnsi="Times New Roman" w:cs="Times New Roman"/>
          <w:sz w:val="24"/>
          <w:szCs w:val="24"/>
        </w:rPr>
        <w:t xml:space="preserve"> access </w:t>
      </w:r>
      <w:r w:rsidR="009D0987">
        <w:rPr>
          <w:rFonts w:ascii="Times New Roman" w:hAnsi="Times New Roman" w:cs="Times New Roman"/>
          <w:sz w:val="24"/>
          <w:szCs w:val="24"/>
        </w:rPr>
        <w:t xml:space="preserve">to </w:t>
      </w:r>
      <w:r w:rsidR="00223593">
        <w:rPr>
          <w:rFonts w:ascii="Times New Roman" w:hAnsi="Times New Roman" w:cs="Times New Roman"/>
          <w:sz w:val="24"/>
          <w:szCs w:val="24"/>
        </w:rPr>
        <w:t xml:space="preserve">models of care, such as </w:t>
      </w:r>
      <w:r w:rsidR="00DA5E0E">
        <w:rPr>
          <w:rFonts w:ascii="Times New Roman" w:hAnsi="Times New Roman" w:cs="Times New Roman"/>
          <w:sz w:val="24"/>
          <w:szCs w:val="24"/>
        </w:rPr>
        <w:t xml:space="preserve">multidisciplinary </w:t>
      </w:r>
      <w:r w:rsidR="00223593">
        <w:rPr>
          <w:rFonts w:ascii="Times New Roman" w:hAnsi="Times New Roman" w:cs="Times New Roman"/>
          <w:sz w:val="24"/>
          <w:szCs w:val="24"/>
        </w:rPr>
        <w:t>r</w:t>
      </w:r>
      <w:r w:rsidR="00BD3FD4">
        <w:rPr>
          <w:rFonts w:ascii="Times New Roman" w:hAnsi="Times New Roman" w:cs="Times New Roman"/>
          <w:sz w:val="24"/>
          <w:szCs w:val="24"/>
        </w:rPr>
        <w:t>eablement services</w:t>
      </w:r>
      <w:r w:rsidR="00683569">
        <w:rPr>
          <w:rFonts w:ascii="Times New Roman" w:hAnsi="Times New Roman" w:cs="Times New Roman"/>
          <w:sz w:val="24"/>
          <w:szCs w:val="24"/>
        </w:rPr>
        <w:t xml:space="preserve"> </w:t>
      </w:r>
      <w:r w:rsidR="00416429">
        <w:rPr>
          <w:rFonts w:ascii="Times New Roman" w:hAnsi="Times New Roman" w:cs="Times New Roman"/>
          <w:sz w:val="24"/>
          <w:szCs w:val="24"/>
        </w:rPr>
        <w:t xml:space="preserve">to support older people </w:t>
      </w:r>
      <w:r w:rsidR="00F00D33">
        <w:rPr>
          <w:rFonts w:ascii="Times New Roman" w:hAnsi="Times New Roman" w:cs="Times New Roman"/>
          <w:sz w:val="24"/>
          <w:szCs w:val="24"/>
        </w:rPr>
        <w:t>on discharge</w:t>
      </w:r>
      <w:r w:rsidR="008632DA">
        <w:rPr>
          <w:rFonts w:ascii="Times New Roman" w:hAnsi="Times New Roman" w:cs="Times New Roman"/>
          <w:sz w:val="24"/>
          <w:szCs w:val="24"/>
        </w:rPr>
        <w:t xml:space="preserve">, </w:t>
      </w:r>
      <w:r w:rsidR="00683569">
        <w:rPr>
          <w:rFonts w:ascii="Times New Roman" w:hAnsi="Times New Roman" w:cs="Times New Roman"/>
          <w:sz w:val="24"/>
          <w:szCs w:val="24"/>
        </w:rPr>
        <w:t>is restricted by the health system</w:t>
      </w:r>
      <w:r w:rsidR="00722723">
        <w:rPr>
          <w:rFonts w:ascii="Times New Roman" w:hAnsi="Times New Roman" w:cs="Times New Roman"/>
          <w:sz w:val="24"/>
          <w:szCs w:val="24"/>
        </w:rPr>
        <w:t>’</w:t>
      </w:r>
      <w:r w:rsidR="00683569">
        <w:rPr>
          <w:rFonts w:ascii="Times New Roman" w:hAnsi="Times New Roman" w:cs="Times New Roman"/>
          <w:sz w:val="24"/>
          <w:szCs w:val="24"/>
        </w:rPr>
        <w:t>s capacity</w:t>
      </w:r>
      <w:r w:rsidR="008632DA">
        <w:rPr>
          <w:rFonts w:ascii="Times New Roman" w:hAnsi="Times New Roman" w:cs="Times New Roman"/>
          <w:sz w:val="24"/>
          <w:szCs w:val="24"/>
        </w:rPr>
        <w:t xml:space="preserve"> to deliver these services</w:t>
      </w:r>
      <w:r w:rsidR="006F4D6A">
        <w:rPr>
          <w:rFonts w:ascii="Times New Roman" w:hAnsi="Times New Roman" w:cs="Times New Roman"/>
          <w:sz w:val="24"/>
          <w:szCs w:val="24"/>
        </w:rPr>
        <w:t xml:space="preserve">. </w:t>
      </w:r>
      <w:r w:rsidR="008165FF">
        <w:rPr>
          <w:rFonts w:ascii="Times New Roman" w:hAnsi="Times New Roman" w:cs="Times New Roman"/>
          <w:sz w:val="24"/>
          <w:szCs w:val="24"/>
        </w:rPr>
        <w:t xml:space="preserve">Community reablement </w:t>
      </w:r>
      <w:r w:rsidR="00C61739">
        <w:rPr>
          <w:rFonts w:ascii="Times New Roman" w:hAnsi="Times New Roman" w:cs="Times New Roman"/>
          <w:sz w:val="24"/>
          <w:szCs w:val="24"/>
        </w:rPr>
        <w:t>is also</w:t>
      </w:r>
      <w:r w:rsidR="005E26FB">
        <w:rPr>
          <w:rFonts w:ascii="Times New Roman" w:hAnsi="Times New Roman" w:cs="Times New Roman"/>
          <w:sz w:val="24"/>
          <w:szCs w:val="24"/>
        </w:rPr>
        <w:t xml:space="preserve"> highly variable </w:t>
      </w:r>
      <w:r w:rsidR="00EE43E9">
        <w:rPr>
          <w:rFonts w:ascii="Times New Roman" w:hAnsi="Times New Roman" w:cs="Times New Roman"/>
          <w:sz w:val="24"/>
          <w:szCs w:val="24"/>
        </w:rPr>
        <w:t>across regions</w:t>
      </w:r>
      <w:r w:rsidR="00C61739">
        <w:rPr>
          <w:rFonts w:ascii="Times New Roman" w:hAnsi="Times New Roman" w:cs="Times New Roman"/>
          <w:sz w:val="24"/>
          <w:szCs w:val="24"/>
        </w:rPr>
        <w:t xml:space="preserve"> </w:t>
      </w:r>
      <w:r w:rsidR="0055040F">
        <w:rPr>
          <w:rFonts w:ascii="Times New Roman" w:hAnsi="Times New Roman" w:cs="Times New Roman"/>
          <w:sz w:val="24"/>
          <w:szCs w:val="24"/>
        </w:rPr>
        <w:fldChar w:fldCharType="begin"/>
      </w:r>
      <w:r w:rsidR="006A7A57">
        <w:rPr>
          <w:rFonts w:ascii="Times New Roman" w:hAnsi="Times New Roman" w:cs="Times New Roman"/>
          <w:sz w:val="24"/>
          <w:szCs w:val="24"/>
        </w:rPr>
        <w:instrText xml:space="preserve"> ADDIN EN.CITE &lt;EndNote&gt;&lt;Cite&gt;&lt;Author&gt;Gough&lt;/Author&gt;&lt;Year&gt;2025&lt;/Year&gt;&lt;RecNum&gt;284&lt;/RecNum&gt;&lt;DisplayText&gt;[10]&lt;/DisplayText&gt;&lt;record&gt;&lt;rec-number&gt;284&lt;/rec-number&gt;&lt;foreign-keys&gt;&lt;key app="EN" db-id="dte9ew5tvx5wphe9svop0fr8w9sw5wefv959" timestamp="1743071033"&gt;284&lt;/key&gt;&lt;/foreign-keys&gt;&lt;ref-type name="Journal Article"&gt;17&lt;/ref-type&gt;&lt;contributors&gt;&lt;authors&gt;&lt;author&gt;Gough, Claire&lt;/author&gt;&lt;author&gt;Damarell, Raechel A.&lt;/author&gt;&lt;author&gt;Dizon, Janine&lt;/author&gt;&lt;author&gt;Ross, Paul D. S.&lt;/author&gt;&lt;author&gt;Tieman, Jennifer&lt;/author&gt;&lt;/authors&gt;&lt;/contributors&gt;&lt;titles&gt;&lt;title&gt;Rehabilitation, reablement, and restorative care approaches in the aged care sector: a scoping review of systematic reviews&lt;/title&gt;&lt;secondary-title&gt;BMC Geriatrics&lt;/secondary-title&gt;&lt;/titles&gt;&lt;periodical&gt;&lt;full-title&gt;BMC Geriatrics&lt;/full-title&gt;&lt;/periodical&gt;&lt;pages&gt;44&lt;/pages&gt;&lt;volume&gt;25&lt;/volume&gt;&lt;number&gt;1&lt;/number&gt;&lt;dates&gt;&lt;year&gt;2025&lt;/year&gt;&lt;pub-dates&gt;&lt;date&gt;2025/01/20&lt;/date&gt;&lt;/pub-dates&gt;&lt;/dates&gt;&lt;isbn&gt;1471-2318&lt;/isbn&gt;&lt;urls&gt;&lt;related-urls&gt;&lt;url&gt;https://doi.org/10.1186/s12877-025-05680-8&lt;/url&gt;&lt;/related-urls&gt;&lt;/urls&gt;&lt;electronic-resource-num&gt;10.1186/s12877-025-05680-8&lt;/electronic-resource-num&gt;&lt;/record&gt;&lt;/Cite&gt;&lt;/EndNote&gt;</w:instrText>
      </w:r>
      <w:r w:rsidR="0055040F">
        <w:rPr>
          <w:rFonts w:ascii="Times New Roman" w:hAnsi="Times New Roman" w:cs="Times New Roman"/>
          <w:sz w:val="24"/>
          <w:szCs w:val="24"/>
        </w:rPr>
        <w:fldChar w:fldCharType="separate"/>
      </w:r>
      <w:r w:rsidR="006A7A57">
        <w:rPr>
          <w:rFonts w:ascii="Times New Roman" w:hAnsi="Times New Roman" w:cs="Times New Roman"/>
          <w:noProof/>
          <w:sz w:val="24"/>
          <w:szCs w:val="24"/>
        </w:rPr>
        <w:t>[10]</w:t>
      </w:r>
      <w:r w:rsidR="0055040F">
        <w:rPr>
          <w:rFonts w:ascii="Times New Roman" w:hAnsi="Times New Roman" w:cs="Times New Roman"/>
          <w:sz w:val="24"/>
          <w:szCs w:val="24"/>
        </w:rPr>
        <w:fldChar w:fldCharType="end"/>
      </w:r>
      <w:r w:rsidR="00614CE7">
        <w:rPr>
          <w:rFonts w:ascii="Times New Roman" w:hAnsi="Times New Roman" w:cs="Times New Roman"/>
          <w:sz w:val="24"/>
          <w:szCs w:val="24"/>
        </w:rPr>
        <w:t xml:space="preserve"> </w:t>
      </w:r>
      <w:r w:rsidR="00C61739">
        <w:rPr>
          <w:rFonts w:ascii="Times New Roman" w:hAnsi="Times New Roman" w:cs="Times New Roman"/>
          <w:sz w:val="24"/>
          <w:szCs w:val="24"/>
        </w:rPr>
        <w:t>a</w:t>
      </w:r>
      <w:r w:rsidR="00B43247">
        <w:rPr>
          <w:rFonts w:ascii="Times New Roman" w:hAnsi="Times New Roman" w:cs="Times New Roman"/>
          <w:sz w:val="24"/>
          <w:szCs w:val="24"/>
        </w:rPr>
        <w:t xml:space="preserve">nd </w:t>
      </w:r>
      <w:r w:rsidR="00B83440">
        <w:rPr>
          <w:rFonts w:ascii="Times New Roman" w:hAnsi="Times New Roman" w:cs="Times New Roman"/>
          <w:sz w:val="24"/>
          <w:szCs w:val="24"/>
        </w:rPr>
        <w:t xml:space="preserve">is unlikely to </w:t>
      </w:r>
      <w:r w:rsidR="009D266F">
        <w:rPr>
          <w:rFonts w:ascii="Times New Roman" w:hAnsi="Times New Roman" w:cs="Times New Roman"/>
          <w:sz w:val="24"/>
          <w:szCs w:val="24"/>
        </w:rPr>
        <w:t xml:space="preserve">integrate </w:t>
      </w:r>
      <w:r w:rsidR="00EE43E9">
        <w:rPr>
          <w:rFonts w:ascii="Times New Roman" w:hAnsi="Times New Roman" w:cs="Times New Roman"/>
          <w:sz w:val="24"/>
          <w:szCs w:val="24"/>
        </w:rPr>
        <w:t xml:space="preserve">optimum </w:t>
      </w:r>
      <w:r w:rsidR="009D266F">
        <w:rPr>
          <w:rFonts w:ascii="Times New Roman" w:hAnsi="Times New Roman" w:cs="Times New Roman"/>
          <w:sz w:val="24"/>
          <w:szCs w:val="24"/>
        </w:rPr>
        <w:t xml:space="preserve">exercise and nutrition support </w:t>
      </w:r>
      <w:r w:rsidR="00942477">
        <w:rPr>
          <w:rFonts w:ascii="Times New Roman" w:hAnsi="Times New Roman" w:cs="Times New Roman"/>
          <w:sz w:val="24"/>
          <w:szCs w:val="24"/>
        </w:rPr>
        <w:t>to target older peoples’ individual needs</w:t>
      </w:r>
      <w:r w:rsidR="00A10230">
        <w:rPr>
          <w:rFonts w:ascii="Times New Roman" w:hAnsi="Times New Roman" w:cs="Times New Roman"/>
          <w:sz w:val="24"/>
          <w:szCs w:val="24"/>
        </w:rPr>
        <w:t xml:space="preserve"> </w:t>
      </w:r>
      <w:r w:rsidR="00E46DCC">
        <w:rPr>
          <w:rFonts w:ascii="Times New Roman" w:hAnsi="Times New Roman" w:cs="Times New Roman"/>
          <w:sz w:val="24"/>
          <w:szCs w:val="24"/>
        </w:rPr>
        <w:fldChar w:fldCharType="begin">
          <w:fldData xml:space="preserve">PEVuZE5vdGU+PENpdGU+PEF1dGhvcj5NasO4c3VuZDwvQXV0aG9yPjxZZWFyPjIwMjA8L1llYXI+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</w:fldData>
        </w:fldChar>
      </w:r>
      <w:r w:rsidR="005F60CC">
        <w:rPr>
          <w:rFonts w:ascii="Times New Roman" w:hAnsi="Times New Roman" w:cs="Times New Roman"/>
          <w:sz w:val="24"/>
          <w:szCs w:val="24"/>
        </w:rPr>
        <w:instrText xml:space="preserve"> ADDIN EN.CITE </w:instrText>
      </w:r>
      <w:r w:rsidR="005F60CC">
        <w:rPr>
          <w:rFonts w:ascii="Times New Roman" w:hAnsi="Times New Roman" w:cs="Times New Roman"/>
          <w:sz w:val="24"/>
          <w:szCs w:val="24"/>
        </w:rPr>
        <w:fldChar w:fldCharType="begin">
          <w:fldData xml:space="preserve">PEVuZE5vdGU+PENpdGU+PEF1dGhvcj5NasO4c3VuZDwvQXV0aG9yPjxZZWFyPjIwMjA8L1llYXI+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</w:fldData>
        </w:fldChar>
      </w:r>
      <w:r w:rsidR="005F60CC">
        <w:rPr>
          <w:rFonts w:ascii="Times New Roman" w:hAnsi="Times New Roman" w:cs="Times New Roman"/>
          <w:sz w:val="24"/>
          <w:szCs w:val="24"/>
        </w:rPr>
        <w:instrText xml:space="preserve"> ADDIN EN.CITE.DATA </w:instrText>
      </w:r>
      <w:r w:rsidR="005F60CC">
        <w:rPr>
          <w:rFonts w:ascii="Times New Roman" w:hAnsi="Times New Roman" w:cs="Times New Roman"/>
          <w:sz w:val="24"/>
          <w:szCs w:val="24"/>
        </w:rPr>
      </w:r>
      <w:r w:rsidR="005F60CC">
        <w:rPr>
          <w:rFonts w:ascii="Times New Roman" w:hAnsi="Times New Roman" w:cs="Times New Roman"/>
          <w:sz w:val="24"/>
          <w:szCs w:val="24"/>
        </w:rPr>
        <w:fldChar w:fldCharType="end"/>
      </w:r>
      <w:r w:rsidR="00E46DCC">
        <w:rPr>
          <w:rFonts w:ascii="Times New Roman" w:hAnsi="Times New Roman" w:cs="Times New Roman"/>
          <w:sz w:val="24"/>
          <w:szCs w:val="24"/>
        </w:rPr>
      </w:r>
      <w:r w:rsidR="00E46DCC">
        <w:rPr>
          <w:rFonts w:ascii="Times New Roman" w:hAnsi="Times New Roman" w:cs="Times New Roman"/>
          <w:sz w:val="24"/>
          <w:szCs w:val="24"/>
        </w:rPr>
        <w:fldChar w:fldCharType="separate"/>
      </w:r>
      <w:r w:rsidR="006A7A57">
        <w:rPr>
          <w:rFonts w:ascii="Times New Roman" w:hAnsi="Times New Roman" w:cs="Times New Roman"/>
          <w:noProof/>
          <w:sz w:val="24"/>
          <w:szCs w:val="24"/>
        </w:rPr>
        <w:t>[11, 12]</w:t>
      </w:r>
      <w:r w:rsidR="00E46DCC">
        <w:rPr>
          <w:rFonts w:ascii="Times New Roman" w:hAnsi="Times New Roman" w:cs="Times New Roman"/>
          <w:sz w:val="24"/>
          <w:szCs w:val="24"/>
        </w:rPr>
        <w:fldChar w:fldCharType="end"/>
      </w:r>
      <w:r w:rsidR="00814C23">
        <w:rPr>
          <w:rFonts w:ascii="Times New Roman" w:hAnsi="Times New Roman" w:cs="Times New Roman"/>
          <w:sz w:val="24"/>
          <w:szCs w:val="24"/>
        </w:rPr>
        <w:t>,</w:t>
      </w:r>
      <w:r w:rsidR="00683569">
        <w:rPr>
          <w:rFonts w:ascii="Times New Roman" w:hAnsi="Times New Roman" w:cs="Times New Roman"/>
          <w:sz w:val="24"/>
          <w:szCs w:val="24"/>
        </w:rPr>
        <w:t xml:space="preserve"> </w:t>
      </w:r>
      <w:r w:rsidR="00814C23">
        <w:rPr>
          <w:rFonts w:ascii="Times New Roman" w:hAnsi="Times New Roman" w:cs="Times New Roman"/>
          <w:sz w:val="24"/>
          <w:szCs w:val="24"/>
        </w:rPr>
        <w:t xml:space="preserve">and at a critical time </w:t>
      </w:r>
      <w:r w:rsidR="00372DE9">
        <w:rPr>
          <w:rFonts w:ascii="Times New Roman" w:hAnsi="Times New Roman" w:cs="Times New Roman"/>
          <w:sz w:val="24"/>
          <w:szCs w:val="24"/>
        </w:rPr>
        <w:t>to prevent further deconditioning</w:t>
      </w:r>
      <w:r w:rsidR="00E30931">
        <w:rPr>
          <w:rFonts w:ascii="Times New Roman" w:hAnsi="Times New Roman" w:cs="Times New Roman"/>
          <w:sz w:val="24"/>
          <w:szCs w:val="24"/>
        </w:rPr>
        <w:t xml:space="preserve"> on discharge into the community.</w:t>
      </w:r>
      <w:r w:rsidR="00D211D3">
        <w:rPr>
          <w:rFonts w:ascii="Times New Roman" w:hAnsi="Times New Roman" w:cs="Times New Roman"/>
          <w:sz w:val="24"/>
          <w:szCs w:val="24"/>
        </w:rPr>
        <w:t xml:space="preserve"> </w:t>
      </w:r>
      <w:r w:rsidR="00BC0A22">
        <w:rPr>
          <w:rFonts w:ascii="Times New Roman" w:hAnsi="Times New Roman" w:cs="Times New Roman"/>
          <w:sz w:val="24"/>
          <w:szCs w:val="24"/>
        </w:rPr>
        <w:t xml:space="preserve">Therefore, </w:t>
      </w:r>
      <w:r w:rsidR="006122C3">
        <w:rPr>
          <w:rFonts w:ascii="Times New Roman" w:hAnsi="Times New Roman" w:cs="Times New Roman"/>
          <w:sz w:val="24"/>
          <w:szCs w:val="24"/>
        </w:rPr>
        <w:t xml:space="preserve">development </w:t>
      </w:r>
      <w:r w:rsidR="00C07D38">
        <w:rPr>
          <w:rFonts w:ascii="Times New Roman" w:hAnsi="Times New Roman" w:cs="Times New Roman"/>
          <w:sz w:val="24"/>
          <w:szCs w:val="24"/>
        </w:rPr>
        <w:t xml:space="preserve">and implementation of </w:t>
      </w:r>
      <w:r w:rsidR="00BA3F09">
        <w:rPr>
          <w:rFonts w:ascii="Times New Roman" w:hAnsi="Times New Roman" w:cs="Times New Roman"/>
          <w:sz w:val="24"/>
          <w:szCs w:val="24"/>
        </w:rPr>
        <w:t xml:space="preserve">exercise and nutrition interventions following acute care is </w:t>
      </w:r>
      <w:r w:rsidR="00071F5E">
        <w:rPr>
          <w:rFonts w:ascii="Times New Roman" w:hAnsi="Times New Roman" w:cs="Times New Roman"/>
          <w:sz w:val="24"/>
          <w:szCs w:val="24"/>
        </w:rPr>
        <w:t xml:space="preserve">a </w:t>
      </w:r>
      <w:r w:rsidR="00FA6BC3">
        <w:rPr>
          <w:rFonts w:ascii="Times New Roman" w:hAnsi="Times New Roman" w:cs="Times New Roman"/>
          <w:sz w:val="24"/>
          <w:szCs w:val="24"/>
        </w:rPr>
        <w:t>vital consideration in practice.</w:t>
      </w:r>
      <w:r w:rsidR="006122C3">
        <w:rPr>
          <w:rFonts w:ascii="Times New Roman" w:hAnsi="Times New Roman" w:cs="Times New Roman"/>
          <w:sz w:val="24"/>
          <w:szCs w:val="24"/>
        </w:rPr>
        <w:t xml:space="preserve"> </w:t>
      </w:r>
      <w:r w:rsidR="003C29EA">
        <w:rPr>
          <w:rFonts w:ascii="Times New Roman" w:hAnsi="Times New Roman" w:cs="Times New Roman"/>
          <w:sz w:val="24"/>
          <w:szCs w:val="24"/>
        </w:rPr>
        <w:t>The e</w:t>
      </w:r>
      <w:r w:rsidR="00BC6F47">
        <w:rPr>
          <w:rFonts w:ascii="Times New Roman" w:hAnsi="Times New Roman" w:cs="Times New Roman"/>
          <w:sz w:val="24"/>
          <w:szCs w:val="24"/>
        </w:rPr>
        <w:t xml:space="preserve">ffectiveness of </w:t>
      </w:r>
      <w:r w:rsidR="003C29EA">
        <w:rPr>
          <w:rFonts w:ascii="Times New Roman" w:hAnsi="Times New Roman" w:cs="Times New Roman"/>
          <w:sz w:val="24"/>
          <w:szCs w:val="24"/>
        </w:rPr>
        <w:t xml:space="preserve">these </w:t>
      </w:r>
      <w:r w:rsidR="00206E73">
        <w:rPr>
          <w:rFonts w:ascii="Times New Roman" w:hAnsi="Times New Roman" w:cs="Times New Roman"/>
          <w:sz w:val="24"/>
          <w:szCs w:val="24"/>
        </w:rPr>
        <w:t xml:space="preserve">interventions </w:t>
      </w:r>
      <w:r w:rsidR="005732FF">
        <w:rPr>
          <w:rFonts w:ascii="Times New Roman" w:hAnsi="Times New Roman" w:cs="Times New Roman"/>
          <w:sz w:val="24"/>
          <w:szCs w:val="24"/>
        </w:rPr>
        <w:t xml:space="preserve">may </w:t>
      </w:r>
      <w:r w:rsidR="003C29EA">
        <w:rPr>
          <w:rFonts w:ascii="Times New Roman" w:hAnsi="Times New Roman" w:cs="Times New Roman"/>
          <w:sz w:val="24"/>
          <w:szCs w:val="24"/>
        </w:rPr>
        <w:t>be influenced</w:t>
      </w:r>
      <w:r w:rsidR="005732FF">
        <w:rPr>
          <w:rFonts w:ascii="Times New Roman" w:hAnsi="Times New Roman" w:cs="Times New Roman"/>
          <w:sz w:val="24"/>
          <w:szCs w:val="24"/>
        </w:rPr>
        <w:t xml:space="preserve"> by mode of delivery</w:t>
      </w:r>
      <w:r w:rsidR="00206E73">
        <w:rPr>
          <w:rFonts w:ascii="Times New Roman" w:hAnsi="Times New Roman" w:cs="Times New Roman"/>
          <w:sz w:val="24"/>
          <w:szCs w:val="24"/>
        </w:rPr>
        <w:t xml:space="preserve"> </w:t>
      </w:r>
      <w:r w:rsidR="003C29EA">
        <w:rPr>
          <w:rFonts w:ascii="Times New Roman" w:hAnsi="Times New Roman" w:cs="Times New Roman"/>
          <w:sz w:val="24"/>
          <w:szCs w:val="24"/>
        </w:rPr>
        <w:t xml:space="preserve">such as </w:t>
      </w:r>
      <w:r w:rsidR="00206E73">
        <w:rPr>
          <w:rFonts w:ascii="Times New Roman" w:hAnsi="Times New Roman" w:cs="Times New Roman"/>
          <w:sz w:val="24"/>
          <w:szCs w:val="24"/>
        </w:rPr>
        <w:t xml:space="preserve">remote </w:t>
      </w:r>
      <w:r w:rsidR="00CF6132">
        <w:rPr>
          <w:rFonts w:ascii="Times New Roman" w:hAnsi="Times New Roman" w:cs="Times New Roman"/>
          <w:sz w:val="24"/>
          <w:szCs w:val="24"/>
        </w:rPr>
        <w:t>support</w:t>
      </w:r>
      <w:r w:rsidR="00206E73">
        <w:rPr>
          <w:rFonts w:ascii="Times New Roman" w:hAnsi="Times New Roman" w:cs="Times New Roman"/>
          <w:sz w:val="24"/>
          <w:szCs w:val="24"/>
        </w:rPr>
        <w:t xml:space="preserve"> </w:t>
      </w:r>
      <w:r w:rsidR="00206E73" w:rsidRPr="00A85006">
        <w:rPr>
          <w:rFonts w:ascii="Times New Roman" w:hAnsi="Times New Roman" w:cs="Times New Roman"/>
          <w:sz w:val="24"/>
          <w:szCs w:val="24"/>
        </w:rPr>
        <w:t>options</w:t>
      </w:r>
      <w:r w:rsidR="004A35A8">
        <w:rPr>
          <w:rFonts w:ascii="Times New Roman" w:hAnsi="Times New Roman" w:cs="Times New Roman"/>
          <w:sz w:val="24"/>
          <w:szCs w:val="24"/>
        </w:rPr>
        <w:t xml:space="preserve"> </w:t>
      </w:r>
      <w:r w:rsidR="007468EE">
        <w:rPr>
          <w:rFonts w:ascii="Times New Roman" w:hAnsi="Times New Roman" w:cs="Times New Roman"/>
          <w:sz w:val="24"/>
          <w:szCs w:val="24"/>
        </w:rPr>
        <w:fldChar w:fldCharType="begin">
          <w:fldData xml:space="preserve">PEVuZE5vdGU+PENpdGU+PEF1dGhvcj5HcmltbWV0dDwvQXV0aG9yPjxZZWFyPjIwMjE8L1llYXI+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</w:fldData>
        </w:fldChar>
      </w:r>
      <w:r w:rsidR="00694093">
        <w:rPr>
          <w:rFonts w:ascii="Times New Roman" w:hAnsi="Times New Roman" w:cs="Times New Roman"/>
          <w:sz w:val="24"/>
          <w:szCs w:val="24"/>
        </w:rPr>
        <w:instrText xml:space="preserve"> ADDIN EN.CITE </w:instrText>
      </w:r>
      <w:r w:rsidR="00694093">
        <w:rPr>
          <w:rFonts w:ascii="Times New Roman" w:hAnsi="Times New Roman" w:cs="Times New Roman"/>
          <w:sz w:val="24"/>
          <w:szCs w:val="24"/>
        </w:rPr>
        <w:fldChar w:fldCharType="begin">
          <w:fldData xml:space="preserve">PEVuZE5vdGU+PENpdGU+PEF1dGhvcj5HcmltbWV0dDwvQXV0aG9yPjxZZWFyPjIwMjE8L1llYXI+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</w:fldData>
        </w:fldChar>
      </w:r>
      <w:r w:rsidR="00694093">
        <w:rPr>
          <w:rFonts w:ascii="Times New Roman" w:hAnsi="Times New Roman" w:cs="Times New Roman"/>
          <w:sz w:val="24"/>
          <w:szCs w:val="24"/>
        </w:rPr>
        <w:instrText xml:space="preserve"> ADDIN EN.CITE.DATA </w:instrText>
      </w:r>
      <w:r w:rsidR="00694093">
        <w:rPr>
          <w:rFonts w:ascii="Times New Roman" w:hAnsi="Times New Roman" w:cs="Times New Roman"/>
          <w:sz w:val="24"/>
          <w:szCs w:val="24"/>
        </w:rPr>
      </w:r>
      <w:r w:rsidR="00694093">
        <w:rPr>
          <w:rFonts w:ascii="Times New Roman" w:hAnsi="Times New Roman" w:cs="Times New Roman"/>
          <w:sz w:val="24"/>
          <w:szCs w:val="24"/>
        </w:rPr>
        <w:fldChar w:fldCharType="end"/>
      </w:r>
      <w:r w:rsidR="007468EE">
        <w:rPr>
          <w:rFonts w:ascii="Times New Roman" w:hAnsi="Times New Roman" w:cs="Times New Roman"/>
          <w:sz w:val="24"/>
          <w:szCs w:val="24"/>
        </w:rPr>
      </w:r>
      <w:r w:rsidR="007468EE">
        <w:rPr>
          <w:rFonts w:ascii="Times New Roman" w:hAnsi="Times New Roman" w:cs="Times New Roman"/>
          <w:sz w:val="24"/>
          <w:szCs w:val="24"/>
        </w:rPr>
        <w:fldChar w:fldCharType="separate"/>
      </w:r>
      <w:r w:rsidR="006A7A57">
        <w:rPr>
          <w:rFonts w:ascii="Times New Roman" w:hAnsi="Times New Roman" w:cs="Times New Roman"/>
          <w:noProof/>
          <w:sz w:val="24"/>
          <w:szCs w:val="24"/>
        </w:rPr>
        <w:t>[13-15]</w:t>
      </w:r>
      <w:r w:rsidR="007468EE">
        <w:rPr>
          <w:rFonts w:ascii="Times New Roman" w:hAnsi="Times New Roman" w:cs="Times New Roman"/>
          <w:sz w:val="24"/>
          <w:szCs w:val="24"/>
        </w:rPr>
        <w:fldChar w:fldCharType="end"/>
      </w:r>
      <w:r w:rsidR="00206E73" w:rsidRPr="00A85006">
        <w:rPr>
          <w:rFonts w:ascii="Times New Roman" w:hAnsi="Times New Roman" w:cs="Times New Roman"/>
          <w:sz w:val="24"/>
          <w:szCs w:val="24"/>
        </w:rPr>
        <w:t>,</w:t>
      </w:r>
      <w:r w:rsidR="00206E73">
        <w:rPr>
          <w:rFonts w:ascii="Times New Roman" w:hAnsi="Times New Roman" w:cs="Times New Roman"/>
          <w:sz w:val="24"/>
          <w:szCs w:val="24"/>
        </w:rPr>
        <w:t xml:space="preserve"> and </w:t>
      </w:r>
      <w:r w:rsidR="00AA7E06">
        <w:rPr>
          <w:rFonts w:ascii="Times New Roman" w:hAnsi="Times New Roman" w:cs="Times New Roman"/>
          <w:sz w:val="24"/>
          <w:szCs w:val="24"/>
        </w:rPr>
        <w:t>multidisciplinary</w:t>
      </w:r>
      <w:r w:rsidR="0040096F">
        <w:rPr>
          <w:rFonts w:ascii="Times New Roman" w:hAnsi="Times New Roman" w:cs="Times New Roman"/>
          <w:sz w:val="24"/>
          <w:szCs w:val="24"/>
        </w:rPr>
        <w:t xml:space="preserve"> approaches, </w:t>
      </w:r>
      <w:r w:rsidR="00F15764">
        <w:rPr>
          <w:rFonts w:ascii="Times New Roman" w:hAnsi="Times New Roman" w:cs="Times New Roman"/>
          <w:sz w:val="24"/>
          <w:szCs w:val="24"/>
        </w:rPr>
        <w:t>particularly</w:t>
      </w:r>
      <w:r w:rsidR="0040096F">
        <w:rPr>
          <w:rFonts w:ascii="Times New Roman" w:hAnsi="Times New Roman" w:cs="Times New Roman"/>
          <w:sz w:val="24"/>
          <w:szCs w:val="24"/>
        </w:rPr>
        <w:t xml:space="preserve"> </w:t>
      </w:r>
      <w:r w:rsidR="003C29EA">
        <w:rPr>
          <w:rFonts w:ascii="Times New Roman" w:hAnsi="Times New Roman" w:cs="Times New Roman"/>
          <w:sz w:val="24"/>
          <w:szCs w:val="24"/>
        </w:rPr>
        <w:t>those involving</w:t>
      </w:r>
      <w:r w:rsidR="00206E73">
        <w:rPr>
          <w:rFonts w:ascii="Times New Roman" w:hAnsi="Times New Roman" w:cs="Times New Roman"/>
          <w:sz w:val="24"/>
          <w:szCs w:val="24"/>
        </w:rPr>
        <w:t xml:space="preserve"> </w:t>
      </w:r>
      <w:r w:rsidR="0005425F">
        <w:rPr>
          <w:rFonts w:ascii="Times New Roman" w:hAnsi="Times New Roman" w:cs="Times New Roman"/>
          <w:sz w:val="24"/>
          <w:szCs w:val="24"/>
        </w:rPr>
        <w:t>volunteer</w:t>
      </w:r>
      <w:r w:rsidR="0040096F">
        <w:rPr>
          <w:rFonts w:ascii="Times New Roman" w:hAnsi="Times New Roman" w:cs="Times New Roman"/>
          <w:sz w:val="24"/>
          <w:szCs w:val="24"/>
        </w:rPr>
        <w:t>-led</w:t>
      </w:r>
      <w:r w:rsidR="00A7168B">
        <w:rPr>
          <w:rFonts w:ascii="Times New Roman" w:hAnsi="Times New Roman" w:cs="Times New Roman"/>
          <w:sz w:val="24"/>
          <w:szCs w:val="24"/>
        </w:rPr>
        <w:t xml:space="preserve"> </w:t>
      </w:r>
      <w:r w:rsidR="003C29EA">
        <w:rPr>
          <w:rFonts w:ascii="Times New Roman" w:hAnsi="Times New Roman" w:cs="Times New Roman"/>
          <w:sz w:val="24"/>
          <w:szCs w:val="24"/>
        </w:rPr>
        <w:t xml:space="preserve">initiatives </w:t>
      </w:r>
      <w:r w:rsidR="00E15F37">
        <w:rPr>
          <w:rFonts w:ascii="Times New Roman" w:hAnsi="Times New Roman" w:cs="Times New Roman"/>
          <w:sz w:val="24"/>
          <w:szCs w:val="24"/>
        </w:rPr>
        <w:fldChar w:fldCharType="begin">
          <w:fldData xml:space="preserve">PEVuZE5vdGU+PENpdGU+PEF1dGhvcj5MYXRpZjwvQXV0aG9yPjxZZWFyPjIwMjE8L1llYXI+PFJl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</w:fldData>
        </w:fldChar>
      </w:r>
      <w:r w:rsidR="006A7A57">
        <w:rPr>
          <w:rFonts w:ascii="Times New Roman" w:hAnsi="Times New Roman" w:cs="Times New Roman"/>
          <w:sz w:val="24"/>
          <w:szCs w:val="24"/>
        </w:rPr>
        <w:instrText xml:space="preserve"> ADDIN EN.CITE </w:instrText>
      </w:r>
      <w:r w:rsidR="006A7A57">
        <w:rPr>
          <w:rFonts w:ascii="Times New Roman" w:hAnsi="Times New Roman" w:cs="Times New Roman"/>
          <w:sz w:val="24"/>
          <w:szCs w:val="24"/>
        </w:rPr>
        <w:fldChar w:fldCharType="begin">
          <w:fldData xml:space="preserve">PEVuZE5vdGU+PENpdGU+PEF1dGhvcj5MYXRpZjwvQXV0aG9yPjxZZWFyPjIwMjE8L1llYXI+PFJl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</w:fldData>
        </w:fldChar>
      </w:r>
      <w:r w:rsidR="006A7A57">
        <w:rPr>
          <w:rFonts w:ascii="Times New Roman" w:hAnsi="Times New Roman" w:cs="Times New Roman"/>
          <w:sz w:val="24"/>
          <w:szCs w:val="24"/>
        </w:rPr>
        <w:instrText xml:space="preserve"> ADDIN EN.CITE.DATA </w:instrText>
      </w:r>
      <w:r w:rsidR="006A7A57">
        <w:rPr>
          <w:rFonts w:ascii="Times New Roman" w:hAnsi="Times New Roman" w:cs="Times New Roman"/>
          <w:sz w:val="24"/>
          <w:szCs w:val="24"/>
        </w:rPr>
      </w:r>
      <w:r w:rsidR="006A7A57">
        <w:rPr>
          <w:rFonts w:ascii="Times New Roman" w:hAnsi="Times New Roman" w:cs="Times New Roman"/>
          <w:sz w:val="24"/>
          <w:szCs w:val="24"/>
        </w:rPr>
        <w:fldChar w:fldCharType="end"/>
      </w:r>
      <w:r w:rsidR="00E15F37">
        <w:rPr>
          <w:rFonts w:ascii="Times New Roman" w:hAnsi="Times New Roman" w:cs="Times New Roman"/>
          <w:sz w:val="24"/>
          <w:szCs w:val="24"/>
        </w:rPr>
      </w:r>
      <w:r w:rsidR="00E15F37">
        <w:rPr>
          <w:rFonts w:ascii="Times New Roman" w:hAnsi="Times New Roman" w:cs="Times New Roman"/>
          <w:sz w:val="24"/>
          <w:szCs w:val="24"/>
        </w:rPr>
        <w:fldChar w:fldCharType="separate"/>
      </w:r>
      <w:r w:rsidR="006A7A57">
        <w:rPr>
          <w:rFonts w:ascii="Times New Roman" w:hAnsi="Times New Roman" w:cs="Times New Roman"/>
          <w:noProof/>
          <w:sz w:val="24"/>
          <w:szCs w:val="24"/>
        </w:rPr>
        <w:t>[16-19]</w:t>
      </w:r>
      <w:r w:rsidR="00E15F37">
        <w:rPr>
          <w:rFonts w:ascii="Times New Roman" w:hAnsi="Times New Roman" w:cs="Times New Roman"/>
          <w:sz w:val="24"/>
          <w:szCs w:val="24"/>
        </w:rPr>
        <w:fldChar w:fldCharType="end"/>
      </w:r>
      <w:r w:rsidR="00DE158A">
        <w:rPr>
          <w:rFonts w:ascii="Times New Roman" w:hAnsi="Times New Roman" w:cs="Times New Roman"/>
          <w:sz w:val="24"/>
          <w:szCs w:val="24"/>
        </w:rPr>
        <w:t>.</w:t>
      </w:r>
      <w:r w:rsidR="00FD2AF5">
        <w:rPr>
          <w:rFonts w:ascii="Times New Roman" w:hAnsi="Times New Roman" w:cs="Times New Roman"/>
          <w:sz w:val="24"/>
          <w:szCs w:val="24"/>
        </w:rPr>
        <w:t xml:space="preserve"> </w:t>
      </w:r>
      <w:r>
        <w:rPr>
          <w:rFonts w:ascii="Times New Roman" w:hAnsi="Times New Roman" w:cs="Times New Roman"/>
          <w:sz w:val="24"/>
          <w:szCs w:val="24"/>
        </w:rPr>
        <w:t>F</w:t>
      </w:r>
      <w:r w:rsidRPr="00D50D51">
        <w:rPr>
          <w:rFonts w:ascii="Times New Roman" w:hAnsi="Times New Roman" w:cs="Times New Roman"/>
          <w:sz w:val="24"/>
          <w:szCs w:val="24"/>
        </w:rPr>
        <w:t>unctional decline</w:t>
      </w:r>
      <w:r w:rsidR="00346DBD">
        <w:rPr>
          <w:rFonts w:ascii="Times New Roman" w:hAnsi="Times New Roman" w:cs="Times New Roman"/>
          <w:sz w:val="24"/>
          <w:szCs w:val="24"/>
        </w:rPr>
        <w:t xml:space="preserve"> </w:t>
      </w:r>
      <w:r w:rsidR="003C29EA">
        <w:rPr>
          <w:rFonts w:ascii="Times New Roman" w:hAnsi="Times New Roman" w:cs="Times New Roman"/>
          <w:sz w:val="24"/>
          <w:szCs w:val="24"/>
        </w:rPr>
        <w:t xml:space="preserve">due to </w:t>
      </w:r>
      <w:r w:rsidR="00346DBD">
        <w:rPr>
          <w:rFonts w:ascii="Times New Roman" w:hAnsi="Times New Roman" w:cs="Times New Roman"/>
          <w:sz w:val="24"/>
          <w:szCs w:val="24"/>
        </w:rPr>
        <w:t>frailty</w:t>
      </w:r>
      <w:r w:rsidRPr="00D50D51">
        <w:rPr>
          <w:rFonts w:ascii="Times New Roman" w:hAnsi="Times New Roman" w:cs="Times New Roman"/>
          <w:sz w:val="24"/>
          <w:szCs w:val="24"/>
        </w:rPr>
        <w:t xml:space="preserve">, and </w:t>
      </w:r>
      <w:r w:rsidR="003C29EA">
        <w:rPr>
          <w:rFonts w:ascii="Times New Roman" w:hAnsi="Times New Roman" w:cs="Times New Roman"/>
          <w:sz w:val="24"/>
          <w:szCs w:val="24"/>
        </w:rPr>
        <w:t xml:space="preserve">associated challenges in navigating both </w:t>
      </w:r>
      <w:r w:rsidRPr="00D50D51">
        <w:rPr>
          <w:rFonts w:ascii="Times New Roman" w:hAnsi="Times New Roman" w:cs="Times New Roman"/>
          <w:sz w:val="24"/>
          <w:szCs w:val="24"/>
        </w:rPr>
        <w:t>physical (e.g., traffic) and social environment</w:t>
      </w:r>
      <w:r w:rsidR="00622117">
        <w:rPr>
          <w:rFonts w:ascii="Times New Roman" w:hAnsi="Times New Roman" w:cs="Times New Roman"/>
          <w:sz w:val="24"/>
          <w:szCs w:val="24"/>
        </w:rPr>
        <w:t>s</w:t>
      </w:r>
      <w:r w:rsidRPr="00D50D51">
        <w:rPr>
          <w:rFonts w:ascii="Times New Roman" w:hAnsi="Times New Roman" w:cs="Times New Roman"/>
          <w:sz w:val="24"/>
          <w:szCs w:val="24"/>
        </w:rPr>
        <w:t xml:space="preserve"> (e.g., social networks) </w:t>
      </w:r>
      <w:r w:rsidR="00655098">
        <w:rPr>
          <w:rFonts w:ascii="Times New Roman" w:hAnsi="Times New Roman" w:cs="Times New Roman"/>
          <w:sz w:val="24"/>
          <w:szCs w:val="24"/>
        </w:rPr>
        <w:t xml:space="preserve">can </w:t>
      </w:r>
      <w:r w:rsidR="0033573E">
        <w:rPr>
          <w:rFonts w:ascii="Times New Roman" w:hAnsi="Times New Roman" w:cs="Times New Roman"/>
          <w:sz w:val="24"/>
          <w:szCs w:val="24"/>
        </w:rPr>
        <w:t xml:space="preserve">create </w:t>
      </w:r>
      <w:r w:rsidR="003C29EA">
        <w:rPr>
          <w:rFonts w:ascii="Times New Roman" w:hAnsi="Times New Roman" w:cs="Times New Roman"/>
          <w:sz w:val="24"/>
          <w:szCs w:val="24"/>
        </w:rPr>
        <w:t xml:space="preserve">barriers to healthcare </w:t>
      </w:r>
      <w:r w:rsidR="0033573E">
        <w:rPr>
          <w:rFonts w:ascii="Times New Roman" w:hAnsi="Times New Roman" w:cs="Times New Roman"/>
          <w:sz w:val="24"/>
          <w:szCs w:val="24"/>
        </w:rPr>
        <w:t xml:space="preserve">access </w:t>
      </w:r>
      <w:r w:rsidR="003C29EA">
        <w:rPr>
          <w:rFonts w:ascii="Times New Roman" w:hAnsi="Times New Roman" w:cs="Times New Roman"/>
          <w:sz w:val="24"/>
          <w:szCs w:val="24"/>
        </w:rPr>
        <w:t>for older adults</w:t>
      </w:r>
      <w:r w:rsidR="00B42F55">
        <w:rPr>
          <w:rFonts w:ascii="Times New Roman" w:hAnsi="Times New Roman" w:cs="Times New Roman"/>
          <w:sz w:val="24"/>
          <w:szCs w:val="24"/>
        </w:rPr>
        <w:t xml:space="preserve"> </w:t>
      </w:r>
      <w:r w:rsidR="0022514C">
        <w:rPr>
          <w:rFonts w:ascii="Times New Roman" w:hAnsi="Times New Roman" w:cs="Times New Roman"/>
          <w:sz w:val="24"/>
          <w:szCs w:val="24"/>
        </w:rPr>
        <w:fldChar w:fldCharType="begin">
          <w:fldData xml:space="preserve">PEVuZE5vdGU+PENpdGU+PEF1dGhvcj5EdXBwZW48L0F1dGhvcj48WWVhcj4yMDIwPC9ZZWFyPjxS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</w:fldData>
        </w:fldChar>
      </w:r>
      <w:r w:rsidR="00694093">
        <w:rPr>
          <w:rFonts w:ascii="Times New Roman" w:hAnsi="Times New Roman" w:cs="Times New Roman"/>
          <w:sz w:val="24"/>
          <w:szCs w:val="24"/>
        </w:rPr>
        <w:instrText xml:space="preserve"> ADDIN EN.CITE </w:instrText>
      </w:r>
      <w:r w:rsidR="00694093">
        <w:rPr>
          <w:rFonts w:ascii="Times New Roman" w:hAnsi="Times New Roman" w:cs="Times New Roman"/>
          <w:sz w:val="24"/>
          <w:szCs w:val="24"/>
        </w:rPr>
        <w:fldChar w:fldCharType="begin">
          <w:fldData xml:space="preserve">PEVuZE5vdGU+PENpdGU+PEF1dGhvcj5EdXBwZW48L0F1dGhvcj48WWVhcj4yMDIwPC9ZZWFyPjxS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</w:fldData>
        </w:fldChar>
      </w:r>
      <w:r w:rsidR="00694093">
        <w:rPr>
          <w:rFonts w:ascii="Times New Roman" w:hAnsi="Times New Roman" w:cs="Times New Roman"/>
          <w:sz w:val="24"/>
          <w:szCs w:val="24"/>
        </w:rPr>
        <w:instrText xml:space="preserve"> ADDIN EN.CITE.DATA </w:instrText>
      </w:r>
      <w:r w:rsidR="00694093">
        <w:rPr>
          <w:rFonts w:ascii="Times New Roman" w:hAnsi="Times New Roman" w:cs="Times New Roman"/>
          <w:sz w:val="24"/>
          <w:szCs w:val="24"/>
        </w:rPr>
      </w:r>
      <w:r w:rsidR="00694093">
        <w:rPr>
          <w:rFonts w:ascii="Times New Roman" w:hAnsi="Times New Roman" w:cs="Times New Roman"/>
          <w:sz w:val="24"/>
          <w:szCs w:val="24"/>
        </w:rPr>
        <w:fldChar w:fldCharType="end"/>
      </w:r>
      <w:r w:rsidR="0022514C">
        <w:rPr>
          <w:rFonts w:ascii="Times New Roman" w:hAnsi="Times New Roman" w:cs="Times New Roman"/>
          <w:sz w:val="24"/>
          <w:szCs w:val="24"/>
        </w:rPr>
      </w:r>
      <w:r w:rsidR="0022514C">
        <w:rPr>
          <w:rFonts w:ascii="Times New Roman" w:hAnsi="Times New Roman" w:cs="Times New Roman"/>
          <w:sz w:val="24"/>
          <w:szCs w:val="24"/>
        </w:rPr>
        <w:fldChar w:fldCharType="separate"/>
      </w:r>
      <w:r w:rsidR="006A7A57">
        <w:rPr>
          <w:rFonts w:ascii="Times New Roman" w:hAnsi="Times New Roman" w:cs="Times New Roman"/>
          <w:noProof/>
          <w:sz w:val="24"/>
          <w:szCs w:val="24"/>
        </w:rPr>
        <w:t>[20]</w:t>
      </w:r>
      <w:r w:rsidR="0022514C">
        <w:rPr>
          <w:rFonts w:ascii="Times New Roman" w:hAnsi="Times New Roman" w:cs="Times New Roman"/>
          <w:sz w:val="24"/>
          <w:szCs w:val="24"/>
        </w:rPr>
        <w:fldChar w:fldCharType="end"/>
      </w:r>
      <w:r w:rsidRPr="00D50D51">
        <w:rPr>
          <w:rFonts w:ascii="Times New Roman" w:hAnsi="Times New Roman" w:cs="Times New Roman"/>
          <w:sz w:val="24"/>
          <w:szCs w:val="24"/>
        </w:rPr>
        <w:t xml:space="preserve">. </w:t>
      </w:r>
      <w:r w:rsidR="00F15764">
        <w:rPr>
          <w:rFonts w:ascii="Times New Roman" w:hAnsi="Times New Roman" w:cs="Times New Roman"/>
          <w:sz w:val="24"/>
          <w:szCs w:val="24"/>
        </w:rPr>
        <w:t>R</w:t>
      </w:r>
      <w:r w:rsidRPr="00D50D51">
        <w:rPr>
          <w:rFonts w:ascii="Times New Roman" w:hAnsi="Times New Roman" w:cs="Times New Roman"/>
          <w:sz w:val="24"/>
          <w:szCs w:val="24"/>
        </w:rPr>
        <w:t xml:space="preserve">emote </w:t>
      </w:r>
      <w:r w:rsidR="00F73F8F">
        <w:rPr>
          <w:rFonts w:ascii="Times New Roman" w:hAnsi="Times New Roman" w:cs="Times New Roman"/>
          <w:sz w:val="24"/>
          <w:szCs w:val="24"/>
        </w:rPr>
        <w:t xml:space="preserve">exercise and nutrition support </w:t>
      </w:r>
      <w:r w:rsidR="00192BBA">
        <w:rPr>
          <w:rFonts w:ascii="Times New Roman" w:hAnsi="Times New Roman" w:cs="Times New Roman"/>
          <w:sz w:val="24"/>
          <w:szCs w:val="24"/>
        </w:rPr>
        <w:t>options</w:t>
      </w:r>
      <w:r w:rsidR="00F73F8F">
        <w:rPr>
          <w:rFonts w:ascii="Times New Roman" w:hAnsi="Times New Roman" w:cs="Times New Roman"/>
          <w:sz w:val="24"/>
          <w:szCs w:val="24"/>
        </w:rPr>
        <w:t xml:space="preserve"> may </w:t>
      </w:r>
      <w:r w:rsidR="003C29EA">
        <w:rPr>
          <w:rFonts w:ascii="Times New Roman" w:hAnsi="Times New Roman" w:cs="Times New Roman"/>
          <w:sz w:val="24"/>
          <w:szCs w:val="24"/>
        </w:rPr>
        <w:t>help to overcome these barriers, increase</w:t>
      </w:r>
      <w:r w:rsidR="00D262A8">
        <w:rPr>
          <w:rFonts w:ascii="Times New Roman" w:hAnsi="Times New Roman" w:cs="Times New Roman"/>
          <w:sz w:val="24"/>
          <w:szCs w:val="24"/>
        </w:rPr>
        <w:t xml:space="preserve"> access</w:t>
      </w:r>
      <w:r w:rsidR="00245EB6">
        <w:rPr>
          <w:rFonts w:ascii="Times New Roman" w:hAnsi="Times New Roman" w:cs="Times New Roman"/>
          <w:sz w:val="24"/>
          <w:szCs w:val="24"/>
        </w:rPr>
        <w:t>ibility</w:t>
      </w:r>
      <w:r w:rsidR="005F3522">
        <w:rPr>
          <w:rFonts w:ascii="Times New Roman" w:hAnsi="Times New Roman" w:cs="Times New Roman"/>
          <w:sz w:val="24"/>
          <w:szCs w:val="24"/>
        </w:rPr>
        <w:t xml:space="preserve"> to rehabilitation</w:t>
      </w:r>
      <w:r w:rsidR="00D262A8">
        <w:rPr>
          <w:rFonts w:ascii="Times New Roman" w:hAnsi="Times New Roman" w:cs="Times New Roman"/>
          <w:sz w:val="24"/>
          <w:szCs w:val="24"/>
        </w:rPr>
        <w:t xml:space="preserve">, improve </w:t>
      </w:r>
      <w:r w:rsidR="00D262A8" w:rsidRPr="00E5673E">
        <w:rPr>
          <w:rFonts w:ascii="Times New Roman" w:hAnsi="Times New Roman" w:cs="Times New Roman"/>
          <w:sz w:val="24"/>
          <w:szCs w:val="24"/>
        </w:rPr>
        <w:t>inclusivity and reduce social isolation</w:t>
      </w:r>
      <w:r w:rsidR="00065D4C" w:rsidRPr="00E5673E">
        <w:rPr>
          <w:rFonts w:ascii="Times New Roman" w:hAnsi="Times New Roman" w:cs="Times New Roman"/>
          <w:sz w:val="24"/>
          <w:szCs w:val="24"/>
        </w:rPr>
        <w:t xml:space="preserve">. </w:t>
      </w:r>
      <w:r w:rsidR="00245EB6">
        <w:rPr>
          <w:rFonts w:ascii="Times New Roman" w:hAnsi="Times New Roman" w:cs="Times New Roman"/>
          <w:sz w:val="24"/>
          <w:szCs w:val="24"/>
        </w:rPr>
        <w:t xml:space="preserve">Since </w:t>
      </w:r>
      <w:r w:rsidR="00C404EA">
        <w:rPr>
          <w:rFonts w:ascii="Times New Roman" w:hAnsi="Times New Roman" w:cs="Times New Roman"/>
          <w:sz w:val="24"/>
          <w:szCs w:val="24"/>
        </w:rPr>
        <w:t>the coronavirus pandemic</w:t>
      </w:r>
      <w:r w:rsidR="00C404EA" w:rsidRPr="00D50D51">
        <w:rPr>
          <w:rFonts w:ascii="Times New Roman" w:hAnsi="Times New Roman" w:cs="Times New Roman"/>
          <w:sz w:val="24"/>
          <w:szCs w:val="24"/>
        </w:rPr>
        <w:t xml:space="preserve">, </w:t>
      </w:r>
      <w:r w:rsidR="00245EB6">
        <w:rPr>
          <w:rFonts w:ascii="Times New Roman" w:hAnsi="Times New Roman" w:cs="Times New Roman"/>
          <w:sz w:val="24"/>
          <w:szCs w:val="24"/>
        </w:rPr>
        <w:t xml:space="preserve">remote </w:t>
      </w:r>
      <w:r w:rsidR="00C404EA" w:rsidRPr="00D50D51">
        <w:rPr>
          <w:rFonts w:ascii="Times New Roman" w:hAnsi="Times New Roman" w:cs="Times New Roman"/>
          <w:sz w:val="24"/>
          <w:szCs w:val="24"/>
        </w:rPr>
        <w:t xml:space="preserve">provision of healthcare, including frailty management, has </w:t>
      </w:r>
      <w:r w:rsidR="00245EB6">
        <w:rPr>
          <w:rFonts w:ascii="Times New Roman" w:hAnsi="Times New Roman" w:cs="Times New Roman"/>
          <w:sz w:val="24"/>
          <w:szCs w:val="24"/>
        </w:rPr>
        <w:t xml:space="preserve">become </w:t>
      </w:r>
      <w:r w:rsidR="00361395">
        <w:rPr>
          <w:rFonts w:ascii="Times New Roman" w:hAnsi="Times New Roman" w:cs="Times New Roman"/>
          <w:sz w:val="24"/>
          <w:szCs w:val="24"/>
        </w:rPr>
        <w:t xml:space="preserve">increasingly </w:t>
      </w:r>
      <w:r w:rsidR="00245EB6">
        <w:rPr>
          <w:rFonts w:ascii="Times New Roman" w:hAnsi="Times New Roman" w:cs="Times New Roman"/>
          <w:sz w:val="24"/>
          <w:szCs w:val="24"/>
        </w:rPr>
        <w:t xml:space="preserve">prevalent </w:t>
      </w:r>
      <w:r w:rsidR="0067789E">
        <w:rPr>
          <w:rFonts w:ascii="Times New Roman" w:hAnsi="Times New Roman" w:cs="Times New Roman"/>
          <w:sz w:val="24"/>
          <w:szCs w:val="24"/>
        </w:rPr>
        <w:fldChar w:fldCharType="begin">
          <w:fldData xml:space="preserve">PEVuZE5vdGU+PENpdGU+PEF1dGhvcj5Nb25hZ2hlc2g8L0F1dGhvcj48WWVhcj4yMDIwPC9ZZWFy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</w:fldData>
        </w:fldChar>
      </w:r>
      <w:r w:rsidR="00694093">
        <w:rPr>
          <w:rFonts w:ascii="Times New Roman" w:hAnsi="Times New Roman" w:cs="Times New Roman"/>
          <w:sz w:val="24"/>
          <w:szCs w:val="24"/>
        </w:rPr>
        <w:instrText xml:space="preserve"> ADDIN EN.CITE </w:instrText>
      </w:r>
      <w:r w:rsidR="00694093">
        <w:rPr>
          <w:rFonts w:ascii="Times New Roman" w:hAnsi="Times New Roman" w:cs="Times New Roman"/>
          <w:sz w:val="24"/>
          <w:szCs w:val="24"/>
        </w:rPr>
        <w:fldChar w:fldCharType="begin">
          <w:fldData xml:space="preserve">PEVuZE5vdGU+PENpdGU+PEF1dGhvcj5Nb25hZ2hlc2g8L0F1dGhvcj48WWVhcj4yMDIwPC9ZZWFy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</w:fldData>
        </w:fldChar>
      </w:r>
      <w:r w:rsidR="00694093">
        <w:rPr>
          <w:rFonts w:ascii="Times New Roman" w:hAnsi="Times New Roman" w:cs="Times New Roman"/>
          <w:sz w:val="24"/>
          <w:szCs w:val="24"/>
        </w:rPr>
        <w:instrText xml:space="preserve"> ADDIN EN.CITE.DATA </w:instrText>
      </w:r>
      <w:r w:rsidR="00694093">
        <w:rPr>
          <w:rFonts w:ascii="Times New Roman" w:hAnsi="Times New Roman" w:cs="Times New Roman"/>
          <w:sz w:val="24"/>
          <w:szCs w:val="24"/>
        </w:rPr>
      </w:r>
      <w:r w:rsidR="00694093">
        <w:rPr>
          <w:rFonts w:ascii="Times New Roman" w:hAnsi="Times New Roman" w:cs="Times New Roman"/>
          <w:sz w:val="24"/>
          <w:szCs w:val="24"/>
        </w:rPr>
        <w:fldChar w:fldCharType="end"/>
      </w:r>
      <w:r w:rsidR="0067789E">
        <w:rPr>
          <w:rFonts w:ascii="Times New Roman" w:hAnsi="Times New Roman" w:cs="Times New Roman"/>
          <w:sz w:val="24"/>
          <w:szCs w:val="24"/>
        </w:rPr>
      </w:r>
      <w:r w:rsidR="0067789E">
        <w:rPr>
          <w:rFonts w:ascii="Times New Roman" w:hAnsi="Times New Roman" w:cs="Times New Roman"/>
          <w:sz w:val="24"/>
          <w:szCs w:val="24"/>
        </w:rPr>
        <w:fldChar w:fldCharType="separate"/>
      </w:r>
      <w:r w:rsidR="006A7A57">
        <w:rPr>
          <w:rFonts w:ascii="Times New Roman" w:hAnsi="Times New Roman" w:cs="Times New Roman"/>
          <w:noProof/>
          <w:sz w:val="24"/>
          <w:szCs w:val="24"/>
        </w:rPr>
        <w:t>[15, 21]</w:t>
      </w:r>
      <w:r w:rsidR="0067789E">
        <w:rPr>
          <w:rFonts w:ascii="Times New Roman" w:hAnsi="Times New Roman" w:cs="Times New Roman"/>
          <w:sz w:val="24"/>
          <w:szCs w:val="24"/>
        </w:rPr>
        <w:fldChar w:fldCharType="end"/>
      </w:r>
      <w:r w:rsidR="00C404EA" w:rsidRPr="00D50D51">
        <w:rPr>
          <w:rFonts w:ascii="Times New Roman" w:hAnsi="Times New Roman" w:cs="Times New Roman"/>
          <w:sz w:val="24"/>
          <w:szCs w:val="24"/>
        </w:rPr>
        <w:t>.</w:t>
      </w:r>
      <w:r w:rsidR="00C404EA">
        <w:rPr>
          <w:rFonts w:ascii="Times New Roman" w:hAnsi="Times New Roman" w:cs="Times New Roman"/>
          <w:sz w:val="24"/>
          <w:szCs w:val="24"/>
        </w:rPr>
        <w:t xml:space="preserve"> </w:t>
      </w:r>
      <w:r w:rsidR="00511B33">
        <w:rPr>
          <w:rFonts w:ascii="Times New Roman" w:hAnsi="Times New Roman" w:cs="Times New Roman"/>
          <w:sz w:val="24"/>
          <w:szCs w:val="24"/>
        </w:rPr>
        <w:t>R</w:t>
      </w:r>
      <w:r w:rsidR="00E5673E" w:rsidRPr="00E5673E">
        <w:rPr>
          <w:rFonts w:ascii="Times New Roman" w:hAnsi="Times New Roman" w:cs="Times New Roman"/>
          <w:color w:val="000000"/>
          <w:sz w:val="24"/>
          <w:szCs w:val="24"/>
        </w:rPr>
        <w:t xml:space="preserve">ehabilitation at home </w:t>
      </w:r>
      <w:r w:rsidR="00E430F0">
        <w:rPr>
          <w:rFonts w:ascii="Times New Roman" w:hAnsi="Times New Roman" w:cs="Times New Roman"/>
          <w:color w:val="000000"/>
          <w:sz w:val="24"/>
          <w:szCs w:val="24"/>
        </w:rPr>
        <w:t xml:space="preserve">is a safe and simple way </w:t>
      </w:r>
      <w:r w:rsidR="004305C0">
        <w:rPr>
          <w:rFonts w:ascii="Times New Roman" w:hAnsi="Times New Roman" w:cs="Times New Roman"/>
          <w:color w:val="000000"/>
          <w:sz w:val="24"/>
          <w:szCs w:val="24"/>
        </w:rPr>
        <w:t xml:space="preserve">to </w:t>
      </w:r>
      <w:r w:rsidR="004305C0">
        <w:rPr>
          <w:rFonts w:ascii="Times New Roman" w:hAnsi="Times New Roman" w:cs="Times New Roman"/>
          <w:color w:val="000000"/>
          <w:sz w:val="24"/>
          <w:szCs w:val="24"/>
        </w:rPr>
        <w:lastRenderedPageBreak/>
        <w:t>improve disability in older people with</w:t>
      </w:r>
      <w:r w:rsidR="000A30E8">
        <w:rPr>
          <w:rFonts w:ascii="Times New Roman" w:hAnsi="Times New Roman" w:cs="Times New Roman"/>
          <w:color w:val="000000"/>
          <w:sz w:val="24"/>
          <w:szCs w:val="24"/>
        </w:rPr>
        <w:t xml:space="preserve"> moderate, but not severe, frailty</w:t>
      </w:r>
      <w:r w:rsidR="00E5673E">
        <w:rPr>
          <w:rFonts w:ascii="Times New Roman" w:hAnsi="Times New Roman" w:cs="Times New Roman"/>
          <w:color w:val="000000"/>
          <w:sz w:val="24"/>
          <w:szCs w:val="24"/>
        </w:rPr>
        <w:t xml:space="preserve"> </w:t>
      </w:r>
      <w:r w:rsidR="00B05196">
        <w:rPr>
          <w:rFonts w:ascii="Times New Roman" w:hAnsi="Times New Roman" w:cs="Times New Roman"/>
          <w:sz w:val="24"/>
          <w:szCs w:val="24"/>
        </w:rPr>
        <w:fldChar w:fldCharType="begin"/>
      </w:r>
      <w:r w:rsidR="006A7A57">
        <w:rPr>
          <w:rFonts w:ascii="Times New Roman" w:hAnsi="Times New Roman" w:cs="Times New Roman"/>
          <w:sz w:val="24"/>
          <w:szCs w:val="24"/>
        </w:rPr>
        <w:instrText xml:space="preserve"> ADDIN EN.CITE &lt;EndNote&gt;&lt;Cite&gt;&lt;Author&gt;Society&lt;/Author&gt;&lt;Year&gt;2024&lt;/Year&gt;&lt;RecNum&gt;187&lt;/RecNum&gt;&lt;DisplayText&gt;[22]&lt;/DisplayText&gt;&lt;record&gt;&lt;rec-number&gt;187&lt;/rec-number&gt;&lt;foreign-keys&gt;&lt;key app="EN" db-id="vr0ddpxxn9fxsmea9ph5vrpca2xwwvrdfxrx" timestamp="1726654534"&gt;187&lt;/key&gt;&lt;/foreign-keys&gt;&lt;ref-type name="Report"&gt;27&lt;/ref-type&gt;&lt;contributors&gt;&lt;authors&gt;&lt;author&gt;British Geriatrics Society&lt;/author&gt;&lt;/authors&gt;&lt;tertiary-authors&gt;&lt;author&gt;British Geriatrics Society&lt;/author&gt;&lt;/tertiary-authors&gt;&lt;/contributors&gt;&lt;titles&gt;&lt;title&gt;Reablement, rehabilitation, recovery: Everyone&amp;apos;s business&lt;/title&gt;&lt;/titles&gt;&lt;dates&gt;&lt;year&gt;2024&lt;/year&gt;&lt;pub-dates&gt;&lt;date&gt;15/05/2024&lt;/date&gt;&lt;/pub-dates&gt;&lt;/dates&gt;&lt;pub-location&gt;London, UK&lt;/pub-location&gt;&lt;urls&gt;&lt;related-urls&gt;&lt;url&gt;https://www.bgs.org.uk/Rehab&lt;/url&gt;&lt;/related-urls&gt;&lt;/urls&gt;&lt;/record&gt;&lt;/Cite&gt;&lt;/EndNote&gt;</w:instrText>
      </w:r>
      <w:r w:rsidR="00B05196">
        <w:rPr>
          <w:rFonts w:ascii="Times New Roman" w:hAnsi="Times New Roman" w:cs="Times New Roman"/>
          <w:sz w:val="24"/>
          <w:szCs w:val="24"/>
        </w:rPr>
        <w:fldChar w:fldCharType="separate"/>
      </w:r>
      <w:r w:rsidR="006A7A57">
        <w:rPr>
          <w:rFonts w:ascii="Times New Roman" w:hAnsi="Times New Roman" w:cs="Times New Roman"/>
          <w:noProof/>
          <w:sz w:val="24"/>
          <w:szCs w:val="24"/>
        </w:rPr>
        <w:t>[22]</w:t>
      </w:r>
      <w:r w:rsidR="00B05196">
        <w:rPr>
          <w:rFonts w:ascii="Times New Roman" w:hAnsi="Times New Roman" w:cs="Times New Roman"/>
          <w:sz w:val="24"/>
          <w:szCs w:val="24"/>
        </w:rPr>
        <w:fldChar w:fldCharType="end"/>
      </w:r>
      <w:r w:rsidR="001A465E" w:rsidRPr="00781E70">
        <w:rPr>
          <w:rFonts w:ascii="Times New Roman" w:hAnsi="Times New Roman" w:cs="Times New Roman"/>
          <w:sz w:val="24"/>
          <w:szCs w:val="24"/>
        </w:rPr>
        <w:t>.</w:t>
      </w:r>
      <w:r w:rsidR="00F55478" w:rsidRPr="00781E70">
        <w:rPr>
          <w:rFonts w:ascii="Times New Roman" w:hAnsi="Times New Roman" w:cs="Times New Roman"/>
          <w:sz w:val="24"/>
          <w:szCs w:val="24"/>
        </w:rPr>
        <w:t xml:space="preserve"> </w:t>
      </w:r>
      <w:r w:rsidR="00152675">
        <w:rPr>
          <w:rFonts w:ascii="Times New Roman" w:hAnsi="Times New Roman" w:cs="Times New Roman"/>
          <w:sz w:val="24"/>
          <w:szCs w:val="24"/>
        </w:rPr>
        <w:t>A</w:t>
      </w:r>
      <w:r w:rsidR="004A2523" w:rsidRPr="00781E70">
        <w:rPr>
          <w:rFonts w:ascii="Times New Roman" w:hAnsi="Times New Roman" w:cs="Times New Roman"/>
          <w:sz w:val="24"/>
          <w:szCs w:val="24"/>
        </w:rPr>
        <w:t xml:space="preserve"> review of </w:t>
      </w:r>
      <w:r w:rsidR="00245EB6">
        <w:rPr>
          <w:rFonts w:ascii="Times New Roman" w:hAnsi="Times New Roman" w:cs="Times New Roman"/>
          <w:sz w:val="24"/>
          <w:szCs w:val="24"/>
        </w:rPr>
        <w:t xml:space="preserve">telehealth-delivered </w:t>
      </w:r>
      <w:r w:rsidR="004A2523" w:rsidRPr="00781E70">
        <w:rPr>
          <w:rFonts w:ascii="Times New Roman" w:hAnsi="Times New Roman" w:cs="Times New Roman"/>
          <w:sz w:val="24"/>
          <w:szCs w:val="24"/>
        </w:rPr>
        <w:t xml:space="preserve">exercise interventions </w:t>
      </w:r>
      <w:r w:rsidR="00245EB6">
        <w:rPr>
          <w:rFonts w:ascii="Times New Roman" w:hAnsi="Times New Roman" w:cs="Times New Roman"/>
          <w:sz w:val="24"/>
          <w:szCs w:val="24"/>
        </w:rPr>
        <w:t xml:space="preserve">indicated </w:t>
      </w:r>
      <w:r w:rsidR="00300E06" w:rsidRPr="00781E70">
        <w:rPr>
          <w:rFonts w:ascii="Times New Roman" w:hAnsi="Times New Roman" w:cs="Times New Roman"/>
          <w:sz w:val="24"/>
          <w:szCs w:val="24"/>
        </w:rPr>
        <w:t xml:space="preserve">moderate improvements in older adults’ mobility and strength, and </w:t>
      </w:r>
      <w:r w:rsidR="00383C73" w:rsidRPr="00781E70">
        <w:rPr>
          <w:rFonts w:ascii="Times New Roman" w:hAnsi="Times New Roman" w:cs="Times New Roman"/>
          <w:sz w:val="24"/>
          <w:szCs w:val="24"/>
        </w:rPr>
        <w:t>small improvements in balance</w:t>
      </w:r>
      <w:r w:rsidR="00F915E1">
        <w:rPr>
          <w:rFonts w:ascii="Times New Roman" w:hAnsi="Times New Roman" w:cs="Times New Roman"/>
          <w:sz w:val="24"/>
          <w:szCs w:val="24"/>
        </w:rPr>
        <w:t xml:space="preserve"> </w:t>
      </w:r>
      <w:r w:rsidR="00DE1CBB">
        <w:rPr>
          <w:rFonts w:ascii="Times New Roman" w:hAnsi="Times New Roman" w:cs="Times New Roman"/>
          <w:sz w:val="24"/>
          <w:szCs w:val="24"/>
        </w:rPr>
        <w:fldChar w:fldCharType="begin"/>
      </w:r>
      <w:r w:rsidR="006A7A57">
        <w:rPr>
          <w:rFonts w:ascii="Times New Roman" w:hAnsi="Times New Roman" w:cs="Times New Roman"/>
          <w:sz w:val="24"/>
          <w:szCs w:val="24"/>
        </w:rPr>
        <w:instrText xml:space="preserve"> ADDIN EN.CITE &lt;EndNote&gt;&lt;Cite&gt;&lt;Author&gt;Dawson&lt;/Author&gt;&lt;Year&gt;2023&lt;/Year&gt;&lt;RecNum&gt;249&lt;/RecNum&gt;&lt;DisplayText&gt;[15]&lt;/DisplayText&gt;&lt;record&gt;&lt;rec-number&gt;249&lt;/rec-number&gt;&lt;foreign-keys&gt;&lt;key app="EN" db-id="dte9ew5tvx5wphe9svop0fr8w9sw5wefv959" timestamp="1724942005"&gt;249&lt;/key&gt;&lt;/foreign-keys&gt;&lt;ref-type name="Journal Article"&gt;17&lt;/ref-type&gt;&lt;contributors&gt;&lt;authors&gt;&lt;author&gt;Dawson, Rik&lt;/author&gt;&lt;author&gt;Oliveira, Juliana S.&lt;/author&gt;&lt;author&gt;Kwok, Wing S.&lt;/author&gt;&lt;author&gt;Bratland, Marte&lt;/author&gt;&lt;author&gt;Rajendran, Ian Matthew&lt;/author&gt;&lt;author&gt;Srinivasan, Ajith&lt;/author&gt;&lt;author&gt;Chu, Chun Yin&lt;/author&gt;&lt;author&gt;Pinheiro, Marina B.&lt;/author&gt;&lt;author&gt;Hassett, Leanne&lt;/author&gt;&lt;author&gt;Sherrington, Catherine&lt;/author&gt;&lt;/authors&gt;&lt;/contributors&gt;&lt;titles&gt;&lt;title&gt;Exercise Interventions Delivered Through Telehealth to Improve Physical Functioning for Older Adults with Frailty, Cognitive, or Mobility Disability: A Systematic Review and Meta-Analysis&lt;/title&gt;&lt;secondary-title&gt;Telemedicine and e-Health&lt;/secondary-title&gt;&lt;/titles&gt;&lt;periodical&gt;&lt;full-title&gt;Telemedicine and e-Health&lt;/full-title&gt;&lt;/periodical&gt;&lt;pages&gt;940-950&lt;/pages&gt;&lt;volume&gt;30&lt;/volume&gt;&lt;number&gt;4&lt;/number&gt;&lt;dates&gt;&lt;year&gt;2023&lt;/year&gt;&lt;pub-dates&gt;&lt;date&gt;2024/04/01&lt;/date&gt;&lt;/pub-dates&gt;&lt;/dates&gt;&lt;publisher&gt;Mary Ann Liebert, Inc., publishers&lt;/publisher&gt;&lt;isbn&gt;1530-5627&lt;/isbn&gt;&lt;urls&gt;&lt;related-urls&gt;&lt;url&gt;https://doi.org/10.1089/tmj.2023.0177&lt;/url&gt;&lt;/related-urls&gt;&lt;/urls&gt;&lt;electronic-resource-num&gt;10.1089/tmj.2023.0177&lt;/electronic-resource-num&gt;&lt;access-date&gt;2024/08/29&lt;/access-date&gt;&lt;/record&gt;&lt;/Cite&gt;&lt;/EndNote&gt;</w:instrText>
      </w:r>
      <w:r w:rsidR="00DE1CBB">
        <w:rPr>
          <w:rFonts w:ascii="Times New Roman" w:hAnsi="Times New Roman" w:cs="Times New Roman"/>
          <w:sz w:val="24"/>
          <w:szCs w:val="24"/>
        </w:rPr>
        <w:fldChar w:fldCharType="separate"/>
      </w:r>
      <w:r w:rsidR="006A7A57">
        <w:rPr>
          <w:rFonts w:ascii="Times New Roman" w:hAnsi="Times New Roman" w:cs="Times New Roman"/>
          <w:noProof/>
          <w:sz w:val="24"/>
          <w:szCs w:val="24"/>
        </w:rPr>
        <w:t>[15]</w:t>
      </w:r>
      <w:r w:rsidR="00DE1CBB">
        <w:rPr>
          <w:rFonts w:ascii="Times New Roman" w:hAnsi="Times New Roman" w:cs="Times New Roman"/>
          <w:sz w:val="24"/>
          <w:szCs w:val="24"/>
        </w:rPr>
        <w:fldChar w:fldCharType="end"/>
      </w:r>
      <w:r w:rsidR="00302417">
        <w:rPr>
          <w:rFonts w:ascii="Times New Roman" w:hAnsi="Times New Roman" w:cs="Times New Roman"/>
          <w:sz w:val="24"/>
          <w:szCs w:val="24"/>
        </w:rPr>
        <w:t>.</w:t>
      </w:r>
      <w:r w:rsidR="004C5DAE" w:rsidDel="004C5DAE">
        <w:rPr>
          <w:rFonts w:ascii="Times New Roman" w:hAnsi="Times New Roman" w:cs="Times New Roman"/>
          <w:sz w:val="24"/>
          <w:szCs w:val="24"/>
        </w:rPr>
        <w:t xml:space="preserve"> </w:t>
      </w:r>
    </w:p>
    <w:p w14:paraId="19CE7934" w14:textId="475E8DD8" w:rsidR="002C77DA" w:rsidRDefault="007D1F9C" w:rsidP="00671A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uilding capacity and capability </w:t>
      </w:r>
      <w:r w:rsidR="003709D8">
        <w:rPr>
          <w:rFonts w:ascii="Times New Roman" w:hAnsi="Times New Roman" w:cs="Times New Roman"/>
          <w:sz w:val="24"/>
          <w:szCs w:val="24"/>
        </w:rPr>
        <w:t xml:space="preserve">to </w:t>
      </w:r>
      <w:r w:rsidR="00FF40F0">
        <w:rPr>
          <w:rFonts w:ascii="Times New Roman" w:hAnsi="Times New Roman" w:cs="Times New Roman"/>
          <w:sz w:val="24"/>
          <w:szCs w:val="24"/>
        </w:rPr>
        <w:t xml:space="preserve">motivate and support </w:t>
      </w:r>
      <w:r w:rsidR="00A0417A">
        <w:rPr>
          <w:rFonts w:ascii="Times New Roman" w:hAnsi="Times New Roman" w:cs="Times New Roman"/>
          <w:sz w:val="24"/>
          <w:szCs w:val="24"/>
        </w:rPr>
        <w:t>older adults’</w:t>
      </w:r>
      <w:r w:rsidR="004B776D">
        <w:rPr>
          <w:rFonts w:ascii="Times New Roman" w:hAnsi="Times New Roman" w:cs="Times New Roman"/>
          <w:sz w:val="24"/>
          <w:szCs w:val="24"/>
        </w:rPr>
        <w:t xml:space="preserve"> </w:t>
      </w:r>
      <w:r w:rsidR="000079F9">
        <w:rPr>
          <w:rFonts w:ascii="Times New Roman" w:hAnsi="Times New Roman" w:cs="Times New Roman"/>
          <w:sz w:val="24"/>
          <w:szCs w:val="24"/>
        </w:rPr>
        <w:t xml:space="preserve">exercise training and nutritional </w:t>
      </w:r>
      <w:r w:rsidR="00B802E5">
        <w:rPr>
          <w:rFonts w:ascii="Times New Roman" w:hAnsi="Times New Roman" w:cs="Times New Roman"/>
          <w:sz w:val="24"/>
          <w:szCs w:val="24"/>
        </w:rPr>
        <w:t>care</w:t>
      </w:r>
      <w:r w:rsidR="000079F9">
        <w:rPr>
          <w:rFonts w:ascii="Times New Roman" w:hAnsi="Times New Roman" w:cs="Times New Roman"/>
          <w:sz w:val="24"/>
          <w:szCs w:val="24"/>
        </w:rPr>
        <w:t>,</w:t>
      </w:r>
      <w:r w:rsidR="00A0417A" w:rsidRPr="00C71C54">
        <w:rPr>
          <w:rFonts w:ascii="Times New Roman" w:hAnsi="Times New Roman" w:cs="Times New Roman"/>
          <w:sz w:val="24"/>
          <w:szCs w:val="24"/>
        </w:rPr>
        <w:t xml:space="preserve"> </w:t>
      </w:r>
      <w:r w:rsidR="00245EB6">
        <w:rPr>
          <w:rFonts w:ascii="Times New Roman" w:hAnsi="Times New Roman" w:cs="Times New Roman"/>
          <w:sz w:val="24"/>
          <w:szCs w:val="24"/>
        </w:rPr>
        <w:t xml:space="preserve">requires </w:t>
      </w:r>
      <w:r w:rsidR="00764FED" w:rsidRPr="00C71C54">
        <w:rPr>
          <w:rFonts w:ascii="Times New Roman" w:hAnsi="Times New Roman" w:cs="Times New Roman"/>
          <w:sz w:val="24"/>
          <w:szCs w:val="24"/>
        </w:rPr>
        <w:t xml:space="preserve">a multi-agency </w:t>
      </w:r>
      <w:r w:rsidR="00245EB6">
        <w:rPr>
          <w:rFonts w:ascii="Times New Roman" w:hAnsi="Times New Roman" w:cs="Times New Roman"/>
          <w:sz w:val="24"/>
          <w:szCs w:val="24"/>
        </w:rPr>
        <w:t>approach</w:t>
      </w:r>
      <w:r w:rsidR="00FA7551" w:rsidRPr="00C71C54">
        <w:rPr>
          <w:rFonts w:ascii="Times New Roman" w:hAnsi="Times New Roman" w:cs="Times New Roman"/>
          <w:sz w:val="24"/>
          <w:szCs w:val="24"/>
        </w:rPr>
        <w:t xml:space="preserve">, including </w:t>
      </w:r>
      <w:r w:rsidR="00245EB6">
        <w:rPr>
          <w:rFonts w:ascii="Times New Roman" w:hAnsi="Times New Roman" w:cs="Times New Roman"/>
          <w:sz w:val="24"/>
          <w:szCs w:val="24"/>
        </w:rPr>
        <w:t>contributions</w:t>
      </w:r>
      <w:r w:rsidR="00245EB6" w:rsidRPr="00C71C54">
        <w:rPr>
          <w:rFonts w:ascii="Times New Roman" w:hAnsi="Times New Roman" w:cs="Times New Roman"/>
          <w:sz w:val="24"/>
          <w:szCs w:val="24"/>
        </w:rPr>
        <w:t xml:space="preserve"> </w:t>
      </w:r>
      <w:r w:rsidR="00FA7551" w:rsidRPr="00C71C54">
        <w:rPr>
          <w:rFonts w:ascii="Times New Roman" w:hAnsi="Times New Roman" w:cs="Times New Roman"/>
          <w:sz w:val="24"/>
          <w:szCs w:val="24"/>
        </w:rPr>
        <w:t>from the volunteer sector</w:t>
      </w:r>
      <w:r w:rsidR="00FC7732" w:rsidRPr="00C71C54">
        <w:rPr>
          <w:rFonts w:ascii="Times New Roman" w:hAnsi="Times New Roman" w:cs="Times New Roman"/>
          <w:sz w:val="24"/>
          <w:szCs w:val="24"/>
        </w:rPr>
        <w:t xml:space="preserve"> </w:t>
      </w:r>
      <w:r w:rsidR="00071B19">
        <w:rPr>
          <w:rFonts w:ascii="Times New Roman" w:hAnsi="Times New Roman" w:cs="Times New Roman"/>
          <w:color w:val="000000"/>
          <w:sz w:val="24"/>
          <w:szCs w:val="24"/>
        </w:rPr>
        <w:t>(i.e., diverse members of the community working for an organisation without getting paid)</w:t>
      </w:r>
      <w:r w:rsidR="000108B5">
        <w:rPr>
          <w:rFonts w:ascii="Times New Roman" w:hAnsi="Times New Roman" w:cs="Times New Roman"/>
          <w:color w:val="000000"/>
          <w:sz w:val="24"/>
          <w:szCs w:val="24"/>
        </w:rPr>
        <w:t xml:space="preserve"> </w:t>
      </w:r>
      <w:r w:rsidR="00FC7732" w:rsidRPr="00C71C54">
        <w:rPr>
          <w:rFonts w:ascii="Times New Roman" w:hAnsi="Times New Roman" w:cs="Times New Roman"/>
          <w:sz w:val="24"/>
          <w:szCs w:val="24"/>
        </w:rPr>
        <w:fldChar w:fldCharType="begin"/>
      </w:r>
      <w:r w:rsidR="006A7A57">
        <w:rPr>
          <w:rFonts w:ascii="Times New Roman" w:hAnsi="Times New Roman" w:cs="Times New Roman"/>
          <w:sz w:val="24"/>
          <w:szCs w:val="24"/>
        </w:rPr>
        <w:instrText xml:space="preserve"> ADDIN EN.CITE &lt;EndNote&gt;&lt;Cite&gt;&lt;Author&gt;Society&lt;/Author&gt;&lt;Year&gt;2024&lt;/Year&gt;&lt;RecNum&gt;187&lt;/RecNum&gt;&lt;DisplayText&gt;[22]&lt;/DisplayText&gt;&lt;record&gt;&lt;rec-number&gt;187&lt;/rec-number&gt;&lt;foreign-keys&gt;&lt;key app="EN" db-id="vr0ddpxxn9fxsmea9ph5vrpca2xwwvrdfxrx" timestamp="1726654534"&gt;187&lt;/key&gt;&lt;/foreign-keys&gt;&lt;ref-type name="Report"&gt;27&lt;/ref-type&gt;&lt;contributors&gt;&lt;authors&gt;&lt;author&gt;British Geriatrics Society&lt;/author&gt;&lt;/authors&gt;&lt;tertiary-authors&gt;&lt;author&gt;British Geriatrics Society&lt;/author&gt;&lt;/tertiary-authors&gt;&lt;/contributors&gt;&lt;titles&gt;&lt;title&gt;Reablement, rehabilitation, recovery: Everyone&amp;apos;s business&lt;/title&gt;&lt;/titles&gt;&lt;dates&gt;&lt;year&gt;2024&lt;/year&gt;&lt;pub-dates&gt;&lt;date&gt;15/05/2024&lt;/date&gt;&lt;/pub-dates&gt;&lt;/dates&gt;&lt;pub-location&gt;London, UK&lt;/pub-location&gt;&lt;urls&gt;&lt;related-urls&gt;&lt;url&gt;https://www.bgs.org.uk/Rehab&lt;/url&gt;&lt;/related-urls&gt;&lt;/urls&gt;&lt;/record&gt;&lt;/Cite&gt;&lt;/EndNote&gt;</w:instrText>
      </w:r>
      <w:r w:rsidR="00FC7732" w:rsidRPr="00C71C54">
        <w:rPr>
          <w:rFonts w:ascii="Times New Roman" w:hAnsi="Times New Roman" w:cs="Times New Roman"/>
          <w:sz w:val="24"/>
          <w:szCs w:val="24"/>
        </w:rPr>
        <w:fldChar w:fldCharType="separate"/>
      </w:r>
      <w:r w:rsidR="006A7A57">
        <w:rPr>
          <w:rFonts w:ascii="Times New Roman" w:hAnsi="Times New Roman" w:cs="Times New Roman"/>
          <w:noProof/>
          <w:sz w:val="24"/>
          <w:szCs w:val="24"/>
        </w:rPr>
        <w:t>[22]</w:t>
      </w:r>
      <w:r w:rsidR="00FC7732" w:rsidRPr="00C71C54">
        <w:rPr>
          <w:rFonts w:ascii="Times New Roman" w:hAnsi="Times New Roman" w:cs="Times New Roman"/>
          <w:sz w:val="24"/>
          <w:szCs w:val="24"/>
        </w:rPr>
        <w:fldChar w:fldCharType="end"/>
      </w:r>
      <w:r w:rsidR="00FC7732" w:rsidRPr="00C71C54">
        <w:rPr>
          <w:rFonts w:ascii="Times New Roman" w:hAnsi="Times New Roman" w:cs="Times New Roman"/>
          <w:sz w:val="24"/>
          <w:szCs w:val="24"/>
        </w:rPr>
        <w:t xml:space="preserve">. </w:t>
      </w:r>
      <w:r w:rsidR="001B0FAC" w:rsidRPr="00C71C54">
        <w:rPr>
          <w:rFonts w:ascii="Times New Roman" w:hAnsi="Times New Roman" w:cs="Times New Roman"/>
          <w:color w:val="000000"/>
          <w:sz w:val="24"/>
          <w:szCs w:val="24"/>
        </w:rPr>
        <w:t xml:space="preserve">Volunteering </w:t>
      </w:r>
      <w:r w:rsidR="00245EB6">
        <w:rPr>
          <w:rFonts w:ascii="Times New Roman" w:hAnsi="Times New Roman" w:cs="Times New Roman"/>
          <w:color w:val="000000"/>
          <w:sz w:val="24"/>
          <w:szCs w:val="24"/>
        </w:rPr>
        <w:t>offers</w:t>
      </w:r>
      <w:r w:rsidR="00245EB6" w:rsidRPr="00C71C54">
        <w:rPr>
          <w:rFonts w:ascii="Times New Roman" w:hAnsi="Times New Roman" w:cs="Times New Roman"/>
          <w:color w:val="000000"/>
          <w:sz w:val="24"/>
          <w:szCs w:val="24"/>
        </w:rPr>
        <w:t xml:space="preserve"> </w:t>
      </w:r>
      <w:r w:rsidR="00245EB6">
        <w:rPr>
          <w:rFonts w:ascii="Times New Roman" w:hAnsi="Times New Roman" w:cs="Times New Roman"/>
          <w:color w:val="000000"/>
          <w:sz w:val="24"/>
          <w:szCs w:val="24"/>
        </w:rPr>
        <w:t xml:space="preserve">improved psychosocial health for </w:t>
      </w:r>
      <w:r w:rsidR="001B0FAC" w:rsidRPr="00C71C54">
        <w:rPr>
          <w:rFonts w:ascii="Times New Roman" w:hAnsi="Times New Roman" w:cs="Times New Roman"/>
          <w:color w:val="000000"/>
          <w:sz w:val="24"/>
          <w:szCs w:val="24"/>
        </w:rPr>
        <w:t>patients and carers</w:t>
      </w:r>
      <w:r w:rsidR="005A29FB" w:rsidRPr="00C71C54">
        <w:rPr>
          <w:rFonts w:ascii="Times New Roman" w:hAnsi="Times New Roman" w:cs="Times New Roman"/>
          <w:color w:val="000000"/>
          <w:sz w:val="24"/>
          <w:szCs w:val="24"/>
        </w:rPr>
        <w:t xml:space="preserve">, </w:t>
      </w:r>
      <w:r w:rsidR="00245EB6">
        <w:rPr>
          <w:rFonts w:ascii="Times New Roman" w:hAnsi="Times New Roman" w:cs="Times New Roman"/>
          <w:color w:val="000000"/>
          <w:sz w:val="24"/>
          <w:szCs w:val="24"/>
        </w:rPr>
        <w:t xml:space="preserve">enhances staff capacity within </w:t>
      </w:r>
      <w:r w:rsidR="006D17E7" w:rsidRPr="00C71C54">
        <w:rPr>
          <w:rFonts w:ascii="Times New Roman" w:hAnsi="Times New Roman" w:cs="Times New Roman"/>
          <w:color w:val="000000"/>
          <w:sz w:val="24"/>
          <w:szCs w:val="24"/>
        </w:rPr>
        <w:t xml:space="preserve">organisations </w:t>
      </w:r>
      <w:r w:rsidR="001B0FAC" w:rsidRPr="00C71C54">
        <w:rPr>
          <w:rFonts w:ascii="Times New Roman" w:hAnsi="Times New Roman" w:cs="Times New Roman"/>
          <w:color w:val="000000"/>
          <w:sz w:val="24"/>
          <w:szCs w:val="24"/>
        </w:rPr>
        <w:t xml:space="preserve">and </w:t>
      </w:r>
      <w:r w:rsidR="000E2C52">
        <w:rPr>
          <w:rFonts w:ascii="Times New Roman" w:hAnsi="Times New Roman" w:cs="Times New Roman"/>
          <w:color w:val="000000"/>
          <w:sz w:val="24"/>
          <w:szCs w:val="24"/>
        </w:rPr>
        <w:t xml:space="preserve">provides skill development for the </w:t>
      </w:r>
      <w:r w:rsidR="001B0FAC" w:rsidRPr="00C71C54">
        <w:rPr>
          <w:rFonts w:ascii="Times New Roman" w:hAnsi="Times New Roman" w:cs="Times New Roman"/>
          <w:color w:val="000000"/>
          <w:sz w:val="24"/>
          <w:szCs w:val="24"/>
        </w:rPr>
        <w:t>volunteers</w:t>
      </w:r>
      <w:r w:rsidR="007355F3" w:rsidRPr="00C71C54">
        <w:rPr>
          <w:rFonts w:ascii="Times New Roman" w:hAnsi="Times New Roman" w:cs="Times New Roman"/>
          <w:color w:val="000000"/>
          <w:sz w:val="24"/>
          <w:szCs w:val="24"/>
        </w:rPr>
        <w:t xml:space="preserve"> </w:t>
      </w:r>
      <w:r w:rsidR="000E2C52">
        <w:rPr>
          <w:rFonts w:ascii="Times New Roman" w:hAnsi="Times New Roman" w:cs="Times New Roman"/>
          <w:color w:val="000000"/>
          <w:sz w:val="24"/>
          <w:szCs w:val="24"/>
        </w:rPr>
        <w:t xml:space="preserve">themselves </w:t>
      </w:r>
      <w:r w:rsidR="00457AEE">
        <w:rPr>
          <w:rFonts w:ascii="Times New Roman" w:hAnsi="Times New Roman" w:cs="Times New Roman"/>
          <w:color w:val="000000"/>
          <w:sz w:val="24"/>
          <w:szCs w:val="24"/>
        </w:rPr>
        <w:fldChar w:fldCharType="begin"/>
      </w:r>
      <w:r w:rsidR="006A7A57">
        <w:rPr>
          <w:rFonts w:ascii="Times New Roman" w:hAnsi="Times New Roman" w:cs="Times New Roman"/>
          <w:color w:val="000000"/>
          <w:sz w:val="24"/>
          <w:szCs w:val="24"/>
        </w:rPr>
        <w:instrText xml:space="preserve"> ADDIN EN.CITE &lt;EndNote&gt;&lt;Cite&gt;&lt;Author&gt;Beech&lt;/Author&gt;&lt;Year&gt;2022&lt;/Year&gt;&lt;RecNum&gt;268&lt;/RecNum&gt;&lt;DisplayText&gt;[23, 24]&lt;/DisplayText&gt;&lt;record&gt;&lt;rec-number&gt;268&lt;/rec-number&gt;&lt;foreign-keys&gt;&lt;key app="EN" db-id="dte9ew5tvx5wphe9svop0fr8w9sw5wefv959" timestamp="1725532039"&gt;268&lt;/key&gt;&lt;/foreign-keys&gt;&lt;ref-type name="Electronic Article"&gt;43&lt;/ref-type&gt;&lt;contributors&gt;&lt;authors&gt;&lt;author&gt;H. Gilburt &amp;amp; J. Beech&lt;/author&gt;&lt;/authors&gt;&lt;/contributors&gt;&lt;titles&gt;&lt;title&gt;Adding value through volunteering in NHS trusts&lt;/title&gt;&lt;tertiary-title&gt;The Kings Fund - Insight and analysis - Reports&lt;/tertiary-title&gt;&lt;/titles&gt;&lt;pages&gt;1-92&lt;/pages&gt;&lt;section&gt;09/05/2022&lt;/section&gt;&lt;dates&gt;&lt;year&gt;2022&lt;/year&gt;&lt;pub-dates&gt;&lt;date&gt;05/09/2024&lt;/date&gt;&lt;/pub-dates&gt;&lt;/dates&gt;&lt;pub-location&gt;London, UK&lt;/pub-location&gt;&lt;publisher&gt;The Kings Fund&lt;/publisher&gt;&lt;isbn&gt;https://www.kingsfund.org.uk/insight-and-analysis/reports/adding-value-strategic-vision-volunteering-nhs-trusts&lt;/isbn&gt;&lt;urls&gt;&lt;/urls&gt;&lt;/record&gt;&lt;/Cite&gt;&lt;Cite&gt;&lt;Author&gt;C. Naylor&lt;/Author&gt;&lt;Year&gt;2013&lt;/Year&gt;&lt;RecNum&gt;267&lt;/RecNum&gt;&lt;record&gt;&lt;rec-number&gt;267&lt;/rec-number&gt;&lt;foreign-keys&gt;&lt;key app="EN" db-id="dte9ew5tvx5wphe9svop0fr8w9sw5wefv959" timestamp="1725531683"&gt;267&lt;/key&gt;&lt;/foreign-keys&gt;&lt;ref-type name="Electronic Article"&gt;43&lt;/ref-type&gt;&lt;contributors&gt;&lt;authors&gt;&lt;author&gt;C. Naylor, C. Mundle,  L. Weaks, &amp;amp; D. Buck&lt;/author&gt;&lt;/authors&gt;&lt;/contributors&gt;&lt;titles&gt;&lt;title&gt;Volunteering in health and care: securing a sustainable future&lt;/title&gt;&lt;tertiary-title&gt;The Kings Fund - Insight and Analysis - Reports&lt;/tertiary-title&gt;&lt;/titles&gt;&lt;section&gt;14/03/2013&lt;/section&gt;&lt;dates&gt;&lt;year&gt;2013&lt;/year&gt;&lt;pub-dates&gt;&lt;date&gt;05/09/2024&lt;/date&gt;&lt;/pub-dates&gt;&lt;/dates&gt;&lt;pub-location&gt;London, UK&lt;/pub-location&gt;&lt;publisher&gt;The Kings Fund&lt;/publisher&gt;&lt;isbn&gt;https://www.kingsfund.org.uk/insight-and-analysis/reports/volunteering-health-care&lt;/isbn&gt;&lt;urls&gt;&lt;/urls&gt;&lt;/record&gt;&lt;/Cite&gt;&lt;/EndNote&gt;</w:instrText>
      </w:r>
      <w:r w:rsidR="00457AEE">
        <w:rPr>
          <w:rFonts w:ascii="Times New Roman" w:hAnsi="Times New Roman" w:cs="Times New Roman"/>
          <w:color w:val="000000"/>
          <w:sz w:val="24"/>
          <w:szCs w:val="24"/>
        </w:rPr>
        <w:fldChar w:fldCharType="separate"/>
      </w:r>
      <w:r w:rsidR="006A7A57">
        <w:rPr>
          <w:rFonts w:ascii="Times New Roman" w:hAnsi="Times New Roman" w:cs="Times New Roman"/>
          <w:noProof/>
          <w:color w:val="000000"/>
          <w:sz w:val="24"/>
          <w:szCs w:val="24"/>
        </w:rPr>
        <w:t>[23, 24]</w:t>
      </w:r>
      <w:r w:rsidR="00457AEE">
        <w:rPr>
          <w:rFonts w:ascii="Times New Roman" w:hAnsi="Times New Roman" w:cs="Times New Roman"/>
          <w:color w:val="000000"/>
          <w:sz w:val="24"/>
          <w:szCs w:val="24"/>
        </w:rPr>
        <w:fldChar w:fldCharType="end"/>
      </w:r>
      <w:r w:rsidR="001B0FAC" w:rsidRPr="00545BE2">
        <w:rPr>
          <w:rFonts w:ascii="Times New Roman" w:hAnsi="Times New Roman" w:cs="Times New Roman"/>
          <w:color w:val="000000"/>
          <w:sz w:val="24"/>
          <w:szCs w:val="24"/>
        </w:rPr>
        <w:t>.</w:t>
      </w:r>
      <w:r w:rsidR="001B0FAC" w:rsidRPr="00C71C54">
        <w:rPr>
          <w:rFonts w:ascii="Times New Roman" w:hAnsi="Times New Roman" w:cs="Times New Roman"/>
          <w:color w:val="000000"/>
          <w:sz w:val="24"/>
          <w:szCs w:val="24"/>
        </w:rPr>
        <w:t xml:space="preserve"> </w:t>
      </w:r>
      <w:r w:rsidR="000E2C52">
        <w:rPr>
          <w:rFonts w:ascii="Times New Roman" w:hAnsi="Times New Roman" w:cs="Times New Roman"/>
          <w:color w:val="000000"/>
          <w:sz w:val="24"/>
          <w:szCs w:val="24"/>
        </w:rPr>
        <w:t>This has led to</w:t>
      </w:r>
      <w:r w:rsidR="0078185A">
        <w:rPr>
          <w:rFonts w:ascii="Times New Roman" w:hAnsi="Times New Roman" w:cs="Times New Roman"/>
          <w:color w:val="000000"/>
          <w:sz w:val="24"/>
          <w:szCs w:val="24"/>
        </w:rPr>
        <w:t xml:space="preserve"> calls for</w:t>
      </w:r>
      <w:r w:rsidR="001B0FAC" w:rsidRPr="00C71C54">
        <w:rPr>
          <w:rFonts w:ascii="Times New Roman" w:hAnsi="Times New Roman" w:cs="Times New Roman"/>
          <w:color w:val="000000"/>
          <w:sz w:val="24"/>
          <w:szCs w:val="24"/>
        </w:rPr>
        <w:t xml:space="preserve"> a strategic </w:t>
      </w:r>
      <w:r w:rsidR="000E2C52">
        <w:rPr>
          <w:rFonts w:ascii="Times New Roman" w:hAnsi="Times New Roman" w:cs="Times New Roman"/>
          <w:color w:val="000000"/>
          <w:sz w:val="24"/>
          <w:szCs w:val="24"/>
        </w:rPr>
        <w:t xml:space="preserve">integration of </w:t>
      </w:r>
      <w:r w:rsidR="001B0FAC" w:rsidRPr="00C71C54">
        <w:rPr>
          <w:rFonts w:ascii="Times New Roman" w:hAnsi="Times New Roman" w:cs="Times New Roman"/>
          <w:color w:val="000000"/>
          <w:sz w:val="24"/>
          <w:szCs w:val="24"/>
        </w:rPr>
        <w:t xml:space="preserve">volunteering </w:t>
      </w:r>
      <w:r w:rsidR="000E2C52">
        <w:rPr>
          <w:rFonts w:ascii="Times New Roman" w:hAnsi="Times New Roman" w:cs="Times New Roman"/>
          <w:color w:val="000000"/>
          <w:sz w:val="24"/>
          <w:szCs w:val="24"/>
        </w:rPr>
        <w:t>with</w:t>
      </w:r>
      <w:r w:rsidR="001B0FAC" w:rsidRPr="00C71C54">
        <w:rPr>
          <w:rFonts w:ascii="Times New Roman" w:hAnsi="Times New Roman" w:cs="Times New Roman"/>
          <w:color w:val="000000"/>
          <w:sz w:val="24"/>
          <w:szCs w:val="24"/>
        </w:rPr>
        <w:t xml:space="preserve">in </w:t>
      </w:r>
      <w:r w:rsidR="00EF2B7D">
        <w:rPr>
          <w:rFonts w:ascii="Times New Roman" w:hAnsi="Times New Roman" w:cs="Times New Roman"/>
          <w:color w:val="000000"/>
          <w:sz w:val="24"/>
          <w:szCs w:val="24"/>
        </w:rPr>
        <w:t>NHS</w:t>
      </w:r>
      <w:r w:rsidR="001B0FAC" w:rsidRPr="00C71C54">
        <w:rPr>
          <w:rFonts w:ascii="Times New Roman" w:hAnsi="Times New Roman" w:cs="Times New Roman"/>
          <w:color w:val="000000"/>
          <w:sz w:val="24"/>
          <w:szCs w:val="24"/>
        </w:rPr>
        <w:t xml:space="preserve"> trusts and wider community </w:t>
      </w:r>
      <w:r w:rsidR="000E2C52">
        <w:rPr>
          <w:rFonts w:ascii="Times New Roman" w:hAnsi="Times New Roman" w:cs="Times New Roman"/>
          <w:color w:val="000000"/>
          <w:sz w:val="24"/>
          <w:szCs w:val="24"/>
        </w:rPr>
        <w:t xml:space="preserve">healthcare </w:t>
      </w:r>
      <w:r w:rsidR="000E2C52" w:rsidRPr="00C71C54">
        <w:rPr>
          <w:rFonts w:ascii="Times New Roman" w:hAnsi="Times New Roman" w:cs="Times New Roman"/>
          <w:color w:val="000000"/>
          <w:sz w:val="24"/>
          <w:szCs w:val="24"/>
        </w:rPr>
        <w:t>s</w:t>
      </w:r>
      <w:r w:rsidR="000E2C52">
        <w:rPr>
          <w:rFonts w:ascii="Times New Roman" w:hAnsi="Times New Roman" w:cs="Times New Roman"/>
          <w:color w:val="000000"/>
          <w:sz w:val="24"/>
          <w:szCs w:val="24"/>
        </w:rPr>
        <w:t>ystems</w:t>
      </w:r>
      <w:r w:rsidR="001B0FAC" w:rsidRPr="00C71C54">
        <w:rPr>
          <w:rFonts w:ascii="Times New Roman" w:hAnsi="Times New Roman" w:cs="Times New Roman"/>
          <w:color w:val="000000"/>
          <w:sz w:val="24"/>
          <w:szCs w:val="24"/>
        </w:rPr>
        <w:t xml:space="preserve">, </w:t>
      </w:r>
      <w:r w:rsidR="000E2C52">
        <w:rPr>
          <w:rFonts w:ascii="Times New Roman" w:hAnsi="Times New Roman" w:cs="Times New Roman"/>
          <w:color w:val="000000"/>
          <w:sz w:val="24"/>
          <w:szCs w:val="24"/>
        </w:rPr>
        <w:t>positioning</w:t>
      </w:r>
      <w:r w:rsidR="000E2C52" w:rsidRPr="00C71C54">
        <w:rPr>
          <w:rFonts w:ascii="Times New Roman" w:hAnsi="Times New Roman" w:cs="Times New Roman"/>
          <w:color w:val="000000"/>
          <w:sz w:val="24"/>
          <w:szCs w:val="24"/>
        </w:rPr>
        <w:t xml:space="preserve"> </w:t>
      </w:r>
      <w:r w:rsidR="001B0FAC" w:rsidRPr="00C71C54">
        <w:rPr>
          <w:rFonts w:ascii="Times New Roman" w:hAnsi="Times New Roman" w:cs="Times New Roman"/>
          <w:color w:val="000000"/>
          <w:sz w:val="24"/>
          <w:szCs w:val="24"/>
        </w:rPr>
        <w:t xml:space="preserve">volunteers </w:t>
      </w:r>
      <w:r w:rsidR="000E2C52">
        <w:rPr>
          <w:rFonts w:ascii="Times New Roman" w:hAnsi="Times New Roman" w:cs="Times New Roman"/>
          <w:color w:val="000000"/>
          <w:sz w:val="24"/>
          <w:szCs w:val="24"/>
        </w:rPr>
        <w:t xml:space="preserve">as </w:t>
      </w:r>
      <w:r w:rsidR="001B0FAC" w:rsidRPr="00C71C54">
        <w:rPr>
          <w:rFonts w:ascii="Times New Roman" w:hAnsi="Times New Roman" w:cs="Times New Roman"/>
          <w:color w:val="000000"/>
          <w:sz w:val="24"/>
          <w:szCs w:val="24"/>
        </w:rPr>
        <w:t>an integral part of health-care</w:t>
      </w:r>
      <w:r w:rsidR="001B0FAC" w:rsidRPr="00E61015">
        <w:rPr>
          <w:rFonts w:ascii="Times New Roman" w:hAnsi="Times New Roman" w:cs="Times New Roman"/>
          <w:color w:val="000000"/>
          <w:sz w:val="24"/>
          <w:szCs w:val="24"/>
        </w:rPr>
        <w:t xml:space="preserve"> </w:t>
      </w:r>
      <w:r w:rsidR="001B0FAC" w:rsidRPr="00E61015">
        <w:rPr>
          <w:rFonts w:ascii="Times New Roman" w:hAnsi="Times New Roman" w:cs="Times New Roman"/>
          <w:color w:val="000000"/>
          <w:sz w:val="24"/>
          <w:szCs w:val="24"/>
        </w:rPr>
        <w:fldChar w:fldCharType="begin"/>
      </w:r>
      <w:r w:rsidR="006A7A57">
        <w:rPr>
          <w:rFonts w:ascii="Times New Roman" w:hAnsi="Times New Roman" w:cs="Times New Roman"/>
          <w:color w:val="000000"/>
          <w:sz w:val="24"/>
          <w:szCs w:val="24"/>
        </w:rPr>
        <w:instrText xml:space="preserve"> ADDIN EN.CITE &lt;EndNote&gt;&lt;Cite&gt;&lt;Author&gt;Gilburt&lt;/Author&gt;&lt;Year&gt;2022&lt;/Year&gt;&lt;RecNum&gt;275&lt;/RecNum&gt;&lt;DisplayText&gt;[25]&lt;/DisplayText&gt;&lt;record&gt;&lt;rec-number&gt;275&lt;/rec-number&gt;&lt;foreign-keys&gt;&lt;key app="EN" db-id="dte9ew5tvx5wphe9svop0fr8w9sw5wefv959" timestamp="1726584038"&gt;275&lt;/key&gt;&lt;/foreign-keys&gt;&lt;ref-type name="Report"&gt;27&lt;/ref-type&gt;&lt;contributors&gt;&lt;authors&gt;&lt;author&gt;Gilburt, H. &amp;amp; Beech, J.&lt;/author&gt;&lt;/authors&gt;&lt;tertiary-authors&gt;&lt;author&gt;The Kings Fund&lt;/author&gt;&lt;/tertiary-authors&gt;&lt;/contributors&gt;&lt;titles&gt;&lt;title&gt;How can a strategic approach to volunteering in NHS trusts add value?&lt;/title&gt;&lt;/titles&gt;&lt;pages&gt;1-18&lt;/pages&gt;&lt;dates&gt;&lt;year&gt;2022&lt;/year&gt;&lt;pub-dates&gt;&lt;date&gt;May 2022&lt;/date&gt;&lt;/pub-dates&gt;&lt;/dates&gt;&lt;pub-location&gt;London, UK&lt;/pub-location&gt;&lt;urls&gt;&lt;/urls&gt;&lt;/record&gt;&lt;/Cite&gt;&lt;/EndNote&gt;</w:instrText>
      </w:r>
      <w:r w:rsidR="001B0FAC" w:rsidRPr="00E61015">
        <w:rPr>
          <w:rFonts w:ascii="Times New Roman" w:hAnsi="Times New Roman" w:cs="Times New Roman"/>
          <w:color w:val="000000"/>
          <w:sz w:val="24"/>
          <w:szCs w:val="24"/>
        </w:rPr>
        <w:fldChar w:fldCharType="separate"/>
      </w:r>
      <w:r w:rsidR="006A7A57">
        <w:rPr>
          <w:rFonts w:ascii="Times New Roman" w:hAnsi="Times New Roman" w:cs="Times New Roman"/>
          <w:noProof/>
          <w:color w:val="000000"/>
          <w:sz w:val="24"/>
          <w:szCs w:val="24"/>
        </w:rPr>
        <w:t>[25]</w:t>
      </w:r>
      <w:r w:rsidR="001B0FAC" w:rsidRPr="00E61015">
        <w:rPr>
          <w:rFonts w:ascii="Times New Roman" w:hAnsi="Times New Roman" w:cs="Times New Roman"/>
          <w:color w:val="000000"/>
          <w:sz w:val="24"/>
          <w:szCs w:val="24"/>
        </w:rPr>
        <w:fldChar w:fldCharType="end"/>
      </w:r>
      <w:r w:rsidR="001B0FAC" w:rsidRPr="00E61015">
        <w:rPr>
          <w:rFonts w:ascii="Times New Roman" w:hAnsi="Times New Roman" w:cs="Times New Roman"/>
          <w:color w:val="000000"/>
          <w:sz w:val="24"/>
          <w:szCs w:val="24"/>
        </w:rPr>
        <w:t xml:space="preserve">. </w:t>
      </w:r>
      <w:r w:rsidR="00B90A79">
        <w:rPr>
          <w:rFonts w:ascii="Times New Roman" w:hAnsi="Times New Roman" w:cs="Times New Roman"/>
          <w:sz w:val="24"/>
          <w:szCs w:val="24"/>
        </w:rPr>
        <w:t>NHS volunteer guidance advocates developing inclusive approaches to attract volunteers from diverse backgrounds, enabling NHS trusts to better connect with the communities they serve</w:t>
      </w:r>
      <w:r w:rsidR="00A66AA0">
        <w:rPr>
          <w:rFonts w:ascii="Times New Roman" w:hAnsi="Times New Roman" w:cs="Times New Roman"/>
          <w:sz w:val="24"/>
          <w:szCs w:val="24"/>
        </w:rPr>
        <w:t xml:space="preserve"> </w:t>
      </w:r>
      <w:r w:rsidR="00657215" w:rsidRPr="00E61015">
        <w:rPr>
          <w:rFonts w:ascii="Times New Roman" w:hAnsi="Times New Roman" w:cs="Times New Roman"/>
          <w:color w:val="000000"/>
          <w:sz w:val="24"/>
          <w:szCs w:val="24"/>
        </w:rPr>
        <w:fldChar w:fldCharType="begin"/>
      </w:r>
      <w:r w:rsidR="00657215">
        <w:rPr>
          <w:rFonts w:ascii="Times New Roman" w:hAnsi="Times New Roman" w:cs="Times New Roman"/>
          <w:color w:val="000000"/>
          <w:sz w:val="24"/>
          <w:szCs w:val="24"/>
        </w:rPr>
        <w:instrText xml:space="preserve"> ADDIN EN.CITE &lt;EndNote&gt;&lt;Cite&gt;&lt;Author&gt;Gilburt&lt;/Author&gt;&lt;Year&gt;2022&lt;/Year&gt;&lt;RecNum&gt;275&lt;/RecNum&gt;&lt;DisplayText&gt;[25]&lt;/DisplayText&gt;&lt;record&gt;&lt;rec-number&gt;275&lt;/rec-number&gt;&lt;foreign-keys&gt;&lt;key app="EN" db-id="dte9ew5tvx5wphe9svop0fr8w9sw5wefv959" timestamp="1726584038"&gt;275&lt;/key&gt;&lt;/foreign-keys&gt;&lt;ref-type name="Report"&gt;27&lt;/ref-type&gt;&lt;contributors&gt;&lt;authors&gt;&lt;author&gt;Gilburt, H. &amp;amp; Beech, J.&lt;/author&gt;&lt;/authors&gt;&lt;tertiary-authors&gt;&lt;author&gt;The Kings Fund&lt;/author&gt;&lt;/tertiary-authors&gt;&lt;/contributors&gt;&lt;titles&gt;&lt;title&gt;How can a strategic approach to volunteering in NHS trusts add value?&lt;/title&gt;&lt;/titles&gt;&lt;pages&gt;1-18&lt;/pages&gt;&lt;dates&gt;&lt;year&gt;2022&lt;/year&gt;&lt;pub-dates&gt;&lt;date&gt;May 2022&lt;/date&gt;&lt;/pub-dates&gt;&lt;/dates&gt;&lt;pub-location&gt;London, UK&lt;/pub-location&gt;&lt;urls&gt;&lt;/urls&gt;&lt;/record&gt;&lt;/Cite&gt;&lt;/EndNote&gt;</w:instrText>
      </w:r>
      <w:r w:rsidR="00657215" w:rsidRPr="00E61015">
        <w:rPr>
          <w:rFonts w:ascii="Times New Roman" w:hAnsi="Times New Roman" w:cs="Times New Roman"/>
          <w:color w:val="000000"/>
          <w:sz w:val="24"/>
          <w:szCs w:val="24"/>
        </w:rPr>
        <w:fldChar w:fldCharType="separate"/>
      </w:r>
      <w:r w:rsidR="00657215">
        <w:rPr>
          <w:rFonts w:ascii="Times New Roman" w:hAnsi="Times New Roman" w:cs="Times New Roman"/>
          <w:noProof/>
          <w:color w:val="000000"/>
          <w:sz w:val="24"/>
          <w:szCs w:val="24"/>
        </w:rPr>
        <w:t>[25]</w:t>
      </w:r>
      <w:r w:rsidR="00657215" w:rsidRPr="00E61015">
        <w:rPr>
          <w:rFonts w:ascii="Times New Roman" w:hAnsi="Times New Roman" w:cs="Times New Roman"/>
          <w:color w:val="000000"/>
          <w:sz w:val="24"/>
          <w:szCs w:val="24"/>
        </w:rPr>
        <w:fldChar w:fldCharType="end"/>
      </w:r>
      <w:r w:rsidR="000A5623">
        <w:rPr>
          <w:rFonts w:ascii="Times New Roman" w:hAnsi="Times New Roman" w:cs="Times New Roman"/>
          <w:sz w:val="24"/>
          <w:szCs w:val="24"/>
        </w:rPr>
        <w:t>. For example,</w:t>
      </w:r>
      <w:r w:rsidR="00B90A79">
        <w:rPr>
          <w:rFonts w:ascii="Times New Roman" w:hAnsi="Times New Roman" w:cs="Times New Roman"/>
          <w:sz w:val="24"/>
          <w:szCs w:val="24"/>
        </w:rPr>
        <w:t xml:space="preserve"> research shows</w:t>
      </w:r>
      <w:r w:rsidR="003D79D3">
        <w:rPr>
          <w:rFonts w:ascii="Times New Roman" w:hAnsi="Times New Roman" w:cs="Times New Roman"/>
          <w:sz w:val="24"/>
          <w:szCs w:val="24"/>
        </w:rPr>
        <w:t xml:space="preserve"> the value </w:t>
      </w:r>
      <w:r w:rsidR="00C8234B">
        <w:rPr>
          <w:rFonts w:ascii="Times New Roman" w:hAnsi="Times New Roman" w:cs="Times New Roman"/>
          <w:sz w:val="24"/>
          <w:szCs w:val="24"/>
        </w:rPr>
        <w:t xml:space="preserve">and acceptability </w:t>
      </w:r>
      <w:r w:rsidR="003D79D3">
        <w:rPr>
          <w:rFonts w:ascii="Times New Roman" w:hAnsi="Times New Roman" w:cs="Times New Roman"/>
          <w:sz w:val="24"/>
          <w:szCs w:val="24"/>
        </w:rPr>
        <w:t xml:space="preserve">of volunteers </w:t>
      </w:r>
      <w:r w:rsidR="00B90A79">
        <w:rPr>
          <w:rFonts w:ascii="Times New Roman" w:hAnsi="Times New Roman" w:cs="Times New Roman"/>
          <w:sz w:val="24"/>
          <w:szCs w:val="24"/>
        </w:rPr>
        <w:t xml:space="preserve">from a range of </w:t>
      </w:r>
      <w:r w:rsidR="004F10DD">
        <w:rPr>
          <w:rFonts w:ascii="Times New Roman" w:hAnsi="Times New Roman" w:cs="Times New Roman"/>
          <w:sz w:val="24"/>
          <w:szCs w:val="24"/>
        </w:rPr>
        <w:t>backgrounds</w:t>
      </w:r>
      <w:r w:rsidR="00AE76B0">
        <w:rPr>
          <w:rFonts w:ascii="Times New Roman" w:hAnsi="Times New Roman" w:cs="Times New Roman"/>
          <w:sz w:val="24"/>
          <w:szCs w:val="24"/>
        </w:rPr>
        <w:t>, including</w:t>
      </w:r>
      <w:r w:rsidR="002E6455">
        <w:rPr>
          <w:rFonts w:ascii="Times New Roman" w:hAnsi="Times New Roman" w:cs="Times New Roman"/>
          <w:sz w:val="24"/>
          <w:szCs w:val="24"/>
        </w:rPr>
        <w:t xml:space="preserve"> younger and older volunteers</w:t>
      </w:r>
      <w:r w:rsidR="004F10DD">
        <w:rPr>
          <w:rFonts w:ascii="Times New Roman" w:hAnsi="Times New Roman" w:cs="Times New Roman"/>
          <w:sz w:val="24"/>
          <w:szCs w:val="24"/>
        </w:rPr>
        <w:t xml:space="preserve"> </w:t>
      </w:r>
      <w:r w:rsidR="003D79D3">
        <w:rPr>
          <w:rFonts w:ascii="Times New Roman" w:hAnsi="Times New Roman" w:cs="Times New Roman"/>
          <w:sz w:val="24"/>
          <w:szCs w:val="24"/>
        </w:rPr>
        <w:t xml:space="preserve">with no clinical </w:t>
      </w:r>
      <w:r w:rsidR="002E6455">
        <w:rPr>
          <w:rFonts w:ascii="Times New Roman" w:hAnsi="Times New Roman" w:cs="Times New Roman"/>
          <w:sz w:val="24"/>
          <w:szCs w:val="24"/>
        </w:rPr>
        <w:t>experiences</w:t>
      </w:r>
      <w:r w:rsidR="003D79D3">
        <w:rPr>
          <w:rFonts w:ascii="Times New Roman" w:hAnsi="Times New Roman" w:cs="Times New Roman"/>
          <w:sz w:val="24"/>
          <w:szCs w:val="24"/>
        </w:rPr>
        <w:t xml:space="preserve"> </w:t>
      </w:r>
      <w:r w:rsidR="000A5623">
        <w:rPr>
          <w:rFonts w:ascii="Times New Roman" w:hAnsi="Times New Roman" w:cs="Times New Roman"/>
          <w:sz w:val="24"/>
          <w:szCs w:val="24"/>
        </w:rPr>
        <w:t>to</w:t>
      </w:r>
      <w:r w:rsidR="003D79D3">
        <w:rPr>
          <w:rFonts w:ascii="Times New Roman" w:hAnsi="Times New Roman" w:cs="Times New Roman"/>
          <w:sz w:val="24"/>
          <w:szCs w:val="24"/>
        </w:rPr>
        <w:t xml:space="preserve"> support exercise participation for older people in hospital and community settings</w:t>
      </w:r>
      <w:r w:rsidR="003028AB">
        <w:rPr>
          <w:rFonts w:ascii="Times New Roman" w:hAnsi="Times New Roman" w:cs="Times New Roman"/>
          <w:sz w:val="24"/>
          <w:szCs w:val="24"/>
        </w:rPr>
        <w:t>, as long as they received support from a central volunteer trainer</w:t>
      </w:r>
      <w:r w:rsidR="00657215">
        <w:rPr>
          <w:rFonts w:ascii="Times New Roman" w:hAnsi="Times New Roman" w:cs="Times New Roman"/>
          <w:sz w:val="24"/>
          <w:szCs w:val="24"/>
        </w:rPr>
        <w:t xml:space="preserve"> </w:t>
      </w:r>
      <w:r w:rsidR="00694093">
        <w:rPr>
          <w:rFonts w:ascii="Times New Roman" w:hAnsi="Times New Roman" w:cs="Times New Roman"/>
          <w:sz w:val="24"/>
          <w:szCs w:val="24"/>
        </w:rPr>
        <w:fldChar w:fldCharType="begin">
          <w:fldData xml:space="preserve">PEVuZE5vdGU+PENpdGU+PEF1dGhvcj5MaW08L0F1dGhvcj48WWVhcj4yMDE5PC9ZZWFyPjxSZWNO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</w:fldData>
        </w:fldChar>
      </w:r>
      <w:r w:rsidR="00694093">
        <w:rPr>
          <w:rFonts w:ascii="Times New Roman" w:hAnsi="Times New Roman" w:cs="Times New Roman"/>
          <w:sz w:val="24"/>
          <w:szCs w:val="24"/>
        </w:rPr>
        <w:instrText xml:space="preserve"> ADDIN EN.CITE </w:instrText>
      </w:r>
      <w:r w:rsidR="00694093">
        <w:rPr>
          <w:rFonts w:ascii="Times New Roman" w:hAnsi="Times New Roman" w:cs="Times New Roman"/>
          <w:sz w:val="24"/>
          <w:szCs w:val="24"/>
        </w:rPr>
        <w:fldChar w:fldCharType="begin">
          <w:fldData xml:space="preserve">PEVuZE5vdGU+PENpdGU+PEF1dGhvcj5MaW08L0F1dGhvcj48WWVhcj4yMDE5PC9ZZWFyPjxSZWNO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</w:fldData>
        </w:fldChar>
      </w:r>
      <w:r w:rsidR="00694093">
        <w:rPr>
          <w:rFonts w:ascii="Times New Roman" w:hAnsi="Times New Roman" w:cs="Times New Roman"/>
          <w:sz w:val="24"/>
          <w:szCs w:val="24"/>
        </w:rPr>
        <w:instrText xml:space="preserve"> ADDIN EN.CITE.DATA </w:instrText>
      </w:r>
      <w:r w:rsidR="00694093">
        <w:rPr>
          <w:rFonts w:ascii="Times New Roman" w:hAnsi="Times New Roman" w:cs="Times New Roman"/>
          <w:sz w:val="24"/>
          <w:szCs w:val="24"/>
        </w:rPr>
      </w:r>
      <w:r w:rsidR="00694093">
        <w:rPr>
          <w:rFonts w:ascii="Times New Roman" w:hAnsi="Times New Roman" w:cs="Times New Roman"/>
          <w:sz w:val="24"/>
          <w:szCs w:val="24"/>
        </w:rPr>
        <w:fldChar w:fldCharType="end"/>
      </w:r>
      <w:r w:rsidR="00694093">
        <w:rPr>
          <w:rFonts w:ascii="Times New Roman" w:hAnsi="Times New Roman" w:cs="Times New Roman"/>
          <w:sz w:val="24"/>
          <w:szCs w:val="24"/>
        </w:rPr>
      </w:r>
      <w:r w:rsidR="00694093">
        <w:rPr>
          <w:rFonts w:ascii="Times New Roman" w:hAnsi="Times New Roman" w:cs="Times New Roman"/>
          <w:sz w:val="24"/>
          <w:szCs w:val="24"/>
        </w:rPr>
        <w:fldChar w:fldCharType="separate"/>
      </w:r>
      <w:r w:rsidR="00694093">
        <w:rPr>
          <w:rFonts w:ascii="Times New Roman" w:hAnsi="Times New Roman" w:cs="Times New Roman"/>
          <w:noProof/>
          <w:sz w:val="24"/>
          <w:szCs w:val="24"/>
        </w:rPr>
        <w:t>[26, 27]</w:t>
      </w:r>
      <w:r w:rsidR="00694093">
        <w:rPr>
          <w:rFonts w:ascii="Times New Roman" w:hAnsi="Times New Roman" w:cs="Times New Roman"/>
          <w:sz w:val="24"/>
          <w:szCs w:val="24"/>
        </w:rPr>
        <w:fldChar w:fldCharType="end"/>
      </w:r>
      <w:r w:rsidR="002E6455">
        <w:rPr>
          <w:rFonts w:ascii="Times New Roman" w:hAnsi="Times New Roman" w:cs="Times New Roman"/>
          <w:sz w:val="24"/>
          <w:szCs w:val="24"/>
        </w:rPr>
        <w:t>.</w:t>
      </w:r>
      <w:r w:rsidR="00B90A79">
        <w:rPr>
          <w:rFonts w:ascii="Times New Roman" w:hAnsi="Times New Roman" w:cs="Times New Roman"/>
          <w:sz w:val="24"/>
          <w:szCs w:val="24"/>
        </w:rPr>
        <w:t xml:space="preserve"> </w:t>
      </w:r>
    </w:p>
    <w:p w14:paraId="08503948" w14:textId="0467BB18" w:rsidR="007751E5" w:rsidRPr="009752B5" w:rsidRDefault="00243D38" w:rsidP="00671A52">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E</w:t>
      </w:r>
      <w:r w:rsidR="000E2C52">
        <w:rPr>
          <w:rFonts w:ascii="Times New Roman" w:hAnsi="Times New Roman" w:cs="Times New Roman"/>
          <w:color w:val="000000"/>
          <w:sz w:val="24"/>
          <w:szCs w:val="24"/>
        </w:rPr>
        <w:t>merging</w:t>
      </w:r>
      <w:r w:rsidR="00002678" w:rsidRPr="00E61015">
        <w:rPr>
          <w:rFonts w:ascii="Times New Roman" w:hAnsi="Times New Roman" w:cs="Times New Roman"/>
          <w:color w:val="000000"/>
          <w:sz w:val="24"/>
          <w:szCs w:val="24"/>
        </w:rPr>
        <w:t xml:space="preserve"> </w:t>
      </w:r>
      <w:r w:rsidR="00002678" w:rsidRPr="0060344F">
        <w:rPr>
          <w:rFonts w:ascii="Times New Roman" w:hAnsi="Times New Roman" w:cs="Times New Roman"/>
          <w:color w:val="000000"/>
          <w:sz w:val="24"/>
          <w:szCs w:val="24"/>
        </w:rPr>
        <w:t xml:space="preserve">evidence </w:t>
      </w:r>
      <w:r w:rsidR="008374FE" w:rsidRPr="0060344F">
        <w:rPr>
          <w:rFonts w:ascii="Times New Roman" w:hAnsi="Times New Roman" w:cs="Times New Roman"/>
          <w:color w:val="000000"/>
          <w:sz w:val="24"/>
          <w:szCs w:val="24"/>
        </w:rPr>
        <w:t>highlight</w:t>
      </w:r>
      <w:r w:rsidR="000E2C52">
        <w:rPr>
          <w:rFonts w:ascii="Times New Roman" w:hAnsi="Times New Roman" w:cs="Times New Roman"/>
          <w:color w:val="000000"/>
          <w:sz w:val="24"/>
          <w:szCs w:val="24"/>
        </w:rPr>
        <w:t>s</w:t>
      </w:r>
      <w:r w:rsidR="008374FE" w:rsidRPr="0060344F">
        <w:rPr>
          <w:rFonts w:ascii="Times New Roman" w:hAnsi="Times New Roman" w:cs="Times New Roman"/>
          <w:color w:val="000000"/>
          <w:sz w:val="24"/>
          <w:szCs w:val="24"/>
        </w:rPr>
        <w:t xml:space="preserve"> the</w:t>
      </w:r>
      <w:r w:rsidR="009D16D3">
        <w:rPr>
          <w:rFonts w:ascii="Times New Roman" w:hAnsi="Times New Roman" w:cs="Times New Roman"/>
          <w:color w:val="000000"/>
          <w:sz w:val="24"/>
          <w:szCs w:val="24"/>
        </w:rPr>
        <w:t xml:space="preserve"> value </w:t>
      </w:r>
      <w:r w:rsidR="0073733D" w:rsidRPr="0060344F">
        <w:rPr>
          <w:rFonts w:ascii="Times New Roman" w:hAnsi="Times New Roman" w:cs="Times New Roman"/>
          <w:color w:val="000000"/>
          <w:sz w:val="24"/>
          <w:szCs w:val="24"/>
        </w:rPr>
        <w:t xml:space="preserve">of </w:t>
      </w:r>
      <w:r w:rsidR="00E61015" w:rsidRPr="0060344F">
        <w:rPr>
          <w:rFonts w:ascii="Times New Roman" w:hAnsi="Times New Roman" w:cs="Times New Roman"/>
          <w:sz w:val="24"/>
          <w:szCs w:val="24"/>
        </w:rPr>
        <w:t xml:space="preserve">volunteer-led </w:t>
      </w:r>
      <w:r w:rsidR="00A917F9" w:rsidRPr="0060344F">
        <w:rPr>
          <w:rFonts w:ascii="Times New Roman" w:hAnsi="Times New Roman" w:cs="Times New Roman"/>
          <w:sz w:val="24"/>
          <w:szCs w:val="24"/>
        </w:rPr>
        <w:t>physical activity (PA)</w:t>
      </w:r>
      <w:r w:rsidR="00E61015" w:rsidRPr="0060344F">
        <w:rPr>
          <w:rFonts w:ascii="Times New Roman" w:hAnsi="Times New Roman" w:cs="Times New Roman"/>
          <w:sz w:val="24"/>
          <w:szCs w:val="24"/>
        </w:rPr>
        <w:t xml:space="preserve"> and nutrition interventions to support older adults’</w:t>
      </w:r>
      <w:r w:rsidR="00A917F9" w:rsidRPr="0060344F">
        <w:rPr>
          <w:rFonts w:ascii="Times New Roman" w:hAnsi="Times New Roman" w:cs="Times New Roman"/>
          <w:sz w:val="24"/>
          <w:szCs w:val="24"/>
        </w:rPr>
        <w:t xml:space="preserve"> </w:t>
      </w:r>
      <w:r w:rsidR="00E61015" w:rsidRPr="0060344F">
        <w:rPr>
          <w:rFonts w:ascii="Times New Roman" w:hAnsi="Times New Roman" w:cs="Times New Roman"/>
          <w:sz w:val="24"/>
          <w:szCs w:val="24"/>
        </w:rPr>
        <w:t>health</w:t>
      </w:r>
      <w:r w:rsidR="00457AEE">
        <w:rPr>
          <w:rFonts w:ascii="Times New Roman" w:hAnsi="Times New Roman" w:cs="Times New Roman"/>
          <w:sz w:val="24"/>
          <w:szCs w:val="24"/>
        </w:rPr>
        <w:t xml:space="preserve"> </w:t>
      </w:r>
      <w:r w:rsidR="000E2C52">
        <w:rPr>
          <w:rFonts w:ascii="Times New Roman" w:hAnsi="Times New Roman" w:cs="Times New Roman"/>
          <w:sz w:val="24"/>
          <w:szCs w:val="24"/>
        </w:rPr>
        <w:t xml:space="preserve">after hospital discharge </w:t>
      </w:r>
      <w:r w:rsidR="00AD1EE6">
        <w:rPr>
          <w:rFonts w:ascii="Times New Roman" w:hAnsi="Times New Roman" w:cs="Times New Roman"/>
          <w:sz w:val="24"/>
          <w:szCs w:val="24"/>
        </w:rPr>
        <w:fldChar w:fldCharType="begin">
          <w:fldData xml:space="preserve">PEVuZE5vdGU+PENpdGU+PEF1dGhvcj5MYXRpZjwvQXV0aG9yPjxZZWFyPjIwMjE8L1llYXI+PFJl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=
</w:fldData>
        </w:fldChar>
      </w:r>
      <w:r w:rsidR="00694093">
        <w:rPr>
          <w:rFonts w:ascii="Times New Roman" w:hAnsi="Times New Roman" w:cs="Times New Roman"/>
          <w:sz w:val="24"/>
          <w:szCs w:val="24"/>
        </w:rPr>
        <w:instrText xml:space="preserve"> ADDIN EN.CITE </w:instrText>
      </w:r>
      <w:r w:rsidR="00694093">
        <w:rPr>
          <w:rFonts w:ascii="Times New Roman" w:hAnsi="Times New Roman" w:cs="Times New Roman"/>
          <w:sz w:val="24"/>
          <w:szCs w:val="24"/>
        </w:rPr>
        <w:fldChar w:fldCharType="begin">
          <w:fldData xml:space="preserve">PEVuZE5vdGU+PENpdGU+PEF1dGhvcj5MYXRpZjwvQXV0aG9yPjxZZWFyPjIwMjE8L1llYXI+PFJl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=
</w:fldData>
        </w:fldChar>
      </w:r>
      <w:r w:rsidR="00694093">
        <w:rPr>
          <w:rFonts w:ascii="Times New Roman" w:hAnsi="Times New Roman" w:cs="Times New Roman"/>
          <w:sz w:val="24"/>
          <w:szCs w:val="24"/>
        </w:rPr>
        <w:instrText xml:space="preserve"> ADDIN EN.CITE.DATA </w:instrText>
      </w:r>
      <w:r w:rsidR="00694093">
        <w:rPr>
          <w:rFonts w:ascii="Times New Roman" w:hAnsi="Times New Roman" w:cs="Times New Roman"/>
          <w:sz w:val="24"/>
          <w:szCs w:val="24"/>
        </w:rPr>
      </w:r>
      <w:r w:rsidR="00694093">
        <w:rPr>
          <w:rFonts w:ascii="Times New Roman" w:hAnsi="Times New Roman" w:cs="Times New Roman"/>
          <w:sz w:val="24"/>
          <w:szCs w:val="24"/>
        </w:rPr>
        <w:fldChar w:fldCharType="end"/>
      </w:r>
      <w:r w:rsidR="00AD1EE6">
        <w:rPr>
          <w:rFonts w:ascii="Times New Roman" w:hAnsi="Times New Roman" w:cs="Times New Roman"/>
          <w:sz w:val="24"/>
          <w:szCs w:val="24"/>
        </w:rPr>
      </w:r>
      <w:r w:rsidR="00AD1EE6">
        <w:rPr>
          <w:rFonts w:ascii="Times New Roman" w:hAnsi="Times New Roman" w:cs="Times New Roman"/>
          <w:sz w:val="24"/>
          <w:szCs w:val="24"/>
        </w:rPr>
        <w:fldChar w:fldCharType="separate"/>
      </w:r>
      <w:r w:rsidR="006A7A57">
        <w:rPr>
          <w:rFonts w:ascii="Times New Roman" w:hAnsi="Times New Roman" w:cs="Times New Roman"/>
          <w:noProof/>
          <w:sz w:val="24"/>
          <w:szCs w:val="24"/>
        </w:rPr>
        <w:t>[16, 19, 26]</w:t>
      </w:r>
      <w:r w:rsidR="00AD1EE6">
        <w:rPr>
          <w:rFonts w:ascii="Times New Roman" w:hAnsi="Times New Roman" w:cs="Times New Roman"/>
          <w:sz w:val="24"/>
          <w:szCs w:val="24"/>
        </w:rPr>
        <w:fldChar w:fldCharType="end"/>
      </w:r>
      <w:r w:rsidR="00E61015" w:rsidRPr="0060344F">
        <w:rPr>
          <w:rFonts w:ascii="Times New Roman" w:hAnsi="Times New Roman" w:cs="Times New Roman"/>
          <w:sz w:val="24"/>
          <w:szCs w:val="24"/>
        </w:rPr>
        <w:t>.</w:t>
      </w:r>
      <w:r w:rsidR="001B0FAC" w:rsidRPr="0060344F">
        <w:rPr>
          <w:rFonts w:ascii="Times New Roman" w:hAnsi="Times New Roman" w:cs="Times New Roman"/>
          <w:color w:val="000000"/>
          <w:sz w:val="24"/>
          <w:szCs w:val="24"/>
        </w:rPr>
        <w:t xml:space="preserve"> </w:t>
      </w:r>
      <w:r w:rsidR="009F643F">
        <w:rPr>
          <w:rFonts w:ascii="Times New Roman" w:hAnsi="Times New Roman" w:cs="Times New Roman"/>
          <w:color w:val="000000"/>
          <w:sz w:val="24"/>
          <w:szCs w:val="24"/>
        </w:rPr>
        <w:t>A</w:t>
      </w:r>
      <w:r w:rsidR="00821A22">
        <w:rPr>
          <w:rFonts w:ascii="Times New Roman" w:hAnsi="Times New Roman" w:cs="Times New Roman"/>
          <w:color w:val="000000"/>
          <w:sz w:val="24"/>
          <w:szCs w:val="24"/>
        </w:rPr>
        <w:t xml:space="preserve"> randomised controlled trial</w:t>
      </w:r>
      <w:r w:rsidR="00671A52" w:rsidRPr="00671A52">
        <w:rPr>
          <w:rFonts w:ascii="Times New Roman" w:hAnsi="Times New Roman" w:cs="Times New Roman"/>
          <w:color w:val="000000"/>
          <w:sz w:val="24"/>
          <w:szCs w:val="24"/>
        </w:rPr>
        <w:t xml:space="preserve"> found that nutrition-related</w:t>
      </w:r>
      <w:r w:rsidR="00671A52">
        <w:rPr>
          <w:rFonts w:ascii="Times New Roman" w:hAnsi="Times New Roman" w:cs="Times New Roman"/>
          <w:color w:val="000000"/>
          <w:sz w:val="24"/>
          <w:szCs w:val="24"/>
        </w:rPr>
        <w:t xml:space="preserve"> </w:t>
      </w:r>
      <w:r w:rsidR="00671A52" w:rsidRPr="00671A52">
        <w:rPr>
          <w:rFonts w:ascii="Times New Roman" w:hAnsi="Times New Roman" w:cs="Times New Roman"/>
          <w:color w:val="000000"/>
          <w:sz w:val="24"/>
          <w:szCs w:val="24"/>
        </w:rPr>
        <w:t>discussions and strength exercises</w:t>
      </w:r>
      <w:r w:rsidR="00671A52">
        <w:rPr>
          <w:rFonts w:ascii="Times New Roman" w:hAnsi="Times New Roman" w:cs="Times New Roman"/>
          <w:color w:val="000000"/>
          <w:sz w:val="24"/>
          <w:szCs w:val="24"/>
        </w:rPr>
        <w:t xml:space="preserve"> </w:t>
      </w:r>
      <w:r w:rsidR="00671A52" w:rsidRPr="00671A52">
        <w:rPr>
          <w:rFonts w:ascii="Times New Roman" w:hAnsi="Times New Roman" w:cs="Times New Roman"/>
          <w:color w:val="000000"/>
          <w:sz w:val="24"/>
          <w:szCs w:val="24"/>
        </w:rPr>
        <w:t>with older adults</w:t>
      </w:r>
      <w:r w:rsidR="000B5DDC">
        <w:rPr>
          <w:rFonts w:ascii="Times New Roman" w:hAnsi="Times New Roman" w:cs="Times New Roman"/>
          <w:color w:val="000000"/>
          <w:sz w:val="24"/>
          <w:szCs w:val="24"/>
        </w:rPr>
        <w:t xml:space="preserve"> </w:t>
      </w:r>
      <w:r w:rsidR="000B5DDC" w:rsidRPr="00671A52">
        <w:rPr>
          <w:rFonts w:ascii="Times New Roman" w:hAnsi="Times New Roman" w:cs="Times New Roman"/>
          <w:color w:val="000000"/>
          <w:sz w:val="24"/>
          <w:szCs w:val="24"/>
        </w:rPr>
        <w:t>perform</w:t>
      </w:r>
      <w:r w:rsidR="000B5DDC">
        <w:rPr>
          <w:rFonts w:ascii="Times New Roman" w:hAnsi="Times New Roman" w:cs="Times New Roman"/>
          <w:color w:val="000000"/>
          <w:sz w:val="24"/>
          <w:szCs w:val="24"/>
        </w:rPr>
        <w:t xml:space="preserve">ed by </w:t>
      </w:r>
      <w:r w:rsidR="000B5DDC" w:rsidRPr="00671A52">
        <w:rPr>
          <w:rFonts w:ascii="Times New Roman" w:hAnsi="Times New Roman" w:cs="Times New Roman"/>
          <w:color w:val="000000"/>
          <w:sz w:val="24"/>
          <w:szCs w:val="24"/>
        </w:rPr>
        <w:t>trained</w:t>
      </w:r>
      <w:r w:rsidR="000B5DDC">
        <w:rPr>
          <w:rFonts w:ascii="Times New Roman" w:hAnsi="Times New Roman" w:cs="Times New Roman"/>
          <w:color w:val="000000"/>
          <w:sz w:val="24"/>
          <w:szCs w:val="24"/>
        </w:rPr>
        <w:t xml:space="preserve"> </w:t>
      </w:r>
      <w:r w:rsidR="000B5DDC" w:rsidRPr="00671A52">
        <w:rPr>
          <w:rFonts w:ascii="Times New Roman" w:hAnsi="Times New Roman" w:cs="Times New Roman"/>
          <w:color w:val="000000"/>
          <w:sz w:val="24"/>
          <w:szCs w:val="24"/>
        </w:rPr>
        <w:t>volunteers</w:t>
      </w:r>
      <w:r w:rsidR="00671A52" w:rsidRPr="00671A52">
        <w:rPr>
          <w:rFonts w:ascii="Times New Roman" w:hAnsi="Times New Roman" w:cs="Times New Roman"/>
          <w:color w:val="000000"/>
          <w:sz w:val="24"/>
          <w:szCs w:val="24"/>
        </w:rPr>
        <w:t>, resulted in a 25% reduction in prevalence</w:t>
      </w:r>
      <w:r w:rsidR="00671A52">
        <w:rPr>
          <w:rFonts w:ascii="Times New Roman" w:hAnsi="Times New Roman" w:cs="Times New Roman"/>
          <w:color w:val="000000"/>
          <w:sz w:val="24"/>
          <w:szCs w:val="24"/>
        </w:rPr>
        <w:t xml:space="preserve"> </w:t>
      </w:r>
      <w:r w:rsidR="00671A52" w:rsidRPr="00671A52">
        <w:rPr>
          <w:rFonts w:ascii="Times New Roman" w:hAnsi="Times New Roman" w:cs="Times New Roman"/>
          <w:color w:val="000000"/>
          <w:sz w:val="24"/>
          <w:szCs w:val="24"/>
        </w:rPr>
        <w:t>of impaired nutritional status, and improvement</w:t>
      </w:r>
      <w:r w:rsidR="00671A52">
        <w:rPr>
          <w:rFonts w:ascii="Times New Roman" w:hAnsi="Times New Roman" w:cs="Times New Roman"/>
          <w:color w:val="000000"/>
          <w:sz w:val="24"/>
          <w:szCs w:val="24"/>
        </w:rPr>
        <w:t xml:space="preserve"> </w:t>
      </w:r>
      <w:r w:rsidR="00671A52" w:rsidRPr="00671A52">
        <w:rPr>
          <w:rFonts w:ascii="Times New Roman" w:hAnsi="Times New Roman" w:cs="Times New Roman"/>
          <w:color w:val="000000"/>
          <w:sz w:val="24"/>
          <w:szCs w:val="24"/>
        </w:rPr>
        <w:t>in frailty</w:t>
      </w:r>
      <w:r w:rsidR="00863DBF">
        <w:rPr>
          <w:rFonts w:ascii="Times New Roman" w:hAnsi="Times New Roman" w:cs="Times New Roman"/>
          <w:color w:val="000000"/>
          <w:sz w:val="24"/>
          <w:szCs w:val="24"/>
        </w:rPr>
        <w:t xml:space="preserve"> </w:t>
      </w:r>
      <w:r w:rsidR="007A18FD">
        <w:rPr>
          <w:rFonts w:ascii="Times New Roman" w:hAnsi="Times New Roman" w:cs="Times New Roman"/>
          <w:color w:val="000000"/>
          <w:sz w:val="24"/>
          <w:szCs w:val="24"/>
        </w:rPr>
        <w:fldChar w:fldCharType="begin">
          <w:fldData xml:space="preserve">PEVuZE5vdGU+PENpdGU+PEF1dGhvcj5MdWdlcjwvQXV0aG9yPjxZZWFyPjIwMTY8L1llYXI+PFJl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</w:fldData>
        </w:fldChar>
      </w:r>
      <w:r w:rsidR="006A7A57">
        <w:rPr>
          <w:rFonts w:ascii="Times New Roman" w:hAnsi="Times New Roman" w:cs="Times New Roman"/>
          <w:color w:val="000000"/>
          <w:sz w:val="24"/>
          <w:szCs w:val="24"/>
        </w:rPr>
        <w:instrText xml:space="preserve"> ADDIN EN.CITE </w:instrText>
      </w:r>
      <w:r w:rsidR="006A7A57">
        <w:rPr>
          <w:rFonts w:ascii="Times New Roman" w:hAnsi="Times New Roman" w:cs="Times New Roman"/>
          <w:color w:val="000000"/>
          <w:sz w:val="24"/>
          <w:szCs w:val="24"/>
        </w:rPr>
        <w:fldChar w:fldCharType="begin">
          <w:fldData xml:space="preserve">PEVuZE5vdGU+PENpdGU+PEF1dGhvcj5MdWdlcjwvQXV0aG9yPjxZZWFyPjIwMTY8L1llYXI+PFJl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</w:fldData>
        </w:fldChar>
      </w:r>
      <w:r w:rsidR="006A7A57">
        <w:rPr>
          <w:rFonts w:ascii="Times New Roman" w:hAnsi="Times New Roman" w:cs="Times New Roman"/>
          <w:color w:val="000000"/>
          <w:sz w:val="24"/>
          <w:szCs w:val="24"/>
        </w:rPr>
        <w:instrText xml:space="preserve"> ADDIN EN.CITE.DATA </w:instrText>
      </w:r>
      <w:r w:rsidR="006A7A57">
        <w:rPr>
          <w:rFonts w:ascii="Times New Roman" w:hAnsi="Times New Roman" w:cs="Times New Roman"/>
          <w:color w:val="000000"/>
          <w:sz w:val="24"/>
          <w:szCs w:val="24"/>
        </w:rPr>
      </w:r>
      <w:r w:rsidR="006A7A57">
        <w:rPr>
          <w:rFonts w:ascii="Times New Roman" w:hAnsi="Times New Roman" w:cs="Times New Roman"/>
          <w:color w:val="000000"/>
          <w:sz w:val="24"/>
          <w:szCs w:val="24"/>
        </w:rPr>
        <w:fldChar w:fldCharType="end"/>
      </w:r>
      <w:r w:rsidR="007A18FD">
        <w:rPr>
          <w:rFonts w:ascii="Times New Roman" w:hAnsi="Times New Roman" w:cs="Times New Roman"/>
          <w:color w:val="000000"/>
          <w:sz w:val="24"/>
          <w:szCs w:val="24"/>
        </w:rPr>
      </w:r>
      <w:r w:rsidR="007A18FD">
        <w:rPr>
          <w:rFonts w:ascii="Times New Roman" w:hAnsi="Times New Roman" w:cs="Times New Roman"/>
          <w:color w:val="000000"/>
          <w:sz w:val="24"/>
          <w:szCs w:val="24"/>
        </w:rPr>
        <w:fldChar w:fldCharType="separate"/>
      </w:r>
      <w:r w:rsidR="006A7A57">
        <w:rPr>
          <w:rFonts w:ascii="Times New Roman" w:hAnsi="Times New Roman" w:cs="Times New Roman"/>
          <w:noProof/>
          <w:color w:val="000000"/>
          <w:sz w:val="24"/>
          <w:szCs w:val="24"/>
        </w:rPr>
        <w:t>[17]</w:t>
      </w:r>
      <w:r w:rsidR="007A18FD">
        <w:rPr>
          <w:rFonts w:ascii="Times New Roman" w:hAnsi="Times New Roman" w:cs="Times New Roman"/>
          <w:color w:val="000000"/>
          <w:sz w:val="24"/>
          <w:szCs w:val="24"/>
        </w:rPr>
        <w:fldChar w:fldCharType="end"/>
      </w:r>
      <w:r w:rsidR="00863DBF">
        <w:rPr>
          <w:rFonts w:ascii="Times New Roman" w:hAnsi="Times New Roman" w:cs="Times New Roman"/>
          <w:color w:val="000000"/>
          <w:sz w:val="24"/>
          <w:szCs w:val="24"/>
        </w:rPr>
        <w:t>.</w:t>
      </w:r>
      <w:r w:rsidR="002835F5">
        <w:rPr>
          <w:rFonts w:ascii="Times New Roman" w:hAnsi="Times New Roman" w:cs="Times New Roman"/>
          <w:color w:val="000000"/>
          <w:sz w:val="24"/>
          <w:szCs w:val="24"/>
        </w:rPr>
        <w:t xml:space="preserve"> </w:t>
      </w:r>
      <w:r w:rsidR="00B94B80">
        <w:rPr>
          <w:rFonts w:ascii="Times New Roman" w:hAnsi="Times New Roman" w:cs="Times New Roman"/>
          <w:color w:val="000000"/>
          <w:sz w:val="24"/>
          <w:szCs w:val="24"/>
        </w:rPr>
        <w:t xml:space="preserve">While volunteer-led approaches are not </w:t>
      </w:r>
      <w:r w:rsidR="00690EF5">
        <w:rPr>
          <w:rFonts w:ascii="Times New Roman" w:hAnsi="Times New Roman" w:cs="Times New Roman"/>
          <w:color w:val="000000"/>
          <w:sz w:val="24"/>
          <w:szCs w:val="24"/>
        </w:rPr>
        <w:t>a replacement for professional-led interventions, they are an important a</w:t>
      </w:r>
      <w:r w:rsidR="007F4531">
        <w:rPr>
          <w:rFonts w:ascii="Times New Roman" w:hAnsi="Times New Roman" w:cs="Times New Roman"/>
          <w:color w:val="000000"/>
          <w:sz w:val="24"/>
          <w:szCs w:val="24"/>
        </w:rPr>
        <w:t xml:space="preserve">djunct to </w:t>
      </w:r>
      <w:r w:rsidR="00F40F72">
        <w:rPr>
          <w:rFonts w:ascii="Times New Roman" w:hAnsi="Times New Roman" w:cs="Times New Roman"/>
          <w:color w:val="000000"/>
          <w:sz w:val="24"/>
          <w:szCs w:val="24"/>
        </w:rPr>
        <w:t>healthcare</w:t>
      </w:r>
      <w:r w:rsidR="00482B32">
        <w:rPr>
          <w:rFonts w:ascii="Times New Roman" w:hAnsi="Times New Roman" w:cs="Times New Roman"/>
          <w:color w:val="000000"/>
          <w:sz w:val="24"/>
          <w:szCs w:val="24"/>
        </w:rPr>
        <w:t>.</w:t>
      </w:r>
      <w:r w:rsidR="00F40F72">
        <w:rPr>
          <w:rFonts w:ascii="Times New Roman" w:hAnsi="Times New Roman" w:cs="Times New Roman"/>
          <w:color w:val="000000"/>
          <w:sz w:val="24"/>
          <w:szCs w:val="24"/>
        </w:rPr>
        <w:t xml:space="preserve"> </w:t>
      </w:r>
      <w:r w:rsidR="00C50B59">
        <w:rPr>
          <w:rFonts w:ascii="Times New Roman" w:hAnsi="Times New Roman" w:cs="Times New Roman"/>
          <w:color w:val="000000"/>
          <w:sz w:val="24"/>
          <w:szCs w:val="24"/>
        </w:rPr>
        <w:t>In p</w:t>
      </w:r>
      <w:r w:rsidR="009F643F">
        <w:rPr>
          <w:rFonts w:ascii="Times New Roman" w:hAnsi="Times New Roman" w:cs="Times New Roman"/>
          <w:color w:val="000000"/>
          <w:sz w:val="24"/>
          <w:szCs w:val="24"/>
        </w:rPr>
        <w:t xml:space="preserve">revious </w:t>
      </w:r>
      <w:r w:rsidR="00901397">
        <w:rPr>
          <w:rFonts w:ascii="Times New Roman" w:hAnsi="Times New Roman" w:cs="Times New Roman"/>
          <w:color w:val="000000"/>
          <w:sz w:val="24"/>
          <w:szCs w:val="24"/>
        </w:rPr>
        <w:t xml:space="preserve">research </w:t>
      </w:r>
      <w:r w:rsidR="00515EA9">
        <w:rPr>
          <w:rFonts w:ascii="Times New Roman" w:hAnsi="Times New Roman" w:cs="Times New Roman"/>
          <w:color w:val="000000"/>
          <w:sz w:val="24"/>
          <w:szCs w:val="24"/>
        </w:rPr>
        <w:t>h</w:t>
      </w:r>
      <w:r w:rsidR="00A34166">
        <w:rPr>
          <w:rFonts w:ascii="Times New Roman" w:hAnsi="Times New Roman" w:cs="Times New Roman"/>
          <w:color w:val="000000"/>
          <w:sz w:val="24"/>
          <w:szCs w:val="24"/>
        </w:rPr>
        <w:t xml:space="preserve">ospital staff </w:t>
      </w:r>
      <w:r w:rsidR="003371B8">
        <w:rPr>
          <w:rFonts w:ascii="Times New Roman" w:hAnsi="Times New Roman" w:cs="Times New Roman"/>
          <w:color w:val="000000"/>
          <w:sz w:val="24"/>
          <w:szCs w:val="24"/>
        </w:rPr>
        <w:t>acknowledged challenges with limited staffing and time to p</w:t>
      </w:r>
      <w:r w:rsidR="004A70EF">
        <w:rPr>
          <w:rFonts w:ascii="Times New Roman" w:hAnsi="Times New Roman" w:cs="Times New Roman"/>
          <w:color w:val="000000"/>
          <w:sz w:val="24"/>
          <w:szCs w:val="24"/>
        </w:rPr>
        <w:t xml:space="preserve">romote increased mobility of older people on </w:t>
      </w:r>
      <w:r w:rsidR="00791914">
        <w:rPr>
          <w:rFonts w:ascii="Times New Roman" w:hAnsi="Times New Roman" w:cs="Times New Roman"/>
          <w:color w:val="000000"/>
          <w:sz w:val="24"/>
          <w:szCs w:val="24"/>
        </w:rPr>
        <w:t>hospital</w:t>
      </w:r>
      <w:r w:rsidR="004A70EF">
        <w:rPr>
          <w:rFonts w:ascii="Times New Roman" w:hAnsi="Times New Roman" w:cs="Times New Roman"/>
          <w:color w:val="000000"/>
          <w:sz w:val="24"/>
          <w:szCs w:val="24"/>
        </w:rPr>
        <w:t xml:space="preserve"> wards and </w:t>
      </w:r>
      <w:r w:rsidR="004A70EF">
        <w:rPr>
          <w:rFonts w:ascii="Times New Roman" w:hAnsi="Times New Roman" w:cs="Times New Roman"/>
          <w:color w:val="000000"/>
          <w:sz w:val="24"/>
          <w:szCs w:val="24"/>
        </w:rPr>
        <w:lastRenderedPageBreak/>
        <w:t>valued volunteers to support them in that role</w:t>
      </w:r>
      <w:r w:rsidR="00F304FF">
        <w:rPr>
          <w:rFonts w:ascii="Times New Roman" w:hAnsi="Times New Roman" w:cs="Times New Roman"/>
          <w:color w:val="000000"/>
          <w:sz w:val="24"/>
          <w:szCs w:val="24"/>
        </w:rPr>
        <w:t xml:space="preserve">, in which </w:t>
      </w:r>
      <w:r w:rsidR="003B1504">
        <w:rPr>
          <w:rFonts w:ascii="Times New Roman" w:hAnsi="Times New Roman" w:cs="Times New Roman"/>
          <w:color w:val="000000"/>
          <w:sz w:val="24"/>
          <w:szCs w:val="24"/>
        </w:rPr>
        <w:t xml:space="preserve">mobility </w:t>
      </w:r>
      <w:r w:rsidR="00F304FF">
        <w:rPr>
          <w:rFonts w:ascii="Times New Roman" w:hAnsi="Times New Roman" w:cs="Times New Roman"/>
          <w:color w:val="000000"/>
          <w:sz w:val="24"/>
          <w:szCs w:val="24"/>
        </w:rPr>
        <w:t>volunteers were viewed as</w:t>
      </w:r>
      <w:r w:rsidR="00791914">
        <w:rPr>
          <w:rFonts w:ascii="Times New Roman" w:hAnsi="Times New Roman" w:cs="Times New Roman"/>
          <w:color w:val="000000"/>
          <w:sz w:val="24"/>
          <w:szCs w:val="24"/>
        </w:rPr>
        <w:t xml:space="preserve"> </w:t>
      </w:r>
      <w:r w:rsidR="00F304FF">
        <w:rPr>
          <w:rFonts w:ascii="Times New Roman" w:hAnsi="Times New Roman" w:cs="Times New Roman"/>
          <w:color w:val="000000"/>
          <w:sz w:val="24"/>
          <w:szCs w:val="24"/>
        </w:rPr>
        <w:t>part of the</w:t>
      </w:r>
      <w:r w:rsidR="00B15791">
        <w:rPr>
          <w:rFonts w:ascii="Times New Roman" w:hAnsi="Times New Roman" w:cs="Times New Roman"/>
          <w:color w:val="000000"/>
          <w:sz w:val="24"/>
          <w:szCs w:val="24"/>
        </w:rPr>
        <w:t xml:space="preserve"> healthcare</w:t>
      </w:r>
      <w:r w:rsidR="00F304FF">
        <w:rPr>
          <w:rFonts w:ascii="Times New Roman" w:hAnsi="Times New Roman" w:cs="Times New Roman"/>
          <w:color w:val="000000"/>
          <w:sz w:val="24"/>
          <w:szCs w:val="24"/>
        </w:rPr>
        <w:t xml:space="preserve"> team </w:t>
      </w:r>
      <w:r w:rsidR="00791914">
        <w:rPr>
          <w:rFonts w:ascii="Times New Roman" w:hAnsi="Times New Roman" w:cs="Times New Roman"/>
          <w:color w:val="000000"/>
          <w:sz w:val="24"/>
          <w:szCs w:val="24"/>
        </w:rPr>
        <w:fldChar w:fldCharType="begin"/>
      </w:r>
      <w:r w:rsidR="00694093">
        <w:rPr>
          <w:rFonts w:ascii="Times New Roman" w:hAnsi="Times New Roman" w:cs="Times New Roman"/>
          <w:color w:val="000000"/>
          <w:sz w:val="24"/>
          <w:szCs w:val="24"/>
        </w:rPr>
        <w:instrText xml:space="preserve"> ADDIN EN.CITE &lt;EndNote&gt;&lt;Cite&gt;&lt;Author&gt;Lim&lt;/Author&gt;&lt;Year&gt;2019&lt;/Year&gt;&lt;RecNum&gt;158&lt;/RecNum&gt;&lt;DisplayText&gt;[26]&lt;/DisplayText&gt;&lt;record&gt;&lt;rec-number&gt;158&lt;/rec-number&gt;&lt;foreign-keys&gt;&lt;key app="EN" db-id="vr0ddpxxn9fxsmea9ph5vrpca2xwwvrdfxrx" timestamp="1725550193"&gt;158&lt;/key&gt;&lt;/foreign-keys&gt;&lt;ref-type name="Journal Article"&gt;17&lt;/ref-type&gt;&lt;contributors&gt;&lt;authors&gt;&lt;author&gt;Lim, Stephen&lt;/author&gt;&lt;author&gt;Ibrahim, Kinda&lt;/author&gt;&lt;author&gt;Dodds, Richard&lt;/author&gt;&lt;author&gt;Purkis, Annette&lt;/author&gt;&lt;author&gt;Baxter, Mark&lt;/author&gt;&lt;author&gt;Rogers, Anne&lt;/author&gt;&lt;author&gt;Sayer, Avan Aihie&lt;/author&gt;&lt;author&gt;Roberts, Helen C&lt;/author&gt;&lt;/authors&gt;&lt;/contributors&gt;&lt;titles&gt;&lt;title&gt;Physical activity in hospitalised older people: the feasibility and acceptability of a volunteer-led mobility intervention in the SoMoVe™ study&lt;/title&gt;&lt;secondary-title&gt;Age and Ageing&lt;/secondary-title&gt;&lt;/titles&gt;&lt;periodical&gt;&lt;full-title&gt;Age and Ageing&lt;/full-title&gt;&lt;/periodical&gt;&lt;pages&gt;283-291&lt;/pages&gt;&lt;volume&gt;49&lt;/volume&gt;&lt;number&gt;2&lt;/number&gt;&lt;dates&gt;&lt;year&gt;2019&lt;/year&gt;&lt;/dates&gt;&lt;isbn&gt;0002-0729&lt;/isbn&gt;&lt;urls&gt;&lt;related-urls&gt;&lt;url&gt;https://doi.org/10.1093/ageing/afz114&lt;/url&gt;&lt;/related-urls&gt;&lt;/urls&gt;&lt;electronic-resource-num&gt;10.1093/ageing/afz114&lt;/electronic-resource-num&gt;&lt;access-date&gt;9/5/2024&lt;/access-date&gt;&lt;/record&gt;&lt;/Cite&gt;&lt;/EndNote&gt;</w:instrText>
      </w:r>
      <w:r w:rsidR="00791914">
        <w:rPr>
          <w:rFonts w:ascii="Times New Roman" w:hAnsi="Times New Roman" w:cs="Times New Roman"/>
          <w:color w:val="000000"/>
          <w:sz w:val="24"/>
          <w:szCs w:val="24"/>
        </w:rPr>
        <w:fldChar w:fldCharType="separate"/>
      </w:r>
      <w:r w:rsidR="006A7A57">
        <w:rPr>
          <w:rFonts w:ascii="Times New Roman" w:hAnsi="Times New Roman" w:cs="Times New Roman"/>
          <w:noProof/>
          <w:color w:val="000000"/>
          <w:sz w:val="24"/>
          <w:szCs w:val="24"/>
        </w:rPr>
        <w:t>[26]</w:t>
      </w:r>
      <w:r w:rsidR="00791914">
        <w:rPr>
          <w:rFonts w:ascii="Times New Roman" w:hAnsi="Times New Roman" w:cs="Times New Roman"/>
          <w:color w:val="000000"/>
          <w:sz w:val="24"/>
          <w:szCs w:val="24"/>
        </w:rPr>
        <w:fldChar w:fldCharType="end"/>
      </w:r>
      <w:r w:rsidR="00F304FF">
        <w:rPr>
          <w:rFonts w:ascii="Times New Roman" w:hAnsi="Times New Roman" w:cs="Times New Roman"/>
          <w:color w:val="000000"/>
          <w:sz w:val="24"/>
          <w:szCs w:val="24"/>
        </w:rPr>
        <w:t xml:space="preserve">. </w:t>
      </w:r>
      <w:r w:rsidR="00BA0329">
        <w:rPr>
          <w:rFonts w:ascii="Times New Roman" w:hAnsi="Times New Roman" w:cs="Times New Roman"/>
          <w:color w:val="000000"/>
          <w:sz w:val="24"/>
          <w:szCs w:val="24"/>
        </w:rPr>
        <w:t xml:space="preserve">However, </w:t>
      </w:r>
      <w:r w:rsidR="00174091">
        <w:rPr>
          <w:rFonts w:ascii="Times New Roman" w:hAnsi="Times New Roman" w:cs="Times New Roman"/>
          <w:color w:val="000000"/>
          <w:sz w:val="24"/>
          <w:szCs w:val="24"/>
        </w:rPr>
        <w:t xml:space="preserve">few interventions have explored the feasibility of </w:t>
      </w:r>
      <w:r w:rsidR="006E5EB6">
        <w:rPr>
          <w:rFonts w:ascii="Times New Roman" w:hAnsi="Times New Roman" w:cs="Times New Roman"/>
          <w:color w:val="000000"/>
          <w:sz w:val="24"/>
          <w:szCs w:val="24"/>
        </w:rPr>
        <w:t>volunteer-led PA and nutrition interventions</w:t>
      </w:r>
      <w:r w:rsidR="002835F5">
        <w:rPr>
          <w:rFonts w:ascii="Times New Roman" w:hAnsi="Times New Roman" w:cs="Times New Roman"/>
          <w:color w:val="000000"/>
          <w:sz w:val="24"/>
          <w:szCs w:val="24"/>
        </w:rPr>
        <w:t xml:space="preserve"> delivered remotely (i.e., using online</w:t>
      </w:r>
      <w:r w:rsidR="00D656B9">
        <w:rPr>
          <w:rFonts w:ascii="Times New Roman" w:hAnsi="Times New Roman" w:cs="Times New Roman"/>
          <w:color w:val="000000"/>
          <w:sz w:val="24"/>
          <w:szCs w:val="24"/>
        </w:rPr>
        <w:t>, or telephone-based methods)</w:t>
      </w:r>
      <w:r w:rsidR="006E5EB6">
        <w:rPr>
          <w:rFonts w:ascii="Times New Roman" w:hAnsi="Times New Roman" w:cs="Times New Roman"/>
          <w:color w:val="000000"/>
          <w:sz w:val="24"/>
          <w:szCs w:val="24"/>
        </w:rPr>
        <w:t>.</w:t>
      </w:r>
      <w:r w:rsidR="00ED2877">
        <w:rPr>
          <w:rFonts w:ascii="Times New Roman" w:hAnsi="Times New Roman" w:cs="Times New Roman"/>
          <w:sz w:val="24"/>
          <w:szCs w:val="24"/>
        </w:rPr>
        <w:t xml:space="preserve"> </w:t>
      </w:r>
      <w:r w:rsidR="006E5EB6">
        <w:rPr>
          <w:rFonts w:ascii="Times New Roman" w:hAnsi="Times New Roman" w:cs="Times New Roman"/>
          <w:sz w:val="24"/>
          <w:szCs w:val="24"/>
        </w:rPr>
        <w:t>M</w:t>
      </w:r>
      <w:r w:rsidR="00ED2877">
        <w:rPr>
          <w:rFonts w:ascii="Times New Roman" w:hAnsi="Times New Roman" w:cs="Times New Roman"/>
          <w:sz w:val="24"/>
          <w:szCs w:val="24"/>
        </w:rPr>
        <w:t xml:space="preserve">ore insight is needed </w:t>
      </w:r>
      <w:r w:rsidR="00632E82">
        <w:rPr>
          <w:rFonts w:ascii="Times New Roman" w:hAnsi="Times New Roman" w:cs="Times New Roman"/>
          <w:sz w:val="24"/>
          <w:szCs w:val="24"/>
        </w:rPr>
        <w:t xml:space="preserve">to explore the acceptability and feasibility </w:t>
      </w:r>
      <w:r w:rsidR="00450524">
        <w:rPr>
          <w:rFonts w:ascii="Times New Roman" w:hAnsi="Times New Roman" w:cs="Times New Roman"/>
          <w:sz w:val="24"/>
          <w:szCs w:val="24"/>
        </w:rPr>
        <w:t xml:space="preserve">of </w:t>
      </w:r>
      <w:r w:rsidR="00D656B9">
        <w:rPr>
          <w:rFonts w:ascii="Times New Roman" w:hAnsi="Times New Roman" w:cs="Times New Roman"/>
          <w:sz w:val="24"/>
          <w:szCs w:val="24"/>
        </w:rPr>
        <w:t xml:space="preserve">remote </w:t>
      </w:r>
      <w:r w:rsidR="00450524">
        <w:rPr>
          <w:rFonts w:ascii="Times New Roman" w:hAnsi="Times New Roman" w:cs="Times New Roman"/>
          <w:sz w:val="24"/>
          <w:szCs w:val="24"/>
        </w:rPr>
        <w:t xml:space="preserve">volunteer-led multimodal interventions, including </w:t>
      </w:r>
      <w:r w:rsidR="001658B2">
        <w:rPr>
          <w:rFonts w:ascii="Times New Roman" w:hAnsi="Times New Roman" w:cs="Times New Roman"/>
          <w:sz w:val="24"/>
          <w:szCs w:val="24"/>
        </w:rPr>
        <w:t xml:space="preserve">development of </w:t>
      </w:r>
      <w:r w:rsidR="00DA62C6">
        <w:rPr>
          <w:rFonts w:ascii="Times New Roman" w:hAnsi="Times New Roman" w:cs="Times New Roman"/>
          <w:sz w:val="24"/>
          <w:szCs w:val="24"/>
        </w:rPr>
        <w:t>volunteer support, training and recruitment</w:t>
      </w:r>
      <w:r w:rsidR="00E60C38">
        <w:rPr>
          <w:rFonts w:ascii="Times New Roman" w:hAnsi="Times New Roman" w:cs="Times New Roman"/>
          <w:sz w:val="24"/>
          <w:szCs w:val="24"/>
        </w:rPr>
        <w:t>,</w:t>
      </w:r>
      <w:r w:rsidR="00DA62C6">
        <w:rPr>
          <w:rFonts w:ascii="Times New Roman" w:hAnsi="Times New Roman" w:cs="Times New Roman"/>
          <w:sz w:val="24"/>
          <w:szCs w:val="24"/>
        </w:rPr>
        <w:t xml:space="preserve"> and detailed exploration of </w:t>
      </w:r>
      <w:r w:rsidR="000E2C52">
        <w:rPr>
          <w:rFonts w:ascii="Times New Roman" w:hAnsi="Times New Roman" w:cs="Times New Roman"/>
          <w:sz w:val="24"/>
          <w:szCs w:val="24"/>
        </w:rPr>
        <w:t xml:space="preserve">implementation </w:t>
      </w:r>
      <w:r w:rsidR="00710EEA">
        <w:rPr>
          <w:rFonts w:ascii="Times New Roman" w:hAnsi="Times New Roman" w:cs="Times New Roman"/>
          <w:sz w:val="24"/>
          <w:szCs w:val="24"/>
        </w:rPr>
        <w:t xml:space="preserve">barriers and facilitators </w:t>
      </w:r>
      <w:r w:rsidR="008632F8">
        <w:rPr>
          <w:rFonts w:ascii="Times New Roman" w:hAnsi="Times New Roman" w:cs="Times New Roman"/>
          <w:sz w:val="24"/>
          <w:szCs w:val="24"/>
        </w:rPr>
        <w:fldChar w:fldCharType="begin"/>
      </w:r>
      <w:r w:rsidR="00694093">
        <w:rPr>
          <w:rFonts w:ascii="Times New Roman" w:hAnsi="Times New Roman" w:cs="Times New Roman"/>
          <w:sz w:val="24"/>
          <w:szCs w:val="24"/>
        </w:rPr>
        <w:instrText xml:space="preserve"> ADDIN EN.CITE &lt;EndNote&gt;&lt;Cite&gt;&lt;Author&gt;Lim&lt;/Author&gt;&lt;Year&gt;2021&lt;/Year&gt;&lt;RecNum&gt;202&lt;/RecNum&gt;&lt;DisplayText&gt;[28]&lt;/DisplayText&gt;&lt;record&gt;&lt;rec-number&gt;202&lt;/rec-number&gt;&lt;foreign-keys&gt;&lt;key app="EN" db-id="vr0ddpxxn9fxsmea9ph5vrpca2xwwvrdfxrx" timestamp="1726730612"&gt;202&lt;/key&gt;&lt;/foreign-keys&gt;&lt;ref-type name="Journal Article"&gt;17&lt;/ref-type&gt;&lt;contributors&gt;&lt;authors&gt;&lt;author&gt;Lim, S. E. R.&lt;/author&gt;&lt;author&gt;Cox, N. J.&lt;/author&gt;&lt;author&gt;Tan, Q. Y.&lt;/author&gt;&lt;author&gt;Ibrahim, K.&lt;/author&gt;&lt;author&gt;Roberts, H. C.&lt;/author&gt;&lt;/authors&gt;&lt;/contributors&gt;&lt;titles&gt;&lt;title&gt;Volunteer-led physical activity interventions to improve health outcomes for community-dwelling older people: a systematic review&lt;/title&gt;&lt;secondary-title&gt;Aging Clinical and Experimental Research&lt;/secondary-title&gt;&lt;/titles&gt;&lt;periodical&gt;&lt;full-title&gt;Aging Clinical and Experimental Research&lt;/full-title&gt;&lt;/periodical&gt;&lt;pages&gt;843-853&lt;/pages&gt;&lt;volume&gt;33&lt;/volume&gt;&lt;number&gt;4&lt;/number&gt;&lt;dates&gt;&lt;year&gt;2021&lt;/year&gt;&lt;pub-dates&gt;&lt;date&gt;2021/04/01&lt;/date&gt;&lt;/pub-dates&gt;&lt;/dates&gt;&lt;isbn&gt;1720-8319&lt;/isbn&gt;&lt;urls&gt;&lt;related-urls&gt;&lt;url&gt;https://doi.org/10.1007/s40520-020-01556-6&lt;/url&gt;&lt;/related-urls&gt;&lt;/urls&gt;&lt;electronic-resource-num&gt;10.1007/s40520-020-01556-6&lt;/electronic-resource-num&gt;&lt;/record&gt;&lt;/Cite&gt;&lt;/EndNote&gt;</w:instrText>
      </w:r>
      <w:r w:rsidR="008632F8">
        <w:rPr>
          <w:rFonts w:ascii="Times New Roman" w:hAnsi="Times New Roman" w:cs="Times New Roman"/>
          <w:sz w:val="24"/>
          <w:szCs w:val="24"/>
        </w:rPr>
        <w:fldChar w:fldCharType="separate"/>
      </w:r>
      <w:r w:rsidR="00694093">
        <w:rPr>
          <w:rFonts w:ascii="Times New Roman" w:hAnsi="Times New Roman" w:cs="Times New Roman"/>
          <w:noProof/>
          <w:sz w:val="24"/>
          <w:szCs w:val="24"/>
        </w:rPr>
        <w:t>[28]</w:t>
      </w:r>
      <w:r w:rsidR="008632F8">
        <w:rPr>
          <w:rFonts w:ascii="Times New Roman" w:hAnsi="Times New Roman" w:cs="Times New Roman"/>
          <w:sz w:val="24"/>
          <w:szCs w:val="24"/>
        </w:rPr>
        <w:fldChar w:fldCharType="end"/>
      </w:r>
      <w:r w:rsidR="00710EEA">
        <w:rPr>
          <w:rFonts w:ascii="Times New Roman" w:hAnsi="Times New Roman" w:cs="Times New Roman"/>
          <w:sz w:val="24"/>
          <w:szCs w:val="24"/>
        </w:rPr>
        <w:t>.</w:t>
      </w:r>
      <w:r w:rsidR="00450524">
        <w:rPr>
          <w:rFonts w:ascii="Times New Roman" w:hAnsi="Times New Roman" w:cs="Times New Roman"/>
          <w:sz w:val="24"/>
          <w:szCs w:val="24"/>
        </w:rPr>
        <w:t xml:space="preserve"> </w:t>
      </w:r>
      <w:r w:rsidR="00C7186D">
        <w:rPr>
          <w:rFonts w:ascii="Times New Roman" w:hAnsi="Times New Roman" w:cs="Times New Roman"/>
          <w:sz w:val="24"/>
          <w:szCs w:val="24"/>
        </w:rPr>
        <w:t xml:space="preserve">Furthermore, </w:t>
      </w:r>
      <w:r w:rsidR="0024414C">
        <w:rPr>
          <w:rFonts w:ascii="Times New Roman" w:hAnsi="Times New Roman" w:cs="Times New Roman"/>
          <w:sz w:val="24"/>
          <w:szCs w:val="24"/>
        </w:rPr>
        <w:t xml:space="preserve">behavioural change elements </w:t>
      </w:r>
      <w:r w:rsidR="00603A6D">
        <w:rPr>
          <w:rFonts w:ascii="Times New Roman" w:hAnsi="Times New Roman" w:cs="Times New Roman"/>
          <w:sz w:val="24"/>
          <w:szCs w:val="24"/>
        </w:rPr>
        <w:t xml:space="preserve">have not been </w:t>
      </w:r>
      <w:r w:rsidR="00E4651D">
        <w:rPr>
          <w:rFonts w:ascii="Times New Roman" w:hAnsi="Times New Roman" w:cs="Times New Roman"/>
          <w:sz w:val="24"/>
          <w:szCs w:val="24"/>
        </w:rPr>
        <w:t>considered in previous volunteer-led interventions delivered to older people living with frailty</w:t>
      </w:r>
      <w:r w:rsidR="00574D66">
        <w:rPr>
          <w:rFonts w:ascii="Times New Roman" w:hAnsi="Times New Roman" w:cs="Times New Roman"/>
          <w:sz w:val="24"/>
          <w:szCs w:val="24"/>
        </w:rPr>
        <w:t>.</w:t>
      </w:r>
      <w:r w:rsidR="00940939">
        <w:rPr>
          <w:rFonts w:ascii="Times New Roman" w:hAnsi="Times New Roman" w:cs="Times New Roman"/>
          <w:sz w:val="24"/>
          <w:szCs w:val="24"/>
        </w:rPr>
        <w:t xml:space="preserve"> </w:t>
      </w:r>
    </w:p>
    <w:p w14:paraId="4E5EF75E" w14:textId="53889F06" w:rsidR="00C91D98" w:rsidRPr="0026460E" w:rsidRDefault="00226455" w:rsidP="000C398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ystematic review </w:t>
      </w:r>
      <w:r w:rsidR="0021108B">
        <w:rPr>
          <w:rFonts w:ascii="Times New Roman" w:hAnsi="Times New Roman" w:cs="Times New Roman"/>
          <w:sz w:val="24"/>
          <w:szCs w:val="24"/>
        </w:rPr>
        <w:t xml:space="preserve">recommended </w:t>
      </w:r>
      <w:r w:rsidR="00045B72">
        <w:rPr>
          <w:rFonts w:ascii="Times New Roman" w:hAnsi="Times New Roman" w:cs="Times New Roman"/>
          <w:sz w:val="24"/>
          <w:szCs w:val="24"/>
        </w:rPr>
        <w:t xml:space="preserve">that </w:t>
      </w:r>
      <w:r w:rsidR="0021108B">
        <w:rPr>
          <w:rFonts w:ascii="Times New Roman" w:hAnsi="Times New Roman" w:cs="Times New Roman"/>
          <w:sz w:val="24"/>
          <w:szCs w:val="24"/>
        </w:rPr>
        <w:t xml:space="preserve">home-based health interventions for </w:t>
      </w:r>
      <w:r w:rsidR="00660573">
        <w:rPr>
          <w:rFonts w:ascii="Times New Roman" w:hAnsi="Times New Roman" w:cs="Times New Roman"/>
          <w:sz w:val="24"/>
          <w:szCs w:val="24"/>
        </w:rPr>
        <w:t>older people living with frailty need to be u</w:t>
      </w:r>
      <w:r w:rsidR="00C91D98">
        <w:rPr>
          <w:rFonts w:ascii="Times New Roman" w:hAnsi="Times New Roman" w:cs="Times New Roman"/>
          <w:sz w:val="24"/>
          <w:szCs w:val="24"/>
        </w:rPr>
        <w:t>nderpinn</w:t>
      </w:r>
      <w:r w:rsidR="00660573">
        <w:rPr>
          <w:rFonts w:ascii="Times New Roman" w:hAnsi="Times New Roman" w:cs="Times New Roman"/>
          <w:sz w:val="24"/>
          <w:szCs w:val="24"/>
        </w:rPr>
        <w:t>ed by</w:t>
      </w:r>
      <w:r w:rsidR="00C91D98">
        <w:rPr>
          <w:rFonts w:ascii="Times New Roman" w:hAnsi="Times New Roman" w:cs="Times New Roman"/>
          <w:sz w:val="24"/>
          <w:szCs w:val="24"/>
        </w:rPr>
        <w:t xml:space="preserve"> </w:t>
      </w:r>
      <w:r w:rsidR="00EF4A2F">
        <w:rPr>
          <w:rFonts w:ascii="Times New Roman" w:hAnsi="Times New Roman" w:cs="Times New Roman"/>
          <w:sz w:val="24"/>
          <w:szCs w:val="24"/>
        </w:rPr>
        <w:t>behaviour change</w:t>
      </w:r>
      <w:r w:rsidR="00EC6061">
        <w:rPr>
          <w:rFonts w:ascii="Times New Roman" w:hAnsi="Times New Roman" w:cs="Times New Roman"/>
          <w:sz w:val="24"/>
          <w:szCs w:val="24"/>
        </w:rPr>
        <w:t xml:space="preserve"> components</w:t>
      </w:r>
      <w:r w:rsidR="00653C09">
        <w:rPr>
          <w:rFonts w:ascii="Times New Roman" w:hAnsi="Times New Roman" w:cs="Times New Roman"/>
          <w:sz w:val="24"/>
          <w:szCs w:val="24"/>
        </w:rPr>
        <w:t xml:space="preserve"> and highlighted th</w:t>
      </w:r>
      <w:r w:rsidR="00045B72">
        <w:rPr>
          <w:rFonts w:ascii="Times New Roman" w:hAnsi="Times New Roman" w:cs="Times New Roman"/>
          <w:sz w:val="24"/>
          <w:szCs w:val="24"/>
        </w:rPr>
        <w:t xml:space="preserve">e importance of several </w:t>
      </w:r>
      <w:r w:rsidR="00A83EC8">
        <w:rPr>
          <w:rFonts w:ascii="Times New Roman" w:hAnsi="Times New Roman" w:cs="Times New Roman"/>
          <w:sz w:val="24"/>
          <w:szCs w:val="24"/>
        </w:rPr>
        <w:t xml:space="preserve">behaviour change </w:t>
      </w:r>
      <w:r w:rsidR="00045B72">
        <w:rPr>
          <w:rFonts w:ascii="Times New Roman" w:hAnsi="Times New Roman" w:cs="Times New Roman"/>
          <w:sz w:val="24"/>
          <w:szCs w:val="24"/>
        </w:rPr>
        <w:t xml:space="preserve">strategies to </w:t>
      </w:r>
      <w:r w:rsidR="00A83EC8">
        <w:rPr>
          <w:rFonts w:ascii="Times New Roman" w:hAnsi="Times New Roman" w:cs="Times New Roman"/>
          <w:sz w:val="24"/>
          <w:szCs w:val="24"/>
        </w:rPr>
        <w:t>improve physical function</w:t>
      </w:r>
      <w:r w:rsidR="00045B72">
        <w:rPr>
          <w:rFonts w:ascii="Times New Roman" w:hAnsi="Times New Roman" w:cs="Times New Roman"/>
          <w:sz w:val="24"/>
          <w:szCs w:val="24"/>
        </w:rPr>
        <w:t xml:space="preserve">, including </w:t>
      </w:r>
      <w:r w:rsidR="00F85311">
        <w:rPr>
          <w:rFonts w:ascii="Times New Roman" w:hAnsi="Times New Roman" w:cs="Times New Roman"/>
          <w:sz w:val="24"/>
          <w:szCs w:val="24"/>
        </w:rPr>
        <w:t xml:space="preserve">social support, </w:t>
      </w:r>
      <w:r w:rsidR="00A83EC8">
        <w:rPr>
          <w:rFonts w:ascii="Times New Roman" w:hAnsi="Times New Roman" w:cs="Times New Roman"/>
          <w:sz w:val="24"/>
          <w:szCs w:val="24"/>
        </w:rPr>
        <w:t xml:space="preserve">education, and </w:t>
      </w:r>
      <w:r w:rsidR="00F85311">
        <w:rPr>
          <w:rFonts w:ascii="Times New Roman" w:hAnsi="Times New Roman" w:cs="Times New Roman"/>
          <w:sz w:val="24"/>
          <w:szCs w:val="24"/>
        </w:rPr>
        <w:t>environmental modification</w:t>
      </w:r>
      <w:r w:rsidR="003B14B9">
        <w:rPr>
          <w:rFonts w:ascii="Times New Roman" w:hAnsi="Times New Roman" w:cs="Times New Roman"/>
          <w:sz w:val="24"/>
          <w:szCs w:val="24"/>
        </w:rPr>
        <w:t>s</w:t>
      </w:r>
      <w:r w:rsidR="00F85311">
        <w:rPr>
          <w:rFonts w:ascii="Times New Roman" w:hAnsi="Times New Roman" w:cs="Times New Roman"/>
          <w:sz w:val="24"/>
          <w:szCs w:val="24"/>
        </w:rPr>
        <w:t xml:space="preserve"> </w:t>
      </w:r>
      <w:r w:rsidR="00084972">
        <w:rPr>
          <w:rFonts w:ascii="Times New Roman" w:hAnsi="Times New Roman" w:cs="Times New Roman"/>
          <w:sz w:val="24"/>
          <w:szCs w:val="24"/>
        </w:rPr>
        <w:fldChar w:fldCharType="begin">
          <w:fldData xml:space="preserve">PEVuZE5vdGU+PENpdGU+PEF1dGhvcj5HYXJkbmVyPC9BdXRob3I+PFllYXI+MjAxNzwvWWVhcj48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</w:fldData>
        </w:fldChar>
      </w:r>
      <w:r w:rsidR="00694093">
        <w:rPr>
          <w:rFonts w:ascii="Times New Roman" w:hAnsi="Times New Roman" w:cs="Times New Roman"/>
          <w:sz w:val="24"/>
          <w:szCs w:val="24"/>
        </w:rPr>
        <w:instrText xml:space="preserve"> ADDIN EN.CITE </w:instrText>
      </w:r>
      <w:r w:rsidR="00694093">
        <w:rPr>
          <w:rFonts w:ascii="Times New Roman" w:hAnsi="Times New Roman" w:cs="Times New Roman"/>
          <w:sz w:val="24"/>
          <w:szCs w:val="24"/>
        </w:rPr>
        <w:fldChar w:fldCharType="begin">
          <w:fldData xml:space="preserve">PEVuZE5vdGU+PENpdGU+PEF1dGhvcj5HYXJkbmVyPC9BdXRob3I+PFllYXI+MjAxNzwvWWVhcj48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</w:fldData>
        </w:fldChar>
      </w:r>
      <w:r w:rsidR="00694093">
        <w:rPr>
          <w:rFonts w:ascii="Times New Roman" w:hAnsi="Times New Roman" w:cs="Times New Roman"/>
          <w:sz w:val="24"/>
          <w:szCs w:val="24"/>
        </w:rPr>
        <w:instrText xml:space="preserve"> ADDIN EN.CITE.DATA </w:instrText>
      </w:r>
      <w:r w:rsidR="00694093">
        <w:rPr>
          <w:rFonts w:ascii="Times New Roman" w:hAnsi="Times New Roman" w:cs="Times New Roman"/>
          <w:sz w:val="24"/>
          <w:szCs w:val="24"/>
        </w:rPr>
      </w:r>
      <w:r w:rsidR="00694093">
        <w:rPr>
          <w:rFonts w:ascii="Times New Roman" w:hAnsi="Times New Roman" w:cs="Times New Roman"/>
          <w:sz w:val="24"/>
          <w:szCs w:val="24"/>
        </w:rPr>
        <w:fldChar w:fldCharType="end"/>
      </w:r>
      <w:r w:rsidR="00084972">
        <w:rPr>
          <w:rFonts w:ascii="Times New Roman" w:hAnsi="Times New Roman" w:cs="Times New Roman"/>
          <w:sz w:val="24"/>
          <w:szCs w:val="24"/>
        </w:rPr>
      </w:r>
      <w:r w:rsidR="00084972">
        <w:rPr>
          <w:rFonts w:ascii="Times New Roman" w:hAnsi="Times New Roman" w:cs="Times New Roman"/>
          <w:sz w:val="24"/>
          <w:szCs w:val="24"/>
        </w:rPr>
        <w:fldChar w:fldCharType="separate"/>
      </w:r>
      <w:r w:rsidR="006A7A57">
        <w:rPr>
          <w:rFonts w:ascii="Times New Roman" w:hAnsi="Times New Roman" w:cs="Times New Roman"/>
          <w:noProof/>
          <w:sz w:val="24"/>
          <w:szCs w:val="24"/>
        </w:rPr>
        <w:t>[9]</w:t>
      </w:r>
      <w:r w:rsidR="00084972">
        <w:rPr>
          <w:rFonts w:ascii="Times New Roman" w:hAnsi="Times New Roman" w:cs="Times New Roman"/>
          <w:sz w:val="24"/>
          <w:szCs w:val="24"/>
        </w:rPr>
        <w:fldChar w:fldCharType="end"/>
      </w:r>
      <w:r w:rsidR="003B14B9">
        <w:rPr>
          <w:rFonts w:ascii="Times New Roman" w:hAnsi="Times New Roman" w:cs="Times New Roman"/>
          <w:sz w:val="24"/>
          <w:szCs w:val="24"/>
        </w:rPr>
        <w:t>.</w:t>
      </w:r>
      <w:r w:rsidR="00E4229D">
        <w:rPr>
          <w:rFonts w:ascii="Times New Roman" w:hAnsi="Times New Roman" w:cs="Times New Roman"/>
          <w:sz w:val="24"/>
          <w:szCs w:val="24"/>
        </w:rPr>
        <w:t xml:space="preserve"> </w:t>
      </w:r>
      <w:r w:rsidR="00832843">
        <w:rPr>
          <w:rFonts w:ascii="Times New Roman" w:hAnsi="Times New Roman" w:cs="Times New Roman"/>
          <w:sz w:val="24"/>
          <w:szCs w:val="24"/>
        </w:rPr>
        <w:t>Hence, a</w:t>
      </w:r>
      <w:r w:rsidR="00E4229D">
        <w:rPr>
          <w:rFonts w:ascii="Times New Roman" w:hAnsi="Times New Roman" w:cs="Times New Roman"/>
          <w:sz w:val="24"/>
          <w:szCs w:val="24"/>
        </w:rPr>
        <w:t xml:space="preserve"> </w:t>
      </w:r>
      <w:r w:rsidR="004469BA">
        <w:rPr>
          <w:rFonts w:ascii="Times New Roman" w:hAnsi="Times New Roman" w:cs="Times New Roman"/>
          <w:sz w:val="24"/>
          <w:szCs w:val="24"/>
        </w:rPr>
        <w:t xml:space="preserve">further </w:t>
      </w:r>
      <w:r w:rsidR="00E4229D">
        <w:rPr>
          <w:rFonts w:ascii="Times New Roman" w:hAnsi="Times New Roman" w:cs="Times New Roman"/>
          <w:sz w:val="24"/>
          <w:szCs w:val="24"/>
        </w:rPr>
        <w:t xml:space="preserve">gap this study addresses is </w:t>
      </w:r>
      <w:r w:rsidR="00654795" w:rsidRPr="00654795">
        <w:rPr>
          <w:rFonts w:ascii="Times New Roman" w:hAnsi="Times New Roman" w:cs="Times New Roman"/>
          <w:sz w:val="24"/>
          <w:szCs w:val="24"/>
        </w:rPr>
        <w:t>inclusion of</w:t>
      </w:r>
      <w:r w:rsidR="00654795">
        <w:rPr>
          <w:rFonts w:ascii="Times New Roman" w:hAnsi="Times New Roman" w:cs="Times New Roman"/>
          <w:sz w:val="24"/>
          <w:szCs w:val="24"/>
        </w:rPr>
        <w:t xml:space="preserve"> </w:t>
      </w:r>
      <w:r w:rsidR="00654795" w:rsidRPr="00654795">
        <w:rPr>
          <w:rFonts w:ascii="Times New Roman" w:hAnsi="Times New Roman" w:cs="Times New Roman"/>
          <w:sz w:val="24"/>
          <w:szCs w:val="24"/>
        </w:rPr>
        <w:t>volunteer behavioural change training to underpin exercise</w:t>
      </w:r>
      <w:r w:rsidR="00654795">
        <w:rPr>
          <w:rFonts w:ascii="Times New Roman" w:hAnsi="Times New Roman" w:cs="Times New Roman"/>
          <w:sz w:val="24"/>
          <w:szCs w:val="24"/>
        </w:rPr>
        <w:t xml:space="preserve"> </w:t>
      </w:r>
      <w:r w:rsidR="00654795" w:rsidRPr="00654795">
        <w:rPr>
          <w:rFonts w:ascii="Times New Roman" w:hAnsi="Times New Roman" w:cs="Times New Roman"/>
          <w:sz w:val="24"/>
          <w:szCs w:val="24"/>
        </w:rPr>
        <w:t>and nutrition components with behaviour change</w:t>
      </w:r>
      <w:r w:rsidR="00654795">
        <w:rPr>
          <w:rFonts w:ascii="Times New Roman" w:hAnsi="Times New Roman" w:cs="Times New Roman"/>
          <w:sz w:val="24"/>
          <w:szCs w:val="24"/>
        </w:rPr>
        <w:t xml:space="preserve"> </w:t>
      </w:r>
      <w:r w:rsidR="00654795" w:rsidRPr="00654795">
        <w:rPr>
          <w:rFonts w:ascii="Times New Roman" w:hAnsi="Times New Roman" w:cs="Times New Roman"/>
          <w:sz w:val="24"/>
          <w:szCs w:val="24"/>
        </w:rPr>
        <w:t>support.</w:t>
      </w:r>
      <w:r w:rsidR="00654795">
        <w:rPr>
          <w:rFonts w:ascii="Times New Roman" w:hAnsi="Times New Roman" w:cs="Times New Roman"/>
          <w:sz w:val="24"/>
          <w:szCs w:val="24"/>
        </w:rPr>
        <w:t xml:space="preserve"> </w:t>
      </w:r>
      <w:r w:rsidR="00BC43B8">
        <w:rPr>
          <w:rFonts w:ascii="Times New Roman" w:hAnsi="Times New Roman" w:cs="Times New Roman"/>
          <w:sz w:val="24"/>
          <w:szCs w:val="24"/>
        </w:rPr>
        <w:t>T</w:t>
      </w:r>
      <w:r w:rsidR="00BC43B8" w:rsidRPr="00BC43B8">
        <w:rPr>
          <w:rFonts w:ascii="Times New Roman" w:hAnsi="Times New Roman" w:cs="Times New Roman"/>
          <w:sz w:val="24"/>
          <w:szCs w:val="24"/>
        </w:rPr>
        <w:t>o increase participants’</w:t>
      </w:r>
      <w:r w:rsidR="00BC43B8">
        <w:rPr>
          <w:rFonts w:ascii="Times New Roman" w:hAnsi="Times New Roman" w:cs="Times New Roman"/>
          <w:sz w:val="24"/>
          <w:szCs w:val="24"/>
        </w:rPr>
        <w:t xml:space="preserve"> </w:t>
      </w:r>
      <w:r w:rsidR="00BC43B8" w:rsidRPr="00BC43B8">
        <w:rPr>
          <w:rFonts w:ascii="Times New Roman" w:hAnsi="Times New Roman" w:cs="Times New Roman"/>
          <w:sz w:val="24"/>
          <w:szCs w:val="24"/>
        </w:rPr>
        <w:t>confidence and autonomy to engage with PA and nutrition</w:t>
      </w:r>
      <w:r w:rsidR="00045B64">
        <w:rPr>
          <w:rFonts w:ascii="Times New Roman" w:hAnsi="Times New Roman" w:cs="Times New Roman"/>
          <w:sz w:val="24"/>
          <w:szCs w:val="24"/>
        </w:rPr>
        <w:t>,</w:t>
      </w:r>
      <w:r w:rsidR="00961CD9">
        <w:rPr>
          <w:rFonts w:ascii="Times New Roman" w:hAnsi="Times New Roman" w:cs="Times New Roman"/>
          <w:sz w:val="24"/>
          <w:szCs w:val="24"/>
        </w:rPr>
        <w:t xml:space="preserve"> </w:t>
      </w:r>
      <w:r w:rsidR="00BF358D">
        <w:rPr>
          <w:rFonts w:ascii="Times New Roman" w:hAnsi="Times New Roman" w:cs="Times New Roman"/>
          <w:sz w:val="24"/>
          <w:szCs w:val="24"/>
        </w:rPr>
        <w:t>volunteers deliver</w:t>
      </w:r>
      <w:r w:rsidR="00FB5782">
        <w:rPr>
          <w:rFonts w:ascii="Times New Roman" w:hAnsi="Times New Roman" w:cs="Times New Roman"/>
          <w:sz w:val="24"/>
          <w:szCs w:val="24"/>
        </w:rPr>
        <w:t>ed</w:t>
      </w:r>
      <w:r w:rsidR="00BF358D">
        <w:rPr>
          <w:rFonts w:ascii="Times New Roman" w:hAnsi="Times New Roman" w:cs="Times New Roman"/>
          <w:sz w:val="24"/>
          <w:szCs w:val="24"/>
        </w:rPr>
        <w:t xml:space="preserve"> </w:t>
      </w:r>
      <w:r w:rsidR="00B2125F">
        <w:rPr>
          <w:rFonts w:ascii="Times New Roman" w:hAnsi="Times New Roman" w:cs="Times New Roman"/>
          <w:sz w:val="24"/>
          <w:szCs w:val="24"/>
        </w:rPr>
        <w:t>the intervention using ‘</w:t>
      </w:r>
      <w:r w:rsidR="003C3273">
        <w:rPr>
          <w:rFonts w:ascii="Times New Roman" w:hAnsi="Times New Roman" w:cs="Times New Roman"/>
          <w:sz w:val="24"/>
          <w:szCs w:val="24"/>
        </w:rPr>
        <w:t>healthy conversation skill</w:t>
      </w:r>
      <w:r w:rsidR="00B2125F">
        <w:rPr>
          <w:rFonts w:ascii="Times New Roman" w:hAnsi="Times New Roman" w:cs="Times New Roman"/>
          <w:sz w:val="24"/>
          <w:szCs w:val="24"/>
        </w:rPr>
        <w:t>s’ developed by</w:t>
      </w:r>
      <w:r w:rsidR="004F46A7">
        <w:rPr>
          <w:rFonts w:ascii="Times New Roman" w:hAnsi="Times New Roman" w:cs="Times New Roman"/>
          <w:sz w:val="24"/>
          <w:szCs w:val="24"/>
        </w:rPr>
        <w:t xml:space="preserve"> the N</w:t>
      </w:r>
      <w:r w:rsidR="008B6377">
        <w:rPr>
          <w:rFonts w:ascii="Times New Roman" w:hAnsi="Times New Roman" w:cs="Times New Roman"/>
          <w:sz w:val="24"/>
          <w:szCs w:val="24"/>
        </w:rPr>
        <w:t>HS</w:t>
      </w:r>
      <w:r w:rsidR="004F46A7">
        <w:rPr>
          <w:rFonts w:ascii="Times New Roman" w:hAnsi="Times New Roman" w:cs="Times New Roman"/>
          <w:sz w:val="24"/>
          <w:szCs w:val="24"/>
        </w:rPr>
        <w:t xml:space="preserve"> initiative of</w:t>
      </w:r>
      <w:r w:rsidR="00B2125F">
        <w:rPr>
          <w:rFonts w:ascii="Times New Roman" w:hAnsi="Times New Roman" w:cs="Times New Roman"/>
          <w:sz w:val="24"/>
          <w:szCs w:val="24"/>
        </w:rPr>
        <w:t xml:space="preserve"> ‘making every contact count’</w:t>
      </w:r>
      <w:r w:rsidR="00313F0A">
        <w:rPr>
          <w:rFonts w:ascii="Times New Roman" w:hAnsi="Times New Roman" w:cs="Times New Roman"/>
          <w:sz w:val="24"/>
          <w:szCs w:val="24"/>
        </w:rPr>
        <w:t xml:space="preserve"> (MECC)</w:t>
      </w:r>
      <w:r w:rsidR="00843911">
        <w:rPr>
          <w:rFonts w:ascii="Times New Roman" w:hAnsi="Times New Roman" w:cs="Times New Roman"/>
          <w:sz w:val="24"/>
          <w:szCs w:val="24"/>
        </w:rPr>
        <w:t xml:space="preserve"> </w:t>
      </w:r>
      <w:r w:rsidR="006E456D">
        <w:rPr>
          <w:rFonts w:ascii="Times New Roman" w:hAnsi="Times New Roman" w:cs="Times New Roman"/>
          <w:sz w:val="24"/>
          <w:szCs w:val="24"/>
        </w:rPr>
        <w:fldChar w:fldCharType="begin">
          <w:fldData xml:space="preserve">PEVuZE5vdGU+PENpdGU+PEF1dGhvcj5Ib2xsaXM8L0F1dGhvcj48WWVhcj4yMDIxPC9ZZWFyPjxS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</w:fldData>
        </w:fldChar>
      </w:r>
      <w:r w:rsidR="00694093">
        <w:rPr>
          <w:rFonts w:ascii="Times New Roman" w:hAnsi="Times New Roman" w:cs="Times New Roman"/>
          <w:sz w:val="24"/>
          <w:szCs w:val="24"/>
        </w:rPr>
        <w:instrText xml:space="preserve"> ADDIN EN.CITE </w:instrText>
      </w:r>
      <w:r w:rsidR="00694093">
        <w:rPr>
          <w:rFonts w:ascii="Times New Roman" w:hAnsi="Times New Roman" w:cs="Times New Roman"/>
          <w:sz w:val="24"/>
          <w:szCs w:val="24"/>
        </w:rPr>
        <w:fldChar w:fldCharType="begin">
          <w:fldData xml:space="preserve">PEVuZE5vdGU+PENpdGU+PEF1dGhvcj5Ib2xsaXM8L0F1dGhvcj48WWVhcj4yMDIxPC9ZZWFyPjxS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</w:fldData>
        </w:fldChar>
      </w:r>
      <w:r w:rsidR="00694093">
        <w:rPr>
          <w:rFonts w:ascii="Times New Roman" w:hAnsi="Times New Roman" w:cs="Times New Roman"/>
          <w:sz w:val="24"/>
          <w:szCs w:val="24"/>
        </w:rPr>
        <w:instrText xml:space="preserve"> ADDIN EN.CITE.DATA </w:instrText>
      </w:r>
      <w:r w:rsidR="00694093">
        <w:rPr>
          <w:rFonts w:ascii="Times New Roman" w:hAnsi="Times New Roman" w:cs="Times New Roman"/>
          <w:sz w:val="24"/>
          <w:szCs w:val="24"/>
        </w:rPr>
      </w:r>
      <w:r w:rsidR="00694093">
        <w:rPr>
          <w:rFonts w:ascii="Times New Roman" w:hAnsi="Times New Roman" w:cs="Times New Roman"/>
          <w:sz w:val="24"/>
          <w:szCs w:val="24"/>
        </w:rPr>
        <w:fldChar w:fldCharType="end"/>
      </w:r>
      <w:r w:rsidR="006E456D">
        <w:rPr>
          <w:rFonts w:ascii="Times New Roman" w:hAnsi="Times New Roman" w:cs="Times New Roman"/>
          <w:sz w:val="24"/>
          <w:szCs w:val="24"/>
        </w:rPr>
      </w:r>
      <w:r w:rsidR="006E456D">
        <w:rPr>
          <w:rFonts w:ascii="Times New Roman" w:hAnsi="Times New Roman" w:cs="Times New Roman"/>
          <w:sz w:val="24"/>
          <w:szCs w:val="24"/>
        </w:rPr>
        <w:fldChar w:fldCharType="separate"/>
      </w:r>
      <w:r w:rsidR="00694093">
        <w:rPr>
          <w:rFonts w:ascii="Times New Roman" w:hAnsi="Times New Roman" w:cs="Times New Roman"/>
          <w:noProof/>
          <w:sz w:val="24"/>
          <w:szCs w:val="24"/>
        </w:rPr>
        <w:t>[29]</w:t>
      </w:r>
      <w:r w:rsidR="006E456D">
        <w:rPr>
          <w:rFonts w:ascii="Times New Roman" w:hAnsi="Times New Roman" w:cs="Times New Roman"/>
          <w:sz w:val="24"/>
          <w:szCs w:val="24"/>
        </w:rPr>
        <w:fldChar w:fldCharType="end"/>
      </w:r>
      <w:r w:rsidR="00B2125F">
        <w:rPr>
          <w:rFonts w:ascii="Times New Roman" w:hAnsi="Times New Roman" w:cs="Times New Roman"/>
          <w:sz w:val="24"/>
          <w:szCs w:val="24"/>
        </w:rPr>
        <w:t>.</w:t>
      </w:r>
      <w:r w:rsidR="00B57787">
        <w:rPr>
          <w:rFonts w:ascii="Times New Roman" w:hAnsi="Times New Roman" w:cs="Times New Roman"/>
          <w:sz w:val="24"/>
          <w:szCs w:val="24"/>
        </w:rPr>
        <w:t xml:space="preserve"> </w:t>
      </w:r>
      <w:r w:rsidR="00313F0A">
        <w:rPr>
          <w:rFonts w:ascii="Times New Roman" w:hAnsi="Times New Roman" w:cs="Times New Roman"/>
          <w:sz w:val="24"/>
          <w:szCs w:val="24"/>
        </w:rPr>
        <w:t xml:space="preserve">The MECC approach </w:t>
      </w:r>
      <w:r w:rsidR="0072483A">
        <w:rPr>
          <w:rFonts w:ascii="Times New Roman" w:hAnsi="Times New Roman" w:cs="Times New Roman"/>
          <w:sz w:val="24"/>
          <w:szCs w:val="24"/>
        </w:rPr>
        <w:t xml:space="preserve">advocates person-centred </w:t>
      </w:r>
      <w:r w:rsidR="00507487">
        <w:rPr>
          <w:rFonts w:ascii="Times New Roman" w:hAnsi="Times New Roman" w:cs="Times New Roman"/>
          <w:sz w:val="24"/>
          <w:szCs w:val="24"/>
        </w:rPr>
        <w:t xml:space="preserve">conversations </w:t>
      </w:r>
      <w:r w:rsidR="00EF428E">
        <w:rPr>
          <w:rFonts w:ascii="Times New Roman" w:hAnsi="Times New Roman" w:cs="Times New Roman"/>
          <w:sz w:val="24"/>
          <w:szCs w:val="24"/>
        </w:rPr>
        <w:t xml:space="preserve">and </w:t>
      </w:r>
      <w:r w:rsidR="00EF7BF8">
        <w:rPr>
          <w:rFonts w:ascii="Times New Roman" w:hAnsi="Times New Roman" w:cs="Times New Roman"/>
          <w:sz w:val="24"/>
          <w:szCs w:val="24"/>
        </w:rPr>
        <w:t xml:space="preserve">has </w:t>
      </w:r>
      <w:r w:rsidR="00313F0A">
        <w:rPr>
          <w:rFonts w:ascii="Times New Roman" w:hAnsi="Times New Roman" w:cs="Times New Roman"/>
          <w:sz w:val="24"/>
          <w:szCs w:val="24"/>
        </w:rPr>
        <w:t>foundations in self-determination theory</w:t>
      </w:r>
      <w:r w:rsidR="001E6985">
        <w:rPr>
          <w:rFonts w:ascii="Times New Roman" w:hAnsi="Times New Roman" w:cs="Times New Roman"/>
          <w:sz w:val="24"/>
          <w:szCs w:val="24"/>
        </w:rPr>
        <w:t>, in which</w:t>
      </w:r>
      <w:r w:rsidR="00EF428E">
        <w:rPr>
          <w:rFonts w:ascii="Times New Roman" w:hAnsi="Times New Roman" w:cs="Times New Roman"/>
          <w:sz w:val="24"/>
          <w:szCs w:val="24"/>
        </w:rPr>
        <w:t xml:space="preserve"> </w:t>
      </w:r>
      <w:r w:rsidR="00397EB2">
        <w:rPr>
          <w:rFonts w:ascii="Times New Roman" w:hAnsi="Times New Roman" w:cs="Times New Roman"/>
          <w:sz w:val="24"/>
          <w:szCs w:val="24"/>
        </w:rPr>
        <w:t xml:space="preserve">health behaviour change, such as improved exercise participation and adherence, are </w:t>
      </w:r>
      <w:r w:rsidR="00E654D3">
        <w:rPr>
          <w:rFonts w:ascii="Times New Roman" w:hAnsi="Times New Roman" w:cs="Times New Roman"/>
          <w:sz w:val="24"/>
          <w:szCs w:val="24"/>
        </w:rPr>
        <w:t>increased and sustained through providing an environment that fosters autonomy</w:t>
      </w:r>
      <w:r w:rsidR="00273824">
        <w:rPr>
          <w:rFonts w:ascii="Times New Roman" w:hAnsi="Times New Roman" w:cs="Times New Roman"/>
          <w:sz w:val="24"/>
          <w:szCs w:val="24"/>
        </w:rPr>
        <w:t xml:space="preserve"> (</w:t>
      </w:r>
      <w:r w:rsidR="005F5DF2">
        <w:rPr>
          <w:rFonts w:ascii="Times New Roman" w:hAnsi="Times New Roman" w:cs="Times New Roman"/>
          <w:sz w:val="24"/>
          <w:szCs w:val="24"/>
        </w:rPr>
        <w:t xml:space="preserve">e.g., </w:t>
      </w:r>
      <w:r w:rsidR="0001088D">
        <w:rPr>
          <w:rFonts w:ascii="Times New Roman" w:hAnsi="Times New Roman" w:cs="Times New Roman"/>
          <w:sz w:val="24"/>
          <w:szCs w:val="24"/>
        </w:rPr>
        <w:t>health behaviours</w:t>
      </w:r>
      <w:r w:rsidR="005F5DF2">
        <w:rPr>
          <w:rFonts w:ascii="Times New Roman" w:hAnsi="Times New Roman" w:cs="Times New Roman"/>
          <w:sz w:val="24"/>
          <w:szCs w:val="24"/>
        </w:rPr>
        <w:t xml:space="preserve"> align with</w:t>
      </w:r>
      <w:r w:rsidR="00433EFE">
        <w:rPr>
          <w:rFonts w:ascii="Times New Roman" w:hAnsi="Times New Roman" w:cs="Times New Roman"/>
          <w:sz w:val="24"/>
          <w:szCs w:val="24"/>
        </w:rPr>
        <w:t xml:space="preserve"> personal value</w:t>
      </w:r>
      <w:r w:rsidR="005F5DF2">
        <w:rPr>
          <w:rFonts w:ascii="Times New Roman" w:hAnsi="Times New Roman" w:cs="Times New Roman"/>
          <w:sz w:val="24"/>
          <w:szCs w:val="24"/>
        </w:rPr>
        <w:t>s)</w:t>
      </w:r>
      <w:r w:rsidR="00E654D3">
        <w:rPr>
          <w:rFonts w:ascii="Times New Roman" w:hAnsi="Times New Roman" w:cs="Times New Roman"/>
          <w:sz w:val="24"/>
          <w:szCs w:val="24"/>
        </w:rPr>
        <w:t>, competence</w:t>
      </w:r>
      <w:r w:rsidR="005F5DF2">
        <w:rPr>
          <w:rFonts w:ascii="Times New Roman" w:hAnsi="Times New Roman" w:cs="Times New Roman"/>
          <w:sz w:val="24"/>
          <w:szCs w:val="24"/>
        </w:rPr>
        <w:t xml:space="preserve"> (e.g., </w:t>
      </w:r>
      <w:r w:rsidR="00817721">
        <w:rPr>
          <w:rFonts w:ascii="Times New Roman" w:hAnsi="Times New Roman" w:cs="Times New Roman"/>
          <w:sz w:val="24"/>
          <w:szCs w:val="24"/>
        </w:rPr>
        <w:t>confidence</w:t>
      </w:r>
      <w:r w:rsidR="00457EE9">
        <w:rPr>
          <w:rFonts w:ascii="Times New Roman" w:hAnsi="Times New Roman" w:cs="Times New Roman"/>
          <w:sz w:val="24"/>
          <w:szCs w:val="24"/>
        </w:rPr>
        <w:t xml:space="preserve"> and skil</w:t>
      </w:r>
      <w:r w:rsidR="00B43ECB">
        <w:rPr>
          <w:rFonts w:ascii="Times New Roman" w:hAnsi="Times New Roman" w:cs="Times New Roman"/>
          <w:sz w:val="24"/>
          <w:szCs w:val="24"/>
        </w:rPr>
        <w:t>l</w:t>
      </w:r>
      <w:r w:rsidR="00457EE9">
        <w:rPr>
          <w:rFonts w:ascii="Times New Roman" w:hAnsi="Times New Roman" w:cs="Times New Roman"/>
          <w:sz w:val="24"/>
          <w:szCs w:val="24"/>
        </w:rPr>
        <w:t>s</w:t>
      </w:r>
      <w:r w:rsidR="00817721">
        <w:rPr>
          <w:rFonts w:ascii="Times New Roman" w:hAnsi="Times New Roman" w:cs="Times New Roman"/>
          <w:sz w:val="24"/>
          <w:szCs w:val="24"/>
        </w:rPr>
        <w:t xml:space="preserve"> to </w:t>
      </w:r>
      <w:r w:rsidR="00B24F23">
        <w:rPr>
          <w:rFonts w:ascii="Times New Roman" w:hAnsi="Times New Roman" w:cs="Times New Roman"/>
          <w:sz w:val="24"/>
          <w:szCs w:val="24"/>
        </w:rPr>
        <w:t>engage in health behaviours)</w:t>
      </w:r>
      <w:r w:rsidR="00E654D3">
        <w:rPr>
          <w:rFonts w:ascii="Times New Roman" w:hAnsi="Times New Roman" w:cs="Times New Roman"/>
          <w:sz w:val="24"/>
          <w:szCs w:val="24"/>
        </w:rPr>
        <w:t>, and relatedness</w:t>
      </w:r>
      <w:r w:rsidR="003B4138">
        <w:rPr>
          <w:rFonts w:ascii="Times New Roman" w:hAnsi="Times New Roman" w:cs="Times New Roman"/>
          <w:sz w:val="24"/>
          <w:szCs w:val="24"/>
        </w:rPr>
        <w:t xml:space="preserve"> (</w:t>
      </w:r>
      <w:r w:rsidR="005F5DF2">
        <w:rPr>
          <w:rFonts w:ascii="Times New Roman" w:hAnsi="Times New Roman" w:cs="Times New Roman"/>
          <w:sz w:val="24"/>
          <w:szCs w:val="24"/>
        </w:rPr>
        <w:t>e.g.</w:t>
      </w:r>
      <w:r w:rsidR="003B4138">
        <w:rPr>
          <w:rFonts w:ascii="Times New Roman" w:hAnsi="Times New Roman" w:cs="Times New Roman"/>
          <w:sz w:val="24"/>
          <w:szCs w:val="24"/>
        </w:rPr>
        <w:t>, perceptions of personal connection with others)</w:t>
      </w:r>
      <w:r w:rsidR="00D5474A">
        <w:rPr>
          <w:rFonts w:ascii="Times New Roman" w:hAnsi="Times New Roman" w:cs="Times New Roman"/>
          <w:sz w:val="24"/>
          <w:szCs w:val="24"/>
        </w:rPr>
        <w:t xml:space="preserve"> </w:t>
      </w:r>
      <w:r w:rsidR="00926933">
        <w:rPr>
          <w:rFonts w:ascii="Times New Roman" w:hAnsi="Times New Roman" w:cs="Times New Roman"/>
          <w:sz w:val="24"/>
          <w:szCs w:val="24"/>
        </w:rPr>
        <w:fldChar w:fldCharType="begin">
          <w:fldData xml:space="preserve">PEVuZE5vdGU+PENpdGU+PEF1dGhvcj5Kb25lczwvQXV0aG9yPjxZZWFyPjIwMjA8L1llYXI+PFJl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</w:fldData>
        </w:fldChar>
      </w:r>
      <w:r w:rsidR="00694093">
        <w:rPr>
          <w:rFonts w:ascii="Times New Roman" w:hAnsi="Times New Roman" w:cs="Times New Roman"/>
          <w:sz w:val="24"/>
          <w:szCs w:val="24"/>
        </w:rPr>
        <w:instrText xml:space="preserve"> ADDIN EN.CITE </w:instrText>
      </w:r>
      <w:r w:rsidR="00694093">
        <w:rPr>
          <w:rFonts w:ascii="Times New Roman" w:hAnsi="Times New Roman" w:cs="Times New Roman"/>
          <w:sz w:val="24"/>
          <w:szCs w:val="24"/>
        </w:rPr>
        <w:fldChar w:fldCharType="begin">
          <w:fldData xml:space="preserve">PEVuZE5vdGU+PENpdGU+PEF1dGhvcj5Kb25lczwvQXV0aG9yPjxZZWFyPjIwMjA8L1llYXI+PFJl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</w:fldData>
        </w:fldChar>
      </w:r>
      <w:r w:rsidR="00694093">
        <w:rPr>
          <w:rFonts w:ascii="Times New Roman" w:hAnsi="Times New Roman" w:cs="Times New Roman"/>
          <w:sz w:val="24"/>
          <w:szCs w:val="24"/>
        </w:rPr>
        <w:instrText xml:space="preserve"> ADDIN EN.CITE.DATA </w:instrText>
      </w:r>
      <w:r w:rsidR="00694093">
        <w:rPr>
          <w:rFonts w:ascii="Times New Roman" w:hAnsi="Times New Roman" w:cs="Times New Roman"/>
          <w:sz w:val="24"/>
          <w:szCs w:val="24"/>
        </w:rPr>
      </w:r>
      <w:r w:rsidR="00694093">
        <w:rPr>
          <w:rFonts w:ascii="Times New Roman" w:hAnsi="Times New Roman" w:cs="Times New Roman"/>
          <w:sz w:val="24"/>
          <w:szCs w:val="24"/>
        </w:rPr>
        <w:fldChar w:fldCharType="end"/>
      </w:r>
      <w:r w:rsidR="00926933">
        <w:rPr>
          <w:rFonts w:ascii="Times New Roman" w:hAnsi="Times New Roman" w:cs="Times New Roman"/>
          <w:sz w:val="24"/>
          <w:szCs w:val="24"/>
        </w:rPr>
      </w:r>
      <w:r w:rsidR="00926933">
        <w:rPr>
          <w:rFonts w:ascii="Times New Roman" w:hAnsi="Times New Roman" w:cs="Times New Roman"/>
          <w:sz w:val="24"/>
          <w:szCs w:val="24"/>
        </w:rPr>
        <w:fldChar w:fldCharType="separate"/>
      </w:r>
      <w:r w:rsidR="00694093">
        <w:rPr>
          <w:rFonts w:ascii="Times New Roman" w:hAnsi="Times New Roman" w:cs="Times New Roman"/>
          <w:noProof/>
          <w:sz w:val="24"/>
          <w:szCs w:val="24"/>
        </w:rPr>
        <w:t>[30, 31]</w:t>
      </w:r>
      <w:r w:rsidR="00926933">
        <w:rPr>
          <w:rFonts w:ascii="Times New Roman" w:hAnsi="Times New Roman" w:cs="Times New Roman"/>
          <w:sz w:val="24"/>
          <w:szCs w:val="24"/>
        </w:rPr>
        <w:fldChar w:fldCharType="end"/>
      </w:r>
      <w:r w:rsidR="00D5474A">
        <w:rPr>
          <w:rFonts w:ascii="Times New Roman" w:hAnsi="Times New Roman" w:cs="Times New Roman"/>
          <w:sz w:val="24"/>
          <w:szCs w:val="24"/>
        </w:rPr>
        <w:t>.</w:t>
      </w:r>
      <w:r w:rsidR="001E6985">
        <w:rPr>
          <w:rFonts w:ascii="Times New Roman" w:hAnsi="Times New Roman" w:cs="Times New Roman"/>
          <w:sz w:val="24"/>
          <w:szCs w:val="24"/>
        </w:rPr>
        <w:t xml:space="preserve"> </w:t>
      </w:r>
      <w:r w:rsidR="00900EA7">
        <w:rPr>
          <w:rFonts w:ascii="Times New Roman" w:hAnsi="Times New Roman" w:cs="Times New Roman"/>
          <w:sz w:val="24"/>
          <w:szCs w:val="24"/>
        </w:rPr>
        <w:t xml:space="preserve"> </w:t>
      </w:r>
      <w:r w:rsidR="00E7708F">
        <w:rPr>
          <w:rFonts w:ascii="Times New Roman" w:hAnsi="Times New Roman" w:cs="Times New Roman"/>
          <w:sz w:val="24"/>
          <w:szCs w:val="24"/>
        </w:rPr>
        <w:t xml:space="preserve"> </w:t>
      </w:r>
      <w:r w:rsidR="000C398A">
        <w:rPr>
          <w:rFonts w:ascii="Times New Roman" w:hAnsi="Times New Roman" w:cs="Times New Roman"/>
          <w:sz w:val="24"/>
          <w:szCs w:val="24"/>
        </w:rPr>
        <w:t xml:space="preserve"> </w:t>
      </w:r>
    </w:p>
    <w:p w14:paraId="415A6A3D" w14:textId="13C33952" w:rsidR="0026460E" w:rsidRDefault="007D1F9C" w:rsidP="00901D00">
      <w:pPr>
        <w:spacing w:after="0" w:line="480" w:lineRule="auto"/>
        <w:ind w:firstLine="720"/>
        <w:rPr>
          <w:rFonts w:ascii="Times New Roman" w:hAnsi="Times New Roman" w:cs="Times New Roman"/>
          <w:sz w:val="24"/>
          <w:szCs w:val="24"/>
        </w:rPr>
      </w:pPr>
      <w:r w:rsidRPr="0026460E">
        <w:rPr>
          <w:rFonts w:ascii="Times New Roman" w:hAnsi="Times New Roman" w:cs="Times New Roman"/>
          <w:sz w:val="24"/>
          <w:szCs w:val="24"/>
        </w:rPr>
        <w:t>This study aim</w:t>
      </w:r>
      <w:r>
        <w:rPr>
          <w:rFonts w:ascii="Times New Roman" w:hAnsi="Times New Roman" w:cs="Times New Roman"/>
          <w:sz w:val="24"/>
          <w:szCs w:val="24"/>
        </w:rPr>
        <w:t>ed</w:t>
      </w:r>
      <w:r w:rsidRPr="0026460E">
        <w:rPr>
          <w:rFonts w:ascii="Times New Roman" w:hAnsi="Times New Roman" w:cs="Times New Roman"/>
          <w:sz w:val="24"/>
          <w:szCs w:val="24"/>
        </w:rPr>
        <w:t xml:space="preserve"> to explore the feasibility and acceptability</w:t>
      </w:r>
      <w:r>
        <w:rPr>
          <w:rFonts w:ascii="Times New Roman" w:hAnsi="Times New Roman" w:cs="Times New Roman"/>
          <w:sz w:val="24"/>
          <w:szCs w:val="24"/>
        </w:rPr>
        <w:t xml:space="preserve"> </w:t>
      </w:r>
      <w:r w:rsidRPr="0026460E">
        <w:rPr>
          <w:rFonts w:ascii="Times New Roman" w:hAnsi="Times New Roman" w:cs="Times New Roman"/>
          <w:sz w:val="24"/>
          <w:szCs w:val="24"/>
        </w:rPr>
        <w:t>of training volunteers to deliver a</w:t>
      </w:r>
      <w:r>
        <w:rPr>
          <w:rFonts w:ascii="Times New Roman" w:hAnsi="Times New Roman" w:cs="Times New Roman"/>
          <w:sz w:val="24"/>
          <w:szCs w:val="24"/>
        </w:rPr>
        <w:t xml:space="preserve"> remote </w:t>
      </w:r>
      <w:r w:rsidRPr="0026460E">
        <w:rPr>
          <w:rFonts w:ascii="Times New Roman" w:hAnsi="Times New Roman" w:cs="Times New Roman"/>
          <w:sz w:val="24"/>
          <w:szCs w:val="24"/>
        </w:rPr>
        <w:t>multimodal intervention, including exercise, behaviour</w:t>
      </w:r>
      <w:r w:rsidR="00A7663B">
        <w:rPr>
          <w:rFonts w:ascii="Times New Roman" w:hAnsi="Times New Roman" w:cs="Times New Roman"/>
          <w:sz w:val="24"/>
          <w:szCs w:val="24"/>
        </w:rPr>
        <w:t xml:space="preserve"> </w:t>
      </w:r>
      <w:r w:rsidRPr="0026460E">
        <w:rPr>
          <w:rFonts w:ascii="Times New Roman" w:hAnsi="Times New Roman" w:cs="Times New Roman"/>
          <w:sz w:val="24"/>
          <w:szCs w:val="24"/>
        </w:rPr>
        <w:t xml:space="preserve">change and nutrition </w:t>
      </w:r>
      <w:r w:rsidR="00CC5C31">
        <w:rPr>
          <w:rFonts w:ascii="Times New Roman" w:hAnsi="Times New Roman" w:cs="Times New Roman"/>
          <w:sz w:val="24"/>
          <w:szCs w:val="24"/>
        </w:rPr>
        <w:t>guidance</w:t>
      </w:r>
      <w:r w:rsidRPr="0026460E">
        <w:rPr>
          <w:rFonts w:ascii="Times New Roman" w:hAnsi="Times New Roman" w:cs="Times New Roman"/>
          <w:sz w:val="24"/>
          <w:szCs w:val="24"/>
        </w:rPr>
        <w:t xml:space="preserve">, </w:t>
      </w:r>
      <w:r w:rsidR="00CC5C31">
        <w:rPr>
          <w:rFonts w:ascii="Times New Roman" w:hAnsi="Times New Roman" w:cs="Times New Roman"/>
          <w:sz w:val="24"/>
          <w:szCs w:val="24"/>
        </w:rPr>
        <w:t>for</w:t>
      </w:r>
      <w:r w:rsidRPr="0026460E">
        <w:rPr>
          <w:rFonts w:ascii="Times New Roman" w:hAnsi="Times New Roman" w:cs="Times New Roman"/>
          <w:sz w:val="24"/>
          <w:szCs w:val="24"/>
        </w:rPr>
        <w:t xml:space="preserve"> older people </w:t>
      </w:r>
      <w:r w:rsidR="007F062F">
        <w:rPr>
          <w:rFonts w:ascii="Times New Roman" w:hAnsi="Times New Roman" w:cs="Times New Roman"/>
          <w:sz w:val="24"/>
          <w:szCs w:val="24"/>
        </w:rPr>
        <w:t xml:space="preserve">living </w:t>
      </w:r>
      <w:r w:rsidRPr="0026460E">
        <w:rPr>
          <w:rFonts w:ascii="Times New Roman" w:hAnsi="Times New Roman" w:cs="Times New Roman"/>
          <w:sz w:val="24"/>
          <w:szCs w:val="24"/>
        </w:rPr>
        <w:t>with frailty</w:t>
      </w:r>
      <w:r>
        <w:rPr>
          <w:rFonts w:ascii="Times New Roman" w:hAnsi="Times New Roman" w:cs="Times New Roman"/>
          <w:sz w:val="24"/>
          <w:szCs w:val="24"/>
        </w:rPr>
        <w:t xml:space="preserve"> </w:t>
      </w:r>
      <w:r w:rsidR="007F062F">
        <w:rPr>
          <w:rFonts w:ascii="Times New Roman" w:hAnsi="Times New Roman" w:cs="Times New Roman"/>
          <w:sz w:val="24"/>
          <w:szCs w:val="24"/>
        </w:rPr>
        <w:t>after</w:t>
      </w:r>
      <w:r w:rsidRPr="0026460E">
        <w:rPr>
          <w:rFonts w:ascii="Times New Roman" w:hAnsi="Times New Roman" w:cs="Times New Roman"/>
          <w:sz w:val="24"/>
          <w:szCs w:val="24"/>
        </w:rPr>
        <w:t xml:space="preserve"> hospital</w:t>
      </w:r>
      <w:r w:rsidR="00E60C38">
        <w:rPr>
          <w:rFonts w:ascii="Times New Roman" w:hAnsi="Times New Roman" w:cs="Times New Roman"/>
          <w:sz w:val="24"/>
          <w:szCs w:val="24"/>
        </w:rPr>
        <w:t xml:space="preserve"> discharge</w:t>
      </w:r>
      <w:r w:rsidRPr="0026460E">
        <w:rPr>
          <w:rFonts w:ascii="Times New Roman" w:hAnsi="Times New Roman" w:cs="Times New Roman"/>
          <w:sz w:val="24"/>
          <w:szCs w:val="24"/>
        </w:rPr>
        <w:t xml:space="preserve">. </w:t>
      </w:r>
    </w:p>
    <w:p w14:paraId="7155D7F0" w14:textId="28F55A52" w:rsidR="0026460E" w:rsidRPr="0026460E" w:rsidRDefault="007D1F9C" w:rsidP="00901D00">
      <w:pPr>
        <w:spacing w:after="0" w:line="480" w:lineRule="auto"/>
        <w:ind w:firstLine="720"/>
        <w:rPr>
          <w:rFonts w:ascii="Times New Roman" w:hAnsi="Times New Roman" w:cs="Times New Roman"/>
          <w:sz w:val="24"/>
          <w:szCs w:val="24"/>
        </w:rPr>
      </w:pPr>
      <w:r w:rsidRPr="0026460E">
        <w:rPr>
          <w:rFonts w:ascii="Times New Roman" w:hAnsi="Times New Roman" w:cs="Times New Roman"/>
          <w:sz w:val="24"/>
          <w:szCs w:val="24"/>
        </w:rPr>
        <w:lastRenderedPageBreak/>
        <w:t xml:space="preserve">Objectives of this study </w:t>
      </w:r>
      <w:r>
        <w:rPr>
          <w:rFonts w:ascii="Times New Roman" w:hAnsi="Times New Roman" w:cs="Times New Roman"/>
          <w:sz w:val="24"/>
          <w:szCs w:val="24"/>
        </w:rPr>
        <w:t>were</w:t>
      </w:r>
      <w:r w:rsidRPr="0026460E">
        <w:rPr>
          <w:rFonts w:ascii="Times New Roman" w:hAnsi="Times New Roman" w:cs="Times New Roman"/>
          <w:sz w:val="24"/>
          <w:szCs w:val="24"/>
        </w:rPr>
        <w:t xml:space="preserve"> to:</w:t>
      </w:r>
    </w:p>
    <w:p w14:paraId="0590B96D" w14:textId="3C972096" w:rsidR="0026460E" w:rsidRPr="0026460E" w:rsidRDefault="007D1F9C" w:rsidP="005A0919">
      <w:pPr>
        <w:spacing w:after="0" w:line="480" w:lineRule="auto"/>
        <w:rPr>
          <w:rFonts w:ascii="Times New Roman" w:hAnsi="Times New Roman" w:cs="Times New Roman"/>
          <w:sz w:val="24"/>
          <w:szCs w:val="24"/>
        </w:rPr>
      </w:pPr>
      <w:r w:rsidRPr="0026460E">
        <w:rPr>
          <w:rFonts w:ascii="Times New Roman" w:hAnsi="Times New Roman" w:cs="Times New Roman"/>
          <w:sz w:val="24"/>
          <w:szCs w:val="24"/>
        </w:rPr>
        <w:t>1. Develop a training programme for volunteers to support</w:t>
      </w:r>
      <w:r>
        <w:rPr>
          <w:rFonts w:ascii="Times New Roman" w:hAnsi="Times New Roman" w:cs="Times New Roman"/>
          <w:sz w:val="24"/>
          <w:szCs w:val="24"/>
        </w:rPr>
        <w:t xml:space="preserve"> </w:t>
      </w:r>
      <w:r w:rsidR="001867EF">
        <w:rPr>
          <w:rFonts w:ascii="Times New Roman" w:hAnsi="Times New Roman" w:cs="Times New Roman"/>
          <w:sz w:val="24"/>
          <w:szCs w:val="24"/>
        </w:rPr>
        <w:t>intervention</w:t>
      </w:r>
      <w:r w:rsidRPr="0026460E">
        <w:rPr>
          <w:rFonts w:ascii="Times New Roman" w:hAnsi="Times New Roman" w:cs="Times New Roman"/>
          <w:sz w:val="24"/>
          <w:szCs w:val="24"/>
        </w:rPr>
        <w:t xml:space="preserve"> delivery.</w:t>
      </w:r>
    </w:p>
    <w:p w14:paraId="03224554" w14:textId="363DE08D" w:rsidR="0026460E" w:rsidRPr="0026460E" w:rsidRDefault="007D1F9C" w:rsidP="005A0919">
      <w:pPr>
        <w:spacing w:after="0" w:line="480" w:lineRule="auto"/>
        <w:rPr>
          <w:rFonts w:ascii="Times New Roman" w:hAnsi="Times New Roman" w:cs="Times New Roman"/>
          <w:sz w:val="24"/>
          <w:szCs w:val="24"/>
        </w:rPr>
      </w:pPr>
      <w:r w:rsidRPr="0026460E">
        <w:rPr>
          <w:rFonts w:ascii="Times New Roman" w:hAnsi="Times New Roman" w:cs="Times New Roman"/>
          <w:sz w:val="24"/>
          <w:szCs w:val="24"/>
        </w:rPr>
        <w:t>2. Assess the feasibility of recruiting, training, and retaining</w:t>
      </w:r>
      <w:r>
        <w:rPr>
          <w:rFonts w:ascii="Times New Roman" w:hAnsi="Times New Roman" w:cs="Times New Roman"/>
          <w:sz w:val="24"/>
          <w:szCs w:val="24"/>
        </w:rPr>
        <w:t xml:space="preserve"> </w:t>
      </w:r>
      <w:r w:rsidRPr="0026460E">
        <w:rPr>
          <w:rFonts w:ascii="Times New Roman" w:hAnsi="Times New Roman" w:cs="Times New Roman"/>
          <w:sz w:val="24"/>
          <w:szCs w:val="24"/>
        </w:rPr>
        <w:t>volunteers.</w:t>
      </w:r>
    </w:p>
    <w:p w14:paraId="70038B9D" w14:textId="013CE5C0" w:rsidR="0026460E" w:rsidRPr="0026460E" w:rsidRDefault="007D1F9C" w:rsidP="005A0919">
      <w:pPr>
        <w:spacing w:after="0" w:line="480" w:lineRule="auto"/>
        <w:rPr>
          <w:rFonts w:ascii="Times New Roman" w:hAnsi="Times New Roman" w:cs="Times New Roman"/>
          <w:sz w:val="24"/>
          <w:szCs w:val="24"/>
        </w:rPr>
      </w:pPr>
      <w:r w:rsidRPr="0026460E">
        <w:rPr>
          <w:rFonts w:ascii="Times New Roman" w:hAnsi="Times New Roman" w:cs="Times New Roman"/>
          <w:sz w:val="24"/>
          <w:szCs w:val="24"/>
        </w:rPr>
        <w:t>3. Assess the feasibility of recruiting and retaining older</w:t>
      </w:r>
      <w:r>
        <w:rPr>
          <w:rFonts w:ascii="Times New Roman" w:hAnsi="Times New Roman" w:cs="Times New Roman"/>
          <w:sz w:val="24"/>
          <w:szCs w:val="24"/>
        </w:rPr>
        <w:t xml:space="preserve"> </w:t>
      </w:r>
      <w:r w:rsidRPr="0026460E">
        <w:rPr>
          <w:rFonts w:ascii="Times New Roman" w:hAnsi="Times New Roman" w:cs="Times New Roman"/>
          <w:sz w:val="24"/>
          <w:szCs w:val="24"/>
        </w:rPr>
        <w:t xml:space="preserve">adults with frailty to the </w:t>
      </w:r>
      <w:r w:rsidR="005B798E">
        <w:rPr>
          <w:rFonts w:ascii="Times New Roman" w:hAnsi="Times New Roman" w:cs="Times New Roman"/>
          <w:sz w:val="24"/>
          <w:szCs w:val="24"/>
        </w:rPr>
        <w:t>study</w:t>
      </w:r>
      <w:r w:rsidRPr="0026460E">
        <w:rPr>
          <w:rFonts w:ascii="Times New Roman" w:hAnsi="Times New Roman" w:cs="Times New Roman"/>
          <w:sz w:val="24"/>
          <w:szCs w:val="24"/>
        </w:rPr>
        <w:t>.</w:t>
      </w:r>
    </w:p>
    <w:p w14:paraId="68CF72AB" w14:textId="559D5D39" w:rsidR="00152251" w:rsidRPr="00E37E1A" w:rsidRDefault="007D1F9C" w:rsidP="005A0919">
      <w:pPr>
        <w:spacing w:after="0" w:line="480" w:lineRule="auto"/>
        <w:rPr>
          <w:rFonts w:ascii="Times New Roman" w:hAnsi="Times New Roman" w:cs="Times New Roman"/>
          <w:sz w:val="24"/>
          <w:szCs w:val="24"/>
        </w:rPr>
      </w:pPr>
      <w:r w:rsidRPr="0026460E">
        <w:rPr>
          <w:rFonts w:ascii="Times New Roman" w:hAnsi="Times New Roman" w:cs="Times New Roman"/>
          <w:sz w:val="24"/>
          <w:szCs w:val="24"/>
        </w:rPr>
        <w:t>4. Determine the acceptability of the intervention and</w:t>
      </w:r>
      <w:r>
        <w:rPr>
          <w:rFonts w:ascii="Times New Roman" w:hAnsi="Times New Roman" w:cs="Times New Roman"/>
          <w:sz w:val="24"/>
          <w:szCs w:val="24"/>
        </w:rPr>
        <w:t xml:space="preserve"> </w:t>
      </w:r>
      <w:r w:rsidRPr="0026460E">
        <w:rPr>
          <w:rFonts w:ascii="Times New Roman" w:hAnsi="Times New Roman" w:cs="Times New Roman"/>
          <w:sz w:val="24"/>
          <w:szCs w:val="24"/>
        </w:rPr>
        <w:t>explore barriers and facilitators to implementation.</w:t>
      </w:r>
    </w:p>
    <w:p w14:paraId="75D03D29" w14:textId="6A96E25C" w:rsidR="00251A94" w:rsidRDefault="007D1F9C" w:rsidP="00B43EC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0C5B5FED" w14:textId="02919C19" w:rsidR="00251A94" w:rsidRPr="00901D00" w:rsidRDefault="007D1F9C" w:rsidP="005A0919">
      <w:pPr>
        <w:spacing w:after="0" w:line="480" w:lineRule="auto"/>
        <w:rPr>
          <w:rFonts w:ascii="Times New Roman" w:hAnsi="Times New Roman" w:cs="Times New Roman"/>
          <w:i/>
          <w:iCs/>
          <w:sz w:val="24"/>
          <w:szCs w:val="24"/>
        </w:rPr>
      </w:pPr>
      <w:r w:rsidRPr="00901D00">
        <w:rPr>
          <w:rFonts w:ascii="Times New Roman" w:hAnsi="Times New Roman" w:cs="Times New Roman"/>
          <w:i/>
          <w:iCs/>
          <w:sz w:val="24"/>
          <w:szCs w:val="24"/>
        </w:rPr>
        <w:t>Study design</w:t>
      </w:r>
    </w:p>
    <w:p w14:paraId="373BDCF1" w14:textId="09848007" w:rsidR="00DE3189" w:rsidRDefault="007D1F9C" w:rsidP="005A091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quasi-experimental mixed-methods </w:t>
      </w:r>
      <w:r w:rsidR="002A698A">
        <w:rPr>
          <w:rFonts w:ascii="Times New Roman" w:hAnsi="Times New Roman" w:cs="Times New Roman"/>
          <w:sz w:val="24"/>
          <w:szCs w:val="24"/>
        </w:rPr>
        <w:t xml:space="preserve">feasibility </w:t>
      </w:r>
      <w:r w:rsidR="002226E3">
        <w:rPr>
          <w:rFonts w:ascii="Times New Roman" w:hAnsi="Times New Roman" w:cs="Times New Roman"/>
          <w:sz w:val="24"/>
          <w:szCs w:val="24"/>
        </w:rPr>
        <w:t xml:space="preserve">study </w:t>
      </w:r>
      <w:r w:rsidR="00412943">
        <w:rPr>
          <w:rFonts w:ascii="Times New Roman" w:hAnsi="Times New Roman" w:cs="Times New Roman"/>
          <w:sz w:val="24"/>
          <w:szCs w:val="24"/>
        </w:rPr>
        <w:t xml:space="preserve">was </w:t>
      </w:r>
      <w:r w:rsidR="008E2F31" w:rsidRPr="00957F62">
        <w:rPr>
          <w:rFonts w:ascii="Times New Roman" w:hAnsi="Times New Roman" w:cs="Times New Roman"/>
          <w:sz w:val="24"/>
          <w:szCs w:val="24"/>
        </w:rPr>
        <w:t xml:space="preserve">conducted </w:t>
      </w:r>
      <w:r w:rsidR="00957F62" w:rsidRPr="00957F62">
        <w:rPr>
          <w:rFonts w:ascii="Times New Roman" w:hAnsi="Times New Roman" w:cs="Times New Roman"/>
          <w:sz w:val="24"/>
          <w:szCs w:val="24"/>
        </w:rPr>
        <w:t>at a</w:t>
      </w:r>
      <w:r w:rsidR="0048187C">
        <w:rPr>
          <w:rFonts w:ascii="Times New Roman" w:hAnsi="Times New Roman" w:cs="Times New Roman"/>
          <w:sz w:val="24"/>
          <w:szCs w:val="24"/>
        </w:rPr>
        <w:t xml:space="preserve"> South England</w:t>
      </w:r>
      <w:r w:rsidR="00957F62" w:rsidRPr="00957F62">
        <w:rPr>
          <w:rFonts w:ascii="Times New Roman" w:hAnsi="Times New Roman" w:cs="Times New Roman"/>
          <w:sz w:val="24"/>
          <w:szCs w:val="24"/>
        </w:rPr>
        <w:t xml:space="preserve"> NHS hospital</w:t>
      </w:r>
      <w:r w:rsidR="002E6C0B">
        <w:rPr>
          <w:rFonts w:ascii="Times New Roman" w:hAnsi="Times New Roman" w:cs="Times New Roman"/>
          <w:sz w:val="24"/>
          <w:szCs w:val="24"/>
        </w:rPr>
        <w:t>, registered on</w:t>
      </w:r>
      <w:r w:rsidR="00045EAD">
        <w:rPr>
          <w:rFonts w:ascii="Times New Roman" w:hAnsi="Times New Roman" w:cs="Times New Roman"/>
          <w:sz w:val="24"/>
          <w:szCs w:val="24"/>
        </w:rPr>
        <w:t xml:space="preserve"> </w:t>
      </w:r>
      <w:r w:rsidR="00901806" w:rsidRPr="00957F62">
        <w:rPr>
          <w:rFonts w:ascii="Times New Roman" w:hAnsi="Times New Roman" w:cs="Times New Roman"/>
          <w:sz w:val="24"/>
          <w:szCs w:val="24"/>
        </w:rPr>
        <w:t>ClinicalTrials.gov:</w:t>
      </w:r>
      <w:r w:rsidR="00957F62">
        <w:rPr>
          <w:rFonts w:ascii="Times New Roman" w:hAnsi="Times New Roman" w:cs="Times New Roman"/>
          <w:sz w:val="24"/>
          <w:szCs w:val="24"/>
        </w:rPr>
        <w:t xml:space="preserve"> </w:t>
      </w:r>
      <w:r w:rsidR="00B4342F" w:rsidRPr="00B4342F">
        <w:rPr>
          <w:rFonts w:ascii="Times New Roman" w:hAnsi="Times New Roman" w:cs="Times New Roman"/>
          <w:color w:val="1B1B1B"/>
          <w:sz w:val="24"/>
          <w:szCs w:val="24"/>
          <w:shd w:val="clear" w:color="auto" w:fill="FFFFFF"/>
        </w:rPr>
        <w:t>NCT05384730</w:t>
      </w:r>
      <w:r w:rsidRPr="00B4342F">
        <w:rPr>
          <w:rFonts w:ascii="Times New Roman" w:hAnsi="Times New Roman" w:cs="Times New Roman"/>
          <w:sz w:val="24"/>
          <w:szCs w:val="24"/>
        </w:rPr>
        <w:t xml:space="preserve"> </w:t>
      </w:r>
      <w:r w:rsidR="00EC3515">
        <w:rPr>
          <w:rFonts w:ascii="Times New Roman" w:hAnsi="Times New Roman" w:cs="Times New Roman"/>
          <w:sz w:val="24"/>
          <w:szCs w:val="24"/>
        </w:rPr>
        <w:t>(</w:t>
      </w:r>
      <w:r w:rsidR="00854B43">
        <w:rPr>
          <w:rFonts w:ascii="Times New Roman" w:hAnsi="Times New Roman" w:cs="Times New Roman"/>
          <w:sz w:val="24"/>
          <w:szCs w:val="24"/>
        </w:rPr>
        <w:t>17/05/2022</w:t>
      </w:r>
      <w:r w:rsidR="00EC3515">
        <w:rPr>
          <w:rFonts w:ascii="Times New Roman" w:hAnsi="Times New Roman" w:cs="Times New Roman"/>
          <w:sz w:val="24"/>
          <w:szCs w:val="24"/>
        </w:rPr>
        <w:t>)</w:t>
      </w:r>
      <w:r w:rsidR="00CC4D07">
        <w:rPr>
          <w:rFonts w:ascii="Times New Roman" w:hAnsi="Times New Roman" w:cs="Times New Roman"/>
          <w:sz w:val="24"/>
          <w:szCs w:val="24"/>
        </w:rPr>
        <w:t>. A feasibility study</w:t>
      </w:r>
      <w:r w:rsidR="00E31E69">
        <w:rPr>
          <w:rFonts w:ascii="Times New Roman" w:hAnsi="Times New Roman" w:cs="Times New Roman"/>
          <w:sz w:val="24"/>
          <w:szCs w:val="24"/>
        </w:rPr>
        <w:t xml:space="preserve"> </w:t>
      </w:r>
      <w:r w:rsidR="001305A0">
        <w:rPr>
          <w:rFonts w:ascii="Times New Roman" w:hAnsi="Times New Roman" w:cs="Times New Roman"/>
          <w:sz w:val="24"/>
          <w:szCs w:val="24"/>
        </w:rPr>
        <w:t xml:space="preserve">was </w:t>
      </w:r>
      <w:r w:rsidR="00CC4D07">
        <w:rPr>
          <w:rFonts w:ascii="Times New Roman" w:hAnsi="Times New Roman" w:cs="Times New Roman"/>
          <w:sz w:val="24"/>
          <w:szCs w:val="24"/>
        </w:rPr>
        <w:t>chosen</w:t>
      </w:r>
      <w:r w:rsidR="000C58D6">
        <w:rPr>
          <w:rFonts w:ascii="Times New Roman" w:hAnsi="Times New Roman" w:cs="Times New Roman"/>
          <w:sz w:val="24"/>
          <w:szCs w:val="24"/>
        </w:rPr>
        <w:t xml:space="preserve"> </w:t>
      </w:r>
      <w:r w:rsidR="00851E39" w:rsidRPr="00DB6FB4">
        <w:rPr>
          <w:rFonts w:ascii="Times New Roman" w:hAnsi="Times New Roman" w:cs="Times New Roman"/>
          <w:sz w:val="24"/>
          <w:szCs w:val="24"/>
        </w:rPr>
        <w:t xml:space="preserve">to determine whether </w:t>
      </w:r>
      <w:r w:rsidR="00851E39">
        <w:rPr>
          <w:rFonts w:ascii="Times New Roman" w:hAnsi="Times New Roman" w:cs="Times New Roman"/>
          <w:sz w:val="24"/>
          <w:szCs w:val="24"/>
        </w:rPr>
        <w:t>the remote volunteer-led</w:t>
      </w:r>
      <w:r w:rsidR="00851E39" w:rsidRPr="00DB6FB4">
        <w:rPr>
          <w:rFonts w:ascii="Times New Roman" w:hAnsi="Times New Roman" w:cs="Times New Roman"/>
          <w:sz w:val="24"/>
          <w:szCs w:val="24"/>
        </w:rPr>
        <w:t xml:space="preserve"> </w:t>
      </w:r>
      <w:r w:rsidR="00851E39">
        <w:rPr>
          <w:rFonts w:ascii="Times New Roman" w:hAnsi="Times New Roman" w:cs="Times New Roman"/>
          <w:sz w:val="24"/>
          <w:szCs w:val="24"/>
        </w:rPr>
        <w:t xml:space="preserve">multimodal </w:t>
      </w:r>
      <w:r w:rsidR="00851E39" w:rsidRPr="00DB6FB4">
        <w:rPr>
          <w:rFonts w:ascii="Times New Roman" w:hAnsi="Times New Roman" w:cs="Times New Roman"/>
          <w:sz w:val="24"/>
          <w:szCs w:val="24"/>
        </w:rPr>
        <w:t xml:space="preserve">intervention </w:t>
      </w:r>
      <w:r w:rsidR="000C58D6">
        <w:rPr>
          <w:rFonts w:ascii="Times New Roman" w:hAnsi="Times New Roman" w:cs="Times New Roman"/>
          <w:sz w:val="24"/>
          <w:szCs w:val="24"/>
        </w:rPr>
        <w:t>wa</w:t>
      </w:r>
      <w:r w:rsidR="00851E39" w:rsidRPr="00DB6FB4">
        <w:rPr>
          <w:rFonts w:ascii="Times New Roman" w:hAnsi="Times New Roman" w:cs="Times New Roman"/>
          <w:sz w:val="24"/>
          <w:szCs w:val="24"/>
        </w:rPr>
        <w:t>s appropriate for further evaluation</w:t>
      </w:r>
      <w:r w:rsidR="001E67CD">
        <w:rPr>
          <w:rFonts w:ascii="Times New Roman" w:hAnsi="Times New Roman" w:cs="Times New Roman"/>
          <w:sz w:val="24"/>
          <w:szCs w:val="24"/>
        </w:rPr>
        <w:t xml:space="preserve"> with a RCT</w:t>
      </w:r>
      <w:r w:rsidR="00012DE7">
        <w:rPr>
          <w:rFonts w:ascii="Times New Roman" w:hAnsi="Times New Roman" w:cs="Times New Roman"/>
          <w:sz w:val="24"/>
          <w:szCs w:val="24"/>
        </w:rPr>
        <w:t>,</w:t>
      </w:r>
      <w:r w:rsidR="00851E39" w:rsidRPr="00DB6FB4">
        <w:rPr>
          <w:rFonts w:ascii="Times New Roman" w:hAnsi="Times New Roman" w:cs="Times New Roman"/>
          <w:sz w:val="24"/>
          <w:szCs w:val="24"/>
        </w:rPr>
        <w:t xml:space="preserve"> and to assess whether </w:t>
      </w:r>
      <w:r w:rsidR="004C2895">
        <w:rPr>
          <w:rFonts w:ascii="Times New Roman" w:hAnsi="Times New Roman" w:cs="Times New Roman"/>
          <w:sz w:val="24"/>
          <w:szCs w:val="24"/>
        </w:rPr>
        <w:t>f</w:t>
      </w:r>
      <w:r w:rsidR="00851E39" w:rsidRPr="00DB6FB4">
        <w:rPr>
          <w:rFonts w:ascii="Times New Roman" w:hAnsi="Times New Roman" w:cs="Times New Roman"/>
          <w:sz w:val="24"/>
          <w:szCs w:val="24"/>
        </w:rPr>
        <w:t>indings c</w:t>
      </w:r>
      <w:r w:rsidR="000C58D6">
        <w:rPr>
          <w:rFonts w:ascii="Times New Roman" w:hAnsi="Times New Roman" w:cs="Times New Roman"/>
          <w:sz w:val="24"/>
          <w:szCs w:val="24"/>
        </w:rPr>
        <w:t>ould</w:t>
      </w:r>
      <w:r w:rsidR="00851E39" w:rsidRPr="00DB6FB4">
        <w:rPr>
          <w:rFonts w:ascii="Times New Roman" w:hAnsi="Times New Roman" w:cs="Times New Roman"/>
          <w:sz w:val="24"/>
          <w:szCs w:val="24"/>
        </w:rPr>
        <w:t xml:space="preserve"> be shaped to be relevant and sustainable.</w:t>
      </w:r>
    </w:p>
    <w:p w14:paraId="072B7CCC" w14:textId="77777777" w:rsidR="008A5E0D" w:rsidRPr="00C24C6C" w:rsidRDefault="008A5E0D" w:rsidP="008A5E0D">
      <w:pPr>
        <w:spacing w:after="0" w:line="480" w:lineRule="auto"/>
        <w:rPr>
          <w:rFonts w:ascii="Times New Roman" w:hAnsi="Times New Roman" w:cs="Times New Roman"/>
          <w:i/>
          <w:iCs/>
          <w:sz w:val="24"/>
          <w:szCs w:val="24"/>
        </w:rPr>
      </w:pPr>
      <w:r w:rsidRPr="00C24C6C">
        <w:rPr>
          <w:rFonts w:ascii="Times New Roman" w:hAnsi="Times New Roman" w:cs="Times New Roman"/>
          <w:i/>
          <w:iCs/>
          <w:sz w:val="24"/>
          <w:szCs w:val="24"/>
        </w:rPr>
        <w:t>Ethics</w:t>
      </w:r>
    </w:p>
    <w:p w14:paraId="7CC99E80" w14:textId="77777777" w:rsidR="00401E27" w:rsidRDefault="008A5E0D" w:rsidP="005A091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thical approval was received from </w:t>
      </w:r>
      <w:r w:rsidRPr="00BF16FE">
        <w:rPr>
          <w:rFonts w:ascii="Times New Roman" w:hAnsi="Times New Roman" w:cs="Times New Roman"/>
          <w:sz w:val="24"/>
          <w:szCs w:val="24"/>
        </w:rPr>
        <w:t>Health Research Authority (HRA)</w:t>
      </w:r>
      <w:r>
        <w:rPr>
          <w:rFonts w:ascii="Times New Roman" w:hAnsi="Times New Roman" w:cs="Times New Roman"/>
          <w:sz w:val="24"/>
          <w:szCs w:val="24"/>
        </w:rPr>
        <w:t xml:space="preserve"> Wales REC 7</w:t>
      </w:r>
      <w:r w:rsidRPr="00BF16FE">
        <w:rPr>
          <w:rFonts w:ascii="Times New Roman" w:hAnsi="Times New Roman" w:cs="Times New Roman"/>
          <w:sz w:val="24"/>
          <w:szCs w:val="24"/>
        </w:rPr>
        <w:t xml:space="preserve"> on 30 May 2022 (22/WA/0155).</w:t>
      </w:r>
      <w:r w:rsidR="006C6A2E">
        <w:rPr>
          <w:rFonts w:ascii="Times New Roman" w:hAnsi="Times New Roman" w:cs="Times New Roman"/>
          <w:sz w:val="24"/>
          <w:szCs w:val="24"/>
        </w:rPr>
        <w:t xml:space="preserve"> </w:t>
      </w:r>
      <w:r w:rsidR="006A2F2D">
        <w:rPr>
          <w:rFonts w:ascii="Times New Roman" w:hAnsi="Times New Roman" w:cs="Times New Roman"/>
          <w:sz w:val="24"/>
          <w:szCs w:val="24"/>
        </w:rPr>
        <w:t xml:space="preserve">Ethical </w:t>
      </w:r>
      <w:r w:rsidR="00682567">
        <w:rPr>
          <w:rFonts w:ascii="Times New Roman" w:hAnsi="Times New Roman" w:cs="Times New Roman"/>
          <w:sz w:val="24"/>
          <w:szCs w:val="24"/>
        </w:rPr>
        <w:t xml:space="preserve">issues relating to </w:t>
      </w:r>
      <w:r w:rsidR="00FA49D3">
        <w:rPr>
          <w:rFonts w:ascii="Times New Roman" w:hAnsi="Times New Roman" w:cs="Times New Roman"/>
          <w:sz w:val="24"/>
          <w:szCs w:val="24"/>
        </w:rPr>
        <w:t xml:space="preserve">the use of volunteers </w:t>
      </w:r>
      <w:r w:rsidR="001A246A">
        <w:rPr>
          <w:rFonts w:ascii="Times New Roman" w:hAnsi="Times New Roman" w:cs="Times New Roman"/>
          <w:sz w:val="24"/>
          <w:szCs w:val="24"/>
        </w:rPr>
        <w:t>in delivery of a health intervention to older people with frailty</w:t>
      </w:r>
      <w:r w:rsidR="00163523">
        <w:rPr>
          <w:rFonts w:ascii="Times New Roman" w:hAnsi="Times New Roman" w:cs="Times New Roman"/>
          <w:sz w:val="24"/>
          <w:szCs w:val="24"/>
        </w:rPr>
        <w:t xml:space="preserve">, such as safety </w:t>
      </w:r>
      <w:r w:rsidR="006A17E0">
        <w:rPr>
          <w:rFonts w:ascii="Times New Roman" w:hAnsi="Times New Roman" w:cs="Times New Roman"/>
          <w:sz w:val="24"/>
          <w:szCs w:val="24"/>
        </w:rPr>
        <w:t>and fidelity of intervention components, were addressed</w:t>
      </w:r>
      <w:r w:rsidR="001A246A">
        <w:rPr>
          <w:rFonts w:ascii="Times New Roman" w:hAnsi="Times New Roman" w:cs="Times New Roman"/>
          <w:sz w:val="24"/>
          <w:szCs w:val="24"/>
        </w:rPr>
        <w:t xml:space="preserve"> </w:t>
      </w:r>
      <w:r w:rsidR="005E6D43">
        <w:rPr>
          <w:rFonts w:ascii="Times New Roman" w:hAnsi="Times New Roman" w:cs="Times New Roman"/>
          <w:sz w:val="24"/>
          <w:szCs w:val="24"/>
        </w:rPr>
        <w:t>through</w:t>
      </w:r>
      <w:r w:rsidR="00401E27">
        <w:rPr>
          <w:rFonts w:ascii="Times New Roman" w:hAnsi="Times New Roman" w:cs="Times New Roman"/>
          <w:sz w:val="24"/>
          <w:szCs w:val="24"/>
        </w:rPr>
        <w:t>:</w:t>
      </w:r>
    </w:p>
    <w:p w14:paraId="3389BE2A" w14:textId="670AC20D" w:rsidR="0004534F" w:rsidRDefault="008E362E" w:rsidP="00401E27">
      <w:pPr>
        <w:pStyle w:val="ListParagraph"/>
        <w:numPr>
          <w:ilvl w:val="0"/>
          <w:numId w:val="24"/>
        </w:numPr>
        <w:spacing w:after="0" w:line="480" w:lineRule="auto"/>
        <w:rPr>
          <w:rFonts w:ascii="Times New Roman" w:hAnsi="Times New Roman" w:cs="Times New Roman"/>
          <w:sz w:val="24"/>
          <w:szCs w:val="24"/>
        </w:rPr>
      </w:pPr>
      <w:r>
        <w:rPr>
          <w:rFonts w:ascii="Times New Roman" w:hAnsi="Times New Roman" w:cs="Times New Roman"/>
          <w:sz w:val="24"/>
          <w:szCs w:val="24"/>
        </w:rPr>
        <w:t>Volunteer eligibility criteria, including completion of NHS volunteer basic health and safety training and criminal record checks</w:t>
      </w:r>
    </w:p>
    <w:p w14:paraId="2C4888FE" w14:textId="151B3567" w:rsidR="00826223" w:rsidRPr="006B2BCD" w:rsidRDefault="00000BBA" w:rsidP="003E620B">
      <w:pPr>
        <w:pStyle w:val="ListParagraph"/>
        <w:numPr>
          <w:ilvl w:val="0"/>
          <w:numId w:val="24"/>
        </w:numPr>
        <w:spacing w:after="0" w:line="480" w:lineRule="auto"/>
        <w:rPr>
          <w:rFonts w:ascii="Times New Roman" w:hAnsi="Times New Roman" w:cs="Times New Roman"/>
          <w:sz w:val="24"/>
          <w:szCs w:val="24"/>
        </w:rPr>
      </w:pPr>
      <w:r>
        <w:rPr>
          <w:rFonts w:ascii="Times New Roman" w:hAnsi="Times New Roman" w:cs="Times New Roman"/>
          <w:sz w:val="24"/>
          <w:szCs w:val="24"/>
        </w:rPr>
        <w:t>The development and delivery of a comprehensive volunteer training programme</w:t>
      </w:r>
      <w:r w:rsidR="0067200D">
        <w:rPr>
          <w:rFonts w:ascii="Times New Roman" w:hAnsi="Times New Roman" w:cs="Times New Roman"/>
          <w:sz w:val="24"/>
          <w:szCs w:val="24"/>
        </w:rPr>
        <w:t xml:space="preserve">, including </w:t>
      </w:r>
      <w:r w:rsidR="0004534F">
        <w:rPr>
          <w:rFonts w:ascii="Times New Roman" w:hAnsi="Times New Roman" w:cs="Times New Roman"/>
          <w:sz w:val="24"/>
          <w:szCs w:val="24"/>
        </w:rPr>
        <w:t xml:space="preserve">competency checks </w:t>
      </w:r>
    </w:p>
    <w:p w14:paraId="708FF0AE" w14:textId="4B64F54A" w:rsidR="00FF6C6E" w:rsidRDefault="006C3537" w:rsidP="00401E27">
      <w:pPr>
        <w:pStyle w:val="ListParagraph"/>
        <w:numPr>
          <w:ilvl w:val="0"/>
          <w:numId w:val="24"/>
        </w:numPr>
        <w:spacing w:after="0" w:line="480" w:lineRule="auto"/>
        <w:rPr>
          <w:rFonts w:ascii="Times New Roman" w:hAnsi="Times New Roman" w:cs="Times New Roman"/>
          <w:sz w:val="24"/>
          <w:szCs w:val="24"/>
        </w:rPr>
      </w:pPr>
      <w:r>
        <w:rPr>
          <w:rFonts w:ascii="Times New Roman" w:hAnsi="Times New Roman" w:cs="Times New Roman"/>
          <w:sz w:val="24"/>
          <w:szCs w:val="24"/>
        </w:rPr>
        <w:t>Leadership and o</w:t>
      </w:r>
      <w:r w:rsidR="00826223">
        <w:rPr>
          <w:rFonts w:ascii="Times New Roman" w:hAnsi="Times New Roman" w:cs="Times New Roman"/>
          <w:sz w:val="24"/>
          <w:szCs w:val="24"/>
        </w:rPr>
        <w:t xml:space="preserve">ngoing support </w:t>
      </w:r>
      <w:r>
        <w:rPr>
          <w:rFonts w:ascii="Times New Roman" w:hAnsi="Times New Roman" w:cs="Times New Roman"/>
          <w:sz w:val="24"/>
          <w:szCs w:val="24"/>
        </w:rPr>
        <w:t xml:space="preserve">from a </w:t>
      </w:r>
      <w:r w:rsidR="00FF6C6E">
        <w:rPr>
          <w:rFonts w:ascii="Times New Roman" w:hAnsi="Times New Roman" w:cs="Times New Roman"/>
          <w:sz w:val="24"/>
          <w:szCs w:val="24"/>
        </w:rPr>
        <w:t>health practitioner</w:t>
      </w:r>
    </w:p>
    <w:p w14:paraId="384749FF" w14:textId="3E491AC3" w:rsidR="008D16F1" w:rsidRDefault="00FF6C6E" w:rsidP="00401E27">
      <w:pPr>
        <w:pStyle w:val="ListParagraph"/>
        <w:numPr>
          <w:ilvl w:val="0"/>
          <w:numId w:val="24"/>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stablishment of </w:t>
      </w:r>
      <w:r w:rsidR="006C3537">
        <w:rPr>
          <w:rFonts w:ascii="Times New Roman" w:hAnsi="Times New Roman" w:cs="Times New Roman"/>
          <w:sz w:val="24"/>
          <w:szCs w:val="24"/>
        </w:rPr>
        <w:t xml:space="preserve">clear </w:t>
      </w:r>
      <w:r>
        <w:rPr>
          <w:rFonts w:ascii="Times New Roman" w:hAnsi="Times New Roman" w:cs="Times New Roman"/>
          <w:sz w:val="24"/>
          <w:szCs w:val="24"/>
        </w:rPr>
        <w:t xml:space="preserve">volunteer </w:t>
      </w:r>
      <w:r w:rsidR="004D65FD">
        <w:rPr>
          <w:rFonts w:ascii="Times New Roman" w:hAnsi="Times New Roman" w:cs="Times New Roman"/>
          <w:sz w:val="24"/>
          <w:szCs w:val="24"/>
        </w:rPr>
        <w:t>role</w:t>
      </w:r>
      <w:r w:rsidR="006C3537">
        <w:rPr>
          <w:rFonts w:ascii="Times New Roman" w:hAnsi="Times New Roman" w:cs="Times New Roman"/>
          <w:sz w:val="24"/>
          <w:szCs w:val="24"/>
        </w:rPr>
        <w:t>s,</w:t>
      </w:r>
      <w:r w:rsidR="008D16F1">
        <w:rPr>
          <w:rFonts w:ascii="Times New Roman" w:hAnsi="Times New Roman" w:cs="Times New Roman"/>
          <w:sz w:val="24"/>
          <w:szCs w:val="24"/>
        </w:rPr>
        <w:t xml:space="preserve"> </w:t>
      </w:r>
      <w:r w:rsidR="003911EF">
        <w:rPr>
          <w:rFonts w:ascii="Times New Roman" w:hAnsi="Times New Roman" w:cs="Times New Roman"/>
          <w:sz w:val="24"/>
          <w:szCs w:val="24"/>
        </w:rPr>
        <w:t xml:space="preserve">i.e., </w:t>
      </w:r>
      <w:r w:rsidR="008053A2">
        <w:rPr>
          <w:rFonts w:ascii="Times New Roman" w:hAnsi="Times New Roman" w:cs="Times New Roman"/>
          <w:sz w:val="24"/>
          <w:szCs w:val="24"/>
        </w:rPr>
        <w:t xml:space="preserve">encouraging and </w:t>
      </w:r>
      <w:r w:rsidR="003911EF">
        <w:rPr>
          <w:rFonts w:ascii="Times New Roman" w:hAnsi="Times New Roman" w:cs="Times New Roman"/>
          <w:sz w:val="24"/>
          <w:szCs w:val="24"/>
        </w:rPr>
        <w:t>supporting</w:t>
      </w:r>
      <w:r w:rsidR="00FB0D84">
        <w:rPr>
          <w:rFonts w:ascii="Times New Roman" w:hAnsi="Times New Roman" w:cs="Times New Roman"/>
          <w:sz w:val="24"/>
          <w:szCs w:val="24"/>
        </w:rPr>
        <w:t>, not prescribing</w:t>
      </w:r>
      <w:r w:rsidR="00966EBD">
        <w:rPr>
          <w:rFonts w:ascii="Times New Roman" w:hAnsi="Times New Roman" w:cs="Times New Roman"/>
          <w:sz w:val="24"/>
          <w:szCs w:val="24"/>
        </w:rPr>
        <w:t>, or changing the intervention</w:t>
      </w:r>
    </w:p>
    <w:p w14:paraId="15A07471" w14:textId="2FBCE51E" w:rsidR="008A5E0D" w:rsidRPr="006B2BCD" w:rsidRDefault="008D16F1" w:rsidP="006B2BCD">
      <w:pPr>
        <w:pStyle w:val="ListParagraph"/>
        <w:numPr>
          <w:ilvl w:val="0"/>
          <w:numId w:val="24"/>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Development and </w:t>
      </w:r>
      <w:r w:rsidR="007E726E">
        <w:rPr>
          <w:rFonts w:ascii="Times New Roman" w:hAnsi="Times New Roman" w:cs="Times New Roman"/>
          <w:sz w:val="24"/>
          <w:szCs w:val="24"/>
        </w:rPr>
        <w:t xml:space="preserve">implementation of risk assessments and </w:t>
      </w:r>
      <w:r w:rsidR="00FB0D84">
        <w:rPr>
          <w:rFonts w:ascii="Times New Roman" w:hAnsi="Times New Roman" w:cs="Times New Roman"/>
          <w:sz w:val="24"/>
          <w:szCs w:val="24"/>
        </w:rPr>
        <w:t xml:space="preserve">correct processes to </w:t>
      </w:r>
      <w:r w:rsidR="008053A2">
        <w:rPr>
          <w:rFonts w:ascii="Times New Roman" w:hAnsi="Times New Roman" w:cs="Times New Roman"/>
          <w:sz w:val="24"/>
          <w:szCs w:val="24"/>
        </w:rPr>
        <w:t>escalat</w:t>
      </w:r>
      <w:r w:rsidR="00FB0D84">
        <w:rPr>
          <w:rFonts w:ascii="Times New Roman" w:hAnsi="Times New Roman" w:cs="Times New Roman"/>
          <w:sz w:val="24"/>
          <w:szCs w:val="24"/>
        </w:rPr>
        <w:t>e</w:t>
      </w:r>
      <w:r w:rsidR="008053A2">
        <w:rPr>
          <w:rFonts w:ascii="Times New Roman" w:hAnsi="Times New Roman" w:cs="Times New Roman"/>
          <w:sz w:val="24"/>
          <w:szCs w:val="24"/>
        </w:rPr>
        <w:t xml:space="preserve"> safety concerns</w:t>
      </w:r>
      <w:r w:rsidR="00000BBA">
        <w:rPr>
          <w:rFonts w:ascii="Times New Roman" w:hAnsi="Times New Roman" w:cs="Times New Roman"/>
          <w:sz w:val="24"/>
          <w:szCs w:val="24"/>
        </w:rPr>
        <w:t xml:space="preserve"> </w:t>
      </w:r>
      <w:r w:rsidR="00682567" w:rsidRPr="006B2BCD">
        <w:rPr>
          <w:rFonts w:ascii="Times New Roman" w:hAnsi="Times New Roman" w:cs="Times New Roman"/>
          <w:sz w:val="24"/>
          <w:szCs w:val="24"/>
        </w:rPr>
        <w:t xml:space="preserve"> </w:t>
      </w:r>
      <w:r w:rsidR="008A5E0D" w:rsidRPr="006B2BCD">
        <w:rPr>
          <w:rFonts w:ascii="Times New Roman" w:hAnsi="Times New Roman" w:cs="Times New Roman"/>
          <w:sz w:val="24"/>
          <w:szCs w:val="24"/>
        </w:rPr>
        <w:t xml:space="preserve"> </w:t>
      </w:r>
    </w:p>
    <w:p w14:paraId="73527402" w14:textId="2D164D3D" w:rsidR="00517CB9" w:rsidRPr="00901D00" w:rsidRDefault="007D1F9C" w:rsidP="005A0919">
      <w:pPr>
        <w:spacing w:after="0" w:line="480" w:lineRule="auto"/>
        <w:rPr>
          <w:rFonts w:ascii="Times New Roman" w:hAnsi="Times New Roman" w:cs="Times New Roman"/>
          <w:i/>
          <w:iCs/>
          <w:sz w:val="24"/>
          <w:szCs w:val="24"/>
        </w:rPr>
      </w:pPr>
      <w:r w:rsidRPr="00901D00">
        <w:rPr>
          <w:rFonts w:ascii="Times New Roman" w:hAnsi="Times New Roman" w:cs="Times New Roman"/>
          <w:i/>
          <w:iCs/>
          <w:sz w:val="24"/>
          <w:szCs w:val="24"/>
        </w:rPr>
        <w:t>Volunteer recruitment and training</w:t>
      </w:r>
    </w:p>
    <w:p w14:paraId="58BEECCD" w14:textId="427548DC" w:rsidR="00176D71" w:rsidRDefault="007D1F9C" w:rsidP="005A091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Volunteers were recruited </w:t>
      </w:r>
      <w:r w:rsidR="007818C1">
        <w:rPr>
          <w:rFonts w:ascii="Times New Roman" w:hAnsi="Times New Roman" w:cs="Times New Roman"/>
          <w:sz w:val="24"/>
          <w:szCs w:val="24"/>
        </w:rPr>
        <w:t>by</w:t>
      </w:r>
      <w:r>
        <w:rPr>
          <w:rFonts w:ascii="Times New Roman" w:hAnsi="Times New Roman" w:cs="Times New Roman"/>
          <w:sz w:val="24"/>
          <w:szCs w:val="24"/>
        </w:rPr>
        <w:t xml:space="preserve"> hospital voluntary services</w:t>
      </w:r>
      <w:r w:rsidR="007818C1">
        <w:rPr>
          <w:rFonts w:ascii="Times New Roman" w:hAnsi="Times New Roman" w:cs="Times New Roman"/>
          <w:sz w:val="24"/>
          <w:szCs w:val="24"/>
        </w:rPr>
        <w:t xml:space="preserve">. </w:t>
      </w:r>
      <w:r w:rsidR="003E1404">
        <w:rPr>
          <w:rFonts w:ascii="Times New Roman" w:hAnsi="Times New Roman" w:cs="Times New Roman"/>
          <w:sz w:val="24"/>
          <w:szCs w:val="24"/>
        </w:rPr>
        <w:t>I</w:t>
      </w:r>
      <w:r w:rsidR="00E51D28">
        <w:rPr>
          <w:rFonts w:ascii="Times New Roman" w:hAnsi="Times New Roman" w:cs="Times New Roman"/>
          <w:sz w:val="24"/>
          <w:szCs w:val="24"/>
        </w:rPr>
        <w:t xml:space="preserve">nclusion criteria </w:t>
      </w:r>
      <w:r w:rsidR="00412943">
        <w:rPr>
          <w:rFonts w:ascii="Times New Roman" w:hAnsi="Times New Roman" w:cs="Times New Roman"/>
          <w:sz w:val="24"/>
          <w:szCs w:val="24"/>
        </w:rPr>
        <w:t xml:space="preserve">required </w:t>
      </w:r>
      <w:r w:rsidR="003E1404">
        <w:rPr>
          <w:rFonts w:ascii="Times New Roman" w:hAnsi="Times New Roman" w:cs="Times New Roman"/>
          <w:sz w:val="24"/>
          <w:szCs w:val="24"/>
        </w:rPr>
        <w:t xml:space="preserve">volunteers </w:t>
      </w:r>
      <w:r w:rsidR="00412943">
        <w:rPr>
          <w:rFonts w:ascii="Times New Roman" w:hAnsi="Times New Roman" w:cs="Times New Roman"/>
          <w:sz w:val="24"/>
          <w:szCs w:val="24"/>
        </w:rPr>
        <w:t xml:space="preserve">to be </w:t>
      </w:r>
      <w:r w:rsidR="002F1859">
        <w:rPr>
          <w:rFonts w:ascii="Times New Roman" w:hAnsi="Times New Roman" w:cs="Times New Roman"/>
          <w:sz w:val="24"/>
          <w:szCs w:val="24"/>
        </w:rPr>
        <w:t>≥16 years, able to provide informed consent and ha</w:t>
      </w:r>
      <w:r w:rsidR="00412943">
        <w:rPr>
          <w:rFonts w:ascii="Times New Roman" w:hAnsi="Times New Roman" w:cs="Times New Roman"/>
          <w:sz w:val="24"/>
          <w:szCs w:val="24"/>
        </w:rPr>
        <w:t>ve</w:t>
      </w:r>
      <w:r w:rsidR="002F1859">
        <w:rPr>
          <w:rFonts w:ascii="Times New Roman" w:hAnsi="Times New Roman" w:cs="Times New Roman"/>
          <w:sz w:val="24"/>
          <w:szCs w:val="24"/>
        </w:rPr>
        <w:t xml:space="preserve"> completed </w:t>
      </w:r>
      <w:r w:rsidR="00B75B03">
        <w:rPr>
          <w:rFonts w:ascii="Times New Roman" w:hAnsi="Times New Roman" w:cs="Times New Roman"/>
          <w:sz w:val="24"/>
          <w:szCs w:val="24"/>
        </w:rPr>
        <w:t>basic clearance checks</w:t>
      </w:r>
      <w:r w:rsidR="0027562F">
        <w:rPr>
          <w:rFonts w:ascii="Times New Roman" w:hAnsi="Times New Roman" w:cs="Times New Roman"/>
          <w:sz w:val="24"/>
          <w:szCs w:val="24"/>
        </w:rPr>
        <w:t xml:space="preserve"> (e.g., </w:t>
      </w:r>
      <w:r w:rsidR="004A03FC">
        <w:rPr>
          <w:rFonts w:ascii="Times New Roman" w:hAnsi="Times New Roman" w:cs="Times New Roman"/>
          <w:sz w:val="24"/>
          <w:szCs w:val="24"/>
        </w:rPr>
        <w:t>criminal record checks and mandatory training)</w:t>
      </w:r>
      <w:r w:rsidR="007E7B06">
        <w:rPr>
          <w:rFonts w:ascii="Times New Roman" w:hAnsi="Times New Roman" w:cs="Times New Roman"/>
          <w:sz w:val="24"/>
          <w:szCs w:val="24"/>
        </w:rPr>
        <w:t xml:space="preserve">. Individuals unable to </w:t>
      </w:r>
      <w:r w:rsidR="00412943">
        <w:rPr>
          <w:rFonts w:ascii="Times New Roman" w:hAnsi="Times New Roman" w:cs="Times New Roman"/>
          <w:sz w:val="24"/>
          <w:szCs w:val="24"/>
        </w:rPr>
        <w:t xml:space="preserve">safely </w:t>
      </w:r>
      <w:r w:rsidR="007E7B06">
        <w:rPr>
          <w:rFonts w:ascii="Times New Roman" w:hAnsi="Times New Roman" w:cs="Times New Roman"/>
          <w:sz w:val="24"/>
          <w:szCs w:val="24"/>
        </w:rPr>
        <w:t xml:space="preserve">complete exercises </w:t>
      </w:r>
      <w:r w:rsidR="00412943">
        <w:rPr>
          <w:rFonts w:ascii="Times New Roman" w:hAnsi="Times New Roman" w:cs="Times New Roman"/>
          <w:sz w:val="24"/>
          <w:szCs w:val="24"/>
        </w:rPr>
        <w:t>or</w:t>
      </w:r>
      <w:r w:rsidR="007E7B06">
        <w:rPr>
          <w:rFonts w:ascii="Times New Roman" w:hAnsi="Times New Roman" w:cs="Times New Roman"/>
          <w:sz w:val="24"/>
          <w:szCs w:val="24"/>
        </w:rPr>
        <w:t xml:space="preserve"> commit to </w:t>
      </w:r>
      <w:r w:rsidR="00865EAB">
        <w:rPr>
          <w:rFonts w:ascii="Times New Roman" w:hAnsi="Times New Roman" w:cs="Times New Roman"/>
          <w:sz w:val="24"/>
          <w:szCs w:val="24"/>
        </w:rPr>
        <w:t>i</w:t>
      </w:r>
      <w:r w:rsidR="00DF78C3">
        <w:rPr>
          <w:rFonts w:ascii="Times New Roman" w:hAnsi="Times New Roman" w:cs="Times New Roman"/>
          <w:sz w:val="24"/>
          <w:szCs w:val="24"/>
        </w:rPr>
        <w:t>ntervention</w:t>
      </w:r>
      <w:r w:rsidR="0009555A">
        <w:rPr>
          <w:rFonts w:ascii="Times New Roman" w:hAnsi="Times New Roman" w:cs="Times New Roman"/>
          <w:sz w:val="24"/>
          <w:szCs w:val="24"/>
        </w:rPr>
        <w:t xml:space="preserve"> training and implementation</w:t>
      </w:r>
      <w:r w:rsidR="0018505E">
        <w:rPr>
          <w:rFonts w:ascii="Times New Roman" w:hAnsi="Times New Roman" w:cs="Times New Roman"/>
          <w:sz w:val="24"/>
          <w:szCs w:val="24"/>
        </w:rPr>
        <w:t xml:space="preserve"> were excluded.</w:t>
      </w:r>
      <w:r w:rsidR="00F72210">
        <w:rPr>
          <w:rFonts w:ascii="Times New Roman" w:hAnsi="Times New Roman" w:cs="Times New Roman"/>
          <w:sz w:val="24"/>
          <w:szCs w:val="24"/>
        </w:rPr>
        <w:t xml:space="preserve"> </w:t>
      </w:r>
    </w:p>
    <w:p w14:paraId="2BAA6B94" w14:textId="41D5842C" w:rsidR="003A3D9E" w:rsidRPr="00901D00" w:rsidRDefault="00412943" w:rsidP="00872A2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V</w:t>
      </w:r>
      <w:r w:rsidR="007D1F9C">
        <w:rPr>
          <w:rFonts w:ascii="Times New Roman" w:hAnsi="Times New Roman" w:cs="Times New Roman"/>
          <w:sz w:val="24"/>
          <w:szCs w:val="24"/>
        </w:rPr>
        <w:t xml:space="preserve">olunteer training </w:t>
      </w:r>
      <w:r>
        <w:rPr>
          <w:rFonts w:ascii="Times New Roman" w:hAnsi="Times New Roman" w:cs="Times New Roman"/>
          <w:sz w:val="24"/>
          <w:szCs w:val="24"/>
        </w:rPr>
        <w:t xml:space="preserve">and support, detailed </w:t>
      </w:r>
      <w:r w:rsidR="007D1F9C">
        <w:rPr>
          <w:rFonts w:ascii="Times New Roman" w:hAnsi="Times New Roman" w:cs="Times New Roman"/>
          <w:sz w:val="24"/>
          <w:szCs w:val="24"/>
        </w:rPr>
        <w:t xml:space="preserve">in our protocol paper </w:t>
      </w:r>
      <w:r w:rsidR="005013B9">
        <w:rPr>
          <w:rFonts w:ascii="Times New Roman" w:hAnsi="Times New Roman" w:cs="Times New Roman"/>
          <w:sz w:val="24"/>
          <w:szCs w:val="24"/>
        </w:rPr>
        <w:fldChar w:fldCharType="begin">
          <w:fldData xml:space="preserve">PEVuZE5vdGU+PENpdGU+PEF1dGhvcj5NZXJlZGl0aDwvQXV0aG9yPjxZZWFyPjIwMjM8L1llYXI+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</w:fldData>
        </w:fldChar>
      </w:r>
      <w:r w:rsidR="00694093">
        <w:rPr>
          <w:rFonts w:ascii="Times New Roman" w:hAnsi="Times New Roman" w:cs="Times New Roman"/>
          <w:sz w:val="24"/>
          <w:szCs w:val="24"/>
        </w:rPr>
        <w:instrText xml:space="preserve"> ADDIN EN.CITE </w:instrText>
      </w:r>
      <w:r w:rsidR="00694093">
        <w:rPr>
          <w:rFonts w:ascii="Times New Roman" w:hAnsi="Times New Roman" w:cs="Times New Roman"/>
          <w:sz w:val="24"/>
          <w:szCs w:val="24"/>
        </w:rPr>
        <w:fldChar w:fldCharType="begin">
          <w:fldData xml:space="preserve">PEVuZE5vdGU+PENpdGU+PEF1dGhvcj5NZXJlZGl0aDwvQXV0aG9yPjxZZWFyPjIwMjM8L1llYXI+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</w:fldData>
        </w:fldChar>
      </w:r>
      <w:r w:rsidR="00694093">
        <w:rPr>
          <w:rFonts w:ascii="Times New Roman" w:hAnsi="Times New Roman" w:cs="Times New Roman"/>
          <w:sz w:val="24"/>
          <w:szCs w:val="24"/>
        </w:rPr>
        <w:instrText xml:space="preserve"> ADDIN EN.CITE.DATA </w:instrText>
      </w:r>
      <w:r w:rsidR="00694093">
        <w:rPr>
          <w:rFonts w:ascii="Times New Roman" w:hAnsi="Times New Roman" w:cs="Times New Roman"/>
          <w:sz w:val="24"/>
          <w:szCs w:val="24"/>
        </w:rPr>
      </w:r>
      <w:r w:rsidR="00694093">
        <w:rPr>
          <w:rFonts w:ascii="Times New Roman" w:hAnsi="Times New Roman" w:cs="Times New Roman"/>
          <w:sz w:val="24"/>
          <w:szCs w:val="24"/>
        </w:rPr>
        <w:fldChar w:fldCharType="end"/>
      </w:r>
      <w:r w:rsidR="005013B9">
        <w:rPr>
          <w:rFonts w:ascii="Times New Roman" w:hAnsi="Times New Roman" w:cs="Times New Roman"/>
          <w:sz w:val="24"/>
          <w:szCs w:val="24"/>
        </w:rPr>
      </w:r>
      <w:r w:rsidR="005013B9">
        <w:rPr>
          <w:rFonts w:ascii="Times New Roman" w:hAnsi="Times New Roman" w:cs="Times New Roman"/>
          <w:sz w:val="24"/>
          <w:szCs w:val="24"/>
        </w:rPr>
        <w:fldChar w:fldCharType="separate"/>
      </w:r>
      <w:r w:rsidR="00694093">
        <w:rPr>
          <w:rFonts w:ascii="Times New Roman" w:hAnsi="Times New Roman" w:cs="Times New Roman"/>
          <w:noProof/>
          <w:sz w:val="24"/>
          <w:szCs w:val="24"/>
        </w:rPr>
        <w:t>[32]</w:t>
      </w:r>
      <w:r w:rsidR="005013B9">
        <w:rPr>
          <w:rFonts w:ascii="Times New Roman" w:hAnsi="Times New Roman" w:cs="Times New Roman"/>
          <w:sz w:val="24"/>
          <w:szCs w:val="24"/>
        </w:rPr>
        <w:fldChar w:fldCharType="end"/>
      </w:r>
      <w:r>
        <w:rPr>
          <w:rFonts w:ascii="Times New Roman" w:hAnsi="Times New Roman" w:cs="Times New Roman"/>
          <w:sz w:val="24"/>
          <w:szCs w:val="24"/>
        </w:rPr>
        <w:t>, was conducted by</w:t>
      </w:r>
      <w:r w:rsidR="007E599D">
        <w:rPr>
          <w:rFonts w:ascii="Times New Roman" w:hAnsi="Times New Roman" w:cs="Times New Roman"/>
          <w:sz w:val="24"/>
          <w:szCs w:val="24"/>
        </w:rPr>
        <w:t xml:space="preserve"> </w:t>
      </w:r>
      <w:r w:rsidR="0073193A">
        <w:rPr>
          <w:rFonts w:ascii="Times New Roman" w:hAnsi="Times New Roman" w:cs="Times New Roman"/>
          <w:sz w:val="24"/>
          <w:szCs w:val="24"/>
        </w:rPr>
        <w:t xml:space="preserve">the research </w:t>
      </w:r>
      <w:r w:rsidR="006639F2">
        <w:rPr>
          <w:rFonts w:ascii="Times New Roman" w:hAnsi="Times New Roman" w:cs="Times New Roman"/>
          <w:sz w:val="24"/>
          <w:szCs w:val="24"/>
        </w:rPr>
        <w:t>team (SJM</w:t>
      </w:r>
      <w:r w:rsidR="00590B65">
        <w:rPr>
          <w:rFonts w:ascii="Times New Roman" w:hAnsi="Times New Roman" w:cs="Times New Roman"/>
          <w:sz w:val="24"/>
          <w:szCs w:val="24"/>
        </w:rPr>
        <w:t xml:space="preserve">, LH) and </w:t>
      </w:r>
      <w:r w:rsidR="00883459">
        <w:rPr>
          <w:rFonts w:ascii="Times New Roman" w:hAnsi="Times New Roman" w:cs="Times New Roman"/>
          <w:sz w:val="24"/>
          <w:szCs w:val="24"/>
        </w:rPr>
        <w:t>comprised</w:t>
      </w:r>
      <w:r w:rsidR="0094413D">
        <w:rPr>
          <w:rFonts w:ascii="Times New Roman" w:hAnsi="Times New Roman" w:cs="Times New Roman"/>
          <w:sz w:val="24"/>
          <w:szCs w:val="24"/>
        </w:rPr>
        <w:t xml:space="preserve"> 3 components; </w:t>
      </w:r>
      <w:r w:rsidR="00DD14F4">
        <w:rPr>
          <w:rFonts w:ascii="Times New Roman" w:hAnsi="Times New Roman" w:cs="Times New Roman"/>
          <w:sz w:val="24"/>
          <w:szCs w:val="24"/>
        </w:rPr>
        <w:t xml:space="preserve">1) seated resistance </w:t>
      </w:r>
      <w:r w:rsidR="00A459CB">
        <w:rPr>
          <w:rFonts w:ascii="Times New Roman" w:hAnsi="Times New Roman" w:cs="Times New Roman"/>
          <w:sz w:val="24"/>
          <w:szCs w:val="24"/>
        </w:rPr>
        <w:t>exercise</w:t>
      </w:r>
      <w:r w:rsidR="00DD14F4">
        <w:rPr>
          <w:rFonts w:ascii="Times New Roman" w:hAnsi="Times New Roman" w:cs="Times New Roman"/>
          <w:sz w:val="24"/>
          <w:szCs w:val="24"/>
        </w:rPr>
        <w:t>, including</w:t>
      </w:r>
      <w:r w:rsidR="00883459">
        <w:rPr>
          <w:rFonts w:ascii="Times New Roman" w:hAnsi="Times New Roman" w:cs="Times New Roman"/>
          <w:sz w:val="24"/>
          <w:szCs w:val="24"/>
        </w:rPr>
        <w:t xml:space="preserve"> theory</w:t>
      </w:r>
      <w:r w:rsidR="00DC5C9B">
        <w:rPr>
          <w:rFonts w:ascii="Times New Roman" w:hAnsi="Times New Roman" w:cs="Times New Roman"/>
          <w:sz w:val="24"/>
          <w:szCs w:val="24"/>
        </w:rPr>
        <w:t xml:space="preserve"> and</w:t>
      </w:r>
      <w:r w:rsidR="00883459">
        <w:rPr>
          <w:rFonts w:ascii="Times New Roman" w:hAnsi="Times New Roman" w:cs="Times New Roman"/>
          <w:sz w:val="24"/>
          <w:szCs w:val="24"/>
        </w:rPr>
        <w:t xml:space="preserve"> practice</w:t>
      </w:r>
      <w:r w:rsidR="00DD14F4">
        <w:rPr>
          <w:rFonts w:ascii="Times New Roman" w:hAnsi="Times New Roman" w:cs="Times New Roman"/>
          <w:sz w:val="24"/>
          <w:szCs w:val="24"/>
        </w:rPr>
        <w:t xml:space="preserve"> 2) </w:t>
      </w:r>
      <w:r w:rsidR="00C2495E">
        <w:rPr>
          <w:rFonts w:ascii="Times New Roman" w:hAnsi="Times New Roman" w:cs="Times New Roman"/>
          <w:sz w:val="24"/>
          <w:szCs w:val="24"/>
        </w:rPr>
        <w:t>N</w:t>
      </w:r>
      <w:r w:rsidR="0094413D">
        <w:rPr>
          <w:rFonts w:ascii="Times New Roman" w:hAnsi="Times New Roman" w:cs="Times New Roman"/>
          <w:sz w:val="24"/>
          <w:szCs w:val="24"/>
        </w:rPr>
        <w:t>utrition</w:t>
      </w:r>
      <w:r w:rsidR="00DD14F4">
        <w:rPr>
          <w:rFonts w:ascii="Times New Roman" w:hAnsi="Times New Roman" w:cs="Times New Roman"/>
          <w:sz w:val="24"/>
          <w:szCs w:val="24"/>
        </w:rPr>
        <w:t xml:space="preserve"> </w:t>
      </w:r>
      <w:r w:rsidR="00C2495E">
        <w:rPr>
          <w:rFonts w:ascii="Times New Roman" w:hAnsi="Times New Roman" w:cs="Times New Roman"/>
          <w:sz w:val="24"/>
          <w:szCs w:val="24"/>
        </w:rPr>
        <w:t>W</w:t>
      </w:r>
      <w:r w:rsidR="00DD14F4">
        <w:rPr>
          <w:rFonts w:ascii="Times New Roman" w:hAnsi="Times New Roman" w:cs="Times New Roman"/>
          <w:sz w:val="24"/>
          <w:szCs w:val="24"/>
        </w:rPr>
        <w:t>heel</w:t>
      </w:r>
      <w:r w:rsidR="0019637A">
        <w:rPr>
          <w:rFonts w:ascii="Times New Roman" w:hAnsi="Times New Roman" w:cs="Times New Roman"/>
          <w:sz w:val="24"/>
          <w:szCs w:val="24"/>
        </w:rPr>
        <w:t xml:space="preserve"> training</w:t>
      </w:r>
      <w:r w:rsidR="00EB3B13">
        <w:rPr>
          <w:rFonts w:ascii="Times New Roman" w:hAnsi="Times New Roman" w:cs="Times New Roman"/>
          <w:sz w:val="24"/>
          <w:szCs w:val="24"/>
        </w:rPr>
        <w:t xml:space="preserve"> </w:t>
      </w:r>
      <w:r w:rsidR="00E178C4">
        <w:rPr>
          <w:rFonts w:ascii="Times New Roman" w:hAnsi="Times New Roman" w:cs="Times New Roman"/>
          <w:sz w:val="24"/>
          <w:szCs w:val="24"/>
        </w:rPr>
        <w:fldChar w:fldCharType="begin">
          <w:fldData xml:space="preserve">PEVuZE5vdGU+PENpdGU+PEF1dGhvcj5NdXJwaHk8L0F1dGhvcj48WWVhcj4yMDIwPC9ZZWFyPjxS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</w:fldData>
        </w:fldChar>
      </w:r>
      <w:r w:rsidR="00694093">
        <w:rPr>
          <w:rFonts w:ascii="Times New Roman" w:hAnsi="Times New Roman" w:cs="Times New Roman"/>
          <w:sz w:val="24"/>
          <w:szCs w:val="24"/>
        </w:rPr>
        <w:instrText xml:space="preserve"> ADDIN EN.CITE </w:instrText>
      </w:r>
      <w:r w:rsidR="00694093">
        <w:rPr>
          <w:rFonts w:ascii="Times New Roman" w:hAnsi="Times New Roman" w:cs="Times New Roman"/>
          <w:sz w:val="24"/>
          <w:szCs w:val="24"/>
        </w:rPr>
        <w:fldChar w:fldCharType="begin">
          <w:fldData xml:space="preserve">PEVuZE5vdGU+PENpdGU+PEF1dGhvcj5NdXJwaHk8L0F1dGhvcj48WWVhcj4yMDIwPC9ZZWFyPjxS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</w:fldData>
        </w:fldChar>
      </w:r>
      <w:r w:rsidR="00694093">
        <w:rPr>
          <w:rFonts w:ascii="Times New Roman" w:hAnsi="Times New Roman" w:cs="Times New Roman"/>
          <w:sz w:val="24"/>
          <w:szCs w:val="24"/>
        </w:rPr>
        <w:instrText xml:space="preserve"> ADDIN EN.CITE.DATA </w:instrText>
      </w:r>
      <w:r w:rsidR="00694093">
        <w:rPr>
          <w:rFonts w:ascii="Times New Roman" w:hAnsi="Times New Roman" w:cs="Times New Roman"/>
          <w:sz w:val="24"/>
          <w:szCs w:val="24"/>
        </w:rPr>
      </w:r>
      <w:r w:rsidR="00694093">
        <w:rPr>
          <w:rFonts w:ascii="Times New Roman" w:hAnsi="Times New Roman" w:cs="Times New Roman"/>
          <w:sz w:val="24"/>
          <w:szCs w:val="24"/>
        </w:rPr>
        <w:fldChar w:fldCharType="end"/>
      </w:r>
      <w:r w:rsidR="00E178C4">
        <w:rPr>
          <w:rFonts w:ascii="Times New Roman" w:hAnsi="Times New Roman" w:cs="Times New Roman"/>
          <w:sz w:val="24"/>
          <w:szCs w:val="24"/>
        </w:rPr>
      </w:r>
      <w:r w:rsidR="00E178C4">
        <w:rPr>
          <w:rFonts w:ascii="Times New Roman" w:hAnsi="Times New Roman" w:cs="Times New Roman"/>
          <w:sz w:val="24"/>
          <w:szCs w:val="24"/>
        </w:rPr>
        <w:fldChar w:fldCharType="separate"/>
      </w:r>
      <w:r w:rsidR="00694093">
        <w:rPr>
          <w:rFonts w:ascii="Times New Roman" w:hAnsi="Times New Roman" w:cs="Times New Roman"/>
          <w:noProof/>
          <w:sz w:val="24"/>
          <w:szCs w:val="24"/>
        </w:rPr>
        <w:t>[33]</w:t>
      </w:r>
      <w:r w:rsidR="00E178C4">
        <w:rPr>
          <w:rFonts w:ascii="Times New Roman" w:hAnsi="Times New Roman" w:cs="Times New Roman"/>
          <w:sz w:val="24"/>
          <w:szCs w:val="24"/>
        </w:rPr>
        <w:fldChar w:fldCharType="end"/>
      </w:r>
      <w:r w:rsidR="00E664F5">
        <w:rPr>
          <w:rFonts w:ascii="Times New Roman" w:hAnsi="Times New Roman" w:cs="Times New Roman"/>
          <w:sz w:val="24"/>
          <w:szCs w:val="24"/>
        </w:rPr>
        <w:t xml:space="preserve">, </w:t>
      </w:r>
      <w:r w:rsidR="00DC7948">
        <w:rPr>
          <w:rFonts w:ascii="Times New Roman" w:hAnsi="Times New Roman" w:cs="Times New Roman"/>
          <w:sz w:val="24"/>
          <w:szCs w:val="24"/>
        </w:rPr>
        <w:t xml:space="preserve">and 3) behaviour change </w:t>
      </w:r>
      <w:r w:rsidR="00F940B7">
        <w:rPr>
          <w:rFonts w:ascii="Times New Roman" w:hAnsi="Times New Roman" w:cs="Times New Roman"/>
          <w:sz w:val="24"/>
          <w:szCs w:val="24"/>
        </w:rPr>
        <w:t>training,</w:t>
      </w:r>
      <w:r w:rsidR="00DC7948">
        <w:rPr>
          <w:rFonts w:ascii="Times New Roman" w:hAnsi="Times New Roman" w:cs="Times New Roman"/>
          <w:sz w:val="24"/>
          <w:szCs w:val="24"/>
        </w:rPr>
        <w:t xml:space="preserve"> </w:t>
      </w:r>
      <w:r>
        <w:rPr>
          <w:rFonts w:ascii="Times New Roman" w:hAnsi="Times New Roman" w:cs="Times New Roman"/>
          <w:sz w:val="24"/>
          <w:szCs w:val="24"/>
        </w:rPr>
        <w:t xml:space="preserve">via </w:t>
      </w:r>
      <w:r w:rsidR="00DC7948">
        <w:rPr>
          <w:rFonts w:ascii="Times New Roman" w:hAnsi="Times New Roman" w:cs="Times New Roman"/>
          <w:sz w:val="24"/>
          <w:szCs w:val="24"/>
        </w:rPr>
        <w:t>‘healthy conversation skills’</w:t>
      </w:r>
      <w:r w:rsidR="007E7B4C">
        <w:rPr>
          <w:rFonts w:ascii="Times New Roman" w:hAnsi="Times New Roman" w:cs="Times New Roman"/>
          <w:sz w:val="24"/>
          <w:szCs w:val="24"/>
        </w:rPr>
        <w:t xml:space="preserve"> (HCS)</w:t>
      </w:r>
      <w:r w:rsidR="004A1E61">
        <w:rPr>
          <w:rFonts w:ascii="Times New Roman" w:hAnsi="Times New Roman" w:cs="Times New Roman"/>
          <w:sz w:val="24"/>
          <w:szCs w:val="24"/>
        </w:rPr>
        <w:t xml:space="preserve"> through </w:t>
      </w:r>
      <w:r w:rsidR="0043215E">
        <w:rPr>
          <w:rFonts w:ascii="Times New Roman" w:hAnsi="Times New Roman" w:cs="Times New Roman"/>
          <w:sz w:val="24"/>
          <w:szCs w:val="24"/>
        </w:rPr>
        <w:t xml:space="preserve">a </w:t>
      </w:r>
      <w:r w:rsidR="004A1E61">
        <w:rPr>
          <w:rFonts w:ascii="Times New Roman" w:hAnsi="Times New Roman" w:cs="Times New Roman"/>
          <w:sz w:val="24"/>
          <w:szCs w:val="24"/>
        </w:rPr>
        <w:t xml:space="preserve">self-directed online </w:t>
      </w:r>
      <w:r w:rsidR="0043215E">
        <w:rPr>
          <w:rFonts w:ascii="Times New Roman" w:hAnsi="Times New Roman" w:cs="Times New Roman"/>
          <w:sz w:val="24"/>
          <w:szCs w:val="24"/>
        </w:rPr>
        <w:t>module</w:t>
      </w:r>
      <w:r w:rsidR="00DC7948">
        <w:rPr>
          <w:rFonts w:ascii="Times New Roman" w:hAnsi="Times New Roman" w:cs="Times New Roman"/>
          <w:sz w:val="24"/>
          <w:szCs w:val="24"/>
        </w:rPr>
        <w:t>.</w:t>
      </w:r>
      <w:r w:rsidR="00DC3A4F">
        <w:rPr>
          <w:rFonts w:ascii="Times New Roman" w:hAnsi="Times New Roman" w:cs="Times New Roman"/>
          <w:sz w:val="24"/>
          <w:szCs w:val="24"/>
        </w:rPr>
        <w:t xml:space="preserve"> </w:t>
      </w:r>
      <w:r w:rsidR="002F0B44">
        <w:rPr>
          <w:rFonts w:ascii="Times New Roman" w:hAnsi="Times New Roman" w:cs="Times New Roman"/>
          <w:sz w:val="24"/>
          <w:szCs w:val="24"/>
        </w:rPr>
        <w:t xml:space="preserve">Volunteers were </w:t>
      </w:r>
      <w:r w:rsidR="0050468B">
        <w:rPr>
          <w:rFonts w:ascii="Times New Roman" w:hAnsi="Times New Roman" w:cs="Times New Roman"/>
          <w:sz w:val="24"/>
          <w:szCs w:val="24"/>
        </w:rPr>
        <w:t xml:space="preserve">trained </w:t>
      </w:r>
      <w:r w:rsidR="00A552A0">
        <w:rPr>
          <w:rFonts w:ascii="Times New Roman" w:hAnsi="Times New Roman" w:cs="Times New Roman"/>
          <w:sz w:val="24"/>
          <w:szCs w:val="24"/>
        </w:rPr>
        <w:t xml:space="preserve">to safely </w:t>
      </w:r>
      <w:r w:rsidR="0050468B">
        <w:rPr>
          <w:rFonts w:ascii="Times New Roman" w:hAnsi="Times New Roman" w:cs="Times New Roman"/>
          <w:sz w:val="24"/>
          <w:szCs w:val="24"/>
        </w:rPr>
        <w:t>facilitat</w:t>
      </w:r>
      <w:r w:rsidR="00A552A0">
        <w:rPr>
          <w:rFonts w:ascii="Times New Roman" w:hAnsi="Times New Roman" w:cs="Times New Roman"/>
          <w:sz w:val="24"/>
          <w:szCs w:val="24"/>
        </w:rPr>
        <w:t>e</w:t>
      </w:r>
      <w:r w:rsidR="0050468B">
        <w:rPr>
          <w:rFonts w:ascii="Times New Roman" w:hAnsi="Times New Roman" w:cs="Times New Roman"/>
          <w:sz w:val="24"/>
          <w:szCs w:val="24"/>
        </w:rPr>
        <w:t xml:space="preserve"> group </w:t>
      </w:r>
      <w:r w:rsidR="00A552A0">
        <w:rPr>
          <w:rFonts w:ascii="Times New Roman" w:hAnsi="Times New Roman" w:cs="Times New Roman"/>
          <w:sz w:val="24"/>
          <w:szCs w:val="24"/>
        </w:rPr>
        <w:t xml:space="preserve">and one-to-one </w:t>
      </w:r>
      <w:r w:rsidR="00663814">
        <w:rPr>
          <w:rFonts w:ascii="Times New Roman" w:hAnsi="Times New Roman" w:cs="Times New Roman"/>
          <w:sz w:val="24"/>
          <w:szCs w:val="24"/>
        </w:rPr>
        <w:t>sessions</w:t>
      </w:r>
      <w:r w:rsidR="00100CD4">
        <w:rPr>
          <w:rFonts w:ascii="Times New Roman" w:hAnsi="Times New Roman" w:cs="Times New Roman"/>
          <w:sz w:val="24"/>
          <w:szCs w:val="24"/>
        </w:rPr>
        <w:t xml:space="preserve">, with </w:t>
      </w:r>
      <w:r w:rsidR="00B50DBE">
        <w:rPr>
          <w:rFonts w:ascii="Times New Roman" w:hAnsi="Times New Roman" w:cs="Times New Roman"/>
          <w:sz w:val="24"/>
          <w:szCs w:val="24"/>
        </w:rPr>
        <w:t>action plans in place to escalate any adverse events to the research team.</w:t>
      </w:r>
      <w:r w:rsidR="00A552A0">
        <w:rPr>
          <w:rFonts w:ascii="Times New Roman" w:hAnsi="Times New Roman" w:cs="Times New Roman"/>
          <w:sz w:val="24"/>
          <w:szCs w:val="24"/>
        </w:rPr>
        <w:t xml:space="preserve"> </w:t>
      </w:r>
      <w:r w:rsidR="00872A28" w:rsidRPr="00872A28">
        <w:rPr>
          <w:rFonts w:ascii="Times New Roman" w:hAnsi="Times New Roman" w:cs="Times New Roman"/>
          <w:sz w:val="24"/>
          <w:szCs w:val="24"/>
        </w:rPr>
        <w:t xml:space="preserve">Once the three training components </w:t>
      </w:r>
      <w:r w:rsidR="00872A28">
        <w:rPr>
          <w:rFonts w:ascii="Times New Roman" w:hAnsi="Times New Roman" w:cs="Times New Roman"/>
          <w:sz w:val="24"/>
          <w:szCs w:val="24"/>
        </w:rPr>
        <w:t>were</w:t>
      </w:r>
      <w:r w:rsidR="00872A28" w:rsidRPr="00872A28">
        <w:rPr>
          <w:rFonts w:ascii="Times New Roman" w:hAnsi="Times New Roman" w:cs="Times New Roman"/>
          <w:sz w:val="24"/>
          <w:szCs w:val="24"/>
        </w:rPr>
        <w:t xml:space="preserve"> completed, </w:t>
      </w:r>
      <w:r w:rsidR="00872A28">
        <w:rPr>
          <w:rFonts w:ascii="Times New Roman" w:hAnsi="Times New Roman" w:cs="Times New Roman"/>
          <w:sz w:val="24"/>
          <w:szCs w:val="24"/>
        </w:rPr>
        <w:t xml:space="preserve">the trainer </w:t>
      </w:r>
      <w:r w:rsidR="00872A28" w:rsidRPr="00872A28">
        <w:rPr>
          <w:rFonts w:ascii="Times New Roman" w:hAnsi="Times New Roman" w:cs="Times New Roman"/>
          <w:sz w:val="24"/>
          <w:szCs w:val="24"/>
        </w:rPr>
        <w:t>shadow</w:t>
      </w:r>
      <w:r w:rsidR="00872A28">
        <w:rPr>
          <w:rFonts w:ascii="Times New Roman" w:hAnsi="Times New Roman" w:cs="Times New Roman"/>
          <w:sz w:val="24"/>
          <w:szCs w:val="24"/>
        </w:rPr>
        <w:t>ed</w:t>
      </w:r>
      <w:r w:rsidR="00872A28" w:rsidRPr="00872A28">
        <w:rPr>
          <w:rFonts w:ascii="Times New Roman" w:hAnsi="Times New Roman" w:cs="Times New Roman"/>
          <w:sz w:val="24"/>
          <w:szCs w:val="24"/>
        </w:rPr>
        <w:t xml:space="preserve"> volunteers during the first month of intervention</w:t>
      </w:r>
      <w:r w:rsidR="00872A28">
        <w:rPr>
          <w:rFonts w:ascii="Times New Roman" w:hAnsi="Times New Roman" w:cs="Times New Roman"/>
          <w:sz w:val="24"/>
          <w:szCs w:val="24"/>
        </w:rPr>
        <w:t xml:space="preserve"> </w:t>
      </w:r>
      <w:r w:rsidR="00872A28" w:rsidRPr="00872A28">
        <w:rPr>
          <w:rFonts w:ascii="Times New Roman" w:hAnsi="Times New Roman" w:cs="Times New Roman"/>
          <w:sz w:val="24"/>
          <w:szCs w:val="24"/>
        </w:rPr>
        <w:t xml:space="preserve">delivery. </w:t>
      </w:r>
      <w:r>
        <w:rPr>
          <w:rFonts w:ascii="Times New Roman" w:hAnsi="Times New Roman" w:cs="Times New Roman"/>
          <w:sz w:val="24"/>
          <w:szCs w:val="24"/>
        </w:rPr>
        <w:t>Competency was</w:t>
      </w:r>
      <w:r w:rsidR="00046A5B" w:rsidRPr="00046A5B">
        <w:rPr>
          <w:rFonts w:ascii="Times New Roman" w:hAnsi="Times New Roman" w:cs="Times New Roman"/>
          <w:sz w:val="24"/>
          <w:szCs w:val="24"/>
        </w:rPr>
        <w:t xml:space="preserve"> observed and assessed against a framework</w:t>
      </w:r>
      <w:r w:rsidR="00B92BE8">
        <w:rPr>
          <w:rFonts w:ascii="Times New Roman" w:hAnsi="Times New Roman" w:cs="Times New Roman"/>
          <w:sz w:val="24"/>
          <w:szCs w:val="24"/>
        </w:rPr>
        <w:t xml:space="preserve"> developed </w:t>
      </w:r>
      <w:r w:rsidR="000C6064">
        <w:rPr>
          <w:rFonts w:ascii="Times New Roman" w:hAnsi="Times New Roman" w:cs="Times New Roman"/>
          <w:sz w:val="24"/>
          <w:szCs w:val="24"/>
        </w:rPr>
        <w:t xml:space="preserve">by </w:t>
      </w:r>
      <w:r w:rsidR="00A252FA">
        <w:rPr>
          <w:rFonts w:ascii="Times New Roman" w:hAnsi="Times New Roman" w:cs="Times New Roman"/>
          <w:sz w:val="24"/>
          <w:szCs w:val="24"/>
        </w:rPr>
        <w:t>the research team</w:t>
      </w:r>
      <w:r w:rsidR="001D2020">
        <w:rPr>
          <w:rFonts w:ascii="Times New Roman" w:hAnsi="Times New Roman" w:cs="Times New Roman"/>
          <w:sz w:val="24"/>
          <w:szCs w:val="24"/>
        </w:rPr>
        <w:t xml:space="preserve">, </w:t>
      </w:r>
      <w:r>
        <w:rPr>
          <w:rFonts w:ascii="Times New Roman" w:hAnsi="Times New Roman" w:cs="Times New Roman"/>
          <w:sz w:val="24"/>
          <w:szCs w:val="24"/>
        </w:rPr>
        <w:t>which included</w:t>
      </w:r>
      <w:r w:rsidR="00395DDF">
        <w:rPr>
          <w:rFonts w:ascii="Times New Roman" w:hAnsi="Times New Roman" w:cs="Times New Roman"/>
          <w:sz w:val="24"/>
          <w:szCs w:val="24"/>
        </w:rPr>
        <w:t xml:space="preserve"> exercise, nutrition, and behaviour change components</w:t>
      </w:r>
      <w:r w:rsidR="00DA25BE">
        <w:rPr>
          <w:rFonts w:ascii="Times New Roman" w:hAnsi="Times New Roman" w:cs="Times New Roman"/>
          <w:sz w:val="24"/>
          <w:szCs w:val="24"/>
        </w:rPr>
        <w:t xml:space="preserve"> (see </w:t>
      </w:r>
      <w:r w:rsidR="00E42E33">
        <w:rPr>
          <w:rFonts w:ascii="Times New Roman" w:hAnsi="Times New Roman" w:cs="Times New Roman"/>
          <w:sz w:val="24"/>
          <w:szCs w:val="24"/>
        </w:rPr>
        <w:t>supplement)</w:t>
      </w:r>
      <w:r w:rsidR="00046A5B" w:rsidRPr="00046A5B">
        <w:rPr>
          <w:rFonts w:ascii="Times New Roman" w:hAnsi="Times New Roman" w:cs="Times New Roman"/>
          <w:sz w:val="24"/>
          <w:szCs w:val="24"/>
        </w:rPr>
        <w:t>.</w:t>
      </w:r>
      <w:r w:rsidR="00036C60">
        <w:rPr>
          <w:rFonts w:ascii="Times New Roman" w:hAnsi="Times New Roman" w:cs="Times New Roman"/>
          <w:sz w:val="24"/>
          <w:szCs w:val="24"/>
        </w:rPr>
        <w:t xml:space="preserve"> </w:t>
      </w:r>
      <w:r w:rsidR="00D8172D">
        <w:rPr>
          <w:rFonts w:ascii="Times New Roman" w:hAnsi="Times New Roman" w:cs="Times New Roman"/>
          <w:sz w:val="24"/>
          <w:szCs w:val="24"/>
        </w:rPr>
        <w:t xml:space="preserve">Volunteers </w:t>
      </w:r>
      <w:r w:rsidR="008702FC">
        <w:rPr>
          <w:rFonts w:ascii="Times New Roman" w:hAnsi="Times New Roman" w:cs="Times New Roman"/>
          <w:sz w:val="24"/>
          <w:szCs w:val="24"/>
        </w:rPr>
        <w:t xml:space="preserve">were encouraged to deliver </w:t>
      </w:r>
      <w:r w:rsidR="007C706A">
        <w:rPr>
          <w:rFonts w:ascii="Times New Roman" w:hAnsi="Times New Roman" w:cs="Times New Roman"/>
          <w:sz w:val="24"/>
          <w:szCs w:val="24"/>
        </w:rPr>
        <w:t>the intervention independently with continued support (including regular supervision meetings)</w:t>
      </w:r>
      <w:r w:rsidR="00F23B1E">
        <w:rPr>
          <w:rFonts w:ascii="Times New Roman" w:hAnsi="Times New Roman" w:cs="Times New Roman"/>
          <w:sz w:val="24"/>
          <w:szCs w:val="24"/>
        </w:rPr>
        <w:t xml:space="preserve"> once their competencies were signed off by the trainer. </w:t>
      </w:r>
      <w:r w:rsidR="00CC33B5">
        <w:rPr>
          <w:rFonts w:ascii="Times New Roman" w:hAnsi="Times New Roman" w:cs="Times New Roman"/>
          <w:sz w:val="24"/>
          <w:szCs w:val="24"/>
        </w:rPr>
        <w:t>Addit</w:t>
      </w:r>
      <w:r w:rsidR="00036C60">
        <w:rPr>
          <w:rFonts w:ascii="Times New Roman" w:hAnsi="Times New Roman" w:cs="Times New Roman"/>
          <w:sz w:val="24"/>
          <w:szCs w:val="24"/>
        </w:rPr>
        <w:t>i</w:t>
      </w:r>
      <w:r w:rsidR="00CC33B5">
        <w:rPr>
          <w:rFonts w:ascii="Times New Roman" w:hAnsi="Times New Roman" w:cs="Times New Roman"/>
          <w:sz w:val="24"/>
          <w:szCs w:val="24"/>
        </w:rPr>
        <w:t>onal</w:t>
      </w:r>
      <w:r w:rsidR="00CC33B5" w:rsidRPr="00046A5B">
        <w:rPr>
          <w:rFonts w:ascii="Times New Roman" w:hAnsi="Times New Roman" w:cs="Times New Roman"/>
          <w:sz w:val="24"/>
          <w:szCs w:val="24"/>
        </w:rPr>
        <w:t xml:space="preserve"> </w:t>
      </w:r>
      <w:r w:rsidR="00046A5B" w:rsidRPr="00046A5B">
        <w:rPr>
          <w:rFonts w:ascii="Times New Roman" w:hAnsi="Times New Roman" w:cs="Times New Roman"/>
          <w:sz w:val="24"/>
          <w:szCs w:val="24"/>
        </w:rPr>
        <w:t>one-to-one training sessions, emotional and confidence support</w:t>
      </w:r>
      <w:r w:rsidR="00866C8C">
        <w:rPr>
          <w:rFonts w:ascii="Times New Roman" w:hAnsi="Times New Roman" w:cs="Times New Roman"/>
          <w:sz w:val="24"/>
          <w:szCs w:val="24"/>
        </w:rPr>
        <w:t xml:space="preserve"> (e.g.</w:t>
      </w:r>
      <w:r w:rsidR="009E3603">
        <w:rPr>
          <w:rFonts w:ascii="Times New Roman" w:hAnsi="Times New Roman" w:cs="Times New Roman"/>
          <w:sz w:val="24"/>
          <w:szCs w:val="24"/>
        </w:rPr>
        <w:t>,</w:t>
      </w:r>
      <w:r w:rsidR="001242FF">
        <w:rPr>
          <w:rFonts w:ascii="Times New Roman" w:hAnsi="Times New Roman" w:cs="Times New Roman"/>
          <w:sz w:val="24"/>
          <w:szCs w:val="24"/>
        </w:rPr>
        <w:t xml:space="preserve"> </w:t>
      </w:r>
      <w:r w:rsidR="008F6BBC">
        <w:rPr>
          <w:rFonts w:ascii="Times New Roman" w:hAnsi="Times New Roman" w:cs="Times New Roman"/>
          <w:sz w:val="24"/>
          <w:szCs w:val="24"/>
        </w:rPr>
        <w:t>weekl</w:t>
      </w:r>
      <w:r w:rsidR="00C701DA">
        <w:rPr>
          <w:rFonts w:ascii="Times New Roman" w:hAnsi="Times New Roman" w:cs="Times New Roman"/>
          <w:sz w:val="24"/>
          <w:szCs w:val="24"/>
        </w:rPr>
        <w:t>y check-ins with the trainer)</w:t>
      </w:r>
      <w:r w:rsidR="00046A5B" w:rsidRPr="00046A5B">
        <w:rPr>
          <w:rFonts w:ascii="Times New Roman" w:hAnsi="Times New Roman" w:cs="Times New Roman"/>
          <w:sz w:val="24"/>
          <w:szCs w:val="24"/>
        </w:rPr>
        <w:t xml:space="preserve"> w</w:t>
      </w:r>
      <w:r w:rsidR="00046A5B">
        <w:rPr>
          <w:rFonts w:ascii="Times New Roman" w:hAnsi="Times New Roman" w:cs="Times New Roman"/>
          <w:sz w:val="24"/>
          <w:szCs w:val="24"/>
        </w:rPr>
        <w:t>ere</w:t>
      </w:r>
      <w:r w:rsidR="00046A5B" w:rsidRPr="00046A5B">
        <w:rPr>
          <w:rFonts w:ascii="Times New Roman" w:hAnsi="Times New Roman" w:cs="Times New Roman"/>
          <w:sz w:val="24"/>
          <w:szCs w:val="24"/>
        </w:rPr>
        <w:t xml:space="preserve"> available</w:t>
      </w:r>
      <w:r w:rsidR="0058715B">
        <w:rPr>
          <w:rFonts w:ascii="Times New Roman" w:hAnsi="Times New Roman" w:cs="Times New Roman"/>
          <w:sz w:val="24"/>
          <w:szCs w:val="24"/>
        </w:rPr>
        <w:t>,</w:t>
      </w:r>
      <w:r w:rsidR="00046A5B" w:rsidRPr="00046A5B">
        <w:rPr>
          <w:rFonts w:ascii="Times New Roman" w:hAnsi="Times New Roman" w:cs="Times New Roman"/>
          <w:sz w:val="24"/>
          <w:szCs w:val="24"/>
        </w:rPr>
        <w:t xml:space="preserve"> if necessary</w:t>
      </w:r>
      <w:r w:rsidR="00CC33B5">
        <w:rPr>
          <w:rFonts w:ascii="Times New Roman" w:hAnsi="Times New Roman" w:cs="Times New Roman"/>
          <w:sz w:val="24"/>
          <w:szCs w:val="24"/>
        </w:rPr>
        <w:t>, b</w:t>
      </w:r>
      <w:r w:rsidR="00CC33B5" w:rsidRPr="00046A5B">
        <w:rPr>
          <w:rFonts w:ascii="Times New Roman" w:hAnsi="Times New Roman" w:cs="Times New Roman"/>
          <w:sz w:val="24"/>
          <w:szCs w:val="24"/>
        </w:rPr>
        <w:t>ased on fidelity checks and volunteer feedback</w:t>
      </w:r>
      <w:r w:rsidR="00046A5B" w:rsidRPr="00046A5B">
        <w:rPr>
          <w:rFonts w:ascii="Times New Roman" w:hAnsi="Times New Roman" w:cs="Times New Roman"/>
          <w:sz w:val="24"/>
          <w:szCs w:val="24"/>
        </w:rPr>
        <w:t>. Volunteers kep</w:t>
      </w:r>
      <w:r w:rsidR="00046A5B">
        <w:rPr>
          <w:rFonts w:ascii="Times New Roman" w:hAnsi="Times New Roman" w:cs="Times New Roman"/>
          <w:sz w:val="24"/>
          <w:szCs w:val="24"/>
        </w:rPr>
        <w:t>t</w:t>
      </w:r>
      <w:r w:rsidR="00046A5B" w:rsidRPr="00046A5B">
        <w:rPr>
          <w:rFonts w:ascii="Times New Roman" w:hAnsi="Times New Roman" w:cs="Times New Roman"/>
          <w:sz w:val="24"/>
          <w:szCs w:val="24"/>
        </w:rPr>
        <w:t xml:space="preserve"> an attendance record during the intervention</w:t>
      </w:r>
      <w:r w:rsidR="00046A5B">
        <w:rPr>
          <w:rFonts w:ascii="Times New Roman" w:hAnsi="Times New Roman" w:cs="Times New Roman"/>
          <w:sz w:val="24"/>
          <w:szCs w:val="24"/>
        </w:rPr>
        <w:t xml:space="preserve">. </w:t>
      </w:r>
      <w:r w:rsidR="00DC3A4F">
        <w:rPr>
          <w:rFonts w:ascii="Times New Roman" w:hAnsi="Times New Roman" w:cs="Times New Roman"/>
          <w:sz w:val="24"/>
          <w:szCs w:val="24"/>
        </w:rPr>
        <w:t xml:space="preserve">The training </w:t>
      </w:r>
      <w:r w:rsidR="00DC3A4F" w:rsidRPr="00046A5B">
        <w:rPr>
          <w:rFonts w:ascii="Times New Roman" w:hAnsi="Times New Roman" w:cs="Times New Roman"/>
          <w:sz w:val="24"/>
          <w:szCs w:val="24"/>
        </w:rPr>
        <w:t xml:space="preserve">package was developed </w:t>
      </w:r>
      <w:r w:rsidR="00614133" w:rsidRPr="00046A5B">
        <w:rPr>
          <w:rFonts w:ascii="Times New Roman" w:hAnsi="Times New Roman" w:cs="Times New Roman"/>
          <w:sz w:val="24"/>
          <w:szCs w:val="24"/>
        </w:rPr>
        <w:t xml:space="preserve">and refined </w:t>
      </w:r>
      <w:r w:rsidR="00D10F2C" w:rsidRPr="00046A5B">
        <w:rPr>
          <w:rFonts w:ascii="Times New Roman" w:hAnsi="Times New Roman" w:cs="Times New Roman"/>
          <w:sz w:val="24"/>
          <w:szCs w:val="24"/>
        </w:rPr>
        <w:t>through previous research</w:t>
      </w:r>
      <w:r w:rsidR="00CF72BF">
        <w:rPr>
          <w:rFonts w:ascii="Times New Roman" w:hAnsi="Times New Roman" w:cs="Times New Roman"/>
          <w:sz w:val="24"/>
          <w:szCs w:val="24"/>
        </w:rPr>
        <w:t xml:space="preserve"> </w:t>
      </w:r>
      <w:r w:rsidR="00CF72BF">
        <w:rPr>
          <w:rFonts w:ascii="Times New Roman" w:hAnsi="Times New Roman" w:cs="Times New Roman"/>
          <w:sz w:val="24"/>
          <w:szCs w:val="24"/>
        </w:rPr>
        <w:fldChar w:fldCharType="begin">
          <w:fldData xml:space="preserve">PEVuZE5vdGU+PENpdGU+PEF1dGhvcj5HcmltbWV0dDwvQXV0aG9yPjxZZWFyPjIwMjE8L1llYXI+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</w:fldData>
        </w:fldChar>
      </w:r>
      <w:r w:rsidR="00694093">
        <w:rPr>
          <w:rFonts w:ascii="Times New Roman" w:hAnsi="Times New Roman" w:cs="Times New Roman"/>
          <w:sz w:val="24"/>
          <w:szCs w:val="24"/>
        </w:rPr>
        <w:instrText xml:space="preserve"> ADDIN EN.CITE </w:instrText>
      </w:r>
      <w:r w:rsidR="00694093">
        <w:rPr>
          <w:rFonts w:ascii="Times New Roman" w:hAnsi="Times New Roman" w:cs="Times New Roman"/>
          <w:sz w:val="24"/>
          <w:szCs w:val="24"/>
        </w:rPr>
        <w:fldChar w:fldCharType="begin">
          <w:fldData xml:space="preserve">PEVuZE5vdGU+PENpdGU+PEF1dGhvcj5HcmltbWV0dDwvQXV0aG9yPjxZZWFyPjIwMjE8L1llYXI+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</w:fldData>
        </w:fldChar>
      </w:r>
      <w:r w:rsidR="00694093">
        <w:rPr>
          <w:rFonts w:ascii="Times New Roman" w:hAnsi="Times New Roman" w:cs="Times New Roman"/>
          <w:sz w:val="24"/>
          <w:szCs w:val="24"/>
        </w:rPr>
        <w:instrText xml:space="preserve"> ADDIN EN.CITE.DATA </w:instrText>
      </w:r>
      <w:r w:rsidR="00694093">
        <w:rPr>
          <w:rFonts w:ascii="Times New Roman" w:hAnsi="Times New Roman" w:cs="Times New Roman"/>
          <w:sz w:val="24"/>
          <w:szCs w:val="24"/>
        </w:rPr>
      </w:r>
      <w:r w:rsidR="00694093">
        <w:rPr>
          <w:rFonts w:ascii="Times New Roman" w:hAnsi="Times New Roman" w:cs="Times New Roman"/>
          <w:sz w:val="24"/>
          <w:szCs w:val="24"/>
        </w:rPr>
        <w:fldChar w:fldCharType="end"/>
      </w:r>
      <w:r w:rsidR="00CF72BF">
        <w:rPr>
          <w:rFonts w:ascii="Times New Roman" w:hAnsi="Times New Roman" w:cs="Times New Roman"/>
          <w:sz w:val="24"/>
          <w:szCs w:val="24"/>
        </w:rPr>
      </w:r>
      <w:r w:rsidR="00CF72BF">
        <w:rPr>
          <w:rFonts w:ascii="Times New Roman" w:hAnsi="Times New Roman" w:cs="Times New Roman"/>
          <w:sz w:val="24"/>
          <w:szCs w:val="24"/>
        </w:rPr>
        <w:fldChar w:fldCharType="separate"/>
      </w:r>
      <w:r w:rsidR="006A7A57">
        <w:rPr>
          <w:rFonts w:ascii="Times New Roman" w:hAnsi="Times New Roman" w:cs="Times New Roman"/>
          <w:noProof/>
          <w:sz w:val="24"/>
          <w:szCs w:val="24"/>
        </w:rPr>
        <w:t>[13, 19, 26]</w:t>
      </w:r>
      <w:r w:rsidR="00CF72BF">
        <w:rPr>
          <w:rFonts w:ascii="Times New Roman" w:hAnsi="Times New Roman" w:cs="Times New Roman"/>
          <w:sz w:val="24"/>
          <w:szCs w:val="24"/>
        </w:rPr>
        <w:fldChar w:fldCharType="end"/>
      </w:r>
      <w:r w:rsidR="00860FE9" w:rsidRPr="00046A5B">
        <w:rPr>
          <w:rFonts w:ascii="Times New Roman" w:hAnsi="Times New Roman" w:cs="Times New Roman"/>
          <w:sz w:val="24"/>
          <w:szCs w:val="24"/>
        </w:rPr>
        <w:t>.</w:t>
      </w:r>
      <w:r w:rsidR="00046A5B" w:rsidRPr="00046A5B">
        <w:rPr>
          <w:rFonts w:ascii="Times New Roman" w:hAnsi="Times New Roman" w:cs="Times New Roman"/>
          <w:sz w:val="24"/>
          <w:szCs w:val="24"/>
        </w:rPr>
        <w:t xml:space="preserve"> </w:t>
      </w:r>
    </w:p>
    <w:p w14:paraId="3930BD92" w14:textId="6A06CEEF" w:rsidR="00517CB9" w:rsidRPr="00901D00" w:rsidRDefault="007D1F9C" w:rsidP="005A0919">
      <w:pPr>
        <w:spacing w:after="0" w:line="480" w:lineRule="auto"/>
        <w:rPr>
          <w:rFonts w:ascii="Times New Roman" w:hAnsi="Times New Roman" w:cs="Times New Roman"/>
          <w:i/>
          <w:iCs/>
          <w:sz w:val="24"/>
          <w:szCs w:val="24"/>
        </w:rPr>
      </w:pPr>
      <w:r w:rsidRPr="00901D00">
        <w:rPr>
          <w:rFonts w:ascii="Times New Roman" w:hAnsi="Times New Roman" w:cs="Times New Roman"/>
          <w:i/>
          <w:iCs/>
          <w:sz w:val="24"/>
          <w:szCs w:val="24"/>
        </w:rPr>
        <w:t>Participant recruitment</w:t>
      </w:r>
    </w:p>
    <w:p w14:paraId="7B35504B" w14:textId="15E19953" w:rsidR="00EA7AF1" w:rsidRPr="00901D00" w:rsidRDefault="007D1F9C" w:rsidP="005A0919">
      <w:pPr>
        <w:spacing w:after="0" w:line="480" w:lineRule="auto"/>
        <w:rPr>
          <w:rFonts w:ascii="Times New Roman" w:hAnsi="Times New Roman" w:cs="Times New Roman"/>
          <w:sz w:val="24"/>
          <w:szCs w:val="24"/>
        </w:rPr>
      </w:pPr>
      <w:r w:rsidRPr="00046A5B">
        <w:rPr>
          <w:rFonts w:ascii="Times New Roman" w:hAnsi="Times New Roman" w:cs="Times New Roman"/>
          <w:sz w:val="24"/>
          <w:szCs w:val="24"/>
        </w:rPr>
        <w:lastRenderedPageBreak/>
        <w:t xml:space="preserve">Older adults on acute medical wards </w:t>
      </w:r>
      <w:r w:rsidR="003159F8" w:rsidRPr="00046A5B">
        <w:rPr>
          <w:rFonts w:ascii="Times New Roman" w:hAnsi="Times New Roman" w:cs="Times New Roman"/>
          <w:sz w:val="24"/>
          <w:szCs w:val="24"/>
        </w:rPr>
        <w:t>were informed about the study</w:t>
      </w:r>
      <w:r w:rsidR="003159F8">
        <w:rPr>
          <w:rFonts w:ascii="Times New Roman" w:hAnsi="Times New Roman" w:cs="Times New Roman"/>
          <w:sz w:val="24"/>
          <w:szCs w:val="24"/>
        </w:rPr>
        <w:t xml:space="preserve"> by clinical staff</w:t>
      </w:r>
      <w:r w:rsidR="006C081C">
        <w:rPr>
          <w:rFonts w:ascii="Times New Roman" w:hAnsi="Times New Roman" w:cs="Times New Roman"/>
          <w:sz w:val="24"/>
          <w:szCs w:val="24"/>
        </w:rPr>
        <w:t>, and if interested</w:t>
      </w:r>
      <w:r w:rsidR="00BA0ABF">
        <w:rPr>
          <w:rFonts w:ascii="Times New Roman" w:hAnsi="Times New Roman" w:cs="Times New Roman"/>
          <w:sz w:val="24"/>
          <w:szCs w:val="24"/>
        </w:rPr>
        <w:t>,</w:t>
      </w:r>
      <w:r w:rsidR="006C081C">
        <w:rPr>
          <w:rFonts w:ascii="Times New Roman" w:hAnsi="Times New Roman" w:cs="Times New Roman"/>
          <w:sz w:val="24"/>
          <w:szCs w:val="24"/>
        </w:rPr>
        <w:t xml:space="preserve"> informed consent was </w:t>
      </w:r>
      <w:r w:rsidR="00483E5C">
        <w:rPr>
          <w:rFonts w:ascii="Times New Roman" w:hAnsi="Times New Roman" w:cs="Times New Roman"/>
          <w:sz w:val="24"/>
          <w:szCs w:val="24"/>
        </w:rPr>
        <w:t>obtained</w:t>
      </w:r>
      <w:r w:rsidR="006C081C">
        <w:rPr>
          <w:rFonts w:ascii="Times New Roman" w:hAnsi="Times New Roman" w:cs="Times New Roman"/>
          <w:sz w:val="24"/>
          <w:szCs w:val="24"/>
        </w:rPr>
        <w:t xml:space="preserve"> by the research team</w:t>
      </w:r>
      <w:r w:rsidR="003159F8">
        <w:rPr>
          <w:rFonts w:ascii="Times New Roman" w:hAnsi="Times New Roman" w:cs="Times New Roman"/>
          <w:sz w:val="24"/>
          <w:szCs w:val="24"/>
        </w:rPr>
        <w:t>. Inclusion criteria were</w:t>
      </w:r>
      <w:r w:rsidR="006C081C">
        <w:rPr>
          <w:rFonts w:ascii="Times New Roman" w:hAnsi="Times New Roman" w:cs="Times New Roman"/>
          <w:sz w:val="24"/>
          <w:szCs w:val="24"/>
        </w:rPr>
        <w:t xml:space="preserve"> older </w:t>
      </w:r>
      <w:r w:rsidR="00DA25AF">
        <w:rPr>
          <w:rFonts w:ascii="Times New Roman" w:hAnsi="Times New Roman" w:cs="Times New Roman"/>
          <w:sz w:val="24"/>
          <w:szCs w:val="24"/>
        </w:rPr>
        <w:t>adults ≥</w:t>
      </w:r>
      <w:r w:rsidR="006C081C">
        <w:rPr>
          <w:rFonts w:ascii="Times New Roman" w:hAnsi="Times New Roman" w:cs="Times New Roman"/>
          <w:sz w:val="24"/>
          <w:szCs w:val="24"/>
        </w:rPr>
        <w:t>65 years,</w:t>
      </w:r>
      <w:r w:rsidR="00A600D4">
        <w:rPr>
          <w:rFonts w:ascii="Times New Roman" w:hAnsi="Times New Roman" w:cs="Times New Roman"/>
          <w:sz w:val="24"/>
          <w:szCs w:val="24"/>
        </w:rPr>
        <w:t xml:space="preserve"> able to provide written consent,</w:t>
      </w:r>
      <w:r w:rsidR="005036DD">
        <w:rPr>
          <w:rFonts w:ascii="Times New Roman" w:hAnsi="Times New Roman" w:cs="Times New Roman"/>
          <w:sz w:val="24"/>
          <w:szCs w:val="24"/>
        </w:rPr>
        <w:t xml:space="preserve"> medically optimised for discharge</w:t>
      </w:r>
      <w:r w:rsidR="00311047">
        <w:rPr>
          <w:rFonts w:ascii="Times New Roman" w:hAnsi="Times New Roman" w:cs="Times New Roman"/>
          <w:sz w:val="24"/>
          <w:szCs w:val="24"/>
        </w:rPr>
        <w:t xml:space="preserve">, </w:t>
      </w:r>
      <w:r w:rsidR="00F752CD">
        <w:rPr>
          <w:rFonts w:ascii="Times New Roman" w:hAnsi="Times New Roman" w:cs="Times New Roman"/>
          <w:sz w:val="24"/>
          <w:szCs w:val="24"/>
        </w:rPr>
        <w:t xml:space="preserve">with a </w:t>
      </w:r>
      <w:r w:rsidR="00311047">
        <w:rPr>
          <w:rFonts w:ascii="Times New Roman" w:hAnsi="Times New Roman" w:cs="Times New Roman"/>
          <w:sz w:val="24"/>
          <w:szCs w:val="24"/>
        </w:rPr>
        <w:t xml:space="preserve">clinical frailty scale ≥5. </w:t>
      </w:r>
      <w:r w:rsidR="00CC33B5">
        <w:rPr>
          <w:rFonts w:ascii="Times New Roman" w:hAnsi="Times New Roman" w:cs="Times New Roman"/>
          <w:sz w:val="24"/>
          <w:szCs w:val="24"/>
        </w:rPr>
        <w:t>Exclusions were inability to</w:t>
      </w:r>
      <w:r w:rsidR="00463A5F">
        <w:rPr>
          <w:rFonts w:ascii="Times New Roman" w:hAnsi="Times New Roman" w:cs="Times New Roman"/>
          <w:sz w:val="24"/>
          <w:szCs w:val="24"/>
        </w:rPr>
        <w:t xml:space="preserve"> safely complete the exercises (</w:t>
      </w:r>
      <w:r w:rsidR="00CC33B5">
        <w:rPr>
          <w:rFonts w:ascii="Times New Roman" w:hAnsi="Times New Roman" w:cs="Times New Roman"/>
          <w:sz w:val="24"/>
          <w:szCs w:val="24"/>
        </w:rPr>
        <w:t>per</w:t>
      </w:r>
      <w:r w:rsidR="00463A5F">
        <w:rPr>
          <w:rFonts w:ascii="Times New Roman" w:hAnsi="Times New Roman" w:cs="Times New Roman"/>
          <w:sz w:val="24"/>
          <w:szCs w:val="24"/>
        </w:rPr>
        <w:t xml:space="preserve"> clinician</w:t>
      </w:r>
      <w:r w:rsidR="00CC33B5">
        <w:rPr>
          <w:rFonts w:ascii="Times New Roman" w:hAnsi="Times New Roman" w:cs="Times New Roman"/>
          <w:sz w:val="24"/>
          <w:szCs w:val="24"/>
        </w:rPr>
        <w:t xml:space="preserve"> advice</w:t>
      </w:r>
      <w:r w:rsidR="00463A5F">
        <w:rPr>
          <w:rFonts w:ascii="Times New Roman" w:hAnsi="Times New Roman" w:cs="Times New Roman"/>
          <w:sz w:val="24"/>
          <w:szCs w:val="24"/>
        </w:rPr>
        <w:t xml:space="preserve">), </w:t>
      </w:r>
      <w:r w:rsidR="00752AA1">
        <w:rPr>
          <w:rFonts w:ascii="Times New Roman" w:hAnsi="Times New Roman" w:cs="Times New Roman"/>
          <w:sz w:val="24"/>
          <w:szCs w:val="24"/>
        </w:rPr>
        <w:t xml:space="preserve">planned </w:t>
      </w:r>
      <w:r w:rsidR="00463A5F">
        <w:rPr>
          <w:rFonts w:ascii="Times New Roman" w:hAnsi="Times New Roman" w:cs="Times New Roman"/>
          <w:sz w:val="24"/>
          <w:szCs w:val="24"/>
        </w:rPr>
        <w:t>discharge to rehabilitation</w:t>
      </w:r>
      <w:r w:rsidR="00435307">
        <w:rPr>
          <w:rFonts w:ascii="Times New Roman" w:hAnsi="Times New Roman" w:cs="Times New Roman"/>
          <w:sz w:val="24"/>
          <w:szCs w:val="24"/>
        </w:rPr>
        <w:t xml:space="preserve"> units</w:t>
      </w:r>
      <w:r w:rsidR="00CC33B5">
        <w:rPr>
          <w:rFonts w:ascii="Times New Roman" w:hAnsi="Times New Roman" w:cs="Times New Roman"/>
          <w:sz w:val="24"/>
          <w:szCs w:val="24"/>
        </w:rPr>
        <w:t xml:space="preserve"> </w:t>
      </w:r>
      <w:r w:rsidR="00463A5F">
        <w:rPr>
          <w:rFonts w:ascii="Times New Roman" w:hAnsi="Times New Roman" w:cs="Times New Roman"/>
          <w:sz w:val="24"/>
          <w:szCs w:val="24"/>
        </w:rPr>
        <w:t>or care homes</w:t>
      </w:r>
      <w:r w:rsidR="000B5E38">
        <w:rPr>
          <w:rFonts w:ascii="Times New Roman" w:hAnsi="Times New Roman" w:cs="Times New Roman"/>
          <w:sz w:val="24"/>
          <w:szCs w:val="24"/>
        </w:rPr>
        <w:t xml:space="preserve">, and </w:t>
      </w:r>
      <w:r w:rsidR="00CC33B5">
        <w:rPr>
          <w:rFonts w:ascii="Times New Roman" w:hAnsi="Times New Roman" w:cs="Times New Roman"/>
          <w:sz w:val="24"/>
          <w:szCs w:val="24"/>
        </w:rPr>
        <w:t xml:space="preserve">those </w:t>
      </w:r>
      <w:r w:rsidR="000B5E38">
        <w:rPr>
          <w:rFonts w:ascii="Times New Roman" w:hAnsi="Times New Roman" w:cs="Times New Roman"/>
          <w:sz w:val="24"/>
          <w:szCs w:val="24"/>
        </w:rPr>
        <w:t>receiving end of life care.</w:t>
      </w:r>
    </w:p>
    <w:p w14:paraId="774A9BF8" w14:textId="2C909CBB" w:rsidR="00E76FA8" w:rsidRPr="00901D00" w:rsidRDefault="007D1F9C" w:rsidP="005A0919">
      <w:pPr>
        <w:spacing w:after="0" w:line="480" w:lineRule="auto"/>
        <w:rPr>
          <w:rFonts w:ascii="Times New Roman" w:hAnsi="Times New Roman" w:cs="Times New Roman"/>
          <w:i/>
          <w:iCs/>
          <w:sz w:val="24"/>
          <w:szCs w:val="24"/>
        </w:rPr>
      </w:pPr>
      <w:r w:rsidRPr="00901D00">
        <w:rPr>
          <w:rFonts w:ascii="Times New Roman" w:hAnsi="Times New Roman" w:cs="Times New Roman"/>
          <w:i/>
          <w:iCs/>
          <w:sz w:val="24"/>
          <w:szCs w:val="24"/>
        </w:rPr>
        <w:t>Intervention</w:t>
      </w:r>
    </w:p>
    <w:p w14:paraId="0A8AC3FC" w14:textId="7EE992D4" w:rsidR="00D60CFE" w:rsidRPr="00D60CFE" w:rsidRDefault="007D1F9C" w:rsidP="005A0919">
      <w:pPr>
        <w:spacing w:after="0" w:line="480" w:lineRule="auto"/>
        <w:rPr>
          <w:rFonts w:ascii="Times New Roman" w:hAnsi="Times New Roman" w:cs="Times New Roman"/>
          <w:sz w:val="24"/>
          <w:szCs w:val="24"/>
        </w:rPr>
      </w:pPr>
      <w:r>
        <w:rPr>
          <w:rFonts w:ascii="Times New Roman" w:hAnsi="Times New Roman" w:cs="Times New Roman"/>
          <w:sz w:val="24"/>
          <w:szCs w:val="24"/>
        </w:rPr>
        <w:t>Trained v</w:t>
      </w:r>
      <w:r w:rsidR="00702019">
        <w:rPr>
          <w:rFonts w:ascii="Times New Roman" w:hAnsi="Times New Roman" w:cs="Times New Roman"/>
          <w:sz w:val="24"/>
          <w:szCs w:val="24"/>
        </w:rPr>
        <w:t>olunteers deliver</w:t>
      </w:r>
      <w:r w:rsidR="002F43FC">
        <w:rPr>
          <w:rFonts w:ascii="Times New Roman" w:hAnsi="Times New Roman" w:cs="Times New Roman"/>
          <w:sz w:val="24"/>
          <w:szCs w:val="24"/>
        </w:rPr>
        <w:t>ed</w:t>
      </w:r>
      <w:r w:rsidR="00702019">
        <w:rPr>
          <w:rFonts w:ascii="Times New Roman" w:hAnsi="Times New Roman" w:cs="Times New Roman"/>
          <w:sz w:val="24"/>
          <w:szCs w:val="24"/>
        </w:rPr>
        <w:t xml:space="preserve"> </w:t>
      </w:r>
      <w:r w:rsidR="001A24F7">
        <w:rPr>
          <w:rFonts w:ascii="Times New Roman" w:hAnsi="Times New Roman" w:cs="Times New Roman"/>
          <w:sz w:val="24"/>
          <w:szCs w:val="24"/>
        </w:rPr>
        <w:t xml:space="preserve">a 3-month </w:t>
      </w:r>
      <w:r w:rsidR="00702019">
        <w:rPr>
          <w:rFonts w:ascii="Times New Roman" w:hAnsi="Times New Roman" w:cs="Times New Roman"/>
          <w:sz w:val="24"/>
          <w:szCs w:val="24"/>
        </w:rPr>
        <w:t>exercise, nutrition</w:t>
      </w:r>
      <w:r w:rsidR="002F43FC">
        <w:rPr>
          <w:rFonts w:ascii="Times New Roman" w:hAnsi="Times New Roman" w:cs="Times New Roman"/>
          <w:sz w:val="24"/>
          <w:szCs w:val="24"/>
        </w:rPr>
        <w:t>,</w:t>
      </w:r>
      <w:r w:rsidR="00702019">
        <w:rPr>
          <w:rFonts w:ascii="Times New Roman" w:hAnsi="Times New Roman" w:cs="Times New Roman"/>
          <w:sz w:val="24"/>
          <w:szCs w:val="24"/>
        </w:rPr>
        <w:t xml:space="preserve"> and behaviour change </w:t>
      </w:r>
      <w:r w:rsidR="00305417">
        <w:rPr>
          <w:rFonts w:ascii="Times New Roman" w:hAnsi="Times New Roman" w:cs="Times New Roman"/>
          <w:sz w:val="24"/>
          <w:szCs w:val="24"/>
        </w:rPr>
        <w:t>programme</w:t>
      </w:r>
      <w:r>
        <w:rPr>
          <w:rFonts w:ascii="Times New Roman" w:hAnsi="Times New Roman" w:cs="Times New Roman"/>
          <w:sz w:val="24"/>
          <w:szCs w:val="24"/>
        </w:rPr>
        <w:t>,</w:t>
      </w:r>
      <w:r w:rsidR="00030275">
        <w:rPr>
          <w:rFonts w:ascii="Times New Roman" w:hAnsi="Times New Roman" w:cs="Times New Roman"/>
          <w:sz w:val="24"/>
          <w:szCs w:val="24"/>
        </w:rPr>
        <w:t xml:space="preserve"> either </w:t>
      </w:r>
      <w:r w:rsidR="007C3D94">
        <w:rPr>
          <w:rFonts w:ascii="Times New Roman" w:hAnsi="Times New Roman" w:cs="Times New Roman"/>
          <w:sz w:val="24"/>
          <w:szCs w:val="24"/>
        </w:rPr>
        <w:t xml:space="preserve">online </w:t>
      </w:r>
      <w:r w:rsidR="0031685D">
        <w:rPr>
          <w:rFonts w:ascii="Times New Roman" w:hAnsi="Times New Roman" w:cs="Times New Roman"/>
          <w:sz w:val="24"/>
          <w:szCs w:val="24"/>
        </w:rPr>
        <w:t>(</w:t>
      </w:r>
      <w:r w:rsidR="007C3D94">
        <w:rPr>
          <w:rFonts w:ascii="Times New Roman" w:hAnsi="Times New Roman" w:cs="Times New Roman"/>
          <w:sz w:val="24"/>
          <w:szCs w:val="24"/>
        </w:rPr>
        <w:t>Zoom</w:t>
      </w:r>
      <w:r w:rsidR="0031685D">
        <w:rPr>
          <w:rFonts w:ascii="Times New Roman" w:hAnsi="Times New Roman" w:cs="Times New Roman"/>
          <w:sz w:val="24"/>
          <w:szCs w:val="24"/>
        </w:rPr>
        <w:t>)</w:t>
      </w:r>
      <w:r w:rsidR="00030275">
        <w:rPr>
          <w:rFonts w:ascii="Times New Roman" w:hAnsi="Times New Roman" w:cs="Times New Roman"/>
          <w:sz w:val="24"/>
          <w:szCs w:val="24"/>
        </w:rPr>
        <w:t xml:space="preserve">, or </w:t>
      </w:r>
      <w:r w:rsidR="0031685D">
        <w:rPr>
          <w:rFonts w:ascii="Times New Roman" w:hAnsi="Times New Roman" w:cs="Times New Roman"/>
          <w:sz w:val="24"/>
          <w:szCs w:val="24"/>
        </w:rPr>
        <w:t>by</w:t>
      </w:r>
      <w:r w:rsidR="00030275">
        <w:rPr>
          <w:rFonts w:ascii="Times New Roman" w:hAnsi="Times New Roman" w:cs="Times New Roman"/>
          <w:sz w:val="24"/>
          <w:szCs w:val="24"/>
        </w:rPr>
        <w:t xml:space="preserve"> telephone, depending on participant preference. </w:t>
      </w:r>
      <w:r w:rsidR="004A1994">
        <w:rPr>
          <w:rFonts w:ascii="Times New Roman" w:hAnsi="Times New Roman" w:cs="Times New Roman"/>
          <w:sz w:val="24"/>
          <w:szCs w:val="24"/>
        </w:rPr>
        <w:t xml:space="preserve">Online sessions </w:t>
      </w:r>
      <w:r w:rsidR="007C48BB">
        <w:rPr>
          <w:rFonts w:ascii="Times New Roman" w:hAnsi="Times New Roman" w:cs="Times New Roman"/>
          <w:sz w:val="24"/>
          <w:szCs w:val="24"/>
        </w:rPr>
        <w:t xml:space="preserve">included </w:t>
      </w:r>
      <w:r w:rsidR="00F23C74">
        <w:rPr>
          <w:rFonts w:ascii="Times New Roman" w:hAnsi="Times New Roman" w:cs="Times New Roman"/>
          <w:sz w:val="24"/>
          <w:szCs w:val="24"/>
        </w:rPr>
        <w:t>1</w:t>
      </w:r>
      <w:r w:rsidR="007C48BB">
        <w:rPr>
          <w:rFonts w:ascii="Times New Roman" w:hAnsi="Times New Roman" w:cs="Times New Roman"/>
          <w:sz w:val="24"/>
          <w:szCs w:val="24"/>
        </w:rPr>
        <w:t xml:space="preserve">-8 participants </w:t>
      </w:r>
      <w:r w:rsidR="00947210">
        <w:rPr>
          <w:rFonts w:ascii="Times New Roman" w:hAnsi="Times New Roman" w:cs="Times New Roman"/>
          <w:sz w:val="24"/>
          <w:szCs w:val="24"/>
        </w:rPr>
        <w:t xml:space="preserve">and consisted of </w:t>
      </w:r>
      <w:r w:rsidR="003F5259">
        <w:rPr>
          <w:rFonts w:ascii="Times New Roman" w:hAnsi="Times New Roman" w:cs="Times New Roman"/>
          <w:sz w:val="24"/>
          <w:szCs w:val="24"/>
        </w:rPr>
        <w:t xml:space="preserve">real-time </w:t>
      </w:r>
      <w:r w:rsidR="0013207A">
        <w:rPr>
          <w:rFonts w:ascii="Times New Roman" w:hAnsi="Times New Roman" w:cs="Times New Roman"/>
          <w:sz w:val="24"/>
          <w:szCs w:val="24"/>
        </w:rPr>
        <w:t>group exercise</w:t>
      </w:r>
      <w:r w:rsidR="003F5259">
        <w:rPr>
          <w:rFonts w:ascii="Times New Roman" w:hAnsi="Times New Roman" w:cs="Times New Roman"/>
          <w:sz w:val="24"/>
          <w:szCs w:val="24"/>
        </w:rPr>
        <w:t xml:space="preserve"> training, followed by group nutrition discussions</w:t>
      </w:r>
      <w:r w:rsidR="00DA0971">
        <w:rPr>
          <w:rFonts w:ascii="Times New Roman" w:hAnsi="Times New Roman" w:cs="Times New Roman"/>
          <w:sz w:val="24"/>
          <w:szCs w:val="24"/>
        </w:rPr>
        <w:t xml:space="preserve">. Telephone support consisted of </w:t>
      </w:r>
      <w:r w:rsidR="00BE2360">
        <w:rPr>
          <w:rFonts w:ascii="Times New Roman" w:hAnsi="Times New Roman" w:cs="Times New Roman"/>
          <w:sz w:val="24"/>
          <w:szCs w:val="24"/>
        </w:rPr>
        <w:t xml:space="preserve">one-to-one nutrition </w:t>
      </w:r>
      <w:r w:rsidR="00230B15">
        <w:rPr>
          <w:rFonts w:ascii="Times New Roman" w:hAnsi="Times New Roman" w:cs="Times New Roman"/>
          <w:sz w:val="24"/>
          <w:szCs w:val="24"/>
        </w:rPr>
        <w:t xml:space="preserve">support </w:t>
      </w:r>
      <w:r w:rsidR="00BE2360">
        <w:rPr>
          <w:rFonts w:ascii="Times New Roman" w:hAnsi="Times New Roman" w:cs="Times New Roman"/>
          <w:sz w:val="24"/>
          <w:szCs w:val="24"/>
        </w:rPr>
        <w:t xml:space="preserve">and </w:t>
      </w:r>
      <w:r w:rsidR="002E1908">
        <w:rPr>
          <w:rFonts w:ascii="Times New Roman" w:hAnsi="Times New Roman" w:cs="Times New Roman"/>
          <w:sz w:val="24"/>
          <w:szCs w:val="24"/>
        </w:rPr>
        <w:t xml:space="preserve">an </w:t>
      </w:r>
      <w:r w:rsidR="00BE2360">
        <w:rPr>
          <w:rFonts w:ascii="Times New Roman" w:hAnsi="Times New Roman" w:cs="Times New Roman"/>
          <w:sz w:val="24"/>
          <w:szCs w:val="24"/>
        </w:rPr>
        <w:t>exercise</w:t>
      </w:r>
      <w:r w:rsidR="002E1908">
        <w:rPr>
          <w:rFonts w:ascii="Times New Roman" w:hAnsi="Times New Roman" w:cs="Times New Roman"/>
          <w:sz w:val="24"/>
          <w:szCs w:val="24"/>
        </w:rPr>
        <w:t xml:space="preserve"> review</w:t>
      </w:r>
      <w:r w:rsidR="009608B2">
        <w:rPr>
          <w:rFonts w:ascii="Times New Roman" w:hAnsi="Times New Roman" w:cs="Times New Roman"/>
          <w:sz w:val="24"/>
          <w:szCs w:val="24"/>
        </w:rPr>
        <w:t xml:space="preserve"> (</w:t>
      </w:r>
      <w:r w:rsidR="00BE2360">
        <w:rPr>
          <w:rFonts w:ascii="Times New Roman" w:hAnsi="Times New Roman" w:cs="Times New Roman"/>
          <w:sz w:val="24"/>
          <w:szCs w:val="24"/>
        </w:rPr>
        <w:t xml:space="preserve">participants </w:t>
      </w:r>
      <w:r w:rsidR="00CD5CD9">
        <w:rPr>
          <w:rFonts w:ascii="Times New Roman" w:hAnsi="Times New Roman" w:cs="Times New Roman"/>
          <w:sz w:val="24"/>
          <w:szCs w:val="24"/>
        </w:rPr>
        <w:t>completed exercise</w:t>
      </w:r>
      <w:r w:rsidR="00C0405B">
        <w:rPr>
          <w:rFonts w:ascii="Times New Roman" w:hAnsi="Times New Roman" w:cs="Times New Roman"/>
          <w:sz w:val="24"/>
          <w:szCs w:val="24"/>
        </w:rPr>
        <w:t>s</w:t>
      </w:r>
      <w:r w:rsidR="00CD5CD9">
        <w:rPr>
          <w:rFonts w:ascii="Times New Roman" w:hAnsi="Times New Roman" w:cs="Times New Roman"/>
          <w:sz w:val="24"/>
          <w:szCs w:val="24"/>
        </w:rPr>
        <w:t xml:space="preserve"> in their own time</w:t>
      </w:r>
      <w:r w:rsidR="00C0405B">
        <w:rPr>
          <w:rFonts w:ascii="Times New Roman" w:hAnsi="Times New Roman" w:cs="Times New Roman"/>
          <w:sz w:val="24"/>
          <w:szCs w:val="24"/>
        </w:rPr>
        <w:t>)</w:t>
      </w:r>
      <w:r w:rsidR="00CD5CD9">
        <w:rPr>
          <w:rFonts w:ascii="Times New Roman" w:hAnsi="Times New Roman" w:cs="Times New Roman"/>
          <w:sz w:val="24"/>
          <w:szCs w:val="24"/>
        </w:rPr>
        <w:t>.</w:t>
      </w:r>
      <w:r w:rsidR="00947210">
        <w:rPr>
          <w:rFonts w:ascii="Times New Roman" w:hAnsi="Times New Roman" w:cs="Times New Roman"/>
          <w:sz w:val="24"/>
          <w:szCs w:val="24"/>
        </w:rPr>
        <w:t xml:space="preserve"> </w:t>
      </w:r>
      <w:r w:rsidR="00E12A53">
        <w:rPr>
          <w:rFonts w:ascii="Times New Roman" w:hAnsi="Times New Roman" w:cs="Times New Roman"/>
          <w:sz w:val="24"/>
          <w:szCs w:val="24"/>
        </w:rPr>
        <w:t xml:space="preserve">Volunteers </w:t>
      </w:r>
      <w:r w:rsidR="005F1075">
        <w:rPr>
          <w:rFonts w:ascii="Times New Roman" w:hAnsi="Times New Roman" w:cs="Times New Roman"/>
          <w:sz w:val="24"/>
          <w:szCs w:val="24"/>
        </w:rPr>
        <w:t xml:space="preserve">were assigned to days and times to fit their schedule and were encouraged </w:t>
      </w:r>
      <w:r w:rsidR="009006F0">
        <w:rPr>
          <w:rFonts w:ascii="Times New Roman" w:hAnsi="Times New Roman" w:cs="Times New Roman"/>
          <w:sz w:val="24"/>
          <w:szCs w:val="24"/>
        </w:rPr>
        <w:t xml:space="preserve">to maintain consistency. </w:t>
      </w:r>
      <w:r w:rsidR="00425AE6">
        <w:rPr>
          <w:rFonts w:ascii="Times New Roman" w:hAnsi="Times New Roman" w:cs="Times New Roman"/>
          <w:sz w:val="24"/>
          <w:szCs w:val="24"/>
        </w:rPr>
        <w:t>Participants</w:t>
      </w:r>
      <w:r w:rsidR="000F3863">
        <w:rPr>
          <w:rFonts w:ascii="Times New Roman" w:hAnsi="Times New Roman" w:cs="Times New Roman"/>
          <w:sz w:val="24"/>
          <w:szCs w:val="24"/>
        </w:rPr>
        <w:t xml:space="preserve"> receiving</w:t>
      </w:r>
      <w:r w:rsidR="00425AE6">
        <w:rPr>
          <w:rFonts w:ascii="Times New Roman" w:hAnsi="Times New Roman" w:cs="Times New Roman"/>
          <w:sz w:val="24"/>
          <w:szCs w:val="24"/>
        </w:rPr>
        <w:t xml:space="preserve"> telephone support were called week</w:t>
      </w:r>
      <w:r w:rsidR="004B3B7F">
        <w:rPr>
          <w:rFonts w:ascii="Times New Roman" w:hAnsi="Times New Roman" w:cs="Times New Roman"/>
          <w:sz w:val="24"/>
          <w:szCs w:val="24"/>
        </w:rPr>
        <w:t>ly</w:t>
      </w:r>
      <w:r w:rsidR="00305417">
        <w:rPr>
          <w:rFonts w:ascii="Times New Roman" w:hAnsi="Times New Roman" w:cs="Times New Roman"/>
          <w:sz w:val="24"/>
          <w:szCs w:val="24"/>
        </w:rPr>
        <w:t xml:space="preserve">, and participants </w:t>
      </w:r>
      <w:r w:rsidR="008666F3">
        <w:rPr>
          <w:rFonts w:ascii="Times New Roman" w:hAnsi="Times New Roman" w:cs="Times New Roman"/>
          <w:sz w:val="24"/>
          <w:szCs w:val="24"/>
        </w:rPr>
        <w:t xml:space="preserve">receiving the intervention online were </w:t>
      </w:r>
      <w:r w:rsidR="005E6B9E">
        <w:rPr>
          <w:rFonts w:ascii="Times New Roman" w:hAnsi="Times New Roman" w:cs="Times New Roman"/>
          <w:sz w:val="24"/>
          <w:szCs w:val="24"/>
        </w:rPr>
        <w:t xml:space="preserve">offered support </w:t>
      </w:r>
      <w:r w:rsidR="00D9695D">
        <w:rPr>
          <w:rFonts w:ascii="Times New Roman" w:hAnsi="Times New Roman" w:cs="Times New Roman"/>
          <w:sz w:val="24"/>
          <w:szCs w:val="24"/>
        </w:rPr>
        <w:t xml:space="preserve">3 times/week. </w:t>
      </w:r>
      <w:r w:rsidR="0077385A">
        <w:rPr>
          <w:rFonts w:ascii="Times New Roman" w:hAnsi="Times New Roman" w:cs="Times New Roman"/>
          <w:sz w:val="24"/>
          <w:szCs w:val="24"/>
        </w:rPr>
        <w:t xml:space="preserve">Participants chose how many </w:t>
      </w:r>
      <w:r w:rsidR="006E1883">
        <w:rPr>
          <w:rFonts w:ascii="Times New Roman" w:hAnsi="Times New Roman" w:cs="Times New Roman"/>
          <w:sz w:val="24"/>
          <w:szCs w:val="24"/>
        </w:rPr>
        <w:t xml:space="preserve">online </w:t>
      </w:r>
      <w:r w:rsidR="0077385A">
        <w:rPr>
          <w:rFonts w:ascii="Times New Roman" w:hAnsi="Times New Roman" w:cs="Times New Roman"/>
          <w:sz w:val="24"/>
          <w:szCs w:val="24"/>
        </w:rPr>
        <w:t>sessions to attend</w:t>
      </w:r>
      <w:r w:rsidR="0066257E">
        <w:rPr>
          <w:rFonts w:ascii="Times New Roman" w:hAnsi="Times New Roman" w:cs="Times New Roman"/>
          <w:sz w:val="24"/>
          <w:szCs w:val="24"/>
        </w:rPr>
        <w:t xml:space="preserve"> to improve autonomy</w:t>
      </w:r>
      <w:r w:rsidR="00EA2387">
        <w:rPr>
          <w:rFonts w:ascii="Times New Roman" w:hAnsi="Times New Roman" w:cs="Times New Roman"/>
          <w:sz w:val="24"/>
          <w:szCs w:val="24"/>
        </w:rPr>
        <w:t>.</w:t>
      </w:r>
      <w:r w:rsidR="00411966">
        <w:rPr>
          <w:rFonts w:ascii="Times New Roman" w:hAnsi="Times New Roman" w:cs="Times New Roman"/>
          <w:sz w:val="24"/>
          <w:szCs w:val="24"/>
        </w:rPr>
        <w:t xml:space="preserve"> </w:t>
      </w:r>
      <w:r w:rsidR="004B3B7F">
        <w:rPr>
          <w:rFonts w:ascii="Times New Roman" w:hAnsi="Times New Roman" w:cs="Times New Roman"/>
          <w:sz w:val="24"/>
          <w:szCs w:val="24"/>
        </w:rPr>
        <w:t>I</w:t>
      </w:r>
      <w:r w:rsidRPr="00D60CFE">
        <w:rPr>
          <w:rFonts w:ascii="Times New Roman" w:hAnsi="Times New Roman" w:cs="Times New Roman"/>
          <w:sz w:val="24"/>
          <w:szCs w:val="24"/>
        </w:rPr>
        <w:t>nternet-enabled</w:t>
      </w:r>
      <w:r w:rsidR="0051002B">
        <w:rPr>
          <w:rFonts w:ascii="Times New Roman" w:hAnsi="Times New Roman" w:cs="Times New Roman"/>
          <w:sz w:val="24"/>
          <w:szCs w:val="24"/>
        </w:rPr>
        <w:t xml:space="preserve"> </w:t>
      </w:r>
      <w:r w:rsidRPr="00D60CFE">
        <w:rPr>
          <w:rFonts w:ascii="Times New Roman" w:hAnsi="Times New Roman" w:cs="Times New Roman"/>
          <w:sz w:val="24"/>
          <w:szCs w:val="24"/>
        </w:rPr>
        <w:t>tablets w</w:t>
      </w:r>
      <w:r w:rsidR="00CF342D">
        <w:rPr>
          <w:rFonts w:ascii="Times New Roman" w:hAnsi="Times New Roman" w:cs="Times New Roman"/>
          <w:sz w:val="24"/>
          <w:szCs w:val="24"/>
        </w:rPr>
        <w:t xml:space="preserve">ere </w:t>
      </w:r>
      <w:r w:rsidRPr="00D60CFE">
        <w:rPr>
          <w:rFonts w:ascii="Times New Roman" w:hAnsi="Times New Roman" w:cs="Times New Roman"/>
          <w:sz w:val="24"/>
          <w:szCs w:val="24"/>
        </w:rPr>
        <w:t>provided</w:t>
      </w:r>
      <w:r w:rsidR="004B3B7F" w:rsidRPr="004B3B7F">
        <w:rPr>
          <w:rFonts w:ascii="Times New Roman" w:hAnsi="Times New Roman" w:cs="Times New Roman"/>
          <w:sz w:val="24"/>
          <w:szCs w:val="24"/>
        </w:rPr>
        <w:t xml:space="preserve"> </w:t>
      </w:r>
      <w:r w:rsidR="004B3B7F">
        <w:rPr>
          <w:rFonts w:ascii="Times New Roman" w:hAnsi="Times New Roman" w:cs="Times New Roman"/>
          <w:sz w:val="24"/>
          <w:szCs w:val="24"/>
        </w:rPr>
        <w:t>t</w:t>
      </w:r>
      <w:r w:rsidR="004B3B7F" w:rsidRPr="00D60CFE">
        <w:rPr>
          <w:rFonts w:ascii="Times New Roman" w:hAnsi="Times New Roman" w:cs="Times New Roman"/>
          <w:sz w:val="24"/>
          <w:szCs w:val="24"/>
        </w:rPr>
        <w:t>o</w:t>
      </w:r>
      <w:r w:rsidR="004B3B7F">
        <w:rPr>
          <w:rFonts w:ascii="Times New Roman" w:hAnsi="Times New Roman" w:cs="Times New Roman"/>
          <w:sz w:val="24"/>
          <w:szCs w:val="24"/>
        </w:rPr>
        <w:t xml:space="preserve"> </w:t>
      </w:r>
      <w:r w:rsidR="004B3B7F" w:rsidRPr="00D60CFE">
        <w:rPr>
          <w:rFonts w:ascii="Times New Roman" w:hAnsi="Times New Roman" w:cs="Times New Roman"/>
          <w:sz w:val="24"/>
          <w:szCs w:val="24"/>
        </w:rPr>
        <w:t>address digital inequality,</w:t>
      </w:r>
      <w:r w:rsidR="004B3B7F">
        <w:rPr>
          <w:rFonts w:ascii="Times New Roman" w:hAnsi="Times New Roman" w:cs="Times New Roman"/>
          <w:sz w:val="24"/>
          <w:szCs w:val="24"/>
        </w:rPr>
        <w:t xml:space="preserve"> and technical</w:t>
      </w:r>
      <w:r w:rsidR="0097270A">
        <w:rPr>
          <w:rFonts w:ascii="Times New Roman" w:hAnsi="Times New Roman" w:cs="Times New Roman"/>
          <w:sz w:val="24"/>
          <w:szCs w:val="24"/>
        </w:rPr>
        <w:t xml:space="preserve"> </w:t>
      </w:r>
      <w:r w:rsidRPr="00D60CFE">
        <w:rPr>
          <w:rFonts w:ascii="Times New Roman" w:hAnsi="Times New Roman" w:cs="Times New Roman"/>
          <w:sz w:val="24"/>
          <w:szCs w:val="24"/>
        </w:rPr>
        <w:t xml:space="preserve">support </w:t>
      </w:r>
      <w:r w:rsidR="0097270A">
        <w:rPr>
          <w:rFonts w:ascii="Times New Roman" w:hAnsi="Times New Roman" w:cs="Times New Roman"/>
          <w:sz w:val="24"/>
          <w:szCs w:val="24"/>
        </w:rPr>
        <w:t>including a home visit</w:t>
      </w:r>
      <w:r w:rsidR="00824008">
        <w:rPr>
          <w:rFonts w:ascii="Times New Roman" w:hAnsi="Times New Roman" w:cs="Times New Roman"/>
          <w:sz w:val="24"/>
          <w:szCs w:val="24"/>
        </w:rPr>
        <w:t xml:space="preserve"> </w:t>
      </w:r>
      <w:r w:rsidR="0097270A">
        <w:rPr>
          <w:rFonts w:ascii="Times New Roman" w:hAnsi="Times New Roman" w:cs="Times New Roman"/>
          <w:sz w:val="24"/>
          <w:szCs w:val="24"/>
        </w:rPr>
        <w:t>to help set up</w:t>
      </w:r>
      <w:r w:rsidR="00EB0FCF">
        <w:rPr>
          <w:rFonts w:ascii="Times New Roman" w:hAnsi="Times New Roman" w:cs="Times New Roman"/>
          <w:sz w:val="24"/>
          <w:szCs w:val="24"/>
        </w:rPr>
        <w:t xml:space="preserve"> Zoom, a</w:t>
      </w:r>
      <w:r w:rsidR="00BE6B12">
        <w:rPr>
          <w:rFonts w:ascii="Times New Roman" w:hAnsi="Times New Roman" w:cs="Times New Roman"/>
          <w:sz w:val="24"/>
          <w:szCs w:val="24"/>
        </w:rPr>
        <w:t>n</w:t>
      </w:r>
      <w:r w:rsidR="00EB0FCF">
        <w:rPr>
          <w:rFonts w:ascii="Times New Roman" w:hAnsi="Times New Roman" w:cs="Times New Roman"/>
          <w:sz w:val="24"/>
          <w:szCs w:val="24"/>
        </w:rPr>
        <w:t xml:space="preserve">d </w:t>
      </w:r>
      <w:r w:rsidR="003A4EFA">
        <w:rPr>
          <w:rFonts w:ascii="Times New Roman" w:hAnsi="Times New Roman" w:cs="Times New Roman"/>
          <w:sz w:val="24"/>
          <w:szCs w:val="24"/>
        </w:rPr>
        <w:t>troubleshoot</w:t>
      </w:r>
      <w:r w:rsidR="004B3B7F">
        <w:rPr>
          <w:rFonts w:ascii="Times New Roman" w:hAnsi="Times New Roman" w:cs="Times New Roman"/>
          <w:sz w:val="24"/>
          <w:szCs w:val="24"/>
        </w:rPr>
        <w:t>ing</w:t>
      </w:r>
      <w:r w:rsidR="003A4EFA">
        <w:rPr>
          <w:rFonts w:ascii="Times New Roman" w:hAnsi="Times New Roman" w:cs="Times New Roman"/>
          <w:sz w:val="24"/>
          <w:szCs w:val="24"/>
        </w:rPr>
        <w:t xml:space="preserve"> </w:t>
      </w:r>
      <w:r w:rsidR="00EB0FCF">
        <w:rPr>
          <w:rFonts w:ascii="Times New Roman" w:hAnsi="Times New Roman" w:cs="Times New Roman"/>
          <w:sz w:val="24"/>
          <w:szCs w:val="24"/>
        </w:rPr>
        <w:t>leaflets</w:t>
      </w:r>
      <w:r w:rsidR="004B3B7F">
        <w:rPr>
          <w:rFonts w:ascii="Times New Roman" w:hAnsi="Times New Roman" w:cs="Times New Roman"/>
          <w:sz w:val="24"/>
          <w:szCs w:val="24"/>
        </w:rPr>
        <w:t xml:space="preserve"> were available as needed.</w:t>
      </w:r>
    </w:p>
    <w:p w14:paraId="2B01D138" w14:textId="024B4FFC" w:rsidR="005D4F89" w:rsidRPr="00901D00" w:rsidRDefault="007D1F9C" w:rsidP="0090017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xercise</w:t>
      </w:r>
      <w:r w:rsidR="00A71882">
        <w:rPr>
          <w:rFonts w:ascii="Times New Roman" w:hAnsi="Times New Roman" w:cs="Times New Roman"/>
          <w:sz w:val="24"/>
          <w:szCs w:val="24"/>
        </w:rPr>
        <w:t xml:space="preserve">s consisted of seated resistance </w:t>
      </w:r>
      <w:r w:rsidR="00845DB6">
        <w:rPr>
          <w:rFonts w:ascii="Times New Roman" w:hAnsi="Times New Roman" w:cs="Times New Roman"/>
          <w:sz w:val="24"/>
          <w:szCs w:val="24"/>
        </w:rPr>
        <w:t xml:space="preserve">band </w:t>
      </w:r>
      <w:r w:rsidR="00A71882">
        <w:rPr>
          <w:rFonts w:ascii="Times New Roman" w:hAnsi="Times New Roman" w:cs="Times New Roman"/>
          <w:sz w:val="24"/>
          <w:szCs w:val="24"/>
        </w:rPr>
        <w:t>training for 20-30 minutes</w:t>
      </w:r>
      <w:r w:rsidR="002073B3">
        <w:rPr>
          <w:rFonts w:ascii="Times New Roman" w:hAnsi="Times New Roman" w:cs="Times New Roman"/>
          <w:sz w:val="24"/>
          <w:szCs w:val="24"/>
        </w:rPr>
        <w:t xml:space="preserve">, developed from previous volunteer-led projects </w:t>
      </w:r>
      <w:r w:rsidR="00FD54CD">
        <w:rPr>
          <w:rFonts w:ascii="Times New Roman" w:hAnsi="Times New Roman" w:cs="Times New Roman"/>
          <w:sz w:val="24"/>
          <w:szCs w:val="24"/>
        </w:rPr>
        <w:fldChar w:fldCharType="begin"/>
      </w:r>
      <w:r w:rsidR="006A7A57">
        <w:rPr>
          <w:rFonts w:ascii="Times New Roman" w:hAnsi="Times New Roman" w:cs="Times New Roman"/>
          <w:sz w:val="24"/>
          <w:szCs w:val="24"/>
        </w:rPr>
        <w:instrText xml:space="preserve"> ADDIN EN.CITE &lt;EndNote&gt;&lt;Cite&gt;&lt;Author&gt;Lim&lt;/Author&gt;&lt;Year&gt;2023&lt;/Year&gt;&lt;RecNum&gt;257&lt;/RecNum&gt;&lt;DisplayText&gt;[19]&lt;/DisplayText&gt;&lt;record&gt;&lt;rec-number&gt;257&lt;/rec-number&gt;&lt;foreign-keys&gt;&lt;key app="EN" db-id="dte9ew5tvx5wphe9svop0fr8w9sw5wefv959" timestamp="1725365411"&gt;257&lt;/key&gt;&lt;/foreign-keys&gt;&lt;ref-type name="Journal Article"&gt;17&lt;/ref-type&gt;&lt;contributors&gt;&lt;authors&gt;&lt;author&gt;Lim, S. E. R.&lt;/author&gt;&lt;author&gt;Meredith, S. J.&lt;/author&gt;&lt;author&gt;Agnew, S.&lt;/author&gt;&lt;author&gt;Clift, E.&lt;/author&gt;&lt;author&gt;Ibrahim, K.&lt;/author&gt;&lt;author&gt;Roberts, H. C.&lt;/author&gt;&lt;/authors&gt;&lt;/contributors&gt;&lt;titles&gt;&lt;title&gt;Volunteer-led online group exercise for community-dwelling older people: a feasibility and acceptability study&lt;/title&gt;&lt;secondary-title&gt;BMC Geriatrics&lt;/secondary-title&gt;&lt;/titles&gt;&lt;periodical&gt;&lt;full-title&gt;BMC Geriatrics&lt;/full-title&gt;&lt;/periodical&gt;&lt;pages&gt;461&lt;/pages&gt;&lt;volume&gt;23&lt;/volume&gt;&lt;number&gt;1&lt;/number&gt;&lt;dates&gt;&lt;year&gt;2023&lt;/year&gt;&lt;pub-dates&gt;&lt;date&gt;2023/07/28&lt;/date&gt;&lt;/pub-dates&gt;&lt;/dates&gt;&lt;isbn&gt;1471-2318&lt;/isbn&gt;&lt;urls&gt;&lt;related-urls&gt;&lt;url&gt;https://doi.org/10.1186/s12877-023-04184-7&lt;/url&gt;&lt;/related-urls&gt;&lt;/urls&gt;&lt;electronic-resource-num&gt;10.1186/s12877-023-04184-7&lt;/electronic-resource-num&gt;&lt;/record&gt;&lt;/Cite&gt;&lt;/EndNote&gt;</w:instrText>
      </w:r>
      <w:r w:rsidR="00FD54CD">
        <w:rPr>
          <w:rFonts w:ascii="Times New Roman" w:hAnsi="Times New Roman" w:cs="Times New Roman"/>
          <w:sz w:val="24"/>
          <w:szCs w:val="24"/>
        </w:rPr>
        <w:fldChar w:fldCharType="separate"/>
      </w:r>
      <w:r w:rsidR="006A7A57">
        <w:rPr>
          <w:rFonts w:ascii="Times New Roman" w:hAnsi="Times New Roman" w:cs="Times New Roman"/>
          <w:noProof/>
          <w:sz w:val="24"/>
          <w:szCs w:val="24"/>
        </w:rPr>
        <w:t>[19]</w:t>
      </w:r>
      <w:r w:rsidR="00FD54CD">
        <w:rPr>
          <w:rFonts w:ascii="Times New Roman" w:hAnsi="Times New Roman" w:cs="Times New Roman"/>
          <w:sz w:val="24"/>
          <w:szCs w:val="24"/>
        </w:rPr>
        <w:fldChar w:fldCharType="end"/>
      </w:r>
      <w:r w:rsidR="0001774D">
        <w:rPr>
          <w:rFonts w:ascii="Times New Roman" w:hAnsi="Times New Roman" w:cs="Times New Roman"/>
          <w:sz w:val="24"/>
          <w:szCs w:val="24"/>
        </w:rPr>
        <w:t xml:space="preserve">. </w:t>
      </w:r>
      <w:r w:rsidR="00780525">
        <w:rPr>
          <w:rFonts w:ascii="Times New Roman" w:hAnsi="Times New Roman" w:cs="Times New Roman"/>
          <w:sz w:val="24"/>
          <w:szCs w:val="24"/>
        </w:rPr>
        <w:t xml:space="preserve">Eight major muscle groups were </w:t>
      </w:r>
      <w:r w:rsidR="00304FBF">
        <w:rPr>
          <w:rFonts w:ascii="Times New Roman" w:hAnsi="Times New Roman" w:cs="Times New Roman"/>
          <w:sz w:val="24"/>
          <w:szCs w:val="24"/>
        </w:rPr>
        <w:t>exercised</w:t>
      </w:r>
      <w:r w:rsidR="00126261">
        <w:rPr>
          <w:rFonts w:ascii="Times New Roman" w:hAnsi="Times New Roman" w:cs="Times New Roman"/>
          <w:sz w:val="24"/>
          <w:szCs w:val="24"/>
        </w:rPr>
        <w:t>,</w:t>
      </w:r>
      <w:r w:rsidR="00304FBF">
        <w:rPr>
          <w:rFonts w:ascii="Times New Roman" w:hAnsi="Times New Roman" w:cs="Times New Roman"/>
          <w:sz w:val="24"/>
          <w:szCs w:val="24"/>
        </w:rPr>
        <w:t xml:space="preserve"> and participants were encouraged to </w:t>
      </w:r>
      <w:r w:rsidR="00374B89">
        <w:rPr>
          <w:rFonts w:ascii="Times New Roman" w:hAnsi="Times New Roman" w:cs="Times New Roman"/>
          <w:sz w:val="24"/>
          <w:szCs w:val="24"/>
        </w:rPr>
        <w:t xml:space="preserve">progress intensity through increasing repetitions and </w:t>
      </w:r>
      <w:r w:rsidR="00126261">
        <w:rPr>
          <w:rFonts w:ascii="Times New Roman" w:hAnsi="Times New Roman" w:cs="Times New Roman"/>
          <w:sz w:val="24"/>
          <w:szCs w:val="24"/>
        </w:rPr>
        <w:t xml:space="preserve">the resistant grade of the exercise band. </w:t>
      </w:r>
      <w:r w:rsidR="00911AFD">
        <w:rPr>
          <w:rFonts w:ascii="Times New Roman" w:hAnsi="Times New Roman" w:cs="Times New Roman"/>
          <w:sz w:val="24"/>
          <w:szCs w:val="24"/>
        </w:rPr>
        <w:t>Participants were encouraged to complete the exercises</w:t>
      </w:r>
      <w:r w:rsidR="00024AFC">
        <w:rPr>
          <w:rFonts w:ascii="Times New Roman" w:hAnsi="Times New Roman" w:cs="Times New Roman"/>
          <w:sz w:val="24"/>
          <w:szCs w:val="24"/>
        </w:rPr>
        <w:t xml:space="preserve"> 2-3 times per week consistent </w:t>
      </w:r>
      <w:r w:rsidR="00024AFC" w:rsidRPr="00EC37AA">
        <w:rPr>
          <w:rFonts w:ascii="Times New Roman" w:hAnsi="Times New Roman" w:cs="Times New Roman"/>
          <w:sz w:val="24"/>
          <w:szCs w:val="24"/>
        </w:rPr>
        <w:t xml:space="preserve">with </w:t>
      </w:r>
      <w:r w:rsidR="00845DB6">
        <w:rPr>
          <w:rFonts w:ascii="Times New Roman" w:hAnsi="Times New Roman" w:cs="Times New Roman"/>
          <w:sz w:val="24"/>
          <w:szCs w:val="24"/>
        </w:rPr>
        <w:t xml:space="preserve">physical activity </w:t>
      </w:r>
      <w:r w:rsidR="00E1149B" w:rsidRPr="00EC37AA">
        <w:rPr>
          <w:rFonts w:ascii="Times New Roman" w:hAnsi="Times New Roman" w:cs="Times New Roman"/>
          <w:sz w:val="24"/>
          <w:szCs w:val="24"/>
        </w:rPr>
        <w:t>recommendations for older adults</w:t>
      </w:r>
      <w:r w:rsidR="00A70513">
        <w:rPr>
          <w:rFonts w:ascii="Times New Roman" w:hAnsi="Times New Roman" w:cs="Times New Roman"/>
          <w:sz w:val="24"/>
          <w:szCs w:val="24"/>
        </w:rPr>
        <w:t xml:space="preserve"> </w:t>
      </w:r>
      <w:r w:rsidR="000817E4">
        <w:rPr>
          <w:rFonts w:ascii="Times New Roman" w:hAnsi="Times New Roman" w:cs="Times New Roman"/>
          <w:sz w:val="24"/>
          <w:szCs w:val="24"/>
        </w:rPr>
        <w:fldChar w:fldCharType="begin"/>
      </w:r>
      <w:r w:rsidR="00694093">
        <w:rPr>
          <w:rFonts w:ascii="Times New Roman" w:hAnsi="Times New Roman" w:cs="Times New Roman"/>
          <w:sz w:val="24"/>
          <w:szCs w:val="24"/>
        </w:rPr>
        <w:instrText xml:space="preserve"> ADDIN EN.CITE &lt;EndNote&gt;&lt;Cite&gt;&lt;Author&gt;Organisation&lt;/Author&gt;&lt;Year&gt;2021&lt;/Year&gt;&lt;RecNum&gt;128&lt;/RecNum&gt;&lt;DisplayText&gt;[34]&lt;/DisplayText&gt;&lt;record&gt;&lt;rec-number&gt;128&lt;/rec-number&gt;&lt;foreign-keys&gt;&lt;key app="EN" db-id="dte9ew5tvx5wphe9svop0fr8w9sw5wefv959" timestamp="0"&gt;128&lt;/key&gt;&lt;/foreign-keys&gt;&lt;ref-type name="Web Page"&gt;12&lt;/ref-type&gt;&lt;contributors&gt;&lt;authors&gt;&lt;author&gt;World Health Organisation&lt;/author&gt;&lt;/authors&gt;&lt;/contributors&gt;&lt;titles&gt;&lt;title&gt;Global Recommendations on Physical Activity for Health&lt;/title&gt;&lt;/titles&gt;&lt;dates&gt;&lt;year&gt;2021&lt;/year&gt;&lt;/dates&gt;&lt;urls&gt;&lt;related-urls&gt;&lt;url&gt;https://www.who.int/publications/i/item/9789241599979&lt;/url&gt;&lt;/related-urls&gt;&lt;/urls&gt;&lt;/record&gt;&lt;/Cite&gt;&lt;/EndNote&gt;</w:instrText>
      </w:r>
      <w:r w:rsidR="000817E4">
        <w:rPr>
          <w:rFonts w:ascii="Times New Roman" w:hAnsi="Times New Roman" w:cs="Times New Roman"/>
          <w:sz w:val="24"/>
          <w:szCs w:val="24"/>
        </w:rPr>
        <w:fldChar w:fldCharType="separate"/>
      </w:r>
      <w:r w:rsidR="00694093">
        <w:rPr>
          <w:rFonts w:ascii="Times New Roman" w:hAnsi="Times New Roman" w:cs="Times New Roman"/>
          <w:noProof/>
          <w:sz w:val="24"/>
          <w:szCs w:val="24"/>
        </w:rPr>
        <w:t>[34]</w:t>
      </w:r>
      <w:r w:rsidR="000817E4">
        <w:rPr>
          <w:rFonts w:ascii="Times New Roman" w:hAnsi="Times New Roman" w:cs="Times New Roman"/>
          <w:sz w:val="24"/>
          <w:szCs w:val="24"/>
        </w:rPr>
        <w:fldChar w:fldCharType="end"/>
      </w:r>
      <w:r w:rsidR="00EB6347" w:rsidRPr="00EC37AA">
        <w:rPr>
          <w:rFonts w:ascii="Times New Roman" w:hAnsi="Times New Roman" w:cs="Times New Roman"/>
          <w:sz w:val="24"/>
          <w:szCs w:val="24"/>
        </w:rPr>
        <w:t xml:space="preserve">. </w:t>
      </w:r>
      <w:r w:rsidR="007F03AF">
        <w:rPr>
          <w:rFonts w:ascii="Times New Roman" w:hAnsi="Times New Roman" w:cs="Times New Roman"/>
          <w:sz w:val="24"/>
          <w:szCs w:val="24"/>
        </w:rPr>
        <w:t>T</w:t>
      </w:r>
      <w:r w:rsidR="004D6829" w:rsidRPr="00EC37AA">
        <w:rPr>
          <w:rFonts w:ascii="Times New Roman" w:hAnsi="Times New Roman" w:cs="Times New Roman"/>
          <w:sz w:val="24"/>
          <w:szCs w:val="24"/>
        </w:rPr>
        <w:t xml:space="preserve">he </w:t>
      </w:r>
      <w:r w:rsidR="007F03AF">
        <w:rPr>
          <w:rFonts w:ascii="Times New Roman" w:hAnsi="Times New Roman" w:cs="Times New Roman"/>
          <w:sz w:val="24"/>
          <w:szCs w:val="24"/>
        </w:rPr>
        <w:t>N</w:t>
      </w:r>
      <w:r w:rsidR="004D6829" w:rsidRPr="00EC37AA">
        <w:rPr>
          <w:rFonts w:ascii="Times New Roman" w:hAnsi="Times New Roman" w:cs="Times New Roman"/>
          <w:sz w:val="24"/>
          <w:szCs w:val="24"/>
        </w:rPr>
        <w:t xml:space="preserve">utrition </w:t>
      </w:r>
      <w:r w:rsidR="007F03AF">
        <w:rPr>
          <w:rFonts w:ascii="Times New Roman" w:hAnsi="Times New Roman" w:cs="Times New Roman"/>
          <w:sz w:val="24"/>
          <w:szCs w:val="24"/>
        </w:rPr>
        <w:t>W</w:t>
      </w:r>
      <w:r w:rsidR="004D6829" w:rsidRPr="00EC37AA">
        <w:rPr>
          <w:rFonts w:ascii="Times New Roman" w:hAnsi="Times New Roman" w:cs="Times New Roman"/>
          <w:sz w:val="24"/>
          <w:szCs w:val="24"/>
        </w:rPr>
        <w:t xml:space="preserve">heel </w:t>
      </w:r>
      <w:r w:rsidR="007F03AF">
        <w:rPr>
          <w:rFonts w:ascii="Times New Roman" w:hAnsi="Times New Roman" w:cs="Times New Roman"/>
          <w:sz w:val="24"/>
          <w:szCs w:val="24"/>
        </w:rPr>
        <w:t xml:space="preserve">was used </w:t>
      </w:r>
      <w:r w:rsidR="002206FA" w:rsidRPr="00EC37AA">
        <w:rPr>
          <w:rFonts w:ascii="Times New Roman" w:hAnsi="Times New Roman" w:cs="Times New Roman"/>
          <w:sz w:val="24"/>
          <w:szCs w:val="24"/>
        </w:rPr>
        <w:t>to identify risk of undernutrition</w:t>
      </w:r>
      <w:r w:rsidR="000817E4">
        <w:rPr>
          <w:rFonts w:ascii="Times New Roman" w:hAnsi="Times New Roman" w:cs="Times New Roman"/>
          <w:sz w:val="24"/>
          <w:szCs w:val="24"/>
        </w:rPr>
        <w:t xml:space="preserve"> </w:t>
      </w:r>
      <w:r w:rsidR="00324B92">
        <w:rPr>
          <w:rFonts w:ascii="Times New Roman" w:hAnsi="Times New Roman" w:cs="Times New Roman"/>
          <w:sz w:val="24"/>
          <w:szCs w:val="24"/>
        </w:rPr>
        <w:fldChar w:fldCharType="begin">
          <w:fldData xml:space="preserve">PEVuZE5vdGU+PENpdGU+PEF1dGhvcj5NdXJwaHk8L0F1dGhvcj48WWVhcj4yMDIwPC9ZZWFyPjxS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</w:fldData>
        </w:fldChar>
      </w:r>
      <w:r w:rsidR="00694093">
        <w:rPr>
          <w:rFonts w:ascii="Times New Roman" w:hAnsi="Times New Roman" w:cs="Times New Roman"/>
          <w:sz w:val="24"/>
          <w:szCs w:val="24"/>
        </w:rPr>
        <w:instrText xml:space="preserve"> ADDIN EN.CITE </w:instrText>
      </w:r>
      <w:r w:rsidR="00694093">
        <w:rPr>
          <w:rFonts w:ascii="Times New Roman" w:hAnsi="Times New Roman" w:cs="Times New Roman"/>
          <w:sz w:val="24"/>
          <w:szCs w:val="24"/>
        </w:rPr>
        <w:fldChar w:fldCharType="begin">
          <w:fldData xml:space="preserve">PEVuZE5vdGU+PENpdGU+PEF1dGhvcj5NdXJwaHk8L0F1dGhvcj48WWVhcj4yMDIwPC9ZZWFyPjxS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</w:fldData>
        </w:fldChar>
      </w:r>
      <w:r w:rsidR="00694093">
        <w:rPr>
          <w:rFonts w:ascii="Times New Roman" w:hAnsi="Times New Roman" w:cs="Times New Roman"/>
          <w:sz w:val="24"/>
          <w:szCs w:val="24"/>
        </w:rPr>
        <w:instrText xml:space="preserve"> ADDIN EN.CITE.DATA </w:instrText>
      </w:r>
      <w:r w:rsidR="00694093">
        <w:rPr>
          <w:rFonts w:ascii="Times New Roman" w:hAnsi="Times New Roman" w:cs="Times New Roman"/>
          <w:sz w:val="24"/>
          <w:szCs w:val="24"/>
        </w:rPr>
      </w:r>
      <w:r w:rsidR="00694093">
        <w:rPr>
          <w:rFonts w:ascii="Times New Roman" w:hAnsi="Times New Roman" w:cs="Times New Roman"/>
          <w:sz w:val="24"/>
          <w:szCs w:val="24"/>
        </w:rPr>
        <w:fldChar w:fldCharType="end"/>
      </w:r>
      <w:r w:rsidR="00324B92">
        <w:rPr>
          <w:rFonts w:ascii="Times New Roman" w:hAnsi="Times New Roman" w:cs="Times New Roman"/>
          <w:sz w:val="24"/>
          <w:szCs w:val="24"/>
        </w:rPr>
      </w:r>
      <w:r w:rsidR="00324B92">
        <w:rPr>
          <w:rFonts w:ascii="Times New Roman" w:hAnsi="Times New Roman" w:cs="Times New Roman"/>
          <w:sz w:val="24"/>
          <w:szCs w:val="24"/>
        </w:rPr>
        <w:fldChar w:fldCharType="separate"/>
      </w:r>
      <w:r w:rsidR="00694093">
        <w:rPr>
          <w:rFonts w:ascii="Times New Roman" w:hAnsi="Times New Roman" w:cs="Times New Roman"/>
          <w:noProof/>
          <w:sz w:val="24"/>
          <w:szCs w:val="24"/>
        </w:rPr>
        <w:t>[33]</w:t>
      </w:r>
      <w:r w:rsidR="00324B92">
        <w:rPr>
          <w:rFonts w:ascii="Times New Roman" w:hAnsi="Times New Roman" w:cs="Times New Roman"/>
          <w:sz w:val="24"/>
          <w:szCs w:val="24"/>
        </w:rPr>
        <w:fldChar w:fldCharType="end"/>
      </w:r>
      <w:r w:rsidR="00372273">
        <w:rPr>
          <w:rFonts w:ascii="Times New Roman" w:hAnsi="Times New Roman" w:cs="Times New Roman"/>
          <w:sz w:val="24"/>
          <w:szCs w:val="24"/>
        </w:rPr>
        <w:t>,</w:t>
      </w:r>
      <w:r w:rsidR="001D31DE">
        <w:rPr>
          <w:rFonts w:ascii="Times New Roman" w:hAnsi="Times New Roman" w:cs="Times New Roman"/>
          <w:sz w:val="24"/>
          <w:szCs w:val="24"/>
        </w:rPr>
        <w:t xml:space="preserve"> and </w:t>
      </w:r>
      <w:r w:rsidR="00EC37AA" w:rsidRPr="00EC37AA">
        <w:rPr>
          <w:rFonts w:ascii="Times New Roman" w:hAnsi="Times New Roman" w:cs="Times New Roman"/>
          <w:sz w:val="24"/>
          <w:szCs w:val="24"/>
        </w:rPr>
        <w:t xml:space="preserve">guided </w:t>
      </w:r>
      <w:r w:rsidR="00372273">
        <w:rPr>
          <w:rFonts w:ascii="Times New Roman" w:hAnsi="Times New Roman" w:cs="Times New Roman"/>
          <w:sz w:val="24"/>
          <w:szCs w:val="24"/>
        </w:rPr>
        <w:t xml:space="preserve">participants </w:t>
      </w:r>
      <w:r w:rsidR="00EC37AA" w:rsidRPr="00EC37AA">
        <w:rPr>
          <w:rFonts w:ascii="Times New Roman" w:hAnsi="Times New Roman" w:cs="Times New Roman"/>
          <w:sz w:val="24"/>
          <w:szCs w:val="24"/>
        </w:rPr>
        <w:t>to appropriate nutritional advice</w:t>
      </w:r>
      <w:r w:rsidR="001D31DE">
        <w:rPr>
          <w:rFonts w:ascii="Times New Roman" w:hAnsi="Times New Roman" w:cs="Times New Roman"/>
          <w:sz w:val="24"/>
          <w:szCs w:val="24"/>
        </w:rPr>
        <w:t xml:space="preserve"> as needed</w:t>
      </w:r>
      <w:r w:rsidR="00EC37AA">
        <w:rPr>
          <w:rFonts w:ascii="Times New Roman" w:hAnsi="Times New Roman" w:cs="Times New Roman"/>
          <w:sz w:val="24"/>
          <w:szCs w:val="24"/>
        </w:rPr>
        <w:t xml:space="preserve">. </w:t>
      </w:r>
      <w:r w:rsidR="00504402" w:rsidRPr="00504402">
        <w:rPr>
          <w:rFonts w:ascii="Times New Roman" w:hAnsi="Times New Roman" w:cs="Times New Roman"/>
          <w:sz w:val="24"/>
          <w:szCs w:val="24"/>
        </w:rPr>
        <w:t>The Nutrition Wheel is an interactive tool</w:t>
      </w:r>
      <w:r w:rsidR="00504402">
        <w:rPr>
          <w:rFonts w:ascii="Times New Roman" w:hAnsi="Times New Roman" w:cs="Times New Roman"/>
          <w:sz w:val="24"/>
          <w:szCs w:val="24"/>
        </w:rPr>
        <w:t xml:space="preserve"> </w:t>
      </w:r>
      <w:r w:rsidR="00504402" w:rsidRPr="00504402">
        <w:rPr>
          <w:rFonts w:ascii="Times New Roman" w:hAnsi="Times New Roman" w:cs="Times New Roman"/>
          <w:sz w:val="24"/>
          <w:szCs w:val="24"/>
        </w:rPr>
        <w:lastRenderedPageBreak/>
        <w:t>developed from the Patients Association Nutrition</w:t>
      </w:r>
      <w:r w:rsidR="00504402">
        <w:rPr>
          <w:rFonts w:ascii="Times New Roman" w:hAnsi="Times New Roman" w:cs="Times New Roman"/>
          <w:sz w:val="24"/>
          <w:szCs w:val="24"/>
        </w:rPr>
        <w:t xml:space="preserve"> </w:t>
      </w:r>
      <w:r w:rsidR="00504402" w:rsidRPr="00504402">
        <w:rPr>
          <w:rFonts w:ascii="Times New Roman" w:hAnsi="Times New Roman" w:cs="Times New Roman"/>
          <w:sz w:val="24"/>
          <w:szCs w:val="24"/>
        </w:rPr>
        <w:t>Checklist and used to engage individuals in conversation</w:t>
      </w:r>
      <w:r w:rsidR="00504402">
        <w:rPr>
          <w:rFonts w:ascii="Times New Roman" w:hAnsi="Times New Roman" w:cs="Times New Roman"/>
          <w:sz w:val="24"/>
          <w:szCs w:val="24"/>
        </w:rPr>
        <w:t xml:space="preserve"> </w:t>
      </w:r>
      <w:r w:rsidR="00504402" w:rsidRPr="00504402">
        <w:rPr>
          <w:rFonts w:ascii="Times New Roman" w:hAnsi="Times New Roman" w:cs="Times New Roman"/>
          <w:sz w:val="24"/>
          <w:szCs w:val="24"/>
        </w:rPr>
        <w:t>about unintentional weight loss and malnutrition.</w:t>
      </w:r>
      <w:r w:rsidR="00504402">
        <w:rPr>
          <w:rFonts w:ascii="Times New Roman" w:hAnsi="Times New Roman" w:cs="Times New Roman"/>
          <w:sz w:val="24"/>
          <w:szCs w:val="24"/>
        </w:rPr>
        <w:t xml:space="preserve"> </w:t>
      </w:r>
      <w:r w:rsidR="00092F00">
        <w:rPr>
          <w:rFonts w:ascii="Times New Roman" w:hAnsi="Times New Roman" w:cs="Times New Roman"/>
          <w:sz w:val="24"/>
          <w:szCs w:val="24"/>
        </w:rPr>
        <w:t>Based on participants</w:t>
      </w:r>
      <w:r w:rsidR="00D66B25">
        <w:rPr>
          <w:rFonts w:ascii="Times New Roman" w:hAnsi="Times New Roman" w:cs="Times New Roman"/>
          <w:sz w:val="24"/>
          <w:szCs w:val="24"/>
        </w:rPr>
        <w:t>’</w:t>
      </w:r>
      <w:r w:rsidR="00092F00">
        <w:rPr>
          <w:rFonts w:ascii="Times New Roman" w:hAnsi="Times New Roman" w:cs="Times New Roman"/>
          <w:sz w:val="24"/>
          <w:szCs w:val="24"/>
        </w:rPr>
        <w:t xml:space="preserve"> answers</w:t>
      </w:r>
      <w:r w:rsidR="00531983">
        <w:rPr>
          <w:rFonts w:ascii="Times New Roman" w:hAnsi="Times New Roman" w:cs="Times New Roman"/>
          <w:sz w:val="24"/>
          <w:szCs w:val="24"/>
        </w:rPr>
        <w:t>, volunteers provide</w:t>
      </w:r>
      <w:r w:rsidR="00097B8F">
        <w:rPr>
          <w:rFonts w:ascii="Times New Roman" w:hAnsi="Times New Roman" w:cs="Times New Roman"/>
          <w:sz w:val="24"/>
          <w:szCs w:val="24"/>
        </w:rPr>
        <w:t>d</w:t>
      </w:r>
      <w:r w:rsidR="00531983">
        <w:rPr>
          <w:rFonts w:ascii="Times New Roman" w:hAnsi="Times New Roman" w:cs="Times New Roman"/>
          <w:sz w:val="24"/>
          <w:szCs w:val="24"/>
        </w:rPr>
        <w:t xml:space="preserve"> </w:t>
      </w:r>
      <w:r w:rsidR="00097B8F">
        <w:rPr>
          <w:rFonts w:ascii="Times New Roman" w:hAnsi="Times New Roman" w:cs="Times New Roman"/>
          <w:sz w:val="24"/>
          <w:szCs w:val="24"/>
        </w:rPr>
        <w:t xml:space="preserve">suitable nutritional </w:t>
      </w:r>
      <w:r w:rsidR="00900178">
        <w:rPr>
          <w:rFonts w:ascii="Times New Roman" w:hAnsi="Times New Roman" w:cs="Times New Roman"/>
          <w:sz w:val="24"/>
          <w:szCs w:val="24"/>
        </w:rPr>
        <w:t>information</w:t>
      </w:r>
      <w:r w:rsidR="00097B8F">
        <w:rPr>
          <w:rFonts w:ascii="Times New Roman" w:hAnsi="Times New Roman" w:cs="Times New Roman"/>
          <w:sz w:val="24"/>
          <w:szCs w:val="24"/>
        </w:rPr>
        <w:t xml:space="preserve"> </w:t>
      </w:r>
      <w:r w:rsidR="008C1B75">
        <w:rPr>
          <w:rFonts w:ascii="Times New Roman" w:hAnsi="Times New Roman" w:cs="Times New Roman"/>
          <w:sz w:val="24"/>
          <w:szCs w:val="24"/>
        </w:rPr>
        <w:t xml:space="preserve">including </w:t>
      </w:r>
      <w:r w:rsidR="00900178">
        <w:rPr>
          <w:rFonts w:ascii="Times New Roman" w:hAnsi="Times New Roman" w:cs="Times New Roman"/>
          <w:sz w:val="24"/>
          <w:szCs w:val="24"/>
        </w:rPr>
        <w:t>educational booklets</w:t>
      </w:r>
      <w:r w:rsidR="00900178" w:rsidRPr="00900178">
        <w:rPr>
          <w:rFonts w:ascii="Times New Roman" w:hAnsi="Times New Roman" w:cs="Times New Roman"/>
          <w:sz w:val="24"/>
          <w:szCs w:val="24"/>
        </w:rPr>
        <w:t xml:space="preserve">, </w:t>
      </w:r>
      <w:r w:rsidR="00900178">
        <w:rPr>
          <w:rFonts w:ascii="Times New Roman" w:hAnsi="Times New Roman" w:cs="Times New Roman"/>
          <w:sz w:val="24"/>
          <w:szCs w:val="24"/>
        </w:rPr>
        <w:t xml:space="preserve">recipe ideas, </w:t>
      </w:r>
      <w:r w:rsidR="00900178" w:rsidRPr="00900178">
        <w:rPr>
          <w:rFonts w:ascii="Times New Roman" w:hAnsi="Times New Roman" w:cs="Times New Roman"/>
          <w:sz w:val="24"/>
          <w:szCs w:val="24"/>
        </w:rPr>
        <w:t>national helplines or, if necessary,</w:t>
      </w:r>
      <w:r w:rsidR="00900178">
        <w:rPr>
          <w:rFonts w:ascii="Times New Roman" w:hAnsi="Times New Roman" w:cs="Times New Roman"/>
          <w:sz w:val="24"/>
          <w:szCs w:val="24"/>
        </w:rPr>
        <w:t xml:space="preserve"> </w:t>
      </w:r>
      <w:r w:rsidR="00900178" w:rsidRPr="00900178">
        <w:rPr>
          <w:rFonts w:ascii="Times New Roman" w:hAnsi="Times New Roman" w:cs="Times New Roman"/>
          <w:sz w:val="24"/>
          <w:szCs w:val="24"/>
        </w:rPr>
        <w:t xml:space="preserve">signposted </w:t>
      </w:r>
      <w:r w:rsidR="00F24941">
        <w:rPr>
          <w:rFonts w:ascii="Times New Roman" w:hAnsi="Times New Roman" w:cs="Times New Roman"/>
          <w:sz w:val="24"/>
          <w:szCs w:val="24"/>
        </w:rPr>
        <w:t xml:space="preserve">participants </w:t>
      </w:r>
      <w:r w:rsidR="00900178" w:rsidRPr="00900178">
        <w:rPr>
          <w:rFonts w:ascii="Times New Roman" w:hAnsi="Times New Roman" w:cs="Times New Roman"/>
          <w:sz w:val="24"/>
          <w:szCs w:val="24"/>
        </w:rPr>
        <w:t>to their general practitioner (GP)/practice</w:t>
      </w:r>
      <w:r w:rsidR="00900178">
        <w:rPr>
          <w:rFonts w:ascii="Times New Roman" w:hAnsi="Times New Roman" w:cs="Times New Roman"/>
          <w:sz w:val="24"/>
          <w:szCs w:val="24"/>
        </w:rPr>
        <w:t xml:space="preserve"> </w:t>
      </w:r>
      <w:r w:rsidR="00900178" w:rsidRPr="00900178">
        <w:rPr>
          <w:rFonts w:ascii="Times New Roman" w:hAnsi="Times New Roman" w:cs="Times New Roman"/>
          <w:sz w:val="24"/>
          <w:szCs w:val="24"/>
        </w:rPr>
        <w:t>nurse</w:t>
      </w:r>
      <w:r w:rsidR="00900178">
        <w:rPr>
          <w:rFonts w:ascii="Times New Roman" w:hAnsi="Times New Roman" w:cs="Times New Roman"/>
          <w:sz w:val="24"/>
          <w:szCs w:val="24"/>
        </w:rPr>
        <w:t>.</w:t>
      </w:r>
      <w:r w:rsidR="00531983">
        <w:rPr>
          <w:rFonts w:ascii="Times New Roman" w:hAnsi="Times New Roman" w:cs="Times New Roman"/>
          <w:sz w:val="24"/>
          <w:szCs w:val="24"/>
        </w:rPr>
        <w:t xml:space="preserve"> </w:t>
      </w:r>
      <w:r w:rsidR="005238BD">
        <w:rPr>
          <w:rFonts w:ascii="Times New Roman" w:hAnsi="Times New Roman" w:cs="Times New Roman"/>
          <w:sz w:val="24"/>
          <w:szCs w:val="24"/>
        </w:rPr>
        <w:t xml:space="preserve">Consistent with </w:t>
      </w:r>
      <w:r w:rsidR="00F90DF9">
        <w:rPr>
          <w:rFonts w:ascii="Times New Roman" w:hAnsi="Times New Roman" w:cs="Times New Roman"/>
          <w:sz w:val="24"/>
          <w:szCs w:val="24"/>
        </w:rPr>
        <w:t xml:space="preserve">the </w:t>
      </w:r>
      <w:r w:rsidR="00F24941">
        <w:rPr>
          <w:rFonts w:ascii="Times New Roman" w:hAnsi="Times New Roman" w:cs="Times New Roman"/>
          <w:sz w:val="24"/>
          <w:szCs w:val="24"/>
        </w:rPr>
        <w:t>N</w:t>
      </w:r>
      <w:r w:rsidR="00F90DF9">
        <w:rPr>
          <w:rFonts w:ascii="Times New Roman" w:hAnsi="Times New Roman" w:cs="Times New Roman"/>
          <w:sz w:val="24"/>
          <w:szCs w:val="24"/>
        </w:rPr>
        <w:t xml:space="preserve">utrition </w:t>
      </w:r>
      <w:r w:rsidR="00F24941">
        <w:rPr>
          <w:rFonts w:ascii="Times New Roman" w:hAnsi="Times New Roman" w:cs="Times New Roman"/>
          <w:sz w:val="24"/>
          <w:szCs w:val="24"/>
        </w:rPr>
        <w:t>W</w:t>
      </w:r>
      <w:r w:rsidR="00F90DF9">
        <w:rPr>
          <w:rFonts w:ascii="Times New Roman" w:hAnsi="Times New Roman" w:cs="Times New Roman"/>
          <w:sz w:val="24"/>
          <w:szCs w:val="24"/>
        </w:rPr>
        <w:t xml:space="preserve">heel </w:t>
      </w:r>
      <w:r w:rsidR="003C0B5C">
        <w:rPr>
          <w:rFonts w:ascii="Times New Roman" w:hAnsi="Times New Roman" w:cs="Times New Roman"/>
          <w:sz w:val="24"/>
          <w:szCs w:val="24"/>
        </w:rPr>
        <w:t>questions</w:t>
      </w:r>
      <w:r w:rsidR="00F90DF9">
        <w:rPr>
          <w:rFonts w:ascii="Times New Roman" w:hAnsi="Times New Roman" w:cs="Times New Roman"/>
          <w:sz w:val="24"/>
          <w:szCs w:val="24"/>
        </w:rPr>
        <w:t xml:space="preserve">, volunteers also engaged participants in weekly </w:t>
      </w:r>
      <w:r w:rsidR="003C0B5C">
        <w:rPr>
          <w:rFonts w:ascii="Times New Roman" w:hAnsi="Times New Roman" w:cs="Times New Roman"/>
          <w:sz w:val="24"/>
          <w:szCs w:val="24"/>
        </w:rPr>
        <w:t xml:space="preserve">person-centred </w:t>
      </w:r>
      <w:r w:rsidR="00F90DF9">
        <w:rPr>
          <w:rFonts w:ascii="Times New Roman" w:hAnsi="Times New Roman" w:cs="Times New Roman"/>
          <w:sz w:val="24"/>
          <w:szCs w:val="24"/>
        </w:rPr>
        <w:t xml:space="preserve">nutrition </w:t>
      </w:r>
      <w:r w:rsidR="003C0B5C">
        <w:rPr>
          <w:rFonts w:ascii="Times New Roman" w:hAnsi="Times New Roman" w:cs="Times New Roman"/>
          <w:sz w:val="24"/>
          <w:szCs w:val="24"/>
        </w:rPr>
        <w:t>topics, such as snacking</w:t>
      </w:r>
      <w:r w:rsidR="00366F18">
        <w:rPr>
          <w:rFonts w:ascii="Times New Roman" w:hAnsi="Times New Roman" w:cs="Times New Roman"/>
          <w:sz w:val="24"/>
          <w:szCs w:val="24"/>
        </w:rPr>
        <w:t xml:space="preserve"> and fortifying food with additional energy, </w:t>
      </w:r>
      <w:r w:rsidR="007A531F">
        <w:rPr>
          <w:rFonts w:ascii="Times New Roman" w:hAnsi="Times New Roman" w:cs="Times New Roman"/>
          <w:sz w:val="24"/>
          <w:szCs w:val="24"/>
        </w:rPr>
        <w:t>protein and other nutrients</w:t>
      </w:r>
      <w:r w:rsidR="000D2820">
        <w:rPr>
          <w:rFonts w:ascii="Times New Roman" w:hAnsi="Times New Roman" w:cs="Times New Roman"/>
          <w:sz w:val="24"/>
          <w:szCs w:val="24"/>
        </w:rPr>
        <w:t xml:space="preserve">, food shopping, and cooking. </w:t>
      </w:r>
      <w:r w:rsidR="00845DB6">
        <w:rPr>
          <w:rFonts w:ascii="Times New Roman" w:hAnsi="Times New Roman" w:cs="Times New Roman"/>
          <w:sz w:val="24"/>
          <w:szCs w:val="24"/>
        </w:rPr>
        <w:t>Exercise</w:t>
      </w:r>
      <w:r w:rsidR="00DD058F">
        <w:rPr>
          <w:rFonts w:ascii="Times New Roman" w:hAnsi="Times New Roman" w:cs="Times New Roman"/>
          <w:sz w:val="24"/>
          <w:szCs w:val="24"/>
        </w:rPr>
        <w:t xml:space="preserve"> and nutrition </w:t>
      </w:r>
      <w:r w:rsidR="00126E00">
        <w:rPr>
          <w:rFonts w:ascii="Times New Roman" w:hAnsi="Times New Roman" w:cs="Times New Roman"/>
          <w:sz w:val="24"/>
          <w:szCs w:val="24"/>
        </w:rPr>
        <w:t>discussions were</w:t>
      </w:r>
      <w:r w:rsidR="00845DB6">
        <w:rPr>
          <w:rFonts w:ascii="Times New Roman" w:hAnsi="Times New Roman" w:cs="Times New Roman"/>
          <w:sz w:val="24"/>
          <w:szCs w:val="24"/>
        </w:rPr>
        <w:t xml:space="preserve"> </w:t>
      </w:r>
      <w:r w:rsidR="00DD058F">
        <w:rPr>
          <w:rFonts w:ascii="Times New Roman" w:hAnsi="Times New Roman" w:cs="Times New Roman"/>
          <w:sz w:val="24"/>
          <w:szCs w:val="24"/>
        </w:rPr>
        <w:t xml:space="preserve">underpinned by </w:t>
      </w:r>
      <w:r w:rsidR="007E1D68">
        <w:rPr>
          <w:rFonts w:ascii="Times New Roman" w:hAnsi="Times New Roman" w:cs="Times New Roman"/>
          <w:sz w:val="24"/>
          <w:szCs w:val="24"/>
        </w:rPr>
        <w:t xml:space="preserve">HCS, </w:t>
      </w:r>
      <w:r w:rsidR="00845DB6">
        <w:rPr>
          <w:rFonts w:ascii="Times New Roman" w:hAnsi="Times New Roman" w:cs="Times New Roman"/>
          <w:sz w:val="24"/>
          <w:szCs w:val="24"/>
        </w:rPr>
        <w:t xml:space="preserve">to </w:t>
      </w:r>
      <w:r w:rsidR="007E1D68">
        <w:rPr>
          <w:rFonts w:ascii="Times New Roman" w:hAnsi="Times New Roman" w:cs="Times New Roman"/>
          <w:sz w:val="24"/>
          <w:szCs w:val="24"/>
        </w:rPr>
        <w:t xml:space="preserve">support positive behaviour change through </w:t>
      </w:r>
      <w:r w:rsidR="00D23A04">
        <w:rPr>
          <w:rFonts w:ascii="Times New Roman" w:hAnsi="Times New Roman" w:cs="Times New Roman"/>
          <w:sz w:val="24"/>
          <w:szCs w:val="24"/>
        </w:rPr>
        <w:t>participant-centred conversations</w:t>
      </w:r>
      <w:r w:rsidR="00BC50F4">
        <w:rPr>
          <w:rFonts w:ascii="Times New Roman" w:hAnsi="Times New Roman" w:cs="Times New Roman"/>
          <w:sz w:val="24"/>
          <w:szCs w:val="24"/>
        </w:rPr>
        <w:t xml:space="preserve"> </w:t>
      </w:r>
      <w:r w:rsidR="00152602">
        <w:rPr>
          <w:rFonts w:ascii="Times New Roman" w:hAnsi="Times New Roman" w:cs="Times New Roman"/>
          <w:sz w:val="24"/>
          <w:szCs w:val="24"/>
        </w:rPr>
        <w:fldChar w:fldCharType="begin"/>
      </w:r>
      <w:r w:rsidR="00694093">
        <w:rPr>
          <w:rFonts w:ascii="Times New Roman" w:hAnsi="Times New Roman" w:cs="Times New Roman"/>
          <w:sz w:val="24"/>
          <w:szCs w:val="24"/>
        </w:rPr>
        <w:instrText xml:space="preserve"> ADDIN EN.CITE &lt;EndNote&gt;&lt;Cite&gt;&lt;Author&gt;Hollis&lt;/Author&gt;&lt;Year&gt;2021&lt;/Year&gt;&lt;RecNum&gt;274&lt;/RecNum&gt;&lt;DisplayText&gt;[35]&lt;/DisplayText&gt;&lt;record&gt;&lt;rec-number&gt;274&lt;/rec-number&gt;&lt;foreign-keys&gt;&lt;key app="EN" db-id="dte9ew5tvx5wphe9svop0fr8w9sw5wefv959" timestamp="1725980439"&gt;274&lt;/key&gt;&lt;/foreign-keys&gt;&lt;ref-type name="Journal Article"&gt;17&lt;/ref-type&gt;&lt;contributors&gt;&lt;authors&gt;&lt;author&gt;Hollis, Jenna L.&lt;/author&gt;&lt;author&gt;Kocanda, Lucy&lt;/author&gt;&lt;author&gt;Seward, Kirsty&lt;/author&gt;&lt;author&gt;Collins, Clare&lt;/author&gt;&lt;author&gt;Tully, Belinda&lt;/author&gt;&lt;author&gt;Hunter, Mandy&lt;/author&gt;&lt;author&gt;Foureur, Maralyn&lt;/author&gt;&lt;author&gt;Lawrence, Wendy&lt;/author&gt;&lt;author&gt;MacDonald-Wicks, Lesley&lt;/author&gt;&lt;author&gt;Schumacher, Tracy&lt;/author&gt;&lt;/authors&gt;&lt;/contributors&gt;&lt;titles&gt;&lt;title&gt;The impact of Healthy Conversation Skills training on health professionals’ barriers to having behaviour change conversations: a pre-post survey using the Theoretical Domains Framework&lt;/title&gt;&lt;secondary-title&gt;BMC Health Services Research&lt;/secondary-title&gt;&lt;/titles&gt;&lt;periodical&gt;&lt;full-title&gt;BMC Health Services Research&lt;/full-title&gt;&lt;/periodical&gt;&lt;pages&gt;880&lt;/pages&gt;&lt;volume&gt;21&lt;/volume&gt;&lt;number&gt;1&lt;/number&gt;&lt;dates&gt;&lt;year&gt;2021&lt;/year&gt;&lt;pub-dates&gt;&lt;date&gt;2021/08/27&lt;/date&gt;&lt;/pub-dates&gt;&lt;/dates&gt;&lt;isbn&gt;1472-6963&lt;/isbn&gt;&lt;urls&gt;&lt;related-urls&gt;&lt;url&gt;https://doi.org/10.1186/s12913-021-06893-4&lt;/url&gt;&lt;/related-urls&gt;&lt;/urls&gt;&lt;electronic-resource-num&gt;10.1186/s12913-021-06893-4&lt;/electronic-resource-num&gt;&lt;/record&gt;&lt;/Cite&gt;&lt;/EndNote&gt;</w:instrText>
      </w:r>
      <w:r w:rsidR="00152602">
        <w:rPr>
          <w:rFonts w:ascii="Times New Roman" w:hAnsi="Times New Roman" w:cs="Times New Roman"/>
          <w:sz w:val="24"/>
          <w:szCs w:val="24"/>
        </w:rPr>
        <w:fldChar w:fldCharType="separate"/>
      </w:r>
      <w:r w:rsidR="00694093">
        <w:rPr>
          <w:rFonts w:ascii="Times New Roman" w:hAnsi="Times New Roman" w:cs="Times New Roman"/>
          <w:noProof/>
          <w:sz w:val="24"/>
          <w:szCs w:val="24"/>
        </w:rPr>
        <w:t>[35]</w:t>
      </w:r>
      <w:r w:rsidR="00152602">
        <w:rPr>
          <w:rFonts w:ascii="Times New Roman" w:hAnsi="Times New Roman" w:cs="Times New Roman"/>
          <w:sz w:val="24"/>
          <w:szCs w:val="24"/>
        </w:rPr>
        <w:fldChar w:fldCharType="end"/>
      </w:r>
      <w:r w:rsidR="00EF4251">
        <w:rPr>
          <w:rFonts w:ascii="Times New Roman" w:hAnsi="Times New Roman" w:cs="Times New Roman"/>
          <w:sz w:val="24"/>
          <w:szCs w:val="24"/>
        </w:rPr>
        <w:t>.</w:t>
      </w:r>
      <w:r w:rsidR="0047354F">
        <w:rPr>
          <w:rFonts w:ascii="Times New Roman" w:hAnsi="Times New Roman" w:cs="Times New Roman"/>
          <w:sz w:val="24"/>
          <w:szCs w:val="24"/>
        </w:rPr>
        <w:t xml:space="preserve"> </w:t>
      </w:r>
      <w:r w:rsidR="009A22D6" w:rsidRPr="00EC37AA">
        <w:rPr>
          <w:rFonts w:ascii="Times New Roman" w:hAnsi="Times New Roman" w:cs="Times New Roman"/>
          <w:sz w:val="24"/>
          <w:szCs w:val="24"/>
        </w:rPr>
        <w:t>For a</w:t>
      </w:r>
      <w:r w:rsidR="00796982" w:rsidRPr="00EC37AA">
        <w:rPr>
          <w:rFonts w:ascii="Times New Roman" w:hAnsi="Times New Roman" w:cs="Times New Roman"/>
          <w:sz w:val="24"/>
          <w:szCs w:val="24"/>
        </w:rPr>
        <w:t xml:space="preserve"> detailed </w:t>
      </w:r>
      <w:r w:rsidR="009A22D6" w:rsidRPr="00EC37AA">
        <w:rPr>
          <w:rFonts w:ascii="Times New Roman" w:hAnsi="Times New Roman" w:cs="Times New Roman"/>
          <w:sz w:val="24"/>
          <w:szCs w:val="24"/>
        </w:rPr>
        <w:t xml:space="preserve">intervention </w:t>
      </w:r>
      <w:r w:rsidR="00845DB6">
        <w:rPr>
          <w:rFonts w:ascii="Times New Roman" w:hAnsi="Times New Roman" w:cs="Times New Roman"/>
          <w:sz w:val="24"/>
          <w:szCs w:val="24"/>
        </w:rPr>
        <w:t xml:space="preserve">description </w:t>
      </w:r>
      <w:r w:rsidR="009A22D6" w:rsidRPr="00EC37AA">
        <w:rPr>
          <w:rFonts w:ascii="Times New Roman" w:hAnsi="Times New Roman" w:cs="Times New Roman"/>
          <w:sz w:val="24"/>
          <w:szCs w:val="24"/>
        </w:rPr>
        <w:t>please refer to our protocol</w:t>
      </w:r>
      <w:r w:rsidR="009A22D6">
        <w:rPr>
          <w:rFonts w:ascii="Times New Roman" w:hAnsi="Times New Roman" w:cs="Times New Roman"/>
          <w:sz w:val="24"/>
          <w:szCs w:val="24"/>
        </w:rPr>
        <w:t xml:space="preserve"> paper </w:t>
      </w:r>
      <w:r w:rsidR="001E3413">
        <w:rPr>
          <w:rFonts w:ascii="Times New Roman" w:hAnsi="Times New Roman" w:cs="Times New Roman"/>
          <w:sz w:val="24"/>
          <w:szCs w:val="24"/>
        </w:rPr>
        <w:fldChar w:fldCharType="begin">
          <w:fldData xml:space="preserve">PEVuZE5vdGU+PENpdGU+PEF1dGhvcj5NZXJlZGl0aDwvQXV0aG9yPjxZZWFyPjIwMjM8L1llYXI+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</w:fldData>
        </w:fldChar>
      </w:r>
      <w:r w:rsidR="00694093">
        <w:rPr>
          <w:rFonts w:ascii="Times New Roman" w:hAnsi="Times New Roman" w:cs="Times New Roman"/>
          <w:sz w:val="24"/>
          <w:szCs w:val="24"/>
        </w:rPr>
        <w:instrText xml:space="preserve"> ADDIN EN.CITE </w:instrText>
      </w:r>
      <w:r w:rsidR="00694093">
        <w:rPr>
          <w:rFonts w:ascii="Times New Roman" w:hAnsi="Times New Roman" w:cs="Times New Roman"/>
          <w:sz w:val="24"/>
          <w:szCs w:val="24"/>
        </w:rPr>
        <w:fldChar w:fldCharType="begin">
          <w:fldData xml:space="preserve">PEVuZE5vdGU+PENpdGU+PEF1dGhvcj5NZXJlZGl0aDwvQXV0aG9yPjxZZWFyPjIwMjM8L1llYXI+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</w:fldData>
        </w:fldChar>
      </w:r>
      <w:r w:rsidR="00694093">
        <w:rPr>
          <w:rFonts w:ascii="Times New Roman" w:hAnsi="Times New Roman" w:cs="Times New Roman"/>
          <w:sz w:val="24"/>
          <w:szCs w:val="24"/>
        </w:rPr>
        <w:instrText xml:space="preserve"> ADDIN EN.CITE.DATA </w:instrText>
      </w:r>
      <w:r w:rsidR="00694093">
        <w:rPr>
          <w:rFonts w:ascii="Times New Roman" w:hAnsi="Times New Roman" w:cs="Times New Roman"/>
          <w:sz w:val="24"/>
          <w:szCs w:val="24"/>
        </w:rPr>
      </w:r>
      <w:r w:rsidR="00694093">
        <w:rPr>
          <w:rFonts w:ascii="Times New Roman" w:hAnsi="Times New Roman" w:cs="Times New Roman"/>
          <w:sz w:val="24"/>
          <w:szCs w:val="24"/>
        </w:rPr>
        <w:fldChar w:fldCharType="end"/>
      </w:r>
      <w:r w:rsidR="001E3413">
        <w:rPr>
          <w:rFonts w:ascii="Times New Roman" w:hAnsi="Times New Roman" w:cs="Times New Roman"/>
          <w:sz w:val="24"/>
          <w:szCs w:val="24"/>
        </w:rPr>
      </w:r>
      <w:r w:rsidR="001E3413">
        <w:rPr>
          <w:rFonts w:ascii="Times New Roman" w:hAnsi="Times New Roman" w:cs="Times New Roman"/>
          <w:sz w:val="24"/>
          <w:szCs w:val="24"/>
        </w:rPr>
        <w:fldChar w:fldCharType="separate"/>
      </w:r>
      <w:r w:rsidR="00694093">
        <w:rPr>
          <w:rFonts w:ascii="Times New Roman" w:hAnsi="Times New Roman" w:cs="Times New Roman"/>
          <w:noProof/>
          <w:sz w:val="24"/>
          <w:szCs w:val="24"/>
        </w:rPr>
        <w:t>[32]</w:t>
      </w:r>
      <w:r w:rsidR="001E3413">
        <w:rPr>
          <w:rFonts w:ascii="Times New Roman" w:hAnsi="Times New Roman" w:cs="Times New Roman"/>
          <w:sz w:val="24"/>
          <w:szCs w:val="24"/>
        </w:rPr>
        <w:fldChar w:fldCharType="end"/>
      </w:r>
      <w:r w:rsidR="001E3413">
        <w:rPr>
          <w:rFonts w:ascii="Times New Roman" w:hAnsi="Times New Roman" w:cs="Times New Roman"/>
          <w:sz w:val="24"/>
          <w:szCs w:val="24"/>
        </w:rPr>
        <w:t>.</w:t>
      </w:r>
      <w:r w:rsidR="00B16805">
        <w:rPr>
          <w:rFonts w:ascii="Times New Roman" w:hAnsi="Times New Roman" w:cs="Times New Roman"/>
          <w:sz w:val="24"/>
          <w:szCs w:val="24"/>
        </w:rPr>
        <w:t xml:space="preserve"> </w:t>
      </w:r>
      <w:r w:rsidR="001A24F7">
        <w:rPr>
          <w:rFonts w:ascii="Times New Roman" w:hAnsi="Times New Roman" w:cs="Times New Roman"/>
          <w:sz w:val="24"/>
          <w:szCs w:val="24"/>
        </w:rPr>
        <w:t xml:space="preserve"> </w:t>
      </w:r>
    </w:p>
    <w:p w14:paraId="67D07C4A" w14:textId="5D7B3DB7" w:rsidR="00E76FA8" w:rsidRPr="00901D00" w:rsidRDefault="007D1F9C" w:rsidP="005A0919">
      <w:pPr>
        <w:spacing w:after="0" w:line="480" w:lineRule="auto"/>
        <w:rPr>
          <w:rFonts w:ascii="Times New Roman" w:hAnsi="Times New Roman" w:cs="Times New Roman"/>
          <w:i/>
          <w:iCs/>
          <w:sz w:val="24"/>
          <w:szCs w:val="24"/>
        </w:rPr>
      </w:pPr>
      <w:r w:rsidRPr="00901D00">
        <w:rPr>
          <w:rFonts w:ascii="Times New Roman" w:hAnsi="Times New Roman" w:cs="Times New Roman"/>
          <w:i/>
          <w:iCs/>
          <w:sz w:val="24"/>
          <w:szCs w:val="24"/>
        </w:rPr>
        <w:t>Data collection</w:t>
      </w:r>
    </w:p>
    <w:p w14:paraId="5CB5D73D" w14:textId="6DA58308" w:rsidR="00E76FA8" w:rsidRPr="00901D00" w:rsidRDefault="007D1F9C" w:rsidP="005A0919">
      <w:pPr>
        <w:spacing w:after="0" w:line="480" w:lineRule="auto"/>
        <w:rPr>
          <w:rFonts w:ascii="Times New Roman" w:hAnsi="Times New Roman" w:cs="Times New Roman"/>
          <w:i/>
          <w:iCs/>
          <w:sz w:val="24"/>
          <w:szCs w:val="24"/>
        </w:rPr>
      </w:pPr>
      <w:r w:rsidRPr="00901D00">
        <w:rPr>
          <w:rFonts w:ascii="Times New Roman" w:hAnsi="Times New Roman" w:cs="Times New Roman"/>
          <w:i/>
          <w:iCs/>
          <w:sz w:val="24"/>
          <w:szCs w:val="24"/>
        </w:rPr>
        <w:t>Primary outcome measures</w:t>
      </w:r>
    </w:p>
    <w:p w14:paraId="2E926C27" w14:textId="6029234F" w:rsidR="00D03FDC" w:rsidRPr="003E202B" w:rsidRDefault="00093EB4" w:rsidP="005A0919">
      <w:pPr>
        <w:spacing w:after="0" w:line="480" w:lineRule="auto"/>
        <w:rPr>
          <w:rFonts w:ascii="Times New Roman" w:hAnsi="Times New Roman" w:cs="Times New Roman"/>
          <w:sz w:val="24"/>
          <w:szCs w:val="24"/>
        </w:rPr>
      </w:pPr>
      <w:r>
        <w:rPr>
          <w:rFonts w:ascii="Times New Roman" w:hAnsi="Times New Roman" w:cs="Times New Roman"/>
          <w:sz w:val="24"/>
          <w:szCs w:val="24"/>
        </w:rPr>
        <w:t>F</w:t>
      </w:r>
      <w:r w:rsidR="007D1F9C" w:rsidRPr="007D5728">
        <w:rPr>
          <w:rFonts w:ascii="Times New Roman" w:hAnsi="Times New Roman" w:cs="Times New Roman"/>
          <w:sz w:val="24"/>
          <w:szCs w:val="24"/>
        </w:rPr>
        <w:t xml:space="preserve">easibility of </w:t>
      </w:r>
      <w:r w:rsidR="00B67855" w:rsidRPr="007D5728">
        <w:rPr>
          <w:rFonts w:ascii="Times New Roman" w:hAnsi="Times New Roman" w:cs="Times New Roman"/>
          <w:sz w:val="24"/>
          <w:szCs w:val="24"/>
        </w:rPr>
        <w:t xml:space="preserve">implementing the intervention was determined </w:t>
      </w:r>
      <w:r w:rsidR="004D4099" w:rsidRPr="007D5728">
        <w:rPr>
          <w:rFonts w:ascii="Times New Roman" w:hAnsi="Times New Roman" w:cs="Times New Roman"/>
          <w:sz w:val="24"/>
          <w:szCs w:val="24"/>
        </w:rPr>
        <w:t>by</w:t>
      </w:r>
      <w:r w:rsidR="00ED0034">
        <w:rPr>
          <w:rFonts w:ascii="Times New Roman" w:hAnsi="Times New Roman" w:cs="Times New Roman"/>
          <w:sz w:val="24"/>
          <w:szCs w:val="24"/>
        </w:rPr>
        <w:t xml:space="preserve"> 1)</w:t>
      </w:r>
      <w:r w:rsidR="007D5728">
        <w:rPr>
          <w:rFonts w:ascii="Times New Roman" w:hAnsi="Times New Roman" w:cs="Times New Roman"/>
          <w:sz w:val="24"/>
          <w:szCs w:val="24"/>
        </w:rPr>
        <w:t xml:space="preserve"> </w:t>
      </w:r>
      <w:r w:rsidR="007D5728" w:rsidRPr="007D5728">
        <w:rPr>
          <w:rFonts w:ascii="Times New Roman" w:hAnsi="Times New Roman" w:cs="Times New Roman"/>
          <w:sz w:val="24"/>
          <w:szCs w:val="24"/>
        </w:rPr>
        <w:t>the number of volunteers recruited, trained</w:t>
      </w:r>
      <w:r w:rsidR="00F13444">
        <w:rPr>
          <w:rFonts w:ascii="Times New Roman" w:hAnsi="Times New Roman" w:cs="Times New Roman"/>
          <w:sz w:val="24"/>
          <w:szCs w:val="24"/>
        </w:rPr>
        <w:t>,</w:t>
      </w:r>
      <w:r w:rsidR="007D5728" w:rsidRPr="007D5728">
        <w:rPr>
          <w:rFonts w:ascii="Times New Roman" w:hAnsi="Times New Roman" w:cs="Times New Roman"/>
          <w:sz w:val="24"/>
          <w:szCs w:val="24"/>
        </w:rPr>
        <w:t xml:space="preserve"> and retained,</w:t>
      </w:r>
      <w:r w:rsidR="00ED0034">
        <w:rPr>
          <w:rFonts w:ascii="Times New Roman" w:hAnsi="Times New Roman" w:cs="Times New Roman"/>
          <w:sz w:val="24"/>
          <w:szCs w:val="24"/>
        </w:rPr>
        <w:t xml:space="preserve"> 2)</w:t>
      </w:r>
      <w:r w:rsidR="00636B28">
        <w:rPr>
          <w:rFonts w:ascii="Times New Roman" w:hAnsi="Times New Roman" w:cs="Times New Roman"/>
          <w:sz w:val="24"/>
          <w:szCs w:val="24"/>
        </w:rPr>
        <w:t xml:space="preserve"> </w:t>
      </w:r>
      <w:r w:rsidR="007D5728" w:rsidRPr="007D5728">
        <w:rPr>
          <w:rFonts w:ascii="Times New Roman" w:hAnsi="Times New Roman" w:cs="Times New Roman"/>
          <w:sz w:val="24"/>
          <w:szCs w:val="24"/>
        </w:rPr>
        <w:t>participant recruitment, retention</w:t>
      </w:r>
      <w:r w:rsidR="00F13444">
        <w:rPr>
          <w:rFonts w:ascii="Times New Roman" w:hAnsi="Times New Roman" w:cs="Times New Roman"/>
          <w:sz w:val="24"/>
          <w:szCs w:val="24"/>
        </w:rPr>
        <w:t>,</w:t>
      </w:r>
      <w:r w:rsidR="007D5728" w:rsidRPr="007D5728">
        <w:rPr>
          <w:rFonts w:ascii="Times New Roman" w:hAnsi="Times New Roman" w:cs="Times New Roman"/>
          <w:sz w:val="24"/>
          <w:szCs w:val="24"/>
        </w:rPr>
        <w:t xml:space="preserve"> and adherence to the intervention, </w:t>
      </w:r>
      <w:r w:rsidR="00ED0034">
        <w:rPr>
          <w:rFonts w:ascii="Times New Roman" w:hAnsi="Times New Roman" w:cs="Times New Roman"/>
          <w:sz w:val="24"/>
          <w:szCs w:val="24"/>
        </w:rPr>
        <w:t xml:space="preserve">and </w:t>
      </w:r>
      <w:r w:rsidR="00453DE2">
        <w:rPr>
          <w:rFonts w:ascii="Times New Roman" w:hAnsi="Times New Roman" w:cs="Times New Roman"/>
          <w:sz w:val="24"/>
          <w:szCs w:val="24"/>
        </w:rPr>
        <w:t>3</w:t>
      </w:r>
      <w:r w:rsidR="00ED0034">
        <w:rPr>
          <w:rFonts w:ascii="Times New Roman" w:hAnsi="Times New Roman" w:cs="Times New Roman"/>
          <w:sz w:val="24"/>
          <w:szCs w:val="24"/>
        </w:rPr>
        <w:t xml:space="preserve">) </w:t>
      </w:r>
      <w:r w:rsidR="00845DB6">
        <w:rPr>
          <w:rFonts w:ascii="Times New Roman" w:hAnsi="Times New Roman" w:cs="Times New Roman"/>
          <w:sz w:val="24"/>
          <w:szCs w:val="24"/>
        </w:rPr>
        <w:t>recorded</w:t>
      </w:r>
      <w:r w:rsidR="00845DB6" w:rsidRPr="007D5728">
        <w:rPr>
          <w:rFonts w:ascii="Times New Roman" w:hAnsi="Times New Roman" w:cs="Times New Roman"/>
          <w:sz w:val="24"/>
          <w:szCs w:val="24"/>
        </w:rPr>
        <w:t xml:space="preserve"> </w:t>
      </w:r>
      <w:r w:rsidR="007D5728" w:rsidRPr="007D5728">
        <w:rPr>
          <w:rFonts w:ascii="Times New Roman" w:hAnsi="Times New Roman" w:cs="Times New Roman"/>
          <w:sz w:val="24"/>
          <w:szCs w:val="24"/>
        </w:rPr>
        <w:t>adverse events</w:t>
      </w:r>
      <w:r w:rsidR="007D1F9C" w:rsidRPr="003E202B">
        <w:rPr>
          <w:rFonts w:ascii="Times New Roman" w:hAnsi="Times New Roman" w:cs="Times New Roman"/>
          <w:sz w:val="24"/>
          <w:szCs w:val="24"/>
        </w:rPr>
        <w:t>.</w:t>
      </w:r>
      <w:r w:rsidR="003B0581">
        <w:rPr>
          <w:rFonts w:ascii="Times New Roman" w:hAnsi="Times New Roman" w:cs="Times New Roman"/>
          <w:sz w:val="24"/>
          <w:szCs w:val="24"/>
        </w:rPr>
        <w:t xml:space="preserve"> A</w:t>
      </w:r>
      <w:r w:rsidR="003B0581" w:rsidRPr="00F0427B">
        <w:rPr>
          <w:rFonts w:ascii="Times New Roman" w:hAnsi="Times New Roman" w:cs="Times New Roman"/>
          <w:sz w:val="24"/>
          <w:szCs w:val="24"/>
        </w:rPr>
        <w:t xml:space="preserve">dherence </w:t>
      </w:r>
      <w:r w:rsidR="003B0581">
        <w:rPr>
          <w:rFonts w:ascii="Times New Roman" w:hAnsi="Times New Roman" w:cs="Times New Roman"/>
          <w:sz w:val="24"/>
          <w:szCs w:val="24"/>
        </w:rPr>
        <w:t xml:space="preserve">to the intervention </w:t>
      </w:r>
      <w:r w:rsidR="003B0581" w:rsidRPr="00F0427B">
        <w:rPr>
          <w:rFonts w:ascii="Times New Roman" w:hAnsi="Times New Roman" w:cs="Times New Roman"/>
          <w:sz w:val="24"/>
          <w:szCs w:val="24"/>
        </w:rPr>
        <w:t>was assessed objectively by the proportion of sessions participants attended, which was recorded by volunteers using session registers</w:t>
      </w:r>
      <w:r w:rsidR="003B0581">
        <w:rPr>
          <w:rFonts w:ascii="Times New Roman" w:hAnsi="Times New Roman" w:cs="Times New Roman"/>
          <w:sz w:val="24"/>
          <w:szCs w:val="24"/>
        </w:rPr>
        <w:t>.</w:t>
      </w:r>
    </w:p>
    <w:p w14:paraId="75383BCF" w14:textId="69D6ED55" w:rsidR="00435862" w:rsidRPr="00435862" w:rsidRDefault="00845DB6" w:rsidP="00901D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7D1F9C">
        <w:rPr>
          <w:rFonts w:ascii="Times New Roman" w:hAnsi="Times New Roman" w:cs="Times New Roman"/>
          <w:sz w:val="24"/>
          <w:szCs w:val="24"/>
        </w:rPr>
        <w:t>cceptability was</w:t>
      </w:r>
      <w:r w:rsidR="001D3701">
        <w:rPr>
          <w:rFonts w:ascii="Times New Roman" w:hAnsi="Times New Roman" w:cs="Times New Roman"/>
          <w:sz w:val="24"/>
          <w:szCs w:val="24"/>
        </w:rPr>
        <w:t xml:space="preserve"> explored </w:t>
      </w:r>
      <w:r>
        <w:rPr>
          <w:rFonts w:ascii="Times New Roman" w:hAnsi="Times New Roman" w:cs="Times New Roman"/>
          <w:sz w:val="24"/>
          <w:szCs w:val="24"/>
        </w:rPr>
        <w:t xml:space="preserve">via semi-structured </w:t>
      </w:r>
      <w:r w:rsidR="001D3701">
        <w:rPr>
          <w:rFonts w:ascii="Times New Roman" w:hAnsi="Times New Roman" w:cs="Times New Roman"/>
          <w:sz w:val="24"/>
          <w:szCs w:val="24"/>
        </w:rPr>
        <w:t xml:space="preserve">interviews </w:t>
      </w:r>
      <w:r w:rsidR="0062311B">
        <w:rPr>
          <w:rFonts w:ascii="Times New Roman" w:hAnsi="Times New Roman" w:cs="Times New Roman"/>
          <w:sz w:val="24"/>
          <w:szCs w:val="24"/>
        </w:rPr>
        <w:t>with</w:t>
      </w:r>
      <w:r w:rsidR="00F03185">
        <w:rPr>
          <w:rFonts w:ascii="Times New Roman" w:hAnsi="Times New Roman" w:cs="Times New Roman"/>
          <w:sz w:val="24"/>
          <w:szCs w:val="24"/>
        </w:rPr>
        <w:t xml:space="preserve"> </w:t>
      </w:r>
      <w:r w:rsidR="0062311B">
        <w:rPr>
          <w:rFonts w:ascii="Times New Roman" w:hAnsi="Times New Roman" w:cs="Times New Roman"/>
          <w:sz w:val="24"/>
          <w:szCs w:val="24"/>
        </w:rPr>
        <w:t>older adults</w:t>
      </w:r>
      <w:r w:rsidR="00F03185">
        <w:rPr>
          <w:rFonts w:ascii="Times New Roman" w:hAnsi="Times New Roman" w:cs="Times New Roman"/>
          <w:sz w:val="24"/>
          <w:szCs w:val="24"/>
        </w:rPr>
        <w:t>, carers</w:t>
      </w:r>
      <w:r w:rsidR="005A4F76">
        <w:rPr>
          <w:rFonts w:ascii="Times New Roman" w:hAnsi="Times New Roman" w:cs="Times New Roman"/>
          <w:sz w:val="24"/>
          <w:szCs w:val="24"/>
        </w:rPr>
        <w:t>, and</w:t>
      </w:r>
      <w:r w:rsidR="00F03185">
        <w:rPr>
          <w:rFonts w:ascii="Times New Roman" w:hAnsi="Times New Roman" w:cs="Times New Roman"/>
          <w:sz w:val="24"/>
          <w:szCs w:val="24"/>
        </w:rPr>
        <w:t xml:space="preserve"> </w:t>
      </w:r>
      <w:r w:rsidR="005A4F76">
        <w:rPr>
          <w:rFonts w:ascii="Times New Roman" w:hAnsi="Times New Roman" w:cs="Times New Roman"/>
          <w:sz w:val="24"/>
          <w:szCs w:val="24"/>
        </w:rPr>
        <w:t>volunteers</w:t>
      </w:r>
      <w:r w:rsidR="00F03185">
        <w:rPr>
          <w:rFonts w:ascii="Times New Roman" w:hAnsi="Times New Roman" w:cs="Times New Roman"/>
          <w:sz w:val="24"/>
          <w:szCs w:val="24"/>
        </w:rPr>
        <w:t xml:space="preserve"> </w:t>
      </w:r>
      <w:r w:rsidR="005A4F76">
        <w:rPr>
          <w:rFonts w:ascii="Times New Roman" w:hAnsi="Times New Roman" w:cs="Times New Roman"/>
          <w:sz w:val="24"/>
          <w:szCs w:val="24"/>
        </w:rPr>
        <w:t>conducted</w:t>
      </w:r>
      <w:r w:rsidR="00D14D7A">
        <w:rPr>
          <w:rFonts w:ascii="Times New Roman" w:hAnsi="Times New Roman" w:cs="Times New Roman"/>
          <w:sz w:val="24"/>
          <w:szCs w:val="24"/>
        </w:rPr>
        <w:t xml:space="preserve"> by SJM</w:t>
      </w:r>
      <w:r w:rsidR="007B21C3">
        <w:rPr>
          <w:rFonts w:ascii="Times New Roman" w:hAnsi="Times New Roman" w:cs="Times New Roman"/>
          <w:sz w:val="24"/>
          <w:szCs w:val="24"/>
        </w:rPr>
        <w:t xml:space="preserve"> and LH</w:t>
      </w:r>
      <w:r w:rsidR="005A4F76">
        <w:rPr>
          <w:rFonts w:ascii="Times New Roman" w:hAnsi="Times New Roman" w:cs="Times New Roman"/>
          <w:sz w:val="24"/>
          <w:szCs w:val="24"/>
        </w:rPr>
        <w:t xml:space="preserve"> in-person </w:t>
      </w:r>
      <w:r w:rsidR="00326DA5">
        <w:rPr>
          <w:rFonts w:ascii="Times New Roman" w:hAnsi="Times New Roman" w:cs="Times New Roman"/>
          <w:sz w:val="24"/>
          <w:szCs w:val="24"/>
        </w:rPr>
        <w:t>or</w:t>
      </w:r>
      <w:r w:rsidR="005A4F76">
        <w:rPr>
          <w:rFonts w:ascii="Times New Roman" w:hAnsi="Times New Roman" w:cs="Times New Roman"/>
          <w:sz w:val="24"/>
          <w:szCs w:val="24"/>
        </w:rPr>
        <w:t xml:space="preserve"> over the telephone</w:t>
      </w:r>
      <w:r>
        <w:rPr>
          <w:rFonts w:ascii="Times New Roman" w:hAnsi="Times New Roman" w:cs="Times New Roman"/>
          <w:sz w:val="24"/>
          <w:szCs w:val="24"/>
        </w:rPr>
        <w:t>.</w:t>
      </w:r>
      <w:r w:rsidR="0077744F">
        <w:rPr>
          <w:rFonts w:ascii="Times New Roman" w:hAnsi="Times New Roman" w:cs="Times New Roman"/>
          <w:sz w:val="24"/>
          <w:szCs w:val="24"/>
        </w:rPr>
        <w:t xml:space="preserve"> </w:t>
      </w:r>
      <w:r>
        <w:rPr>
          <w:rFonts w:ascii="Times New Roman" w:hAnsi="Times New Roman" w:cs="Times New Roman"/>
          <w:sz w:val="24"/>
          <w:szCs w:val="24"/>
        </w:rPr>
        <w:t xml:space="preserve">Interviews </w:t>
      </w:r>
      <w:r w:rsidR="0077744F">
        <w:rPr>
          <w:rFonts w:ascii="Times New Roman" w:hAnsi="Times New Roman" w:cs="Times New Roman"/>
          <w:sz w:val="24"/>
          <w:szCs w:val="24"/>
        </w:rPr>
        <w:t>were audio-recorded</w:t>
      </w:r>
      <w:r>
        <w:rPr>
          <w:rFonts w:ascii="Times New Roman" w:hAnsi="Times New Roman" w:cs="Times New Roman"/>
          <w:sz w:val="24"/>
          <w:szCs w:val="24"/>
        </w:rPr>
        <w:t xml:space="preserve"> and guided </w:t>
      </w:r>
      <w:r w:rsidR="00B464CB">
        <w:rPr>
          <w:rFonts w:ascii="Times New Roman" w:hAnsi="Times New Roman" w:cs="Times New Roman"/>
          <w:sz w:val="24"/>
          <w:szCs w:val="24"/>
        </w:rPr>
        <w:t xml:space="preserve">by Normalisation Process Theory (NPT) </w:t>
      </w:r>
      <w:r w:rsidR="00FF12AC">
        <w:rPr>
          <w:rFonts w:ascii="Times New Roman" w:hAnsi="Times New Roman" w:cs="Times New Roman"/>
          <w:sz w:val="24"/>
          <w:szCs w:val="24"/>
        </w:rPr>
        <w:t>to explore</w:t>
      </w:r>
      <w:r w:rsidR="00685683">
        <w:rPr>
          <w:rFonts w:ascii="Times New Roman" w:hAnsi="Times New Roman" w:cs="Times New Roman"/>
          <w:sz w:val="24"/>
          <w:szCs w:val="24"/>
        </w:rPr>
        <w:t xml:space="preserve"> social </w:t>
      </w:r>
      <w:r w:rsidR="00AC0629">
        <w:rPr>
          <w:rFonts w:ascii="Times New Roman" w:hAnsi="Times New Roman" w:cs="Times New Roman"/>
          <w:sz w:val="24"/>
          <w:szCs w:val="24"/>
        </w:rPr>
        <w:t xml:space="preserve">implementation </w:t>
      </w:r>
      <w:r w:rsidR="00685683">
        <w:rPr>
          <w:rFonts w:ascii="Times New Roman" w:hAnsi="Times New Roman" w:cs="Times New Roman"/>
          <w:sz w:val="24"/>
          <w:szCs w:val="24"/>
        </w:rPr>
        <w:t>processes</w:t>
      </w:r>
      <w:r w:rsidR="00AC0629">
        <w:rPr>
          <w:rFonts w:ascii="Times New Roman" w:hAnsi="Times New Roman" w:cs="Times New Roman"/>
          <w:sz w:val="24"/>
          <w:szCs w:val="24"/>
        </w:rPr>
        <w:t>,</w:t>
      </w:r>
      <w:r w:rsidR="00310624">
        <w:rPr>
          <w:rFonts w:ascii="Times New Roman" w:hAnsi="Times New Roman" w:cs="Times New Roman"/>
          <w:sz w:val="24"/>
          <w:szCs w:val="24"/>
        </w:rPr>
        <w:t xml:space="preserve"> barriers and facilitators </w:t>
      </w:r>
      <w:r w:rsidR="000028C0">
        <w:rPr>
          <w:rFonts w:ascii="Times New Roman" w:hAnsi="Times New Roman" w:cs="Times New Roman"/>
          <w:color w:val="000000"/>
          <w:sz w:val="24"/>
          <w:szCs w:val="24"/>
        </w:rPr>
        <w:fldChar w:fldCharType="begin">
          <w:fldData xml:space="preserve">PEVuZE5vdGU+PENpdGU+PEF1dGhvcj5NYXk8L0F1dGhvcj48WWVhcj4yMDIyPC9ZZWFyPjxSZWNO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</w:fldData>
        </w:fldChar>
      </w:r>
      <w:r w:rsidR="00694093">
        <w:rPr>
          <w:rFonts w:ascii="Times New Roman" w:hAnsi="Times New Roman" w:cs="Times New Roman"/>
          <w:color w:val="000000"/>
          <w:sz w:val="24"/>
          <w:szCs w:val="24"/>
        </w:rPr>
        <w:instrText xml:space="preserve"> ADDIN EN.CITE </w:instrText>
      </w:r>
      <w:r w:rsidR="00694093">
        <w:rPr>
          <w:rFonts w:ascii="Times New Roman" w:hAnsi="Times New Roman" w:cs="Times New Roman"/>
          <w:color w:val="000000"/>
          <w:sz w:val="24"/>
          <w:szCs w:val="24"/>
        </w:rPr>
        <w:fldChar w:fldCharType="begin">
          <w:fldData xml:space="preserve">PEVuZE5vdGU+PENpdGU+PEF1dGhvcj5NYXk8L0F1dGhvcj48WWVhcj4yMDIyPC9ZZWFyPjxSZWNO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</w:fldData>
        </w:fldChar>
      </w:r>
      <w:r w:rsidR="00694093">
        <w:rPr>
          <w:rFonts w:ascii="Times New Roman" w:hAnsi="Times New Roman" w:cs="Times New Roman"/>
          <w:color w:val="000000"/>
          <w:sz w:val="24"/>
          <w:szCs w:val="24"/>
        </w:rPr>
        <w:instrText xml:space="preserve"> ADDIN EN.CITE.DATA </w:instrText>
      </w:r>
      <w:r w:rsidR="00694093">
        <w:rPr>
          <w:rFonts w:ascii="Times New Roman" w:hAnsi="Times New Roman" w:cs="Times New Roman"/>
          <w:color w:val="000000"/>
          <w:sz w:val="24"/>
          <w:szCs w:val="24"/>
        </w:rPr>
      </w:r>
      <w:r w:rsidR="00694093">
        <w:rPr>
          <w:rFonts w:ascii="Times New Roman" w:hAnsi="Times New Roman" w:cs="Times New Roman"/>
          <w:color w:val="000000"/>
          <w:sz w:val="24"/>
          <w:szCs w:val="24"/>
        </w:rPr>
        <w:fldChar w:fldCharType="end"/>
      </w:r>
      <w:r w:rsidR="000028C0">
        <w:rPr>
          <w:rFonts w:ascii="Times New Roman" w:hAnsi="Times New Roman" w:cs="Times New Roman"/>
          <w:color w:val="000000"/>
          <w:sz w:val="24"/>
          <w:szCs w:val="24"/>
        </w:rPr>
      </w:r>
      <w:r w:rsidR="000028C0">
        <w:rPr>
          <w:rFonts w:ascii="Times New Roman" w:hAnsi="Times New Roman" w:cs="Times New Roman"/>
          <w:color w:val="000000"/>
          <w:sz w:val="24"/>
          <w:szCs w:val="24"/>
        </w:rPr>
        <w:fldChar w:fldCharType="separate"/>
      </w:r>
      <w:r w:rsidR="00694093">
        <w:rPr>
          <w:rFonts w:ascii="Times New Roman" w:hAnsi="Times New Roman" w:cs="Times New Roman"/>
          <w:noProof/>
          <w:color w:val="000000"/>
          <w:sz w:val="24"/>
          <w:szCs w:val="24"/>
        </w:rPr>
        <w:t>[36]</w:t>
      </w:r>
      <w:r w:rsidR="000028C0">
        <w:rPr>
          <w:rFonts w:ascii="Times New Roman" w:hAnsi="Times New Roman" w:cs="Times New Roman"/>
          <w:color w:val="000000"/>
          <w:sz w:val="24"/>
          <w:szCs w:val="24"/>
        </w:rPr>
        <w:fldChar w:fldCharType="end"/>
      </w:r>
      <w:r w:rsidR="00484C7F">
        <w:rPr>
          <w:rFonts w:ascii="Times New Roman" w:hAnsi="Times New Roman" w:cs="Times New Roman"/>
          <w:sz w:val="24"/>
          <w:szCs w:val="24"/>
        </w:rPr>
        <w:t>.</w:t>
      </w:r>
    </w:p>
    <w:p w14:paraId="10BD0D7B" w14:textId="01192654" w:rsidR="00053B22" w:rsidRPr="00901D00" w:rsidRDefault="007D1F9C" w:rsidP="005A0919">
      <w:pPr>
        <w:spacing w:after="0" w:line="480" w:lineRule="auto"/>
        <w:rPr>
          <w:rFonts w:ascii="Times New Roman" w:hAnsi="Times New Roman" w:cs="Times New Roman"/>
          <w:i/>
          <w:iCs/>
          <w:sz w:val="24"/>
          <w:szCs w:val="24"/>
        </w:rPr>
      </w:pPr>
      <w:r w:rsidRPr="00901D00">
        <w:rPr>
          <w:rFonts w:ascii="Times New Roman" w:hAnsi="Times New Roman" w:cs="Times New Roman"/>
          <w:i/>
          <w:iCs/>
          <w:sz w:val="24"/>
          <w:szCs w:val="24"/>
        </w:rPr>
        <w:t>Secondary outcome measures</w:t>
      </w:r>
    </w:p>
    <w:p w14:paraId="2CE29923" w14:textId="1783C2F7" w:rsidR="00AA067E" w:rsidRDefault="007D1F9C" w:rsidP="005A0919">
      <w:pPr>
        <w:spacing w:after="0" w:line="480" w:lineRule="auto"/>
        <w:rPr>
          <w:rFonts w:ascii="Times New Roman" w:hAnsi="Times New Roman" w:cs="Times New Roman"/>
          <w:sz w:val="24"/>
          <w:szCs w:val="24"/>
        </w:rPr>
      </w:pPr>
      <w:r>
        <w:rPr>
          <w:rFonts w:ascii="Times New Roman" w:hAnsi="Times New Roman" w:cs="Times New Roman"/>
          <w:sz w:val="24"/>
          <w:szCs w:val="24"/>
        </w:rPr>
        <w:t>Secondary outcome measures included:</w:t>
      </w:r>
    </w:p>
    <w:p w14:paraId="4C136113" w14:textId="57C945F5" w:rsidR="00AA067E" w:rsidRDefault="007D1F9C" w:rsidP="005A0919">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lf-reported </w:t>
      </w:r>
      <w:r w:rsidR="006C16E3">
        <w:rPr>
          <w:rFonts w:ascii="Times New Roman" w:hAnsi="Times New Roman" w:cs="Times New Roman"/>
          <w:sz w:val="24"/>
          <w:szCs w:val="24"/>
        </w:rPr>
        <w:t>PA</w:t>
      </w:r>
      <w:r>
        <w:rPr>
          <w:rFonts w:ascii="Times New Roman" w:hAnsi="Times New Roman" w:cs="Times New Roman"/>
          <w:sz w:val="24"/>
          <w:szCs w:val="24"/>
        </w:rPr>
        <w:t xml:space="preserve"> </w:t>
      </w:r>
      <w:r w:rsidR="000147C3">
        <w:rPr>
          <w:rFonts w:ascii="Times New Roman" w:hAnsi="Times New Roman" w:cs="Times New Roman"/>
          <w:sz w:val="24"/>
          <w:szCs w:val="24"/>
        </w:rPr>
        <w:t xml:space="preserve">measured using the </w:t>
      </w:r>
      <w:r w:rsidR="001E7B2F">
        <w:rPr>
          <w:rFonts w:ascii="Times New Roman" w:hAnsi="Times New Roman" w:cs="Times New Roman"/>
          <w:sz w:val="24"/>
          <w:szCs w:val="24"/>
        </w:rPr>
        <w:t xml:space="preserve">physical activity scale for the elderly (PASE) </w:t>
      </w:r>
      <w:r w:rsidR="001262CD">
        <w:rPr>
          <w:rFonts w:ascii="Times New Roman" w:hAnsi="Times New Roman" w:cs="Times New Roman"/>
          <w:sz w:val="24"/>
          <w:szCs w:val="24"/>
        </w:rPr>
        <w:fldChar w:fldCharType="begin"/>
      </w:r>
      <w:r w:rsidR="00694093">
        <w:rPr>
          <w:rFonts w:ascii="Times New Roman" w:hAnsi="Times New Roman" w:cs="Times New Roman"/>
          <w:sz w:val="24"/>
          <w:szCs w:val="24"/>
        </w:rPr>
        <w:instrText xml:space="preserve"> ADDIN EN.CITE &lt;EndNote&gt;&lt;Cite&gt;&lt;Author&gt;Washburn&lt;/Author&gt;&lt;Year&gt;1993&lt;/Year&gt;&lt;RecNum&gt;160&lt;/RecNum&gt;&lt;DisplayText&gt;[37]&lt;/DisplayText&gt;&lt;record&gt;&lt;rec-number&gt;160&lt;/rec-number&gt;&lt;foreign-keys&gt;&lt;key app="EN" db-id="vr0ddpxxn9fxsmea9ph5vrpca2xwwvrdfxrx" timestamp="1726046123"&gt;160&lt;/key&gt;&lt;/foreign-keys&gt;&lt;ref-type name="Journal Article"&gt;17&lt;/ref-type&gt;&lt;contributors&gt;&lt;authors&gt;&lt;author&gt;Washburn, R. A.&lt;/author&gt;&lt;author&gt;Smith, K. W.&lt;/author&gt;&lt;author&gt;Jette, A. M.&lt;/author&gt;&lt;author&gt;Janney, C. A.&lt;/author&gt;&lt;/authors&gt;&lt;/contributors&gt;&lt;auth-address&gt;New England Research Institute, Inc., Watertown, MA 02172.&lt;/auth-address&gt;&lt;titles&gt;&lt;title&gt;The Physical Activity Scale for the Elderly (PASE): development and evaluation&lt;/title&gt;&lt;secondary-title&gt;J Clin Epidemiol&lt;/secondary-title&gt;&lt;/titles&gt;&lt;periodical&gt;&lt;full-title&gt;J Clin Epidemiol&lt;/full-title&gt;&lt;/periodical&gt;&lt;pages&gt;153-62&lt;/pages&gt;&lt;volume&gt;46&lt;/volume&gt;&lt;number&gt;2&lt;/number&gt;&lt;keywords&gt;&lt;keyword&gt;Activities of Daily Living&lt;/keyword&gt;&lt;keyword&gt;*Aged&lt;/keyword&gt;&lt;keyword&gt;Aged, 80 and over&lt;/keyword&gt;&lt;keyword&gt;Female&lt;/keyword&gt;&lt;keyword&gt;Humans&lt;/keyword&gt;&lt;keyword&gt;Male&lt;/keyword&gt;&lt;keyword&gt;*Movement&lt;/keyword&gt;&lt;keyword&gt;*Physical Fitness&lt;/keyword&gt;&lt;keyword&gt;Random Allocation&lt;/keyword&gt;&lt;keyword&gt;Reproducibility of Results&lt;/keyword&gt;&lt;keyword&gt;Residence Characteristics&lt;/keyword&gt;&lt;keyword&gt;Surveys and Questionnaires&lt;/keyword&gt;&lt;/keywords&gt;&lt;dates&gt;&lt;year&gt;1993&lt;/year&gt;&lt;pub-dates&gt;&lt;date&gt;Feb&lt;/date&gt;&lt;/pub-dates&gt;&lt;/dates&gt;&lt;isbn&gt;0895-4356 (Print)&amp;#xD;0895-4356&lt;/isbn&gt;&lt;accession-num&gt;8437031&lt;/accession-num&gt;&lt;urls&gt;&lt;/urls&gt;&lt;electronic-resource-num&gt;10.1016/0895-4356(93)90053-4&lt;/electronic-resource-num&gt;&lt;remote-database-provider&gt;NLM&lt;/remote-database-provider&gt;&lt;language&gt;eng&lt;/language&gt;&lt;/record&gt;&lt;/Cite&gt;&lt;/EndNote&gt;</w:instrText>
      </w:r>
      <w:r w:rsidR="001262CD">
        <w:rPr>
          <w:rFonts w:ascii="Times New Roman" w:hAnsi="Times New Roman" w:cs="Times New Roman"/>
          <w:sz w:val="24"/>
          <w:szCs w:val="24"/>
        </w:rPr>
        <w:fldChar w:fldCharType="separate"/>
      </w:r>
      <w:r w:rsidR="00694093">
        <w:rPr>
          <w:rFonts w:ascii="Times New Roman" w:hAnsi="Times New Roman" w:cs="Times New Roman"/>
          <w:noProof/>
          <w:sz w:val="24"/>
          <w:szCs w:val="24"/>
        </w:rPr>
        <w:t>[37]</w:t>
      </w:r>
      <w:r w:rsidR="001262CD">
        <w:rPr>
          <w:rFonts w:ascii="Times New Roman" w:hAnsi="Times New Roman" w:cs="Times New Roman"/>
          <w:sz w:val="24"/>
          <w:szCs w:val="24"/>
        </w:rPr>
        <w:fldChar w:fldCharType="end"/>
      </w:r>
      <w:r w:rsidR="006C16E3">
        <w:rPr>
          <w:rFonts w:ascii="Times New Roman" w:hAnsi="Times New Roman" w:cs="Times New Roman"/>
          <w:sz w:val="24"/>
          <w:szCs w:val="24"/>
        </w:rPr>
        <w:t>.</w:t>
      </w:r>
    </w:p>
    <w:p w14:paraId="4199D31A" w14:textId="792CF740" w:rsidR="004646F4" w:rsidRDefault="007D1F9C" w:rsidP="005A0919">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Device-based PA assessed </w:t>
      </w:r>
      <w:r w:rsidRPr="004646F4">
        <w:rPr>
          <w:rFonts w:ascii="Times New Roman" w:hAnsi="Times New Roman" w:cs="Times New Roman"/>
          <w:sz w:val="24"/>
          <w:szCs w:val="24"/>
        </w:rPr>
        <w:t>using wrist-worn</w:t>
      </w:r>
      <w:r>
        <w:rPr>
          <w:rFonts w:ascii="Times New Roman" w:hAnsi="Times New Roman" w:cs="Times New Roman"/>
          <w:sz w:val="24"/>
          <w:szCs w:val="24"/>
        </w:rPr>
        <w:t xml:space="preserve"> </w:t>
      </w:r>
      <w:r w:rsidRPr="004646F4">
        <w:rPr>
          <w:rFonts w:ascii="Times New Roman" w:hAnsi="Times New Roman" w:cs="Times New Roman"/>
          <w:sz w:val="24"/>
          <w:szCs w:val="24"/>
        </w:rPr>
        <w:t>accelerometers (GENEActiv,</w:t>
      </w:r>
      <w:r>
        <w:rPr>
          <w:rFonts w:ascii="Times New Roman" w:hAnsi="Times New Roman" w:cs="Times New Roman"/>
          <w:sz w:val="24"/>
          <w:szCs w:val="24"/>
        </w:rPr>
        <w:t xml:space="preserve"> </w:t>
      </w:r>
      <w:r w:rsidRPr="004646F4">
        <w:rPr>
          <w:rFonts w:ascii="Times New Roman" w:hAnsi="Times New Roman" w:cs="Times New Roman"/>
          <w:sz w:val="24"/>
          <w:szCs w:val="24"/>
        </w:rPr>
        <w:t>Activinsights, Kimbolton, Cambridge, UK)</w:t>
      </w:r>
      <w:r w:rsidR="005100FD">
        <w:rPr>
          <w:rFonts w:ascii="Times New Roman" w:hAnsi="Times New Roman" w:cs="Times New Roman"/>
          <w:sz w:val="24"/>
          <w:szCs w:val="24"/>
        </w:rPr>
        <w:t xml:space="preserve"> were used to examine </w:t>
      </w:r>
      <w:r w:rsidR="00A36EEF">
        <w:rPr>
          <w:rFonts w:ascii="Times New Roman" w:hAnsi="Times New Roman" w:cs="Times New Roman"/>
          <w:sz w:val="24"/>
          <w:szCs w:val="24"/>
        </w:rPr>
        <w:t>total PA</w:t>
      </w:r>
      <w:r w:rsidR="00183B6F">
        <w:rPr>
          <w:rFonts w:ascii="Times New Roman" w:hAnsi="Times New Roman" w:cs="Times New Roman"/>
          <w:sz w:val="24"/>
          <w:szCs w:val="24"/>
        </w:rPr>
        <w:t xml:space="preserve"> (TPA)</w:t>
      </w:r>
      <w:r w:rsidR="00A36EEF">
        <w:rPr>
          <w:rFonts w:ascii="Times New Roman" w:hAnsi="Times New Roman" w:cs="Times New Roman"/>
          <w:sz w:val="24"/>
          <w:szCs w:val="24"/>
        </w:rPr>
        <w:t>, light PA (LPA), and moderate-vigorous PA (MVPA)</w:t>
      </w:r>
      <w:r w:rsidR="00573BE7">
        <w:rPr>
          <w:rFonts w:ascii="Times New Roman" w:hAnsi="Times New Roman" w:cs="Times New Roman"/>
          <w:sz w:val="24"/>
          <w:szCs w:val="24"/>
        </w:rPr>
        <w:t xml:space="preserve"> </w:t>
      </w:r>
      <w:r w:rsidR="008150EC">
        <w:rPr>
          <w:rFonts w:ascii="Times New Roman" w:hAnsi="Times New Roman" w:cs="Times New Roman"/>
          <w:sz w:val="24"/>
          <w:szCs w:val="24"/>
        </w:rPr>
        <w:fldChar w:fldCharType="begin"/>
      </w:r>
      <w:r w:rsidR="00694093">
        <w:rPr>
          <w:rFonts w:ascii="Times New Roman" w:hAnsi="Times New Roman" w:cs="Times New Roman"/>
          <w:sz w:val="24"/>
          <w:szCs w:val="24"/>
        </w:rPr>
        <w:instrText xml:space="preserve"> ADDIN EN.CITE &lt;EndNote&gt;&lt;Cite&gt;&lt;Author&gt;Fraysse&lt;/Author&gt;&lt;Year&gt;2020&lt;/Year&gt;&lt;RecNum&gt;161&lt;/RecNum&gt;&lt;DisplayText&gt;[38]&lt;/DisplayText&gt;&lt;record&gt;&lt;rec-number&gt;161&lt;/rec-number&gt;&lt;foreign-keys&gt;&lt;key app="EN" db-id="vr0ddpxxn9fxsmea9ph5vrpca2xwwvrdfxrx" timestamp="1726046545"&gt;161&lt;/key&gt;&lt;/foreign-keys&gt;&lt;ref-type name="Journal Article"&gt;17&lt;/ref-type&gt;&lt;contributors&gt;&lt;authors&gt;&lt;author&gt;Fraysse, F.&lt;/author&gt;&lt;author&gt;Post, D.&lt;/author&gt;&lt;author&gt;Eston, R.&lt;/author&gt;&lt;author&gt;Kasai, D.&lt;/author&gt;&lt;author&gt;Rowlands, A. V.&lt;/author&gt;&lt;author&gt;Parfitt, G.&lt;/author&gt;&lt;/authors&gt;&lt;/contributors&gt;&lt;auth-address&gt;Alliance for Research in Exercise, Nutrition and Activity (ARENA), University of South Australia, Adelaide, SA, Australia.&amp;#xD;National Institute for Health Research Leicester Biomedical Research Centre, Leicester, United Kingdom.&amp;#xD;Diabetes Research Centre, University of Leicester, Leicester, United Kingdom.&lt;/auth-address&gt;&lt;titles&gt;&lt;title&gt;Physical Activity Intensity Cut-Points for Wrist-Worn GENEActiv in Older Adults&lt;/title&gt;&lt;secondary-title&gt;Front Sports Act Living&lt;/secondary-title&gt;&lt;/titles&gt;&lt;periodical&gt;&lt;full-title&gt;Front Sports Act Living&lt;/full-title&gt;&lt;/periodical&gt;&lt;pages&gt;579278&lt;/pages&gt;&lt;volume&gt;2&lt;/volume&gt;&lt;edition&gt;20210115&lt;/edition&gt;&lt;keywords&gt;&lt;keyword&gt;accelerometer&lt;/keyword&gt;&lt;keyword&gt;dominant&lt;/keyword&gt;&lt;keyword&gt;light&lt;/keyword&gt;&lt;keyword&gt;moderate&lt;/keyword&gt;&lt;keyword&gt;non-dominant&lt;/keyword&gt;&lt;keyword&gt;sedentary&lt;/keyword&gt;&lt;/keywords&gt;&lt;dates&gt;&lt;year&gt;2020&lt;/year&gt;&lt;/dates&gt;&lt;isbn&gt;2624-9367&lt;/isbn&gt;&lt;accession-num&gt;33521631&lt;/accession-num&gt;&lt;urls&gt;&lt;/urls&gt;&lt;custom1&gt;The authors declare that the research was conducted in the absence of any commercial or financial relationships that could be construed as a potential conflict of interest.&lt;/custom1&gt;&lt;custom2&gt;PMC7843957&lt;/custom2&gt;&lt;electronic-resource-num&gt;10.3389/fspor.2020.579278&lt;/electronic-resource-num&gt;&lt;remote-database-provider&gt;NLM&lt;/remote-database-provider&gt;&lt;language&gt;eng&lt;/language&gt;&lt;/record&gt;&lt;/Cite&gt;&lt;/EndNote&gt;</w:instrText>
      </w:r>
      <w:r w:rsidR="008150EC">
        <w:rPr>
          <w:rFonts w:ascii="Times New Roman" w:hAnsi="Times New Roman" w:cs="Times New Roman"/>
          <w:sz w:val="24"/>
          <w:szCs w:val="24"/>
        </w:rPr>
        <w:fldChar w:fldCharType="separate"/>
      </w:r>
      <w:r w:rsidR="00694093">
        <w:rPr>
          <w:rFonts w:ascii="Times New Roman" w:hAnsi="Times New Roman" w:cs="Times New Roman"/>
          <w:noProof/>
          <w:sz w:val="24"/>
          <w:szCs w:val="24"/>
        </w:rPr>
        <w:t>[38]</w:t>
      </w:r>
      <w:r w:rsidR="008150EC">
        <w:rPr>
          <w:rFonts w:ascii="Times New Roman" w:hAnsi="Times New Roman" w:cs="Times New Roman"/>
          <w:sz w:val="24"/>
          <w:szCs w:val="24"/>
        </w:rPr>
        <w:fldChar w:fldCharType="end"/>
      </w:r>
      <w:r w:rsidR="0035636E">
        <w:rPr>
          <w:rFonts w:ascii="Times New Roman" w:hAnsi="Times New Roman" w:cs="Times New Roman"/>
          <w:sz w:val="24"/>
          <w:szCs w:val="24"/>
        </w:rPr>
        <w:t xml:space="preserve">. GENEActiv accelerometers </w:t>
      </w:r>
      <w:r w:rsidR="00274537" w:rsidRPr="005100FD">
        <w:rPr>
          <w:rFonts w:ascii="Times New Roman" w:hAnsi="Times New Roman" w:cs="Times New Roman"/>
          <w:sz w:val="24"/>
          <w:szCs w:val="24"/>
        </w:rPr>
        <w:t>measure</w:t>
      </w:r>
      <w:r w:rsidR="0035636E">
        <w:rPr>
          <w:rFonts w:ascii="Times New Roman" w:hAnsi="Times New Roman" w:cs="Times New Roman"/>
          <w:sz w:val="24"/>
          <w:szCs w:val="24"/>
        </w:rPr>
        <w:t>d</w:t>
      </w:r>
      <w:r w:rsidR="00274537" w:rsidRPr="005100FD">
        <w:rPr>
          <w:rFonts w:ascii="Times New Roman" w:hAnsi="Times New Roman" w:cs="Times New Roman"/>
          <w:sz w:val="24"/>
          <w:szCs w:val="24"/>
        </w:rPr>
        <w:t xml:space="preserve"> triaxial movement acceleration in gravity (g) units (1 g=9.81 m/s2) at a frequency of 100 Hz continuously over a period of 7 days.</w:t>
      </w:r>
    </w:p>
    <w:p w14:paraId="2A2C0022" w14:textId="62990E3B" w:rsidR="0035636E" w:rsidRDefault="007D1F9C" w:rsidP="005A0919">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ctivities of daily living measured using the modified Barthel Index </w:t>
      </w:r>
      <w:r w:rsidR="003E24B7">
        <w:rPr>
          <w:rFonts w:ascii="Times New Roman" w:hAnsi="Times New Roman" w:cs="Times New Roman"/>
          <w:sz w:val="24"/>
          <w:szCs w:val="24"/>
        </w:rPr>
        <w:fldChar w:fldCharType="begin">
          <w:fldData xml:space="preserve">PEVuZE5vdGU+PENpdGU+PEF1dGhvcj5Ib3BtYW4tUm9jazwvQXV0aG9yPjxZZWFyPjIwMTk8L1ll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</w:fldData>
        </w:fldChar>
      </w:r>
      <w:r w:rsidR="00694093">
        <w:rPr>
          <w:rFonts w:ascii="Times New Roman" w:hAnsi="Times New Roman" w:cs="Times New Roman"/>
          <w:sz w:val="24"/>
          <w:szCs w:val="24"/>
        </w:rPr>
        <w:instrText xml:space="preserve"> ADDIN EN.CITE </w:instrText>
      </w:r>
      <w:r w:rsidR="00694093">
        <w:rPr>
          <w:rFonts w:ascii="Times New Roman" w:hAnsi="Times New Roman" w:cs="Times New Roman"/>
          <w:sz w:val="24"/>
          <w:szCs w:val="24"/>
        </w:rPr>
        <w:fldChar w:fldCharType="begin">
          <w:fldData xml:space="preserve">PEVuZE5vdGU+PENpdGU+PEF1dGhvcj5Ib3BtYW4tUm9jazwvQXV0aG9yPjxZZWFyPjIwMTk8L1ll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</w:fldData>
        </w:fldChar>
      </w:r>
      <w:r w:rsidR="00694093">
        <w:rPr>
          <w:rFonts w:ascii="Times New Roman" w:hAnsi="Times New Roman" w:cs="Times New Roman"/>
          <w:sz w:val="24"/>
          <w:szCs w:val="24"/>
        </w:rPr>
        <w:instrText xml:space="preserve"> ADDIN EN.CITE.DATA </w:instrText>
      </w:r>
      <w:r w:rsidR="00694093">
        <w:rPr>
          <w:rFonts w:ascii="Times New Roman" w:hAnsi="Times New Roman" w:cs="Times New Roman"/>
          <w:sz w:val="24"/>
          <w:szCs w:val="24"/>
        </w:rPr>
      </w:r>
      <w:r w:rsidR="00694093">
        <w:rPr>
          <w:rFonts w:ascii="Times New Roman" w:hAnsi="Times New Roman" w:cs="Times New Roman"/>
          <w:sz w:val="24"/>
          <w:szCs w:val="24"/>
        </w:rPr>
        <w:fldChar w:fldCharType="end"/>
      </w:r>
      <w:r w:rsidR="003E24B7">
        <w:rPr>
          <w:rFonts w:ascii="Times New Roman" w:hAnsi="Times New Roman" w:cs="Times New Roman"/>
          <w:sz w:val="24"/>
          <w:szCs w:val="24"/>
        </w:rPr>
      </w:r>
      <w:r w:rsidR="003E24B7">
        <w:rPr>
          <w:rFonts w:ascii="Times New Roman" w:hAnsi="Times New Roman" w:cs="Times New Roman"/>
          <w:sz w:val="24"/>
          <w:szCs w:val="24"/>
        </w:rPr>
        <w:fldChar w:fldCharType="separate"/>
      </w:r>
      <w:r w:rsidR="00694093">
        <w:rPr>
          <w:rFonts w:ascii="Times New Roman" w:hAnsi="Times New Roman" w:cs="Times New Roman"/>
          <w:noProof/>
          <w:sz w:val="24"/>
          <w:szCs w:val="24"/>
        </w:rPr>
        <w:t>[39]</w:t>
      </w:r>
      <w:r w:rsidR="003E24B7">
        <w:rPr>
          <w:rFonts w:ascii="Times New Roman" w:hAnsi="Times New Roman" w:cs="Times New Roman"/>
          <w:sz w:val="24"/>
          <w:szCs w:val="24"/>
        </w:rPr>
        <w:fldChar w:fldCharType="end"/>
      </w:r>
      <w:r w:rsidR="003E24B7">
        <w:rPr>
          <w:rFonts w:ascii="Times New Roman" w:hAnsi="Times New Roman" w:cs="Times New Roman"/>
          <w:sz w:val="24"/>
          <w:szCs w:val="24"/>
        </w:rPr>
        <w:t>.</w:t>
      </w:r>
    </w:p>
    <w:p w14:paraId="4B4DF810" w14:textId="704F46B5" w:rsidR="00C973B8" w:rsidRPr="00C973B8" w:rsidRDefault="007D1F9C" w:rsidP="005A0919">
      <w:pPr>
        <w:pStyle w:val="ListParagraph"/>
        <w:numPr>
          <w:ilvl w:val="0"/>
          <w:numId w:val="15"/>
        </w:numPr>
        <w:spacing w:after="0" w:line="480" w:lineRule="auto"/>
        <w:rPr>
          <w:rFonts w:ascii="Times New Roman" w:hAnsi="Times New Roman" w:cs="Times New Roman"/>
          <w:sz w:val="24"/>
          <w:szCs w:val="24"/>
        </w:rPr>
      </w:pPr>
      <w:r w:rsidRPr="00C973B8">
        <w:rPr>
          <w:rFonts w:ascii="Times New Roman" w:hAnsi="Times New Roman" w:cs="Times New Roman"/>
          <w:sz w:val="24"/>
          <w:szCs w:val="24"/>
        </w:rPr>
        <w:t>Appetite measured using the Simplified Nutritional Appetite Questionnaire (SNAQ)</w:t>
      </w:r>
      <w:r>
        <w:rPr>
          <w:rFonts w:ascii="Times New Roman" w:hAnsi="Times New Roman" w:cs="Times New Roman"/>
          <w:sz w:val="24"/>
          <w:szCs w:val="24"/>
        </w:rPr>
        <w:t xml:space="preserve"> </w:t>
      </w:r>
      <w:r w:rsidR="00D34D43">
        <w:rPr>
          <w:rFonts w:ascii="Times New Roman" w:hAnsi="Times New Roman" w:cs="Times New Roman"/>
          <w:sz w:val="24"/>
          <w:szCs w:val="24"/>
        </w:rPr>
        <w:fldChar w:fldCharType="begin">
          <w:fldData xml:space="preserve">PEVuZE5vdGU+PENpdGU+PEF1dGhvcj5QaWxncmltPC9BdXRob3I+PFllYXI+MjAxNjwvWWVhcj48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</w:fldData>
        </w:fldChar>
      </w:r>
      <w:r w:rsidR="00694093">
        <w:rPr>
          <w:rFonts w:ascii="Times New Roman" w:hAnsi="Times New Roman" w:cs="Times New Roman"/>
          <w:sz w:val="24"/>
          <w:szCs w:val="24"/>
        </w:rPr>
        <w:instrText xml:space="preserve"> ADDIN EN.CITE </w:instrText>
      </w:r>
      <w:r w:rsidR="00694093">
        <w:rPr>
          <w:rFonts w:ascii="Times New Roman" w:hAnsi="Times New Roman" w:cs="Times New Roman"/>
          <w:sz w:val="24"/>
          <w:szCs w:val="24"/>
        </w:rPr>
        <w:fldChar w:fldCharType="begin">
          <w:fldData xml:space="preserve">PEVuZE5vdGU+PENpdGU+PEF1dGhvcj5QaWxncmltPC9BdXRob3I+PFllYXI+MjAxNjwvWWVhcj48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</w:fldData>
        </w:fldChar>
      </w:r>
      <w:r w:rsidR="00694093">
        <w:rPr>
          <w:rFonts w:ascii="Times New Roman" w:hAnsi="Times New Roman" w:cs="Times New Roman"/>
          <w:sz w:val="24"/>
          <w:szCs w:val="24"/>
        </w:rPr>
        <w:instrText xml:space="preserve"> ADDIN EN.CITE.DATA </w:instrText>
      </w:r>
      <w:r w:rsidR="00694093">
        <w:rPr>
          <w:rFonts w:ascii="Times New Roman" w:hAnsi="Times New Roman" w:cs="Times New Roman"/>
          <w:sz w:val="24"/>
          <w:szCs w:val="24"/>
        </w:rPr>
      </w:r>
      <w:r w:rsidR="00694093">
        <w:rPr>
          <w:rFonts w:ascii="Times New Roman" w:hAnsi="Times New Roman" w:cs="Times New Roman"/>
          <w:sz w:val="24"/>
          <w:szCs w:val="24"/>
        </w:rPr>
        <w:fldChar w:fldCharType="end"/>
      </w:r>
      <w:r w:rsidR="00D34D43">
        <w:rPr>
          <w:rFonts w:ascii="Times New Roman" w:hAnsi="Times New Roman" w:cs="Times New Roman"/>
          <w:sz w:val="24"/>
          <w:szCs w:val="24"/>
        </w:rPr>
      </w:r>
      <w:r w:rsidR="00D34D43">
        <w:rPr>
          <w:rFonts w:ascii="Times New Roman" w:hAnsi="Times New Roman" w:cs="Times New Roman"/>
          <w:sz w:val="24"/>
          <w:szCs w:val="24"/>
        </w:rPr>
        <w:fldChar w:fldCharType="separate"/>
      </w:r>
      <w:r w:rsidR="00694093">
        <w:rPr>
          <w:rFonts w:ascii="Times New Roman" w:hAnsi="Times New Roman" w:cs="Times New Roman"/>
          <w:noProof/>
          <w:sz w:val="24"/>
          <w:szCs w:val="24"/>
        </w:rPr>
        <w:t>[40]</w:t>
      </w:r>
      <w:r w:rsidR="00D34D43">
        <w:rPr>
          <w:rFonts w:ascii="Times New Roman" w:hAnsi="Times New Roman" w:cs="Times New Roman"/>
          <w:sz w:val="24"/>
          <w:szCs w:val="24"/>
        </w:rPr>
        <w:fldChar w:fldCharType="end"/>
      </w:r>
      <w:r w:rsidR="00D34D43">
        <w:rPr>
          <w:rFonts w:ascii="Times New Roman" w:hAnsi="Times New Roman" w:cs="Times New Roman"/>
          <w:sz w:val="24"/>
          <w:szCs w:val="24"/>
        </w:rPr>
        <w:t>.</w:t>
      </w:r>
    </w:p>
    <w:p w14:paraId="2438443C" w14:textId="51E61CEA" w:rsidR="00072339" w:rsidRPr="00072339" w:rsidRDefault="007D1F9C" w:rsidP="005A0919">
      <w:pPr>
        <w:pStyle w:val="ListParagraph"/>
        <w:numPr>
          <w:ilvl w:val="0"/>
          <w:numId w:val="15"/>
        </w:numPr>
        <w:spacing w:after="0" w:line="480" w:lineRule="auto"/>
        <w:rPr>
          <w:rFonts w:ascii="Times New Roman" w:hAnsi="Times New Roman" w:cs="Times New Roman"/>
          <w:sz w:val="24"/>
          <w:szCs w:val="24"/>
        </w:rPr>
      </w:pPr>
      <w:r w:rsidRPr="00072339">
        <w:rPr>
          <w:rFonts w:ascii="Times New Roman" w:hAnsi="Times New Roman" w:cs="Times New Roman"/>
          <w:sz w:val="24"/>
          <w:szCs w:val="24"/>
        </w:rPr>
        <w:t>Well-being assessed using the Warwick-Edinburgh Well-Being Scale (WEMWBS)</w:t>
      </w:r>
      <w:r>
        <w:rPr>
          <w:rFonts w:ascii="Times New Roman" w:hAnsi="Times New Roman" w:cs="Times New Roman"/>
          <w:sz w:val="24"/>
          <w:szCs w:val="24"/>
        </w:rPr>
        <w:t xml:space="preserve"> </w:t>
      </w:r>
      <w:r w:rsidR="008B1BFD">
        <w:rPr>
          <w:rFonts w:ascii="Times New Roman" w:hAnsi="Times New Roman" w:cs="Times New Roman"/>
          <w:sz w:val="24"/>
          <w:szCs w:val="24"/>
        </w:rPr>
        <w:fldChar w:fldCharType="begin"/>
      </w:r>
      <w:r w:rsidR="00694093">
        <w:rPr>
          <w:rFonts w:ascii="Times New Roman" w:hAnsi="Times New Roman" w:cs="Times New Roman"/>
          <w:sz w:val="24"/>
          <w:szCs w:val="24"/>
        </w:rPr>
        <w:instrText xml:space="preserve"> ADDIN EN.CITE &lt;EndNote&gt;&lt;Cite&gt;&lt;Author&gt;Tennant&lt;/Author&gt;&lt;Year&gt;2007&lt;/Year&gt;&lt;RecNum&gt;164&lt;/RecNum&gt;&lt;DisplayText&gt;[41]&lt;/DisplayText&gt;&lt;record&gt;&lt;rec-number&gt;164&lt;/rec-number&gt;&lt;foreign-keys&gt;&lt;key app="EN" db-id="vr0ddpxxn9fxsmea9ph5vrpca2xwwvrdfxrx" timestamp="1726047067"&gt;164&lt;/key&gt;&lt;/foreign-keys&gt;&lt;ref-type name="Journal Article"&gt;17&lt;/ref-type&gt;&lt;contributors&gt;&lt;authors&gt;&lt;author&gt;Tennant, R.&lt;/author&gt;&lt;author&gt;Hiller, L.&lt;/author&gt;&lt;author&gt;Fishwick, R.&lt;/author&gt;&lt;author&gt;Platt, S.&lt;/author&gt;&lt;author&gt;Joseph, S.&lt;/author&gt;&lt;author&gt;Weich, S.&lt;/author&gt;&lt;author&gt;Parkinson, J.&lt;/author&gt;&lt;author&gt;Secker, J.&lt;/author&gt;&lt;author&gt;Stewart-Brown, S.&lt;/author&gt;&lt;/authors&gt;&lt;/contributors&gt;&lt;auth-address&gt;Warwick Medical School, University of Warwick, Coventry, UK. ruthtennant71@hotmail.com&lt;/auth-address&gt;&lt;titles&gt;&lt;title&gt;The Warwick-Edinburgh Mental Well-being Scale (WEMWBS): development and UK validation&lt;/title&gt;&lt;secondary-title&gt;Health Qual Life Outcomes&lt;/secondary-title&gt;&lt;/titles&gt;&lt;periodical&gt;&lt;full-title&gt;Health Qual Life Outcomes&lt;/full-title&gt;&lt;/periodical&gt;&lt;pages&gt;63&lt;/pages&gt;&lt;volume&gt;5&lt;/volume&gt;&lt;edition&gt;20071127&lt;/edition&gt;&lt;keywords&gt;&lt;keyword&gt;Adult&lt;/keyword&gt;&lt;keyword&gt;Aged&lt;/keyword&gt;&lt;keyword&gt;Factor Analysis, Statistical&lt;/keyword&gt;&lt;keyword&gt;Female&lt;/keyword&gt;&lt;keyword&gt;Focus Groups&lt;/keyword&gt;&lt;keyword&gt;Health Status&lt;/keyword&gt;&lt;keyword&gt;Humans&lt;/keyword&gt;&lt;keyword&gt;*Mental Health&lt;/keyword&gt;&lt;keyword&gt;Middle Aged&lt;/keyword&gt;&lt;keyword&gt;Personal Satisfaction&lt;/keyword&gt;&lt;keyword&gt;Psychometrics/*instrumentation&lt;/keyword&gt;&lt;keyword&gt;Socioeconomic Factors&lt;/keyword&gt;&lt;keyword&gt;Students/psychology&lt;/keyword&gt;&lt;keyword&gt;*Surveys and Questionnaires&lt;/keyword&gt;&lt;keyword&gt;Translations&lt;/keyword&gt;&lt;keyword&gt;United Kingdom&lt;/keyword&gt;&lt;/keywords&gt;&lt;dates&gt;&lt;year&gt;2007&lt;/year&gt;&lt;pub-dates&gt;&lt;date&gt;Nov 27&lt;/date&gt;&lt;/pub-dates&gt;&lt;/dates&gt;&lt;isbn&gt;1477-7525&lt;/isbn&gt;&lt;accession-num&gt;18042300&lt;/accession-num&gt;&lt;urls&gt;&lt;/urls&gt;&lt;custom2&gt;PMC2222612&lt;/custom2&gt;&lt;electronic-resource-num&gt;10.1186/1477-7525-5-63&lt;/electronic-resource-num&gt;&lt;remote-database-provider&gt;NLM&lt;/remote-database-provider&gt;&lt;language&gt;eng&lt;/language&gt;&lt;/record&gt;&lt;/Cite&gt;&lt;/EndNote&gt;</w:instrText>
      </w:r>
      <w:r w:rsidR="008B1BFD">
        <w:rPr>
          <w:rFonts w:ascii="Times New Roman" w:hAnsi="Times New Roman" w:cs="Times New Roman"/>
          <w:sz w:val="24"/>
          <w:szCs w:val="24"/>
        </w:rPr>
        <w:fldChar w:fldCharType="separate"/>
      </w:r>
      <w:r w:rsidR="00694093">
        <w:rPr>
          <w:rFonts w:ascii="Times New Roman" w:hAnsi="Times New Roman" w:cs="Times New Roman"/>
          <w:noProof/>
          <w:sz w:val="24"/>
          <w:szCs w:val="24"/>
        </w:rPr>
        <w:t>[41]</w:t>
      </w:r>
      <w:r w:rsidR="008B1BFD">
        <w:rPr>
          <w:rFonts w:ascii="Times New Roman" w:hAnsi="Times New Roman" w:cs="Times New Roman"/>
          <w:sz w:val="24"/>
          <w:szCs w:val="24"/>
        </w:rPr>
        <w:fldChar w:fldCharType="end"/>
      </w:r>
      <w:r>
        <w:rPr>
          <w:rFonts w:ascii="Times New Roman" w:hAnsi="Times New Roman" w:cs="Times New Roman"/>
          <w:sz w:val="24"/>
          <w:szCs w:val="24"/>
        </w:rPr>
        <w:t>.</w:t>
      </w:r>
    </w:p>
    <w:p w14:paraId="407D607B" w14:textId="57925991" w:rsidR="00B061F3" w:rsidRPr="00B061F3" w:rsidRDefault="007D1F9C" w:rsidP="005A0919">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A</w:t>
      </w:r>
      <w:r w:rsidRPr="00B061F3">
        <w:rPr>
          <w:rFonts w:ascii="Times New Roman" w:hAnsi="Times New Roman" w:cs="Times New Roman"/>
          <w:sz w:val="24"/>
          <w:szCs w:val="24"/>
        </w:rPr>
        <w:t>nxiety and depression symptom</w:t>
      </w:r>
      <w:r>
        <w:rPr>
          <w:rFonts w:ascii="Times New Roman" w:hAnsi="Times New Roman" w:cs="Times New Roman"/>
          <w:sz w:val="24"/>
          <w:szCs w:val="24"/>
        </w:rPr>
        <w:t>s measured using t</w:t>
      </w:r>
      <w:r w:rsidRPr="00B061F3">
        <w:rPr>
          <w:rFonts w:ascii="Times New Roman" w:hAnsi="Times New Roman" w:cs="Times New Roman"/>
          <w:sz w:val="24"/>
          <w:szCs w:val="24"/>
        </w:rPr>
        <w:t xml:space="preserve">he Hospital Anxiety and Depression Scale (HADS) </w:t>
      </w:r>
      <w:r w:rsidR="00562E33">
        <w:rPr>
          <w:rFonts w:ascii="Times New Roman" w:hAnsi="Times New Roman" w:cs="Times New Roman"/>
          <w:sz w:val="24"/>
          <w:szCs w:val="24"/>
        </w:rPr>
        <w:fldChar w:fldCharType="begin"/>
      </w:r>
      <w:r w:rsidR="00694093">
        <w:rPr>
          <w:rFonts w:ascii="Times New Roman" w:hAnsi="Times New Roman" w:cs="Times New Roman"/>
          <w:sz w:val="24"/>
          <w:szCs w:val="24"/>
        </w:rPr>
        <w:instrText xml:space="preserve"> ADDIN EN.CITE &lt;EndNote&gt;&lt;Cite&gt;&lt;Author&gt;Stern&lt;/Author&gt;&lt;Year&gt;2014&lt;/Year&gt;&lt;RecNum&gt;165&lt;/RecNum&gt;&lt;DisplayText&gt;[42]&lt;/DisplayText&gt;&lt;record&gt;&lt;rec-number&gt;165&lt;/rec-number&gt;&lt;foreign-keys&gt;&lt;key app="EN" db-id="vr0ddpxxn9fxsmea9ph5vrpca2xwwvrdfxrx" timestamp="1726047197"&gt;165&lt;/key&gt;&lt;/foreign-keys&gt;&lt;ref-type name="Journal Article"&gt;17&lt;/ref-type&gt;&lt;contributors&gt;&lt;authors&gt;&lt;author&gt;Stern, A. F.&lt;/author&gt;&lt;/authors&gt;&lt;/contributors&gt;&lt;titles&gt;&lt;title&gt;The hospital anxiety and depression scale&lt;/title&gt;&lt;secondary-title&gt;Occup Med (Lond)&lt;/secondary-title&gt;&lt;/titles&gt;&lt;periodical&gt;&lt;full-title&gt;Occup Med (Lond)&lt;/full-title&gt;&lt;/periodical&gt;&lt;pages&gt;393-4&lt;/pages&gt;&lt;volume&gt;64&lt;/volume&gt;&lt;number&gt;5&lt;/number&gt;&lt;keywords&gt;&lt;keyword&gt;Anxiety/*diagnosis&lt;/keyword&gt;&lt;keyword&gt;Anxiety Disorders/*diagnosis&lt;/keyword&gt;&lt;keyword&gt;Depression/*diagnosis&lt;/keyword&gt;&lt;keyword&gt;Hospitals&lt;/keyword&gt;&lt;keyword&gt;Humans&lt;/keyword&gt;&lt;keyword&gt;*Occupational Health&lt;/keyword&gt;&lt;keyword&gt;*Occupational Medicine&lt;/keyword&gt;&lt;keyword&gt;Psychiatric Status Rating Scales&lt;/keyword&gt;&lt;keyword&gt;*Severity of Illness Index&lt;/keyword&gt;&lt;keyword&gt;Surveys and Questionnaires&lt;/keyword&gt;&lt;/keywords&gt;&lt;dates&gt;&lt;year&gt;2014&lt;/year&gt;&lt;pub-dates&gt;&lt;date&gt;Jul&lt;/date&gt;&lt;/pub-dates&gt;&lt;/dates&gt;&lt;isbn&gt;0962-7480&lt;/isbn&gt;&lt;accession-num&gt;25005549&lt;/accession-num&gt;&lt;urls&gt;&lt;/urls&gt;&lt;electronic-resource-num&gt;10.1093/occmed/kqu024&lt;/electronic-resource-num&gt;&lt;remote-database-provider&gt;NLM&lt;/remote-database-provider&gt;&lt;language&gt;eng&lt;/language&gt;&lt;/record&gt;&lt;/Cite&gt;&lt;/EndNote&gt;</w:instrText>
      </w:r>
      <w:r w:rsidR="00562E33">
        <w:rPr>
          <w:rFonts w:ascii="Times New Roman" w:hAnsi="Times New Roman" w:cs="Times New Roman"/>
          <w:sz w:val="24"/>
          <w:szCs w:val="24"/>
        </w:rPr>
        <w:fldChar w:fldCharType="separate"/>
      </w:r>
      <w:r w:rsidR="00694093">
        <w:rPr>
          <w:rFonts w:ascii="Times New Roman" w:hAnsi="Times New Roman" w:cs="Times New Roman"/>
          <w:noProof/>
          <w:sz w:val="24"/>
          <w:szCs w:val="24"/>
        </w:rPr>
        <w:t>[42]</w:t>
      </w:r>
      <w:r w:rsidR="00562E33">
        <w:rPr>
          <w:rFonts w:ascii="Times New Roman" w:hAnsi="Times New Roman" w:cs="Times New Roman"/>
          <w:sz w:val="24"/>
          <w:szCs w:val="24"/>
        </w:rPr>
        <w:fldChar w:fldCharType="end"/>
      </w:r>
      <w:r>
        <w:rPr>
          <w:rFonts w:ascii="Times New Roman" w:hAnsi="Times New Roman" w:cs="Times New Roman"/>
          <w:sz w:val="24"/>
          <w:szCs w:val="24"/>
        </w:rPr>
        <w:t>.</w:t>
      </w:r>
      <w:r w:rsidRPr="00B061F3">
        <w:rPr>
          <w:rFonts w:ascii="Times New Roman" w:hAnsi="Times New Roman" w:cs="Times New Roman"/>
          <w:sz w:val="24"/>
          <w:szCs w:val="24"/>
        </w:rPr>
        <w:t xml:space="preserve"> </w:t>
      </w:r>
    </w:p>
    <w:p w14:paraId="59C5CD42" w14:textId="56F92FDD" w:rsidR="00026774" w:rsidRPr="00026774" w:rsidRDefault="007D1F9C" w:rsidP="005A0919">
      <w:pPr>
        <w:pStyle w:val="ListParagraph"/>
        <w:numPr>
          <w:ilvl w:val="0"/>
          <w:numId w:val="15"/>
        </w:numPr>
        <w:spacing w:after="0" w:line="480" w:lineRule="auto"/>
        <w:rPr>
          <w:rFonts w:ascii="Times New Roman" w:hAnsi="Times New Roman" w:cs="Times New Roman"/>
          <w:sz w:val="24"/>
          <w:szCs w:val="24"/>
        </w:rPr>
      </w:pPr>
      <w:r w:rsidRPr="00026774">
        <w:rPr>
          <w:rFonts w:ascii="Times New Roman" w:hAnsi="Times New Roman" w:cs="Times New Roman"/>
          <w:sz w:val="24"/>
          <w:szCs w:val="24"/>
        </w:rPr>
        <w:t xml:space="preserve">Quality of life </w:t>
      </w:r>
      <w:r w:rsidR="004E7777">
        <w:rPr>
          <w:rFonts w:ascii="Times New Roman" w:hAnsi="Times New Roman" w:cs="Times New Roman"/>
          <w:sz w:val="24"/>
          <w:szCs w:val="24"/>
        </w:rPr>
        <w:t xml:space="preserve">(QOL) </w:t>
      </w:r>
      <w:r w:rsidRPr="00026774">
        <w:rPr>
          <w:rFonts w:ascii="Times New Roman" w:hAnsi="Times New Roman" w:cs="Times New Roman"/>
          <w:sz w:val="24"/>
          <w:szCs w:val="24"/>
        </w:rPr>
        <w:t>measured using the EuroQol-5 Dimensions-5 Levels (EQ-5D-</w:t>
      </w:r>
    </w:p>
    <w:p w14:paraId="14603685" w14:textId="621DCE97" w:rsidR="00026774" w:rsidRPr="00026774" w:rsidRDefault="007D1F9C" w:rsidP="005A0919">
      <w:pPr>
        <w:pStyle w:val="ListParagraph"/>
        <w:spacing w:after="0" w:line="480" w:lineRule="auto"/>
        <w:rPr>
          <w:rFonts w:ascii="Times New Roman" w:hAnsi="Times New Roman" w:cs="Times New Roman"/>
          <w:sz w:val="24"/>
          <w:szCs w:val="24"/>
        </w:rPr>
      </w:pPr>
      <w:r w:rsidRPr="00026774">
        <w:rPr>
          <w:rFonts w:ascii="Times New Roman" w:hAnsi="Times New Roman" w:cs="Times New Roman"/>
          <w:sz w:val="24"/>
          <w:szCs w:val="24"/>
        </w:rPr>
        <w:t>5L) questionnaire</w:t>
      </w:r>
      <w:r>
        <w:rPr>
          <w:rFonts w:ascii="Times New Roman" w:hAnsi="Times New Roman" w:cs="Times New Roman"/>
          <w:sz w:val="24"/>
          <w:szCs w:val="24"/>
        </w:rPr>
        <w:t xml:space="preserve"> </w:t>
      </w:r>
      <w:r w:rsidR="007B015B">
        <w:rPr>
          <w:rFonts w:ascii="Times New Roman" w:hAnsi="Times New Roman" w:cs="Times New Roman"/>
          <w:sz w:val="24"/>
          <w:szCs w:val="24"/>
        </w:rPr>
        <w:fldChar w:fldCharType="begin"/>
      </w:r>
      <w:r w:rsidR="00694093">
        <w:rPr>
          <w:rFonts w:ascii="Times New Roman" w:hAnsi="Times New Roman" w:cs="Times New Roman"/>
          <w:sz w:val="24"/>
          <w:szCs w:val="24"/>
        </w:rPr>
        <w:instrText xml:space="preserve"> ADDIN EN.CITE &lt;EndNote&gt;&lt;Cite&gt;&lt;Author&gt;Janssen&lt;/Author&gt;&lt;Year&gt;2013&lt;/Year&gt;&lt;RecNum&gt;166&lt;/RecNum&gt;&lt;DisplayText&gt;[43]&lt;/DisplayText&gt;&lt;record&gt;&lt;rec-number&gt;166&lt;/rec-number&gt;&lt;foreign-keys&gt;&lt;key app="EN" db-id="vr0ddpxxn9fxsmea9ph5vrpca2xwwvrdfxrx" timestamp="1726047325"&gt;166&lt;/key&gt;&lt;/foreign-keys&gt;&lt;ref-type name="Journal Article"&gt;17&lt;/ref-type&gt;&lt;contributors&gt;&lt;authors&gt;&lt;author&gt;Janssen, M. F.&lt;/author&gt;&lt;author&gt;Pickard, A. S.&lt;/author&gt;&lt;author&gt;Golicki, D.&lt;/author&gt;&lt;author&gt;Gudex, C.&lt;/author&gt;&lt;author&gt;Niewada, M.&lt;/author&gt;&lt;author&gt;Scalone, L.&lt;/author&gt;&lt;author&gt;Swinburn, P.&lt;/author&gt;&lt;author&gt;Busschbach, J.&lt;/author&gt;&lt;/authors&gt;&lt;/contributors&gt;&lt;auth-address&gt;Department of Medical Psychology and Psychotherapy, Erasmus MC, Erasmus University, PO Box 2040, 3000 CA, Rotterdam, The Netherlands. mf.bas.janssen@gmail.com&lt;/auth-address&gt;&lt;titles&gt;&lt;title&gt;Measurement properties of the EQ-5D-5L compared to the EQ-5D-3L across eight patient groups: a multi-country study&lt;/title&gt;&lt;secondary-title&gt;Qual Life Res&lt;/secondary-title&gt;&lt;/titles&gt;&lt;periodical&gt;&lt;full-title&gt;Qual Life Res&lt;/full-title&gt;&lt;/periodical&gt;&lt;pages&gt;1717-27&lt;/pages&gt;&lt;volume&gt;22&lt;/volume&gt;&lt;number&gt;7&lt;/number&gt;&lt;edition&gt;20121125&lt;/edition&gt;&lt;keywords&gt;&lt;keyword&gt;Activities of Daily Living&lt;/keyword&gt;&lt;keyword&gt;Discriminant Analysis&lt;/keyword&gt;&lt;keyword&gt;Feasibility Studies&lt;/keyword&gt;&lt;keyword&gt;Female&lt;/keyword&gt;&lt;keyword&gt;*Health Status Indicators&lt;/keyword&gt;&lt;keyword&gt;Humans&lt;/keyword&gt;&lt;keyword&gt;Male&lt;/keyword&gt;&lt;keyword&gt;Pain Measurement/*methods&lt;/keyword&gt;&lt;keyword&gt;Patients/psychology&lt;/keyword&gt;&lt;keyword&gt;Psychometrics/*methods&lt;/keyword&gt;&lt;keyword&gt;*Quality of Life&lt;/keyword&gt;&lt;keyword&gt;Reproducibility of Results&lt;/keyword&gt;&lt;keyword&gt;Surveys and Questionnaires&lt;/keyword&gt;&lt;/keywords&gt;&lt;dates&gt;&lt;year&gt;2013&lt;/year&gt;&lt;pub-dates&gt;&lt;date&gt;Sep&lt;/date&gt;&lt;/pub-dates&gt;&lt;/dates&gt;&lt;isbn&gt;0962-9343 (Print)&amp;#xD;0962-9343&lt;/isbn&gt;&lt;accession-num&gt;23184421&lt;/accession-num&gt;&lt;urls&gt;&lt;/urls&gt;&lt;custom2&gt;PMC3764313&lt;/custom2&gt;&lt;electronic-resource-num&gt;10.1007/s11136-012-0322-4&lt;/electronic-resource-num&gt;&lt;remote-database-provider&gt;NLM&lt;/remote-database-provider&gt;&lt;language&gt;eng&lt;/language&gt;&lt;/record&gt;&lt;/Cite&gt;&lt;/EndNote&gt;</w:instrText>
      </w:r>
      <w:r w:rsidR="007B015B">
        <w:rPr>
          <w:rFonts w:ascii="Times New Roman" w:hAnsi="Times New Roman" w:cs="Times New Roman"/>
          <w:sz w:val="24"/>
          <w:szCs w:val="24"/>
        </w:rPr>
        <w:fldChar w:fldCharType="separate"/>
      </w:r>
      <w:r w:rsidR="00694093">
        <w:rPr>
          <w:rFonts w:ascii="Times New Roman" w:hAnsi="Times New Roman" w:cs="Times New Roman"/>
          <w:noProof/>
          <w:sz w:val="24"/>
          <w:szCs w:val="24"/>
        </w:rPr>
        <w:t>[43]</w:t>
      </w:r>
      <w:r w:rsidR="007B015B">
        <w:rPr>
          <w:rFonts w:ascii="Times New Roman" w:hAnsi="Times New Roman" w:cs="Times New Roman"/>
          <w:sz w:val="24"/>
          <w:szCs w:val="24"/>
        </w:rPr>
        <w:fldChar w:fldCharType="end"/>
      </w:r>
      <w:r>
        <w:rPr>
          <w:rFonts w:ascii="Times New Roman" w:hAnsi="Times New Roman" w:cs="Times New Roman"/>
          <w:sz w:val="24"/>
          <w:szCs w:val="24"/>
        </w:rPr>
        <w:t>.</w:t>
      </w:r>
    </w:p>
    <w:p w14:paraId="53FE772E" w14:textId="50C58B7B" w:rsidR="00E65F9F" w:rsidRPr="00E65F9F" w:rsidRDefault="007D1F9C" w:rsidP="005A0919">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S</w:t>
      </w:r>
      <w:r w:rsidRPr="00E65F9F">
        <w:rPr>
          <w:rFonts w:ascii="Times New Roman" w:hAnsi="Times New Roman" w:cs="Times New Roman"/>
          <w:sz w:val="24"/>
          <w:szCs w:val="24"/>
        </w:rPr>
        <w:t>elf-efficacy in managing chronic disease</w:t>
      </w:r>
      <w:r>
        <w:rPr>
          <w:rFonts w:ascii="Times New Roman" w:hAnsi="Times New Roman" w:cs="Times New Roman"/>
          <w:sz w:val="24"/>
          <w:szCs w:val="24"/>
        </w:rPr>
        <w:t xml:space="preserve"> measured using t</w:t>
      </w:r>
      <w:r w:rsidRPr="00E65F9F">
        <w:rPr>
          <w:rFonts w:ascii="Times New Roman" w:hAnsi="Times New Roman" w:cs="Times New Roman"/>
          <w:sz w:val="24"/>
          <w:szCs w:val="24"/>
        </w:rPr>
        <w:t xml:space="preserve">he 6-item Lorig scale </w:t>
      </w:r>
      <w:r w:rsidR="00561D01">
        <w:rPr>
          <w:rFonts w:ascii="Times New Roman" w:hAnsi="Times New Roman" w:cs="Times New Roman"/>
          <w:sz w:val="24"/>
          <w:szCs w:val="24"/>
        </w:rPr>
        <w:fldChar w:fldCharType="begin"/>
      </w:r>
      <w:r w:rsidR="00694093">
        <w:rPr>
          <w:rFonts w:ascii="Times New Roman" w:hAnsi="Times New Roman" w:cs="Times New Roman"/>
          <w:sz w:val="24"/>
          <w:szCs w:val="24"/>
        </w:rPr>
        <w:instrText xml:space="preserve"> ADDIN EN.CITE &lt;EndNote&gt;&lt;Cite&gt;&lt;Author&gt;Lorig&lt;/Author&gt;&lt;Year&gt;2001&lt;/Year&gt;&lt;RecNum&gt;167&lt;/RecNum&gt;&lt;DisplayText&gt;[44]&lt;/DisplayText&gt;&lt;record&gt;&lt;rec-number&gt;167&lt;/rec-number&gt;&lt;foreign-keys&gt;&lt;key app="EN" db-id="vr0ddpxxn9fxsmea9ph5vrpca2xwwvrdfxrx" timestamp="1726047470"&gt;167&lt;/key&gt;&lt;/foreign-keys&gt;&lt;ref-type name="Journal Article"&gt;17&lt;/ref-type&gt;&lt;contributors&gt;&lt;authors&gt;&lt;author&gt;Lorig, K. R.&lt;/author&gt;&lt;author&gt;Sobel, D. S.&lt;/author&gt;&lt;author&gt;Ritter, P. L.&lt;/author&gt;&lt;author&gt;Laurent, D.&lt;/author&gt;&lt;author&gt;Hobbs, M.&lt;/author&gt;&lt;/authors&gt;&lt;/contributors&gt;&lt;auth-address&gt;Stanford University School of Medicine, Calif, USA. lorig@stanford.edu&lt;/auth-address&gt;&lt;titles&gt;&lt;title&gt;Effect of a self-management program on patients with chronic disease&lt;/title&gt;&lt;secondary-title&gt;Eff Clin Pract&lt;/secondary-title&gt;&lt;/titles&gt;&lt;periodical&gt;&lt;full-title&gt;Eff Clin Pract&lt;/full-title&gt;&lt;/periodical&gt;&lt;pages&gt;256-62&lt;/pages&gt;&lt;volume&gt;4&lt;/volume&gt;&lt;number&gt;6&lt;/number&gt;&lt;keywords&gt;&lt;keyword&gt;California&lt;/keyword&gt;&lt;keyword&gt;Chronic Disease/*therapy&lt;/keyword&gt;&lt;keyword&gt;Cohort Studies&lt;/keyword&gt;&lt;keyword&gt;Decision Making&lt;/keyword&gt;&lt;keyword&gt;*Disease Management&lt;/keyword&gt;&lt;keyword&gt;Female&lt;/keyword&gt;&lt;keyword&gt;*Health Education&lt;/keyword&gt;&lt;keyword&gt;Humans&lt;/keyword&gt;&lt;keyword&gt;Male&lt;/keyword&gt;&lt;keyword&gt;Program Evaluation&lt;/keyword&gt;&lt;keyword&gt;Quality Indicators, Health Care&lt;/keyword&gt;&lt;keyword&gt;*Self Care&lt;/keyword&gt;&lt;keyword&gt;Surveys and Questionnaires&lt;/keyword&gt;&lt;keyword&gt;Treatment Outcome&lt;/keyword&gt;&lt;keyword&gt;United States&lt;/keyword&gt;&lt;/keywords&gt;&lt;dates&gt;&lt;year&gt;2001&lt;/year&gt;&lt;pub-dates&gt;&lt;date&gt;Nov-Dec&lt;/date&gt;&lt;/pub-dates&gt;&lt;/dates&gt;&lt;isbn&gt;1099-8128 (Print)&amp;#xD;1099-8128&lt;/isbn&gt;&lt;accession-num&gt;11769298&lt;/accession-num&gt;&lt;urls&gt;&lt;/urls&gt;&lt;remote-database-provider&gt;NLM&lt;/remote-database-provider&gt;&lt;language&gt;eng&lt;/language&gt;&lt;/record&gt;&lt;/Cite&gt;&lt;/EndNote&gt;</w:instrText>
      </w:r>
      <w:r w:rsidR="00561D01">
        <w:rPr>
          <w:rFonts w:ascii="Times New Roman" w:hAnsi="Times New Roman" w:cs="Times New Roman"/>
          <w:sz w:val="24"/>
          <w:szCs w:val="24"/>
        </w:rPr>
        <w:fldChar w:fldCharType="separate"/>
      </w:r>
      <w:r w:rsidR="00694093">
        <w:rPr>
          <w:rFonts w:ascii="Times New Roman" w:hAnsi="Times New Roman" w:cs="Times New Roman"/>
          <w:noProof/>
          <w:sz w:val="24"/>
          <w:szCs w:val="24"/>
        </w:rPr>
        <w:t>[44]</w:t>
      </w:r>
      <w:r w:rsidR="00561D01">
        <w:rPr>
          <w:rFonts w:ascii="Times New Roman" w:hAnsi="Times New Roman" w:cs="Times New Roman"/>
          <w:sz w:val="24"/>
          <w:szCs w:val="24"/>
        </w:rPr>
        <w:fldChar w:fldCharType="end"/>
      </w:r>
      <w:r>
        <w:rPr>
          <w:rFonts w:ascii="Times New Roman" w:hAnsi="Times New Roman" w:cs="Times New Roman"/>
          <w:sz w:val="24"/>
          <w:szCs w:val="24"/>
        </w:rPr>
        <w:t>.</w:t>
      </w:r>
    </w:p>
    <w:p w14:paraId="45F4D440" w14:textId="3E7272D2" w:rsidR="00E65F9F" w:rsidRPr="00901D00" w:rsidRDefault="007D1F9C" w:rsidP="00901D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description of each outcome measure is detailed </w:t>
      </w:r>
      <w:r w:rsidR="00B81BEA">
        <w:rPr>
          <w:rFonts w:ascii="Times New Roman" w:hAnsi="Times New Roman" w:cs="Times New Roman"/>
          <w:sz w:val="24"/>
          <w:szCs w:val="24"/>
        </w:rPr>
        <w:t xml:space="preserve">in our protocol paper </w:t>
      </w:r>
      <w:r w:rsidR="00B81BEA">
        <w:rPr>
          <w:rFonts w:ascii="Times New Roman" w:hAnsi="Times New Roman" w:cs="Times New Roman"/>
          <w:sz w:val="24"/>
          <w:szCs w:val="24"/>
        </w:rPr>
        <w:fldChar w:fldCharType="begin">
          <w:fldData xml:space="preserve">PEVuZE5vdGU+PENpdGU+PEF1dGhvcj5NZXJlZGl0aDwvQXV0aG9yPjxZZWFyPjIwMjM8L1llYXI+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</w:fldData>
        </w:fldChar>
      </w:r>
      <w:r w:rsidR="00694093">
        <w:rPr>
          <w:rFonts w:ascii="Times New Roman" w:hAnsi="Times New Roman" w:cs="Times New Roman"/>
          <w:sz w:val="24"/>
          <w:szCs w:val="24"/>
        </w:rPr>
        <w:instrText xml:space="preserve"> ADDIN EN.CITE </w:instrText>
      </w:r>
      <w:r w:rsidR="00694093">
        <w:rPr>
          <w:rFonts w:ascii="Times New Roman" w:hAnsi="Times New Roman" w:cs="Times New Roman"/>
          <w:sz w:val="24"/>
          <w:szCs w:val="24"/>
        </w:rPr>
        <w:fldChar w:fldCharType="begin">
          <w:fldData xml:space="preserve">PEVuZE5vdGU+PENpdGU+PEF1dGhvcj5NZXJlZGl0aDwvQXV0aG9yPjxZZWFyPjIwMjM8L1llYXI+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</w:fldData>
        </w:fldChar>
      </w:r>
      <w:r w:rsidR="00694093">
        <w:rPr>
          <w:rFonts w:ascii="Times New Roman" w:hAnsi="Times New Roman" w:cs="Times New Roman"/>
          <w:sz w:val="24"/>
          <w:szCs w:val="24"/>
        </w:rPr>
        <w:instrText xml:space="preserve"> ADDIN EN.CITE.DATA </w:instrText>
      </w:r>
      <w:r w:rsidR="00694093">
        <w:rPr>
          <w:rFonts w:ascii="Times New Roman" w:hAnsi="Times New Roman" w:cs="Times New Roman"/>
          <w:sz w:val="24"/>
          <w:szCs w:val="24"/>
        </w:rPr>
      </w:r>
      <w:r w:rsidR="00694093">
        <w:rPr>
          <w:rFonts w:ascii="Times New Roman" w:hAnsi="Times New Roman" w:cs="Times New Roman"/>
          <w:sz w:val="24"/>
          <w:szCs w:val="24"/>
        </w:rPr>
        <w:fldChar w:fldCharType="end"/>
      </w:r>
      <w:r w:rsidR="00B81BEA">
        <w:rPr>
          <w:rFonts w:ascii="Times New Roman" w:hAnsi="Times New Roman" w:cs="Times New Roman"/>
          <w:sz w:val="24"/>
          <w:szCs w:val="24"/>
        </w:rPr>
      </w:r>
      <w:r w:rsidR="00B81BEA">
        <w:rPr>
          <w:rFonts w:ascii="Times New Roman" w:hAnsi="Times New Roman" w:cs="Times New Roman"/>
          <w:sz w:val="24"/>
          <w:szCs w:val="24"/>
        </w:rPr>
        <w:fldChar w:fldCharType="separate"/>
      </w:r>
      <w:r w:rsidR="00694093">
        <w:rPr>
          <w:rFonts w:ascii="Times New Roman" w:hAnsi="Times New Roman" w:cs="Times New Roman"/>
          <w:noProof/>
          <w:sz w:val="24"/>
          <w:szCs w:val="24"/>
        </w:rPr>
        <w:t>[32]</w:t>
      </w:r>
      <w:r w:rsidR="00B81BEA">
        <w:rPr>
          <w:rFonts w:ascii="Times New Roman" w:hAnsi="Times New Roman" w:cs="Times New Roman"/>
          <w:sz w:val="24"/>
          <w:szCs w:val="24"/>
        </w:rPr>
        <w:fldChar w:fldCharType="end"/>
      </w:r>
      <w:r w:rsidR="00B81BEA">
        <w:rPr>
          <w:rFonts w:ascii="Times New Roman" w:hAnsi="Times New Roman" w:cs="Times New Roman"/>
          <w:sz w:val="24"/>
          <w:szCs w:val="24"/>
        </w:rPr>
        <w:t xml:space="preserve">. Secondary outcomes were </w:t>
      </w:r>
      <w:r w:rsidR="00AC0629">
        <w:rPr>
          <w:rFonts w:ascii="Times New Roman" w:hAnsi="Times New Roman" w:cs="Times New Roman"/>
          <w:sz w:val="24"/>
          <w:szCs w:val="24"/>
        </w:rPr>
        <w:t xml:space="preserve">assessed </w:t>
      </w:r>
      <w:r w:rsidR="00B81BEA">
        <w:rPr>
          <w:rFonts w:ascii="Times New Roman" w:hAnsi="Times New Roman" w:cs="Times New Roman"/>
          <w:sz w:val="24"/>
          <w:szCs w:val="24"/>
        </w:rPr>
        <w:t>at baseline (</w:t>
      </w:r>
      <w:r w:rsidR="008C0E0F">
        <w:rPr>
          <w:rFonts w:ascii="Times New Roman" w:hAnsi="Times New Roman" w:cs="Times New Roman"/>
          <w:sz w:val="24"/>
          <w:szCs w:val="24"/>
        </w:rPr>
        <w:t>0-7 weeks</w:t>
      </w:r>
      <w:r w:rsidR="005F5D67">
        <w:rPr>
          <w:rFonts w:ascii="Times New Roman" w:hAnsi="Times New Roman" w:cs="Times New Roman"/>
          <w:sz w:val="24"/>
          <w:szCs w:val="24"/>
        </w:rPr>
        <w:t xml:space="preserve"> post-discharge</w:t>
      </w:r>
      <w:r w:rsidR="00B81BEA">
        <w:rPr>
          <w:rFonts w:ascii="Times New Roman" w:hAnsi="Times New Roman" w:cs="Times New Roman"/>
          <w:sz w:val="24"/>
          <w:szCs w:val="24"/>
        </w:rPr>
        <w:t xml:space="preserve">), post-intervention, and </w:t>
      </w:r>
      <w:r w:rsidR="00D873EC">
        <w:rPr>
          <w:rFonts w:ascii="Times New Roman" w:hAnsi="Times New Roman" w:cs="Times New Roman"/>
          <w:sz w:val="24"/>
          <w:szCs w:val="24"/>
        </w:rPr>
        <w:t>3-months follow-up.</w:t>
      </w:r>
    </w:p>
    <w:p w14:paraId="516238A8" w14:textId="082D1E6C" w:rsidR="00053B22" w:rsidRPr="00901D00" w:rsidRDefault="007D1F9C" w:rsidP="005A0919">
      <w:pPr>
        <w:spacing w:after="0" w:line="480" w:lineRule="auto"/>
        <w:rPr>
          <w:rFonts w:ascii="Times New Roman" w:hAnsi="Times New Roman" w:cs="Times New Roman"/>
          <w:i/>
          <w:iCs/>
          <w:sz w:val="24"/>
          <w:szCs w:val="24"/>
        </w:rPr>
      </w:pPr>
      <w:r w:rsidRPr="00901D00">
        <w:rPr>
          <w:rFonts w:ascii="Times New Roman" w:hAnsi="Times New Roman" w:cs="Times New Roman"/>
          <w:i/>
          <w:iCs/>
          <w:sz w:val="24"/>
          <w:szCs w:val="24"/>
        </w:rPr>
        <w:t>Analysis</w:t>
      </w:r>
    </w:p>
    <w:p w14:paraId="58655433" w14:textId="480D11F8" w:rsidR="00227F26" w:rsidRPr="00FA1CB1" w:rsidRDefault="007D1F9C" w:rsidP="005A0919">
      <w:pPr>
        <w:spacing w:after="0" w:line="480" w:lineRule="auto"/>
        <w:rPr>
          <w:rFonts w:ascii="Times New Roman" w:hAnsi="Times New Roman" w:cs="Times New Roman"/>
          <w:sz w:val="24"/>
          <w:szCs w:val="24"/>
        </w:rPr>
      </w:pPr>
      <w:r w:rsidRPr="004D0963">
        <w:rPr>
          <w:rFonts w:ascii="Times New Roman" w:hAnsi="Times New Roman" w:cs="Times New Roman"/>
          <w:sz w:val="24"/>
          <w:szCs w:val="24"/>
        </w:rPr>
        <w:t>Statistical analysis w</w:t>
      </w:r>
      <w:r w:rsidR="00D468F0">
        <w:rPr>
          <w:rFonts w:ascii="Times New Roman" w:hAnsi="Times New Roman" w:cs="Times New Roman"/>
          <w:sz w:val="24"/>
          <w:szCs w:val="24"/>
        </w:rPr>
        <w:t>as</w:t>
      </w:r>
      <w:r w:rsidRPr="004D0963">
        <w:rPr>
          <w:rFonts w:ascii="Times New Roman" w:hAnsi="Times New Roman" w:cs="Times New Roman"/>
          <w:sz w:val="24"/>
          <w:szCs w:val="24"/>
        </w:rPr>
        <w:t xml:space="preserve"> conducted using the statistical</w:t>
      </w:r>
      <w:r>
        <w:rPr>
          <w:rFonts w:ascii="Times New Roman" w:hAnsi="Times New Roman" w:cs="Times New Roman"/>
          <w:sz w:val="24"/>
          <w:szCs w:val="24"/>
        </w:rPr>
        <w:t xml:space="preserve"> </w:t>
      </w:r>
      <w:r w:rsidRPr="004D0963">
        <w:rPr>
          <w:rFonts w:ascii="Times New Roman" w:hAnsi="Times New Roman" w:cs="Times New Roman"/>
          <w:sz w:val="24"/>
          <w:szCs w:val="24"/>
        </w:rPr>
        <w:t>software SPSS</w:t>
      </w:r>
      <w:r>
        <w:rPr>
          <w:rFonts w:ascii="Times New Roman" w:hAnsi="Times New Roman" w:cs="Times New Roman"/>
          <w:sz w:val="24"/>
          <w:szCs w:val="24"/>
        </w:rPr>
        <w:t xml:space="preserve"> </w:t>
      </w:r>
      <w:r w:rsidRPr="0008638E">
        <w:rPr>
          <w:rFonts w:ascii="Times New Roman" w:hAnsi="Times New Roman" w:cs="Times New Roman"/>
          <w:sz w:val="24"/>
          <w:szCs w:val="24"/>
        </w:rPr>
        <w:t>(V.2</w:t>
      </w:r>
      <w:r w:rsidR="006D1AAE" w:rsidRPr="0008638E">
        <w:rPr>
          <w:rFonts w:ascii="Times New Roman" w:hAnsi="Times New Roman" w:cs="Times New Roman"/>
          <w:sz w:val="24"/>
          <w:szCs w:val="24"/>
        </w:rPr>
        <w:t>9</w:t>
      </w:r>
      <w:r w:rsidRPr="004D0963">
        <w:rPr>
          <w:rFonts w:ascii="Times New Roman" w:hAnsi="Times New Roman" w:cs="Times New Roman"/>
          <w:sz w:val="24"/>
          <w:szCs w:val="24"/>
        </w:rPr>
        <w:t>).</w:t>
      </w:r>
      <w:r>
        <w:rPr>
          <w:rFonts w:ascii="Times New Roman" w:hAnsi="Times New Roman" w:cs="Times New Roman"/>
          <w:sz w:val="24"/>
          <w:szCs w:val="24"/>
        </w:rPr>
        <w:t xml:space="preserve"> </w:t>
      </w:r>
      <w:r w:rsidR="00F75E99">
        <w:rPr>
          <w:rFonts w:ascii="Times New Roman" w:hAnsi="Times New Roman" w:cs="Times New Roman"/>
          <w:sz w:val="24"/>
          <w:szCs w:val="24"/>
        </w:rPr>
        <w:t xml:space="preserve">Feasibility </w:t>
      </w:r>
      <w:r w:rsidR="004E6FFC">
        <w:rPr>
          <w:rFonts w:ascii="Times New Roman" w:hAnsi="Times New Roman" w:cs="Times New Roman"/>
          <w:sz w:val="24"/>
          <w:szCs w:val="24"/>
        </w:rPr>
        <w:t>measures</w:t>
      </w:r>
      <w:r w:rsidR="00F75E99">
        <w:rPr>
          <w:rFonts w:ascii="Times New Roman" w:hAnsi="Times New Roman" w:cs="Times New Roman"/>
          <w:sz w:val="24"/>
          <w:szCs w:val="24"/>
        </w:rPr>
        <w:t xml:space="preserve"> w</w:t>
      </w:r>
      <w:r w:rsidR="004E6FFC">
        <w:rPr>
          <w:rFonts w:ascii="Times New Roman" w:hAnsi="Times New Roman" w:cs="Times New Roman"/>
          <w:sz w:val="24"/>
          <w:szCs w:val="24"/>
        </w:rPr>
        <w:t>ere</w:t>
      </w:r>
      <w:r w:rsidR="00F75E99">
        <w:rPr>
          <w:rFonts w:ascii="Times New Roman" w:hAnsi="Times New Roman" w:cs="Times New Roman"/>
          <w:sz w:val="24"/>
          <w:szCs w:val="24"/>
        </w:rPr>
        <w:t xml:space="preserve"> </w:t>
      </w:r>
      <w:r>
        <w:rPr>
          <w:rFonts w:ascii="Times New Roman" w:hAnsi="Times New Roman" w:cs="Times New Roman"/>
          <w:sz w:val="24"/>
          <w:szCs w:val="24"/>
        </w:rPr>
        <w:t>analysed using d</w:t>
      </w:r>
      <w:r w:rsidRPr="004D0963">
        <w:rPr>
          <w:rFonts w:ascii="Times New Roman" w:hAnsi="Times New Roman" w:cs="Times New Roman"/>
          <w:sz w:val="24"/>
          <w:szCs w:val="24"/>
        </w:rPr>
        <w:t>escriptive statistics</w:t>
      </w:r>
      <w:r w:rsidR="007013BC">
        <w:rPr>
          <w:rFonts w:ascii="Times New Roman" w:hAnsi="Times New Roman" w:cs="Times New Roman"/>
          <w:sz w:val="24"/>
          <w:szCs w:val="24"/>
        </w:rPr>
        <w:t xml:space="preserve">, including </w:t>
      </w:r>
      <w:r w:rsidRPr="004D0963">
        <w:rPr>
          <w:rFonts w:ascii="Times New Roman" w:hAnsi="Times New Roman" w:cs="Times New Roman"/>
          <w:sz w:val="24"/>
          <w:szCs w:val="24"/>
        </w:rPr>
        <w:t>median</w:t>
      </w:r>
      <w:r>
        <w:rPr>
          <w:rFonts w:ascii="Times New Roman" w:hAnsi="Times New Roman" w:cs="Times New Roman"/>
          <w:sz w:val="24"/>
          <w:szCs w:val="24"/>
        </w:rPr>
        <w:t xml:space="preserve"> </w:t>
      </w:r>
      <w:r w:rsidRPr="004D0963">
        <w:rPr>
          <w:rFonts w:ascii="Times New Roman" w:hAnsi="Times New Roman" w:cs="Times New Roman"/>
          <w:sz w:val="24"/>
          <w:szCs w:val="24"/>
        </w:rPr>
        <w:t>(</w:t>
      </w:r>
      <w:r w:rsidR="00AD1058">
        <w:rPr>
          <w:rFonts w:ascii="Times New Roman" w:hAnsi="Times New Roman" w:cs="Times New Roman"/>
          <w:sz w:val="24"/>
          <w:szCs w:val="24"/>
        </w:rPr>
        <w:t>i</w:t>
      </w:r>
      <w:r w:rsidR="00BB628F">
        <w:rPr>
          <w:rFonts w:ascii="Times New Roman" w:hAnsi="Times New Roman" w:cs="Times New Roman"/>
          <w:sz w:val="24"/>
          <w:szCs w:val="24"/>
        </w:rPr>
        <w:t>nterquartile range</w:t>
      </w:r>
      <w:r w:rsidR="00AD1058">
        <w:rPr>
          <w:rFonts w:ascii="Times New Roman" w:hAnsi="Times New Roman" w:cs="Times New Roman"/>
          <w:sz w:val="24"/>
          <w:szCs w:val="24"/>
        </w:rPr>
        <w:t xml:space="preserve"> [</w:t>
      </w:r>
      <w:r w:rsidRPr="004D0963">
        <w:rPr>
          <w:rFonts w:ascii="Times New Roman" w:hAnsi="Times New Roman" w:cs="Times New Roman"/>
          <w:sz w:val="24"/>
          <w:szCs w:val="24"/>
        </w:rPr>
        <w:t>IQR</w:t>
      </w:r>
      <w:r w:rsidR="00AD1058">
        <w:rPr>
          <w:rFonts w:ascii="Times New Roman" w:hAnsi="Times New Roman" w:cs="Times New Roman"/>
          <w:sz w:val="24"/>
          <w:szCs w:val="24"/>
        </w:rPr>
        <w:t>]</w:t>
      </w:r>
      <w:r w:rsidR="008D4616">
        <w:rPr>
          <w:rFonts w:ascii="Times New Roman" w:hAnsi="Times New Roman" w:cs="Times New Roman"/>
          <w:sz w:val="24"/>
          <w:szCs w:val="24"/>
        </w:rPr>
        <w:t>)</w:t>
      </w:r>
      <w:r w:rsidRPr="004D0963">
        <w:rPr>
          <w:rFonts w:ascii="Times New Roman" w:hAnsi="Times New Roman" w:cs="Times New Roman"/>
          <w:sz w:val="24"/>
          <w:szCs w:val="24"/>
        </w:rPr>
        <w:t>; mean (</w:t>
      </w:r>
      <w:r w:rsidR="00AD1058">
        <w:rPr>
          <w:rFonts w:ascii="Times New Roman" w:hAnsi="Times New Roman" w:cs="Times New Roman"/>
          <w:sz w:val="24"/>
          <w:szCs w:val="24"/>
        </w:rPr>
        <w:t>standard deviation [</w:t>
      </w:r>
      <w:r w:rsidRPr="004D0963">
        <w:rPr>
          <w:rFonts w:ascii="Times New Roman" w:hAnsi="Times New Roman" w:cs="Times New Roman"/>
          <w:sz w:val="24"/>
          <w:szCs w:val="24"/>
        </w:rPr>
        <w:t>SD</w:t>
      </w:r>
      <w:r w:rsidR="00AD1058">
        <w:rPr>
          <w:rFonts w:ascii="Times New Roman" w:hAnsi="Times New Roman" w:cs="Times New Roman"/>
          <w:sz w:val="24"/>
          <w:szCs w:val="24"/>
        </w:rPr>
        <w:t>]</w:t>
      </w:r>
      <w:r w:rsidRPr="004D0963">
        <w:rPr>
          <w:rFonts w:ascii="Times New Roman" w:hAnsi="Times New Roman" w:cs="Times New Roman"/>
          <w:sz w:val="24"/>
          <w:szCs w:val="24"/>
        </w:rPr>
        <w:t xml:space="preserve">); </w:t>
      </w:r>
      <w:r w:rsidR="005E5CDF">
        <w:rPr>
          <w:rFonts w:ascii="Times New Roman" w:hAnsi="Times New Roman" w:cs="Times New Roman"/>
          <w:sz w:val="24"/>
          <w:szCs w:val="24"/>
        </w:rPr>
        <w:t xml:space="preserve">and </w:t>
      </w:r>
      <w:r w:rsidRPr="004D0963">
        <w:rPr>
          <w:rFonts w:ascii="Times New Roman" w:hAnsi="Times New Roman" w:cs="Times New Roman"/>
          <w:sz w:val="24"/>
          <w:szCs w:val="24"/>
        </w:rPr>
        <w:t>number (%)</w:t>
      </w:r>
      <w:r w:rsidR="005E5CDF">
        <w:rPr>
          <w:rFonts w:ascii="Times New Roman" w:hAnsi="Times New Roman" w:cs="Times New Roman"/>
          <w:sz w:val="24"/>
          <w:szCs w:val="24"/>
        </w:rPr>
        <w:t>. Secondary outcome</w:t>
      </w:r>
      <w:r w:rsidR="00A61948">
        <w:rPr>
          <w:rFonts w:ascii="Times New Roman" w:hAnsi="Times New Roman" w:cs="Times New Roman"/>
          <w:sz w:val="24"/>
          <w:szCs w:val="24"/>
        </w:rPr>
        <w:t xml:space="preserve"> measures</w:t>
      </w:r>
      <w:r w:rsidR="005E5CDF">
        <w:rPr>
          <w:rFonts w:ascii="Times New Roman" w:hAnsi="Times New Roman" w:cs="Times New Roman"/>
          <w:sz w:val="24"/>
          <w:szCs w:val="24"/>
        </w:rPr>
        <w:t xml:space="preserve"> were assessed for normality </w:t>
      </w:r>
      <w:r w:rsidR="005E5CDF" w:rsidRPr="004D0963">
        <w:rPr>
          <w:rFonts w:ascii="Times New Roman" w:hAnsi="Times New Roman" w:cs="Times New Roman"/>
          <w:sz w:val="24"/>
          <w:szCs w:val="24"/>
        </w:rPr>
        <w:t>and described using parametric</w:t>
      </w:r>
      <w:r w:rsidR="005E5CDF">
        <w:rPr>
          <w:rFonts w:ascii="Times New Roman" w:hAnsi="Times New Roman" w:cs="Times New Roman"/>
          <w:sz w:val="24"/>
          <w:szCs w:val="24"/>
        </w:rPr>
        <w:t xml:space="preserve"> </w:t>
      </w:r>
      <w:r w:rsidR="005E5CDF" w:rsidRPr="004D0963">
        <w:rPr>
          <w:rFonts w:ascii="Times New Roman" w:hAnsi="Times New Roman" w:cs="Times New Roman"/>
          <w:sz w:val="24"/>
          <w:szCs w:val="24"/>
        </w:rPr>
        <w:t>or non-parametric</w:t>
      </w:r>
      <w:r w:rsidR="005E5CDF">
        <w:rPr>
          <w:rFonts w:ascii="Times New Roman" w:hAnsi="Times New Roman" w:cs="Times New Roman"/>
          <w:sz w:val="24"/>
          <w:szCs w:val="24"/>
        </w:rPr>
        <w:t xml:space="preserve"> </w:t>
      </w:r>
      <w:r w:rsidR="005E5CDF" w:rsidRPr="004D0963">
        <w:rPr>
          <w:rFonts w:ascii="Times New Roman" w:hAnsi="Times New Roman" w:cs="Times New Roman"/>
          <w:sz w:val="24"/>
          <w:szCs w:val="24"/>
        </w:rPr>
        <w:t>statistics accordingly.</w:t>
      </w:r>
      <w:r w:rsidR="00542A1A">
        <w:rPr>
          <w:rFonts w:ascii="Times New Roman" w:hAnsi="Times New Roman" w:cs="Times New Roman"/>
          <w:sz w:val="24"/>
          <w:szCs w:val="24"/>
        </w:rPr>
        <w:t xml:space="preserve"> </w:t>
      </w:r>
      <w:r w:rsidR="00B8434F">
        <w:rPr>
          <w:rFonts w:ascii="Times New Roman" w:hAnsi="Times New Roman" w:cs="Times New Roman"/>
          <w:sz w:val="24"/>
          <w:szCs w:val="24"/>
        </w:rPr>
        <w:t xml:space="preserve">Baseline outcomes were compared with measurement post-intervention and at 3-month follow-up </w:t>
      </w:r>
      <w:r w:rsidR="006233E5">
        <w:rPr>
          <w:rFonts w:ascii="Times New Roman" w:hAnsi="Times New Roman" w:cs="Times New Roman"/>
          <w:sz w:val="24"/>
          <w:szCs w:val="24"/>
        </w:rPr>
        <w:t>using</w:t>
      </w:r>
      <w:r w:rsidR="007013BC">
        <w:rPr>
          <w:rFonts w:ascii="Times New Roman" w:hAnsi="Times New Roman" w:cs="Times New Roman"/>
          <w:sz w:val="24"/>
          <w:szCs w:val="24"/>
        </w:rPr>
        <w:t xml:space="preserve"> </w:t>
      </w:r>
      <w:r w:rsidR="008171C4">
        <w:rPr>
          <w:rFonts w:ascii="Times New Roman" w:hAnsi="Times New Roman" w:cs="Times New Roman"/>
          <w:sz w:val="24"/>
          <w:szCs w:val="24"/>
        </w:rPr>
        <w:t>repeated measures analysis of variance (ANOVA)</w:t>
      </w:r>
      <w:r w:rsidR="009D2132">
        <w:rPr>
          <w:rFonts w:ascii="Times New Roman" w:hAnsi="Times New Roman" w:cs="Times New Roman"/>
          <w:sz w:val="24"/>
          <w:szCs w:val="24"/>
        </w:rPr>
        <w:t xml:space="preserve"> for normally </w:t>
      </w:r>
      <w:r w:rsidR="009D2132">
        <w:rPr>
          <w:rFonts w:ascii="Times New Roman" w:hAnsi="Times New Roman" w:cs="Times New Roman"/>
          <w:sz w:val="24"/>
          <w:szCs w:val="24"/>
        </w:rPr>
        <w:lastRenderedPageBreak/>
        <w:t>distributed data</w:t>
      </w:r>
      <w:r w:rsidR="009351ED">
        <w:rPr>
          <w:rFonts w:ascii="Times New Roman" w:hAnsi="Times New Roman" w:cs="Times New Roman"/>
          <w:sz w:val="24"/>
          <w:szCs w:val="24"/>
        </w:rPr>
        <w:t xml:space="preserve">, and </w:t>
      </w:r>
      <w:r w:rsidR="0081325F">
        <w:rPr>
          <w:rFonts w:ascii="Times New Roman" w:hAnsi="Times New Roman" w:cs="Times New Roman"/>
          <w:sz w:val="24"/>
          <w:szCs w:val="24"/>
        </w:rPr>
        <w:t xml:space="preserve">Friedmans tests </w:t>
      </w:r>
      <w:r w:rsidR="009D2132">
        <w:rPr>
          <w:rFonts w:ascii="Times New Roman" w:hAnsi="Times New Roman" w:cs="Times New Roman"/>
          <w:sz w:val="24"/>
          <w:szCs w:val="24"/>
        </w:rPr>
        <w:t>for</w:t>
      </w:r>
      <w:r w:rsidR="0081325F">
        <w:rPr>
          <w:rFonts w:ascii="Times New Roman" w:hAnsi="Times New Roman" w:cs="Times New Roman"/>
          <w:sz w:val="24"/>
          <w:szCs w:val="24"/>
        </w:rPr>
        <w:t xml:space="preserve"> non-normally distributed data</w:t>
      </w:r>
      <w:r w:rsidR="003B7808">
        <w:rPr>
          <w:rFonts w:ascii="Times New Roman" w:hAnsi="Times New Roman" w:cs="Times New Roman"/>
          <w:sz w:val="24"/>
          <w:szCs w:val="24"/>
        </w:rPr>
        <w:t xml:space="preserve">. </w:t>
      </w:r>
      <w:r w:rsidR="0096175C" w:rsidRPr="0096175C">
        <w:rPr>
          <w:rFonts w:ascii="Times New Roman" w:hAnsi="Times New Roman" w:cs="Times New Roman"/>
          <w:sz w:val="24"/>
          <w:szCs w:val="24"/>
        </w:rPr>
        <w:t>Statistical</w:t>
      </w:r>
      <w:r w:rsidR="0096175C">
        <w:rPr>
          <w:rFonts w:ascii="Times New Roman" w:hAnsi="Times New Roman" w:cs="Times New Roman"/>
          <w:sz w:val="24"/>
          <w:szCs w:val="24"/>
        </w:rPr>
        <w:t xml:space="preserve"> </w:t>
      </w:r>
      <w:r w:rsidR="0096175C" w:rsidRPr="0096175C">
        <w:rPr>
          <w:rFonts w:ascii="Times New Roman" w:hAnsi="Times New Roman" w:cs="Times New Roman"/>
          <w:sz w:val="24"/>
          <w:szCs w:val="24"/>
        </w:rPr>
        <w:t xml:space="preserve">significance was considered when </w:t>
      </w:r>
      <w:r w:rsidR="0096175C" w:rsidRPr="0096175C">
        <w:rPr>
          <w:rFonts w:ascii="Times New Roman" w:eastAsia="WarnockPro-It" w:hAnsi="Times New Roman" w:cs="Times New Roman"/>
          <w:i/>
          <w:iCs/>
          <w:sz w:val="24"/>
          <w:szCs w:val="24"/>
        </w:rPr>
        <w:t xml:space="preserve">p </w:t>
      </w:r>
      <w:r w:rsidR="0096175C" w:rsidRPr="0096175C">
        <w:rPr>
          <w:rFonts w:ascii="Times New Roman" w:hAnsi="Times New Roman" w:cs="Times New Roman"/>
          <w:sz w:val="24"/>
          <w:szCs w:val="24"/>
        </w:rPr>
        <w:t>&lt; 0.05</w:t>
      </w:r>
      <w:r w:rsidR="0096175C">
        <w:rPr>
          <w:rFonts w:ascii="Times New Roman" w:hAnsi="Times New Roman" w:cs="Times New Roman"/>
          <w:sz w:val="24"/>
          <w:szCs w:val="24"/>
        </w:rPr>
        <w:t>, a</w:t>
      </w:r>
      <w:r w:rsidR="003B7808">
        <w:rPr>
          <w:rFonts w:ascii="Times New Roman" w:hAnsi="Times New Roman" w:cs="Times New Roman"/>
          <w:sz w:val="24"/>
          <w:szCs w:val="24"/>
        </w:rPr>
        <w:t>nd</w:t>
      </w:r>
      <w:r w:rsidR="00D468F0">
        <w:rPr>
          <w:rFonts w:ascii="Times New Roman" w:hAnsi="Times New Roman" w:cs="Times New Roman"/>
          <w:sz w:val="24"/>
          <w:szCs w:val="24"/>
        </w:rPr>
        <w:t xml:space="preserve"> adjust</w:t>
      </w:r>
      <w:r w:rsidR="003B7808">
        <w:rPr>
          <w:rFonts w:ascii="Times New Roman" w:hAnsi="Times New Roman" w:cs="Times New Roman"/>
          <w:sz w:val="24"/>
          <w:szCs w:val="24"/>
        </w:rPr>
        <w:t>ed</w:t>
      </w:r>
      <w:r w:rsidR="00D468F0">
        <w:rPr>
          <w:rFonts w:ascii="Times New Roman" w:hAnsi="Times New Roman" w:cs="Times New Roman"/>
          <w:sz w:val="24"/>
          <w:szCs w:val="24"/>
        </w:rPr>
        <w:t xml:space="preserve"> </w:t>
      </w:r>
      <w:r w:rsidR="00F7083F" w:rsidRPr="00F7083F">
        <w:rPr>
          <w:rFonts w:ascii="Times New Roman" w:hAnsi="Times New Roman" w:cs="Times New Roman"/>
          <w:sz w:val="24"/>
          <w:szCs w:val="24"/>
        </w:rPr>
        <w:t>p</w:t>
      </w:r>
      <w:r w:rsidR="00F7083F">
        <w:rPr>
          <w:rFonts w:ascii="Times New Roman" w:hAnsi="Times New Roman" w:cs="Times New Roman"/>
          <w:sz w:val="24"/>
          <w:szCs w:val="24"/>
        </w:rPr>
        <w:t xml:space="preserve">-values were </w:t>
      </w:r>
      <w:r w:rsidR="00963455">
        <w:rPr>
          <w:rFonts w:ascii="Times New Roman" w:hAnsi="Times New Roman" w:cs="Times New Roman"/>
          <w:sz w:val="24"/>
          <w:szCs w:val="24"/>
        </w:rPr>
        <w:t>applied</w:t>
      </w:r>
      <w:r w:rsidR="00F7083F">
        <w:rPr>
          <w:rFonts w:ascii="Times New Roman" w:hAnsi="Times New Roman" w:cs="Times New Roman"/>
          <w:sz w:val="24"/>
          <w:szCs w:val="24"/>
        </w:rPr>
        <w:t xml:space="preserve"> </w:t>
      </w:r>
      <w:r w:rsidR="00D468F0" w:rsidRPr="00F7083F">
        <w:rPr>
          <w:rFonts w:ascii="Times New Roman" w:hAnsi="Times New Roman" w:cs="Times New Roman"/>
          <w:sz w:val="24"/>
          <w:szCs w:val="24"/>
        </w:rPr>
        <w:t>for</w:t>
      </w:r>
      <w:r w:rsidR="00D468F0">
        <w:rPr>
          <w:rFonts w:ascii="Times New Roman" w:hAnsi="Times New Roman" w:cs="Times New Roman"/>
          <w:sz w:val="24"/>
          <w:szCs w:val="24"/>
        </w:rPr>
        <w:t xml:space="preserve"> pairwise comparisons. </w:t>
      </w:r>
      <w:r w:rsidR="004D0963" w:rsidRPr="004D0963">
        <w:rPr>
          <w:rFonts w:ascii="Times New Roman" w:hAnsi="Times New Roman" w:cs="Times New Roman"/>
          <w:sz w:val="24"/>
          <w:szCs w:val="24"/>
        </w:rPr>
        <w:t>A basic</w:t>
      </w:r>
      <w:r w:rsidR="003B7808">
        <w:rPr>
          <w:rFonts w:ascii="Times New Roman" w:hAnsi="Times New Roman" w:cs="Times New Roman"/>
          <w:sz w:val="24"/>
          <w:szCs w:val="24"/>
        </w:rPr>
        <w:t xml:space="preserve"> </w:t>
      </w:r>
      <w:r w:rsidR="004D0963" w:rsidRPr="004D0963">
        <w:rPr>
          <w:rFonts w:ascii="Times New Roman" w:hAnsi="Times New Roman" w:cs="Times New Roman"/>
          <w:sz w:val="24"/>
          <w:szCs w:val="24"/>
        </w:rPr>
        <w:t>cost-analysis</w:t>
      </w:r>
      <w:r w:rsidR="004D0963">
        <w:rPr>
          <w:rFonts w:ascii="Times New Roman" w:hAnsi="Times New Roman" w:cs="Times New Roman"/>
          <w:sz w:val="24"/>
          <w:szCs w:val="24"/>
        </w:rPr>
        <w:t xml:space="preserve"> </w:t>
      </w:r>
      <w:r w:rsidR="004D0963" w:rsidRPr="004D0963">
        <w:rPr>
          <w:rFonts w:ascii="Times New Roman" w:hAnsi="Times New Roman" w:cs="Times New Roman"/>
          <w:sz w:val="24"/>
          <w:szCs w:val="24"/>
        </w:rPr>
        <w:t>of the training programme w</w:t>
      </w:r>
      <w:r w:rsidR="00F7083F">
        <w:rPr>
          <w:rFonts w:ascii="Times New Roman" w:hAnsi="Times New Roman" w:cs="Times New Roman"/>
          <w:sz w:val="24"/>
          <w:szCs w:val="24"/>
        </w:rPr>
        <w:t>as</w:t>
      </w:r>
      <w:r w:rsidR="004D0963" w:rsidRPr="004D0963">
        <w:rPr>
          <w:rFonts w:ascii="Times New Roman" w:hAnsi="Times New Roman" w:cs="Times New Roman"/>
          <w:sz w:val="24"/>
          <w:szCs w:val="24"/>
        </w:rPr>
        <w:t xml:space="preserve"> </w:t>
      </w:r>
      <w:r w:rsidR="00F7083F">
        <w:rPr>
          <w:rFonts w:ascii="Times New Roman" w:hAnsi="Times New Roman" w:cs="Times New Roman"/>
          <w:sz w:val="24"/>
          <w:szCs w:val="24"/>
        </w:rPr>
        <w:t>performed</w:t>
      </w:r>
      <w:r w:rsidR="004D0963" w:rsidRPr="004D0963">
        <w:rPr>
          <w:rFonts w:ascii="Times New Roman" w:hAnsi="Times New Roman" w:cs="Times New Roman"/>
          <w:sz w:val="24"/>
          <w:szCs w:val="24"/>
        </w:rPr>
        <w:t>.</w:t>
      </w:r>
    </w:p>
    <w:p w14:paraId="671D2B6F" w14:textId="25BE8E14" w:rsidR="00733F2D" w:rsidRPr="00837C73" w:rsidRDefault="007D1F9C" w:rsidP="005A0919">
      <w:pPr>
        <w:spacing w:after="0" w:line="480" w:lineRule="auto"/>
        <w:rPr>
          <w:rFonts w:ascii="Times New Roman" w:hAnsi="Times New Roman" w:cs="Times New Roman"/>
          <w:i/>
          <w:iCs/>
          <w:sz w:val="24"/>
          <w:szCs w:val="24"/>
        </w:rPr>
      </w:pPr>
      <w:r w:rsidRPr="00837C73">
        <w:rPr>
          <w:rFonts w:ascii="Times New Roman" w:hAnsi="Times New Roman" w:cs="Times New Roman"/>
          <w:i/>
          <w:iCs/>
          <w:sz w:val="24"/>
          <w:szCs w:val="24"/>
        </w:rPr>
        <w:t>Accelerometer data processing</w:t>
      </w:r>
    </w:p>
    <w:p w14:paraId="4EB7F3B4" w14:textId="3A64EC40" w:rsidR="00807167" w:rsidRPr="00901D00" w:rsidRDefault="007D1F9C" w:rsidP="005A0919">
      <w:pPr>
        <w:spacing w:after="0" w:line="480" w:lineRule="auto"/>
        <w:rPr>
          <w:rFonts w:ascii="Times New Roman" w:hAnsi="Times New Roman" w:cs="Times New Roman"/>
          <w:sz w:val="24"/>
          <w:szCs w:val="24"/>
        </w:rPr>
      </w:pPr>
      <w:r w:rsidRPr="00837C73">
        <w:rPr>
          <w:rFonts w:ascii="Times New Roman" w:hAnsi="Times New Roman" w:cs="Times New Roman"/>
          <w:sz w:val="24"/>
          <w:szCs w:val="24"/>
        </w:rPr>
        <w:t xml:space="preserve">GENEActiv </w:t>
      </w:r>
      <w:r w:rsidR="00C50797" w:rsidRPr="00837C73">
        <w:rPr>
          <w:rFonts w:ascii="Times New Roman" w:hAnsi="Times New Roman" w:cs="Times New Roman"/>
          <w:sz w:val="24"/>
          <w:szCs w:val="24"/>
        </w:rPr>
        <w:t>data</w:t>
      </w:r>
      <w:r w:rsidRPr="00837C73">
        <w:rPr>
          <w:rFonts w:ascii="Times New Roman" w:hAnsi="Times New Roman" w:cs="Times New Roman"/>
          <w:sz w:val="24"/>
          <w:szCs w:val="24"/>
        </w:rPr>
        <w:t xml:space="preserve"> </w:t>
      </w:r>
      <w:r w:rsidR="00C50797" w:rsidRPr="00837C73">
        <w:rPr>
          <w:rFonts w:ascii="Times New Roman" w:hAnsi="Times New Roman" w:cs="Times New Roman"/>
          <w:sz w:val="24"/>
          <w:szCs w:val="24"/>
        </w:rPr>
        <w:t>were processed in R (R Core Team, Vienna, Austria) using the open-source GGIR software package (</w:t>
      </w:r>
      <w:hyperlink r:id="rId8" w:tgtFrame="_blank" w:history="1">
        <w:r w:rsidR="00C50797" w:rsidRPr="00837C73">
          <w:rPr>
            <w:rStyle w:val="Hyperlink"/>
            <w:rFonts w:ascii="Times New Roman" w:hAnsi="Times New Roman" w:cs="Times New Roman"/>
            <w:color w:val="auto"/>
            <w:sz w:val="24"/>
            <w:szCs w:val="24"/>
          </w:rPr>
          <w:t>http://cran.r-project.org</w:t>
        </w:r>
      </w:hyperlink>
      <w:r w:rsidR="00C50797" w:rsidRPr="00837C73">
        <w:rPr>
          <w:rFonts w:ascii="Times New Roman" w:hAnsi="Times New Roman" w:cs="Times New Roman"/>
          <w:sz w:val="24"/>
          <w:szCs w:val="24"/>
        </w:rPr>
        <w:t xml:space="preserve">). </w:t>
      </w:r>
      <w:r w:rsidRPr="00837C73">
        <w:rPr>
          <w:rFonts w:ascii="Times New Roman" w:hAnsi="Times New Roman" w:cs="Times New Roman"/>
          <w:sz w:val="24"/>
          <w:szCs w:val="24"/>
        </w:rPr>
        <w:t>Previously validated acceleration threshold values (in older adults) w</w:t>
      </w:r>
      <w:r w:rsidR="00492914" w:rsidRPr="00837C73">
        <w:rPr>
          <w:rFonts w:ascii="Times New Roman" w:hAnsi="Times New Roman" w:cs="Times New Roman"/>
          <w:sz w:val="24"/>
          <w:szCs w:val="24"/>
        </w:rPr>
        <w:t>ere</w:t>
      </w:r>
      <w:r w:rsidRPr="00837C73">
        <w:rPr>
          <w:rFonts w:ascii="Times New Roman" w:hAnsi="Times New Roman" w:cs="Times New Roman"/>
          <w:sz w:val="24"/>
          <w:szCs w:val="24"/>
        </w:rPr>
        <w:t xml:space="preserve"> used to quantify the time </w:t>
      </w:r>
      <w:r w:rsidR="001B6D30" w:rsidRPr="00837C73">
        <w:rPr>
          <w:rFonts w:ascii="Times New Roman" w:hAnsi="Times New Roman" w:cs="Times New Roman"/>
          <w:sz w:val="24"/>
          <w:szCs w:val="24"/>
        </w:rPr>
        <w:t>(minutes.day</w:t>
      </w:r>
      <w:r w:rsidR="001B6D30" w:rsidRPr="00837C73">
        <w:rPr>
          <w:rFonts w:ascii="Times New Roman" w:hAnsi="Times New Roman" w:cs="Times New Roman"/>
          <w:sz w:val="24"/>
          <w:szCs w:val="24"/>
          <w:vertAlign w:val="superscript"/>
        </w:rPr>
        <w:t>−1</w:t>
      </w:r>
      <w:r w:rsidRPr="00837C73">
        <w:rPr>
          <w:rFonts w:ascii="Times New Roman" w:hAnsi="Times New Roman" w:cs="Times New Roman"/>
          <w:sz w:val="24"/>
          <w:szCs w:val="24"/>
        </w:rPr>
        <w:t xml:space="preserve">) spent on average in each intensity category: </w:t>
      </w:r>
      <w:r w:rsidR="006D0DF6" w:rsidRPr="00837C73">
        <w:rPr>
          <w:rFonts w:ascii="Times New Roman" w:hAnsi="Times New Roman" w:cs="Times New Roman"/>
          <w:sz w:val="24"/>
          <w:szCs w:val="24"/>
        </w:rPr>
        <w:t>T</w:t>
      </w:r>
      <w:r w:rsidRPr="00837C73">
        <w:rPr>
          <w:rFonts w:ascii="Times New Roman" w:hAnsi="Times New Roman" w:cs="Times New Roman"/>
          <w:sz w:val="24"/>
          <w:szCs w:val="24"/>
        </w:rPr>
        <w:t xml:space="preserve">PA, </w:t>
      </w:r>
      <w:r w:rsidR="006D0DF6" w:rsidRPr="00837C73">
        <w:rPr>
          <w:rFonts w:ascii="Times New Roman" w:hAnsi="Times New Roman" w:cs="Times New Roman"/>
          <w:sz w:val="24"/>
          <w:szCs w:val="24"/>
        </w:rPr>
        <w:t>LPA</w:t>
      </w:r>
      <w:r w:rsidRPr="00837C73">
        <w:rPr>
          <w:rFonts w:ascii="Times New Roman" w:hAnsi="Times New Roman" w:cs="Times New Roman"/>
          <w:sz w:val="24"/>
          <w:szCs w:val="24"/>
        </w:rPr>
        <w:t xml:space="preserve">, </w:t>
      </w:r>
      <w:r w:rsidR="006D0DF6" w:rsidRPr="00837C73">
        <w:rPr>
          <w:rFonts w:ascii="Times New Roman" w:hAnsi="Times New Roman" w:cs="Times New Roman"/>
          <w:sz w:val="24"/>
          <w:szCs w:val="24"/>
        </w:rPr>
        <w:t>MVPA, and sedentary time</w:t>
      </w:r>
      <w:r w:rsidR="00053690" w:rsidRPr="00837C73">
        <w:rPr>
          <w:rFonts w:ascii="Times New Roman" w:hAnsi="Times New Roman" w:cs="Times New Roman"/>
          <w:sz w:val="24"/>
          <w:szCs w:val="24"/>
        </w:rPr>
        <w:t xml:space="preserve"> (sedentary to LPA = 255 g </w:t>
      </w:r>
      <w:r w:rsidR="00053690" w:rsidRPr="00837C73">
        <w:rPr>
          <w:rStyle w:val="mo"/>
          <w:rFonts w:ascii="Cambria Math" w:hAnsi="Cambria Math" w:cs="Cambria Math"/>
          <w:sz w:val="24"/>
          <w:szCs w:val="24"/>
          <w:bdr w:val="none" w:sz="0" w:space="0" w:color="auto" w:frame="1"/>
        </w:rPr>
        <w:t>⋅</w:t>
      </w:r>
      <w:r w:rsidR="00053690" w:rsidRPr="00837C73">
        <w:rPr>
          <w:rStyle w:val="mjxassistivemathml"/>
          <w:rFonts w:ascii="Times New Roman" w:hAnsi="Times New Roman" w:cs="Times New Roman"/>
          <w:sz w:val="24"/>
          <w:szCs w:val="24"/>
          <w:bdr w:val="none" w:sz="0" w:space="0" w:color="auto" w:frame="1"/>
        </w:rPr>
        <w:t>·</w:t>
      </w:r>
      <w:r w:rsidR="00053690" w:rsidRPr="00837C73">
        <w:rPr>
          <w:rFonts w:ascii="Times New Roman" w:hAnsi="Times New Roman" w:cs="Times New Roman"/>
          <w:sz w:val="24"/>
          <w:szCs w:val="24"/>
        </w:rPr>
        <w:t> min</w:t>
      </w:r>
      <w:r w:rsidR="00053690" w:rsidRPr="00837C73">
        <w:rPr>
          <w:rFonts w:ascii="Times New Roman" w:hAnsi="Times New Roman" w:cs="Times New Roman"/>
          <w:sz w:val="24"/>
          <w:szCs w:val="24"/>
          <w:vertAlign w:val="superscript"/>
        </w:rPr>
        <w:t>−1</w:t>
      </w:r>
      <w:r w:rsidR="00053690" w:rsidRPr="00837C73">
        <w:rPr>
          <w:rFonts w:ascii="Times New Roman" w:hAnsi="Times New Roman" w:cs="Times New Roman"/>
          <w:sz w:val="24"/>
          <w:szCs w:val="24"/>
        </w:rPr>
        <w:t>; LPA to MVPA 588 g </w:t>
      </w:r>
      <w:r w:rsidR="00053690" w:rsidRPr="00837C73">
        <w:rPr>
          <w:rStyle w:val="mo"/>
          <w:rFonts w:ascii="Cambria Math" w:hAnsi="Cambria Math" w:cs="Cambria Math"/>
          <w:sz w:val="24"/>
          <w:szCs w:val="24"/>
          <w:bdr w:val="none" w:sz="0" w:space="0" w:color="auto" w:frame="1"/>
        </w:rPr>
        <w:t>⋅</w:t>
      </w:r>
      <w:r w:rsidR="00053690" w:rsidRPr="00837C73">
        <w:rPr>
          <w:rFonts w:ascii="Times New Roman" w:hAnsi="Times New Roman" w:cs="Times New Roman"/>
          <w:sz w:val="24"/>
          <w:szCs w:val="24"/>
        </w:rPr>
        <w:t> min</w:t>
      </w:r>
      <w:r w:rsidR="00053690" w:rsidRPr="00837C73">
        <w:rPr>
          <w:rFonts w:ascii="Times New Roman" w:hAnsi="Times New Roman" w:cs="Times New Roman"/>
          <w:sz w:val="24"/>
          <w:szCs w:val="24"/>
          <w:vertAlign w:val="superscript"/>
        </w:rPr>
        <w:t>−1</w:t>
      </w:r>
      <w:r w:rsidR="00053690" w:rsidRPr="00837C73">
        <w:rPr>
          <w:rFonts w:ascii="Times New Roman" w:hAnsi="Times New Roman" w:cs="Times New Roman"/>
          <w:sz w:val="24"/>
          <w:szCs w:val="24"/>
        </w:rPr>
        <w:t>, for 60 s epochs)</w:t>
      </w:r>
      <w:r w:rsidR="006D0DF6" w:rsidRPr="00837C73">
        <w:rPr>
          <w:rFonts w:ascii="Times New Roman" w:hAnsi="Times New Roman" w:cs="Times New Roman"/>
          <w:sz w:val="24"/>
          <w:szCs w:val="24"/>
        </w:rPr>
        <w:t xml:space="preserve"> </w:t>
      </w:r>
      <w:r w:rsidR="009126E5" w:rsidRPr="00837C73">
        <w:rPr>
          <w:rFonts w:ascii="Times New Roman" w:hAnsi="Times New Roman" w:cs="Times New Roman"/>
          <w:sz w:val="24"/>
          <w:szCs w:val="24"/>
        </w:rPr>
        <w:fldChar w:fldCharType="begin"/>
      </w:r>
      <w:r w:rsidR="00694093">
        <w:rPr>
          <w:rFonts w:ascii="Times New Roman" w:hAnsi="Times New Roman" w:cs="Times New Roman"/>
          <w:sz w:val="24"/>
          <w:szCs w:val="24"/>
        </w:rPr>
        <w:instrText xml:space="preserve"> ADDIN EN.CITE &lt;EndNote&gt;&lt;Cite&gt;&lt;Author&gt;Fraysse&lt;/Author&gt;&lt;Year&gt;2020&lt;/Year&gt;&lt;RecNum&gt;161&lt;/RecNum&gt;&lt;DisplayText&gt;[38]&lt;/DisplayText&gt;&lt;record&gt;&lt;rec-number&gt;161&lt;/rec-number&gt;&lt;foreign-keys&gt;&lt;key app="EN" db-id="vr0ddpxxn9fxsmea9ph5vrpca2xwwvrdfxrx" timestamp="1726046545"&gt;161&lt;/key&gt;&lt;/foreign-keys&gt;&lt;ref-type name="Journal Article"&gt;17&lt;/ref-type&gt;&lt;contributors&gt;&lt;authors&gt;&lt;author&gt;Fraysse, F.&lt;/author&gt;&lt;author&gt;Post, D.&lt;/author&gt;&lt;author&gt;Eston, R.&lt;/author&gt;&lt;author&gt;Kasai, D.&lt;/author&gt;&lt;author&gt;Rowlands, A. V.&lt;/author&gt;&lt;author&gt;Parfitt, G.&lt;/author&gt;&lt;/authors&gt;&lt;/contributors&gt;&lt;auth-address&gt;Alliance for Research in Exercise, Nutrition and Activity (ARENA), University of South Australia, Adelaide, SA, Australia.&amp;#xD;National Institute for Health Research Leicester Biomedical Research Centre, Leicester, United Kingdom.&amp;#xD;Diabetes Research Centre, University of Leicester, Leicester, United Kingdom.&lt;/auth-address&gt;&lt;titles&gt;&lt;title&gt;Physical Activity Intensity Cut-Points for Wrist-Worn GENEActiv in Older Adults&lt;/title&gt;&lt;secondary-title&gt;Front Sports Act Living&lt;/secondary-title&gt;&lt;/titles&gt;&lt;periodical&gt;&lt;full-title&gt;Front Sports Act Living&lt;/full-title&gt;&lt;/periodical&gt;&lt;pages&gt;579278&lt;/pages&gt;&lt;volume&gt;2&lt;/volume&gt;&lt;edition&gt;20210115&lt;/edition&gt;&lt;keywords&gt;&lt;keyword&gt;accelerometer&lt;/keyword&gt;&lt;keyword&gt;dominant&lt;/keyword&gt;&lt;keyword&gt;light&lt;/keyword&gt;&lt;keyword&gt;moderate&lt;/keyword&gt;&lt;keyword&gt;non-dominant&lt;/keyword&gt;&lt;keyword&gt;sedentary&lt;/keyword&gt;&lt;/keywords&gt;&lt;dates&gt;&lt;year&gt;2020&lt;/year&gt;&lt;/dates&gt;&lt;isbn&gt;2624-9367&lt;/isbn&gt;&lt;accession-num&gt;33521631&lt;/accession-num&gt;&lt;urls&gt;&lt;/urls&gt;&lt;custom1&gt;The authors declare that the research was conducted in the absence of any commercial or financial relationships that could be construed as a potential conflict of interest.&lt;/custom1&gt;&lt;custom2&gt;PMC7843957&lt;/custom2&gt;&lt;electronic-resource-num&gt;10.3389/fspor.2020.579278&lt;/electronic-resource-num&gt;&lt;remote-database-provider&gt;NLM&lt;/remote-database-provider&gt;&lt;language&gt;eng&lt;/language&gt;&lt;/record&gt;&lt;/Cite&gt;&lt;/EndNote&gt;</w:instrText>
      </w:r>
      <w:r w:rsidR="009126E5" w:rsidRPr="00837C73">
        <w:rPr>
          <w:rFonts w:ascii="Times New Roman" w:hAnsi="Times New Roman" w:cs="Times New Roman"/>
          <w:sz w:val="24"/>
          <w:szCs w:val="24"/>
        </w:rPr>
        <w:fldChar w:fldCharType="separate"/>
      </w:r>
      <w:r w:rsidR="00694093">
        <w:rPr>
          <w:rFonts w:ascii="Times New Roman" w:hAnsi="Times New Roman" w:cs="Times New Roman"/>
          <w:noProof/>
          <w:sz w:val="24"/>
          <w:szCs w:val="24"/>
        </w:rPr>
        <w:t>[38]</w:t>
      </w:r>
      <w:r w:rsidR="009126E5" w:rsidRPr="00837C73">
        <w:rPr>
          <w:rFonts w:ascii="Times New Roman" w:hAnsi="Times New Roman" w:cs="Times New Roman"/>
          <w:sz w:val="24"/>
          <w:szCs w:val="24"/>
        </w:rPr>
        <w:fldChar w:fldCharType="end"/>
      </w:r>
      <w:r w:rsidRPr="00837C73">
        <w:rPr>
          <w:rFonts w:ascii="Times New Roman" w:hAnsi="Times New Roman" w:cs="Times New Roman"/>
          <w:sz w:val="24"/>
          <w:szCs w:val="24"/>
        </w:rPr>
        <w:t>.</w:t>
      </w:r>
      <w:r w:rsidR="00053690" w:rsidRPr="00837C73">
        <w:rPr>
          <w:rFonts w:ascii="Times New Roman" w:hAnsi="Times New Roman" w:cs="Times New Roman"/>
          <w:sz w:val="24"/>
          <w:szCs w:val="24"/>
        </w:rPr>
        <w:t xml:space="preserve"> A</w:t>
      </w:r>
      <w:r w:rsidR="006A446C" w:rsidRPr="00837C73">
        <w:rPr>
          <w:rFonts w:ascii="Times New Roman" w:hAnsi="Times New Roman" w:cs="Times New Roman"/>
          <w:sz w:val="24"/>
          <w:szCs w:val="24"/>
        </w:rPr>
        <w:t>ccelerometer non-wear time w</w:t>
      </w:r>
      <w:r w:rsidR="00053690" w:rsidRPr="00837C73">
        <w:rPr>
          <w:rFonts w:ascii="Times New Roman" w:hAnsi="Times New Roman" w:cs="Times New Roman"/>
          <w:sz w:val="24"/>
          <w:szCs w:val="24"/>
        </w:rPr>
        <w:t>as</w:t>
      </w:r>
      <w:r w:rsidR="006A446C" w:rsidRPr="00837C73">
        <w:rPr>
          <w:rFonts w:ascii="Times New Roman" w:hAnsi="Times New Roman" w:cs="Times New Roman"/>
          <w:sz w:val="24"/>
          <w:szCs w:val="24"/>
        </w:rPr>
        <w:t xml:space="preserve"> identified </w:t>
      </w:r>
      <w:r w:rsidR="00547AC5" w:rsidRPr="00837C73">
        <w:rPr>
          <w:rFonts w:ascii="Times New Roman" w:hAnsi="Times New Roman" w:cs="Times New Roman"/>
          <w:sz w:val="24"/>
          <w:szCs w:val="24"/>
        </w:rPr>
        <w:t>using</w:t>
      </w:r>
      <w:r w:rsidR="006A446C" w:rsidRPr="00837C73">
        <w:rPr>
          <w:rFonts w:ascii="Times New Roman" w:hAnsi="Times New Roman" w:cs="Times New Roman"/>
          <w:sz w:val="24"/>
          <w:szCs w:val="24"/>
        </w:rPr>
        <w:t xml:space="preserve"> the standard deviation and the value range of each accelerometer axis</w:t>
      </w:r>
      <w:r w:rsidR="00537810" w:rsidRPr="00837C73">
        <w:rPr>
          <w:rFonts w:ascii="Times New Roman" w:hAnsi="Times New Roman" w:cs="Times New Roman"/>
          <w:sz w:val="24"/>
          <w:szCs w:val="24"/>
        </w:rPr>
        <w:t xml:space="preserve"> </w:t>
      </w:r>
      <w:r w:rsidR="00360F3B" w:rsidRPr="00837C73">
        <w:rPr>
          <w:rFonts w:ascii="Times New Roman" w:hAnsi="Times New Roman" w:cs="Times New Roman"/>
          <w:sz w:val="24"/>
          <w:szCs w:val="24"/>
        </w:rPr>
        <w:fldChar w:fldCharType="begin"/>
      </w:r>
      <w:r w:rsidR="00694093">
        <w:rPr>
          <w:rFonts w:ascii="Times New Roman" w:hAnsi="Times New Roman" w:cs="Times New Roman"/>
          <w:sz w:val="24"/>
          <w:szCs w:val="24"/>
        </w:rPr>
        <w:instrText xml:space="preserve"> ADDIN EN.CITE &lt;EndNote&gt;&lt;Cite&gt;&lt;Author&gt;van Hees&lt;/Author&gt;&lt;Year&gt;2013&lt;/Year&gt;&lt;RecNum&gt;168&lt;/RecNum&gt;&lt;DisplayText&gt;[45]&lt;/DisplayText&gt;&lt;record&gt;&lt;rec-number&gt;168&lt;/rec-number&gt;&lt;foreign-keys&gt;&lt;key app="EN" db-id="vr0ddpxxn9fxsmea9ph5vrpca2xwwvrdfxrx" timestamp="1726053536"&gt;168&lt;/key&gt;&lt;/foreign-keys&gt;&lt;ref-type name="Journal Article"&gt;17&lt;/ref-type&gt;&lt;contributors&gt;&lt;authors&gt;&lt;author&gt;van Hees, Vincent T.&lt;/author&gt;&lt;author&gt;Gorzelniak, Lukas&lt;/author&gt;&lt;author&gt;Dean León, Emmanuel Carlos&lt;/author&gt;&lt;author&gt;Eder, Martin&lt;/author&gt;&lt;author&gt;Pias, Marcelo&lt;/author&gt;&lt;author&gt;Taherian, Salman&lt;/author&gt;&lt;author&gt;Ekelund, Ulf&lt;/author&gt;&lt;author&gt;Renström, Frida&lt;/author&gt;&lt;author&gt;Franks, Paul W.&lt;/author&gt;&lt;author&gt;Horsch, Alexander&lt;/author&gt;&lt;author&gt;Brage, Søren&lt;/author&gt;&lt;/authors&gt;&lt;/contributors&gt;&lt;titles&gt;&lt;title&gt;Separating Movement and Gravity Components in an Acceleration Signal and Implications for the Assessment of Human Daily Physical Activity&lt;/title&gt;&lt;secondary-title&gt;PLOS ONE&lt;/secondary-title&gt;&lt;/titles&gt;&lt;periodical&gt;&lt;full-title&gt;PLoS One&lt;/full-title&gt;&lt;/periodical&gt;&lt;pages&gt;e61691&lt;/pages&gt;&lt;volume&gt;8&lt;/volume&gt;&lt;number&gt;4&lt;/number&gt;&lt;dates&gt;&lt;year&gt;2013&lt;/year&gt;&lt;/dates&gt;&lt;publisher&gt;Public Library of Science&lt;/publisher&gt;&lt;urls&gt;&lt;related-urls&gt;&lt;url&gt;https://doi.org/10.1371/journal.pone.0061691&lt;/url&gt;&lt;/related-urls&gt;&lt;/urls&gt;&lt;electronic-resource-num&gt;10.1371/journal.pone.0061691&lt;/electronic-resource-num&gt;&lt;/record&gt;&lt;/Cite&gt;&lt;/EndNote&gt;</w:instrText>
      </w:r>
      <w:r w:rsidR="00360F3B" w:rsidRPr="00837C73">
        <w:rPr>
          <w:rFonts w:ascii="Times New Roman" w:hAnsi="Times New Roman" w:cs="Times New Roman"/>
          <w:sz w:val="24"/>
          <w:szCs w:val="24"/>
        </w:rPr>
        <w:fldChar w:fldCharType="separate"/>
      </w:r>
      <w:r w:rsidR="00694093">
        <w:rPr>
          <w:rFonts w:ascii="Times New Roman" w:hAnsi="Times New Roman" w:cs="Times New Roman"/>
          <w:noProof/>
          <w:sz w:val="24"/>
          <w:szCs w:val="24"/>
        </w:rPr>
        <w:t>[45]</w:t>
      </w:r>
      <w:r w:rsidR="00360F3B" w:rsidRPr="00837C73">
        <w:rPr>
          <w:rFonts w:ascii="Times New Roman" w:hAnsi="Times New Roman" w:cs="Times New Roman"/>
          <w:sz w:val="24"/>
          <w:szCs w:val="24"/>
        </w:rPr>
        <w:fldChar w:fldCharType="end"/>
      </w:r>
      <w:r w:rsidR="006A446C" w:rsidRPr="00837C73">
        <w:rPr>
          <w:rFonts w:ascii="Times New Roman" w:hAnsi="Times New Roman" w:cs="Times New Roman"/>
          <w:sz w:val="24"/>
          <w:szCs w:val="24"/>
        </w:rPr>
        <w:t xml:space="preserve">. Days where accelerometer wear-time was &lt;16 h </w:t>
      </w:r>
      <w:r w:rsidR="00D60F29" w:rsidRPr="00837C73">
        <w:rPr>
          <w:rFonts w:ascii="Times New Roman" w:hAnsi="Times New Roman" w:cs="Times New Roman"/>
          <w:sz w:val="24"/>
          <w:szCs w:val="24"/>
        </w:rPr>
        <w:t>and</w:t>
      </w:r>
      <w:r w:rsidR="00BA1EC5" w:rsidRPr="00837C73">
        <w:rPr>
          <w:rFonts w:ascii="Times New Roman" w:hAnsi="Times New Roman" w:cs="Times New Roman"/>
          <w:sz w:val="24"/>
          <w:szCs w:val="24"/>
        </w:rPr>
        <w:t>, or</w:t>
      </w:r>
      <w:r w:rsidR="00D60F29" w:rsidRPr="00837C73">
        <w:rPr>
          <w:rFonts w:ascii="Times New Roman" w:hAnsi="Times New Roman" w:cs="Times New Roman"/>
          <w:sz w:val="24"/>
          <w:szCs w:val="24"/>
        </w:rPr>
        <w:t xml:space="preserve"> </w:t>
      </w:r>
      <w:r w:rsidR="0006657A" w:rsidRPr="00837C73">
        <w:rPr>
          <w:rFonts w:ascii="Times New Roman" w:hAnsi="Times New Roman" w:cs="Times New Roman"/>
          <w:sz w:val="24"/>
          <w:szCs w:val="24"/>
        </w:rPr>
        <w:t>participants</w:t>
      </w:r>
      <w:r w:rsidR="00411952" w:rsidRPr="00837C73">
        <w:rPr>
          <w:rFonts w:ascii="Times New Roman" w:hAnsi="Times New Roman" w:cs="Times New Roman"/>
          <w:sz w:val="24"/>
          <w:szCs w:val="24"/>
        </w:rPr>
        <w:t xml:space="preserve"> with &lt;4 days wear-time </w:t>
      </w:r>
      <w:r w:rsidR="006A446C" w:rsidRPr="00837C73">
        <w:rPr>
          <w:rFonts w:ascii="Times New Roman" w:hAnsi="Times New Roman" w:cs="Times New Roman"/>
          <w:sz w:val="24"/>
          <w:szCs w:val="24"/>
        </w:rPr>
        <w:t>were excluded from analyses.</w:t>
      </w:r>
    </w:p>
    <w:p w14:paraId="082C8DA8" w14:textId="4CD05B55" w:rsidR="00733F2D" w:rsidRPr="00837C73" w:rsidRDefault="007D1F9C" w:rsidP="005A0919">
      <w:pPr>
        <w:spacing w:after="0" w:line="480" w:lineRule="auto"/>
        <w:rPr>
          <w:rFonts w:ascii="Times New Roman" w:hAnsi="Times New Roman" w:cs="Times New Roman"/>
          <w:i/>
          <w:iCs/>
          <w:sz w:val="24"/>
          <w:szCs w:val="24"/>
        </w:rPr>
      </w:pPr>
      <w:r w:rsidRPr="00837C73">
        <w:rPr>
          <w:rFonts w:ascii="Times New Roman" w:hAnsi="Times New Roman" w:cs="Times New Roman"/>
          <w:i/>
          <w:iCs/>
          <w:sz w:val="24"/>
          <w:szCs w:val="24"/>
        </w:rPr>
        <w:t>Analysis</w:t>
      </w:r>
      <w:r w:rsidR="00963455" w:rsidRPr="00837C73">
        <w:rPr>
          <w:rFonts w:ascii="Times New Roman" w:hAnsi="Times New Roman" w:cs="Times New Roman"/>
          <w:i/>
          <w:iCs/>
          <w:sz w:val="24"/>
          <w:szCs w:val="24"/>
        </w:rPr>
        <w:t xml:space="preserve"> of intervention acceptability</w:t>
      </w:r>
    </w:p>
    <w:p w14:paraId="44A73B8C" w14:textId="44638A87" w:rsidR="00F61CB5" w:rsidRDefault="007D1F9C" w:rsidP="005A0919">
      <w:pPr>
        <w:spacing w:after="0" w:line="480" w:lineRule="auto"/>
        <w:rPr>
          <w:rFonts w:ascii="Times New Roman" w:hAnsi="Times New Roman" w:cs="Times New Roman"/>
          <w:color w:val="000000"/>
          <w:sz w:val="24"/>
          <w:szCs w:val="24"/>
        </w:rPr>
      </w:pPr>
      <w:r w:rsidRPr="00837C73">
        <w:rPr>
          <w:rFonts w:ascii="Times New Roman" w:hAnsi="Times New Roman" w:cs="Times New Roman"/>
          <w:sz w:val="24"/>
          <w:szCs w:val="24"/>
        </w:rPr>
        <w:t>I</w:t>
      </w:r>
      <w:r w:rsidR="00AA7045" w:rsidRPr="00837C73">
        <w:rPr>
          <w:rFonts w:ascii="Times New Roman" w:hAnsi="Times New Roman" w:cs="Times New Roman"/>
          <w:sz w:val="24"/>
          <w:szCs w:val="24"/>
        </w:rPr>
        <w:t>nterviews w</w:t>
      </w:r>
      <w:r w:rsidRPr="00837C73">
        <w:rPr>
          <w:rFonts w:ascii="Times New Roman" w:hAnsi="Times New Roman" w:cs="Times New Roman"/>
          <w:sz w:val="24"/>
          <w:szCs w:val="24"/>
        </w:rPr>
        <w:t>ere</w:t>
      </w:r>
      <w:r w:rsidR="00AA7045" w:rsidRPr="00837C73">
        <w:rPr>
          <w:rFonts w:ascii="Times New Roman" w:hAnsi="Times New Roman" w:cs="Times New Roman"/>
          <w:sz w:val="24"/>
          <w:szCs w:val="24"/>
        </w:rPr>
        <w:t xml:space="preserve"> transcribed verbatim and analysed using </w:t>
      </w:r>
      <w:r w:rsidRPr="00837C73">
        <w:rPr>
          <w:rFonts w:ascii="Times New Roman" w:hAnsi="Times New Roman" w:cs="Times New Roman"/>
          <w:sz w:val="24"/>
          <w:szCs w:val="24"/>
        </w:rPr>
        <w:t xml:space="preserve">reflexive </w:t>
      </w:r>
      <w:r w:rsidR="00AA7045" w:rsidRPr="00837C73">
        <w:rPr>
          <w:rFonts w:ascii="Times New Roman" w:hAnsi="Times New Roman" w:cs="Times New Roman"/>
          <w:sz w:val="24"/>
          <w:szCs w:val="24"/>
        </w:rPr>
        <w:t>thematic analysis</w:t>
      </w:r>
      <w:r w:rsidR="00AB2729" w:rsidRPr="00837C73">
        <w:rPr>
          <w:rFonts w:ascii="Times New Roman" w:hAnsi="Times New Roman" w:cs="Times New Roman"/>
          <w:sz w:val="24"/>
          <w:szCs w:val="24"/>
        </w:rPr>
        <w:t xml:space="preserve"> (RTA)</w:t>
      </w:r>
      <w:r w:rsidRPr="00837C73">
        <w:rPr>
          <w:rFonts w:ascii="Times New Roman" w:hAnsi="Times New Roman" w:cs="Times New Roman"/>
          <w:sz w:val="24"/>
          <w:szCs w:val="24"/>
        </w:rPr>
        <w:t xml:space="preserve"> </w:t>
      </w:r>
      <w:r w:rsidR="00495A6F" w:rsidRPr="00837C73">
        <w:rPr>
          <w:rFonts w:ascii="Times New Roman" w:hAnsi="Times New Roman" w:cs="Times New Roman"/>
          <w:sz w:val="24"/>
          <w:szCs w:val="24"/>
        </w:rPr>
        <w:fldChar w:fldCharType="begin"/>
      </w:r>
      <w:r w:rsidR="00694093">
        <w:rPr>
          <w:rFonts w:ascii="Times New Roman" w:hAnsi="Times New Roman" w:cs="Times New Roman"/>
          <w:sz w:val="24"/>
          <w:szCs w:val="24"/>
        </w:rPr>
        <w:instrText xml:space="preserve"> ADDIN EN.CITE &lt;EndNote&gt;&lt;Cite&gt;&lt;Author&gt;Clarke&lt;/Author&gt;&lt;Year&gt;2022&lt;/Year&gt;&lt;RecNum&gt;169&lt;/RecNum&gt;&lt;DisplayText&gt;[46]&lt;/DisplayText&gt;&lt;record&gt;&lt;rec-number&gt;169&lt;/rec-number&gt;&lt;foreign-keys&gt;&lt;key app="EN" db-id="vr0ddpxxn9fxsmea9ph5vrpca2xwwvrdfxrx" timestamp="1726054607"&gt;169&lt;/key&gt;&lt;/foreign-keys&gt;&lt;ref-type name="Book"&gt;6&lt;/ref-type&gt;&lt;contributors&gt;&lt;authors&gt;&lt;author&gt;V. Braun &amp;amp; V. Clarke&lt;/author&gt;&lt;/authors&gt;&lt;/contributors&gt;&lt;titles&gt;&lt;title&gt;Thematic analysis: A practical guide&lt;/title&gt;&lt;/titles&gt;&lt;dates&gt;&lt;year&gt;2022&lt;/year&gt;&lt;/dates&gt;&lt;pub-location&gt;London, UK&lt;/pub-location&gt;&lt;publisher&gt;Sage&lt;/publisher&gt;&lt;urls&gt;&lt;/urls&gt;&lt;/record&gt;&lt;/Cite&gt;&lt;/EndNote&gt;</w:instrText>
      </w:r>
      <w:r w:rsidR="00495A6F" w:rsidRPr="00837C73">
        <w:rPr>
          <w:rFonts w:ascii="Times New Roman" w:hAnsi="Times New Roman" w:cs="Times New Roman"/>
          <w:sz w:val="24"/>
          <w:szCs w:val="24"/>
        </w:rPr>
        <w:fldChar w:fldCharType="separate"/>
      </w:r>
      <w:r w:rsidR="00694093">
        <w:rPr>
          <w:rFonts w:ascii="Times New Roman" w:hAnsi="Times New Roman" w:cs="Times New Roman"/>
          <w:noProof/>
          <w:sz w:val="24"/>
          <w:szCs w:val="24"/>
        </w:rPr>
        <w:t>[46]</w:t>
      </w:r>
      <w:r w:rsidR="00495A6F" w:rsidRPr="00837C73">
        <w:rPr>
          <w:rFonts w:ascii="Times New Roman" w:hAnsi="Times New Roman" w:cs="Times New Roman"/>
          <w:sz w:val="24"/>
          <w:szCs w:val="24"/>
        </w:rPr>
        <w:fldChar w:fldCharType="end"/>
      </w:r>
      <w:r w:rsidR="00AA7045" w:rsidRPr="00837C73">
        <w:rPr>
          <w:rFonts w:ascii="Times New Roman" w:hAnsi="Times New Roman" w:cs="Times New Roman"/>
          <w:sz w:val="24"/>
          <w:szCs w:val="24"/>
        </w:rPr>
        <w:t>.</w:t>
      </w:r>
      <w:r w:rsidR="005A6815" w:rsidRPr="00837C73">
        <w:rPr>
          <w:rFonts w:ascii="Times New Roman" w:hAnsi="Times New Roman" w:cs="Times New Roman"/>
          <w:sz w:val="24"/>
          <w:szCs w:val="24"/>
        </w:rPr>
        <w:t xml:space="preserve"> </w:t>
      </w:r>
      <w:r w:rsidR="00D108F5" w:rsidRPr="00837C73">
        <w:rPr>
          <w:rFonts w:ascii="Times New Roman" w:hAnsi="Times New Roman" w:cs="Times New Roman"/>
          <w:sz w:val="24"/>
          <w:szCs w:val="24"/>
        </w:rPr>
        <w:t xml:space="preserve">RTA offered a </w:t>
      </w:r>
      <w:r w:rsidR="00AC0629">
        <w:rPr>
          <w:rFonts w:ascii="Times New Roman" w:hAnsi="Times New Roman" w:cs="Times New Roman"/>
          <w:sz w:val="24"/>
          <w:szCs w:val="24"/>
        </w:rPr>
        <w:t>nuanced</w:t>
      </w:r>
      <w:r w:rsidR="00961FB5" w:rsidRPr="00837C73">
        <w:rPr>
          <w:rFonts w:ascii="Times New Roman" w:hAnsi="Times New Roman" w:cs="Times New Roman"/>
          <w:sz w:val="24"/>
          <w:szCs w:val="24"/>
        </w:rPr>
        <w:t>,</w:t>
      </w:r>
      <w:r w:rsidR="00D108F5" w:rsidRPr="00837C73">
        <w:rPr>
          <w:rFonts w:ascii="Times New Roman" w:hAnsi="Times New Roman" w:cs="Times New Roman"/>
          <w:sz w:val="24"/>
          <w:szCs w:val="24"/>
        </w:rPr>
        <w:t xml:space="preserve"> </w:t>
      </w:r>
      <w:r w:rsidR="00961FB5" w:rsidRPr="00837C73">
        <w:rPr>
          <w:rFonts w:ascii="Times New Roman" w:hAnsi="Times New Roman" w:cs="Times New Roman"/>
          <w:sz w:val="24"/>
          <w:szCs w:val="24"/>
        </w:rPr>
        <w:t>detailed</w:t>
      </w:r>
      <w:r w:rsidR="00D108F5" w:rsidRPr="00837C73">
        <w:rPr>
          <w:rFonts w:ascii="Times New Roman" w:hAnsi="Times New Roman" w:cs="Times New Roman"/>
          <w:sz w:val="24"/>
          <w:szCs w:val="24"/>
        </w:rPr>
        <w:t xml:space="preserve"> </w:t>
      </w:r>
      <w:r w:rsidR="00150622" w:rsidRPr="00837C73">
        <w:rPr>
          <w:rFonts w:ascii="Times New Roman" w:hAnsi="Times New Roman" w:cs="Times New Roman"/>
          <w:sz w:val="24"/>
          <w:szCs w:val="24"/>
        </w:rPr>
        <w:t>understand</w:t>
      </w:r>
      <w:r w:rsidR="00AC0629">
        <w:rPr>
          <w:rFonts w:ascii="Times New Roman" w:hAnsi="Times New Roman" w:cs="Times New Roman"/>
          <w:sz w:val="24"/>
          <w:szCs w:val="24"/>
        </w:rPr>
        <w:t>ing of</w:t>
      </w:r>
      <w:r w:rsidR="00150622" w:rsidRPr="00837C73">
        <w:rPr>
          <w:rFonts w:ascii="Times New Roman" w:hAnsi="Times New Roman" w:cs="Times New Roman"/>
          <w:sz w:val="24"/>
          <w:szCs w:val="24"/>
        </w:rPr>
        <w:t xml:space="preserve"> </w:t>
      </w:r>
      <w:r w:rsidR="00370541" w:rsidRPr="00837C73">
        <w:rPr>
          <w:rFonts w:ascii="Times New Roman" w:hAnsi="Times New Roman" w:cs="Times New Roman"/>
          <w:sz w:val="24"/>
          <w:szCs w:val="24"/>
        </w:rPr>
        <w:t xml:space="preserve">the </w:t>
      </w:r>
      <w:r w:rsidR="00AC0629">
        <w:rPr>
          <w:rFonts w:ascii="Times New Roman" w:hAnsi="Times New Roman" w:cs="Times New Roman"/>
          <w:sz w:val="24"/>
          <w:szCs w:val="24"/>
        </w:rPr>
        <w:t xml:space="preserve">implementation </w:t>
      </w:r>
      <w:r w:rsidR="00370541" w:rsidRPr="00837C73">
        <w:rPr>
          <w:rFonts w:ascii="Times New Roman" w:hAnsi="Times New Roman" w:cs="Times New Roman"/>
          <w:sz w:val="24"/>
          <w:szCs w:val="24"/>
        </w:rPr>
        <w:t>barriers and facilitators</w:t>
      </w:r>
      <w:r w:rsidR="00AC0629">
        <w:rPr>
          <w:rFonts w:ascii="Times New Roman" w:hAnsi="Times New Roman" w:cs="Times New Roman"/>
          <w:sz w:val="24"/>
          <w:szCs w:val="24"/>
        </w:rPr>
        <w:t>,</w:t>
      </w:r>
      <w:r w:rsidR="00AC0629">
        <w:rPr>
          <w:rFonts w:ascii="Times New Roman" w:hAnsi="Times New Roman" w:cs="Times New Roman"/>
          <w:color w:val="000000"/>
          <w:sz w:val="24"/>
          <w:szCs w:val="24"/>
        </w:rPr>
        <w:t xml:space="preserve"> capturing </w:t>
      </w:r>
      <w:r w:rsidR="00A05EEE">
        <w:rPr>
          <w:rFonts w:ascii="Times New Roman" w:hAnsi="Times New Roman" w:cs="Times New Roman"/>
          <w:color w:val="000000"/>
          <w:sz w:val="24"/>
          <w:szCs w:val="24"/>
        </w:rPr>
        <w:t>older adults</w:t>
      </w:r>
      <w:r w:rsidR="00CD036E">
        <w:rPr>
          <w:rFonts w:ascii="Times New Roman" w:hAnsi="Times New Roman" w:cs="Times New Roman"/>
          <w:color w:val="000000"/>
          <w:sz w:val="24"/>
          <w:szCs w:val="24"/>
        </w:rPr>
        <w:t>’</w:t>
      </w:r>
      <w:r w:rsidR="00A05EEE">
        <w:rPr>
          <w:rFonts w:ascii="Times New Roman" w:hAnsi="Times New Roman" w:cs="Times New Roman"/>
          <w:color w:val="000000"/>
          <w:sz w:val="24"/>
          <w:szCs w:val="24"/>
        </w:rPr>
        <w:t xml:space="preserve"> complex meanings assigned to </w:t>
      </w:r>
      <w:r w:rsidR="00E13307">
        <w:rPr>
          <w:rFonts w:ascii="Times New Roman" w:hAnsi="Times New Roman" w:cs="Times New Roman"/>
          <w:color w:val="000000"/>
          <w:sz w:val="24"/>
          <w:szCs w:val="24"/>
        </w:rPr>
        <w:t xml:space="preserve">their </w:t>
      </w:r>
      <w:r w:rsidR="00A05EEE">
        <w:rPr>
          <w:rFonts w:ascii="Times New Roman" w:hAnsi="Times New Roman" w:cs="Times New Roman"/>
          <w:color w:val="000000"/>
          <w:sz w:val="24"/>
          <w:szCs w:val="24"/>
        </w:rPr>
        <w:t xml:space="preserve">health and recovery after a hospital stay, and </w:t>
      </w:r>
      <w:r w:rsidR="00564CAC">
        <w:rPr>
          <w:rFonts w:ascii="Times New Roman" w:hAnsi="Times New Roman" w:cs="Times New Roman"/>
          <w:color w:val="000000"/>
          <w:sz w:val="24"/>
          <w:szCs w:val="24"/>
        </w:rPr>
        <w:t>the multicomponent intervention</w:t>
      </w:r>
      <w:r w:rsidR="00D108F5">
        <w:rPr>
          <w:rFonts w:ascii="Times New Roman" w:hAnsi="Times New Roman" w:cs="Times New Roman"/>
          <w:color w:val="000000"/>
          <w:sz w:val="24"/>
          <w:szCs w:val="24"/>
        </w:rPr>
        <w:t xml:space="preserve"> supported by volunteers</w:t>
      </w:r>
      <w:r w:rsidR="00961FB5">
        <w:rPr>
          <w:rFonts w:ascii="Times New Roman" w:hAnsi="Times New Roman" w:cs="Times New Roman"/>
          <w:color w:val="000000"/>
          <w:sz w:val="24"/>
          <w:szCs w:val="24"/>
        </w:rPr>
        <w:t>.</w:t>
      </w:r>
      <w:r w:rsidR="001B7BEF">
        <w:rPr>
          <w:rFonts w:ascii="Times New Roman" w:hAnsi="Times New Roman" w:cs="Times New Roman"/>
          <w:color w:val="000000"/>
          <w:sz w:val="24"/>
          <w:szCs w:val="24"/>
        </w:rPr>
        <w:t xml:space="preserve"> </w:t>
      </w:r>
      <w:r w:rsidR="002B5EB6">
        <w:rPr>
          <w:rFonts w:ascii="Times New Roman" w:hAnsi="Times New Roman" w:cs="Times New Roman"/>
          <w:color w:val="000000"/>
          <w:sz w:val="24"/>
          <w:szCs w:val="24"/>
        </w:rPr>
        <w:t>RTA was performed by SJM</w:t>
      </w:r>
      <w:r w:rsidR="00341807">
        <w:rPr>
          <w:rFonts w:ascii="Times New Roman" w:hAnsi="Times New Roman" w:cs="Times New Roman"/>
          <w:color w:val="000000"/>
          <w:sz w:val="24"/>
          <w:szCs w:val="24"/>
        </w:rPr>
        <w:t>, who</w:t>
      </w:r>
      <w:r w:rsidR="00830630">
        <w:rPr>
          <w:rFonts w:ascii="Times New Roman" w:hAnsi="Times New Roman" w:cs="Times New Roman"/>
          <w:color w:val="000000"/>
          <w:sz w:val="24"/>
          <w:szCs w:val="24"/>
        </w:rPr>
        <w:t xml:space="preserve"> </w:t>
      </w:r>
      <w:r w:rsidR="00C05741">
        <w:rPr>
          <w:rFonts w:ascii="Times New Roman" w:hAnsi="Times New Roman" w:cs="Times New Roman"/>
          <w:color w:val="000000"/>
          <w:sz w:val="24"/>
          <w:szCs w:val="24"/>
        </w:rPr>
        <w:t xml:space="preserve">is a </w:t>
      </w:r>
      <w:r w:rsidR="00657DB6">
        <w:rPr>
          <w:rFonts w:ascii="Times New Roman" w:hAnsi="Times New Roman" w:cs="Times New Roman"/>
          <w:color w:val="000000"/>
          <w:sz w:val="24"/>
          <w:szCs w:val="24"/>
        </w:rPr>
        <w:t>w</w:t>
      </w:r>
      <w:r w:rsidR="00D7522D">
        <w:rPr>
          <w:rFonts w:ascii="Times New Roman" w:hAnsi="Times New Roman" w:cs="Times New Roman"/>
          <w:color w:val="000000"/>
          <w:sz w:val="24"/>
          <w:szCs w:val="24"/>
        </w:rPr>
        <w:t xml:space="preserve">hite British female </w:t>
      </w:r>
      <w:r w:rsidR="00C05741">
        <w:rPr>
          <w:rFonts w:ascii="Times New Roman" w:hAnsi="Times New Roman" w:cs="Times New Roman"/>
          <w:color w:val="000000"/>
          <w:sz w:val="24"/>
          <w:szCs w:val="24"/>
        </w:rPr>
        <w:t>research</w:t>
      </w:r>
      <w:r w:rsidR="00752569">
        <w:rPr>
          <w:rFonts w:ascii="Times New Roman" w:hAnsi="Times New Roman" w:cs="Times New Roman"/>
          <w:color w:val="000000"/>
          <w:sz w:val="24"/>
          <w:szCs w:val="24"/>
        </w:rPr>
        <w:t>er</w:t>
      </w:r>
      <w:r w:rsidR="00C05741">
        <w:rPr>
          <w:rFonts w:ascii="Times New Roman" w:hAnsi="Times New Roman" w:cs="Times New Roman"/>
          <w:color w:val="000000"/>
          <w:sz w:val="24"/>
          <w:szCs w:val="24"/>
        </w:rPr>
        <w:t xml:space="preserve"> with a background working as a</w:t>
      </w:r>
      <w:r w:rsidR="007A70F1">
        <w:rPr>
          <w:rFonts w:ascii="Times New Roman" w:hAnsi="Times New Roman" w:cs="Times New Roman"/>
          <w:color w:val="000000"/>
          <w:sz w:val="24"/>
          <w:szCs w:val="24"/>
        </w:rPr>
        <w:t>n</w:t>
      </w:r>
      <w:r w:rsidR="00C05741">
        <w:rPr>
          <w:rFonts w:ascii="Times New Roman" w:hAnsi="Times New Roman" w:cs="Times New Roman"/>
          <w:color w:val="000000"/>
          <w:sz w:val="24"/>
          <w:szCs w:val="24"/>
        </w:rPr>
        <w:t xml:space="preserve"> exercise instructor</w:t>
      </w:r>
      <w:r w:rsidR="00D7522D">
        <w:rPr>
          <w:rFonts w:ascii="Times New Roman" w:hAnsi="Times New Roman" w:cs="Times New Roman"/>
          <w:color w:val="000000"/>
          <w:sz w:val="24"/>
          <w:szCs w:val="24"/>
        </w:rPr>
        <w:t>.</w:t>
      </w:r>
      <w:r w:rsidR="00341807">
        <w:rPr>
          <w:rFonts w:ascii="Times New Roman" w:hAnsi="Times New Roman" w:cs="Times New Roman"/>
          <w:color w:val="000000"/>
          <w:sz w:val="24"/>
          <w:szCs w:val="24"/>
        </w:rPr>
        <w:t xml:space="preserve"> </w:t>
      </w:r>
      <w:r w:rsidR="002461B4">
        <w:rPr>
          <w:rFonts w:ascii="Times New Roman" w:hAnsi="Times New Roman" w:cs="Times New Roman"/>
          <w:color w:val="000000"/>
          <w:sz w:val="24"/>
          <w:szCs w:val="24"/>
        </w:rPr>
        <w:t>Initially</w:t>
      </w:r>
      <w:r w:rsidR="00341807">
        <w:rPr>
          <w:rFonts w:ascii="Times New Roman" w:hAnsi="Times New Roman" w:cs="Times New Roman"/>
          <w:color w:val="000000"/>
          <w:sz w:val="24"/>
          <w:szCs w:val="24"/>
        </w:rPr>
        <w:t xml:space="preserve"> SJM</w:t>
      </w:r>
      <w:r w:rsidR="002B5EB6">
        <w:rPr>
          <w:rFonts w:ascii="Times New Roman" w:hAnsi="Times New Roman" w:cs="Times New Roman"/>
          <w:color w:val="000000"/>
          <w:sz w:val="24"/>
          <w:szCs w:val="24"/>
        </w:rPr>
        <w:t xml:space="preserve"> aimed </w:t>
      </w:r>
      <w:r w:rsidR="00341807">
        <w:rPr>
          <w:rFonts w:ascii="Times New Roman" w:hAnsi="Times New Roman" w:cs="Times New Roman"/>
          <w:color w:val="000000"/>
          <w:sz w:val="24"/>
          <w:szCs w:val="24"/>
        </w:rPr>
        <w:t>to analyse the data deductively</w:t>
      </w:r>
      <w:r w:rsidR="007C4127">
        <w:rPr>
          <w:rFonts w:ascii="Times New Roman" w:hAnsi="Times New Roman" w:cs="Times New Roman"/>
          <w:color w:val="000000"/>
          <w:sz w:val="24"/>
          <w:szCs w:val="24"/>
        </w:rPr>
        <w:t xml:space="preserve"> using concepts and categories generated by </w:t>
      </w:r>
      <w:r w:rsidR="005D16F4">
        <w:rPr>
          <w:rFonts w:ascii="Times New Roman" w:hAnsi="Times New Roman" w:cs="Times New Roman"/>
          <w:color w:val="000000"/>
          <w:sz w:val="24"/>
          <w:szCs w:val="24"/>
        </w:rPr>
        <w:t xml:space="preserve">NPT </w:t>
      </w:r>
      <w:r w:rsidR="00EC684C">
        <w:rPr>
          <w:rFonts w:ascii="Times New Roman" w:hAnsi="Times New Roman" w:cs="Times New Roman"/>
          <w:color w:val="000000"/>
          <w:sz w:val="24"/>
          <w:szCs w:val="24"/>
        </w:rPr>
        <w:fldChar w:fldCharType="begin">
          <w:fldData xml:space="preserve">PEVuZE5vdGU+PENpdGU+PEF1dGhvcj5NYXk8L0F1dGhvcj48WWVhcj4yMDIyPC9ZZWFyPjxSZWNO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</w:fldData>
        </w:fldChar>
      </w:r>
      <w:r w:rsidR="00694093">
        <w:rPr>
          <w:rFonts w:ascii="Times New Roman" w:hAnsi="Times New Roman" w:cs="Times New Roman"/>
          <w:color w:val="000000"/>
          <w:sz w:val="24"/>
          <w:szCs w:val="24"/>
        </w:rPr>
        <w:instrText xml:space="preserve"> ADDIN EN.CITE </w:instrText>
      </w:r>
      <w:r w:rsidR="00694093">
        <w:rPr>
          <w:rFonts w:ascii="Times New Roman" w:hAnsi="Times New Roman" w:cs="Times New Roman"/>
          <w:color w:val="000000"/>
          <w:sz w:val="24"/>
          <w:szCs w:val="24"/>
        </w:rPr>
        <w:fldChar w:fldCharType="begin">
          <w:fldData xml:space="preserve">PEVuZE5vdGU+PENpdGU+PEF1dGhvcj5NYXk8L0F1dGhvcj48WWVhcj4yMDIyPC9ZZWFyPjxSZWNO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</w:fldData>
        </w:fldChar>
      </w:r>
      <w:r w:rsidR="00694093">
        <w:rPr>
          <w:rFonts w:ascii="Times New Roman" w:hAnsi="Times New Roman" w:cs="Times New Roman"/>
          <w:color w:val="000000"/>
          <w:sz w:val="24"/>
          <w:szCs w:val="24"/>
        </w:rPr>
        <w:instrText xml:space="preserve"> ADDIN EN.CITE.DATA </w:instrText>
      </w:r>
      <w:r w:rsidR="00694093">
        <w:rPr>
          <w:rFonts w:ascii="Times New Roman" w:hAnsi="Times New Roman" w:cs="Times New Roman"/>
          <w:color w:val="000000"/>
          <w:sz w:val="24"/>
          <w:szCs w:val="24"/>
        </w:rPr>
      </w:r>
      <w:r w:rsidR="00694093">
        <w:rPr>
          <w:rFonts w:ascii="Times New Roman" w:hAnsi="Times New Roman" w:cs="Times New Roman"/>
          <w:color w:val="000000"/>
          <w:sz w:val="24"/>
          <w:szCs w:val="24"/>
        </w:rPr>
        <w:fldChar w:fldCharType="end"/>
      </w:r>
      <w:r w:rsidR="00EC684C">
        <w:rPr>
          <w:rFonts w:ascii="Times New Roman" w:hAnsi="Times New Roman" w:cs="Times New Roman"/>
          <w:color w:val="000000"/>
          <w:sz w:val="24"/>
          <w:szCs w:val="24"/>
        </w:rPr>
      </w:r>
      <w:r w:rsidR="00EC684C">
        <w:rPr>
          <w:rFonts w:ascii="Times New Roman" w:hAnsi="Times New Roman" w:cs="Times New Roman"/>
          <w:color w:val="000000"/>
          <w:sz w:val="24"/>
          <w:szCs w:val="24"/>
        </w:rPr>
        <w:fldChar w:fldCharType="separate"/>
      </w:r>
      <w:r w:rsidR="00694093">
        <w:rPr>
          <w:rFonts w:ascii="Times New Roman" w:hAnsi="Times New Roman" w:cs="Times New Roman"/>
          <w:noProof/>
          <w:color w:val="000000"/>
          <w:sz w:val="24"/>
          <w:szCs w:val="24"/>
        </w:rPr>
        <w:t>[36]</w:t>
      </w:r>
      <w:r w:rsidR="00EC684C">
        <w:rPr>
          <w:rFonts w:ascii="Times New Roman" w:hAnsi="Times New Roman" w:cs="Times New Roman"/>
          <w:color w:val="000000"/>
          <w:sz w:val="24"/>
          <w:szCs w:val="24"/>
        </w:rPr>
        <w:fldChar w:fldCharType="end"/>
      </w:r>
      <w:r w:rsidR="00E76489">
        <w:rPr>
          <w:rFonts w:ascii="Times New Roman" w:hAnsi="Times New Roman" w:cs="Times New Roman"/>
          <w:color w:val="000000"/>
          <w:sz w:val="24"/>
          <w:szCs w:val="24"/>
        </w:rPr>
        <w:t>. However,</w:t>
      </w:r>
      <w:r w:rsidR="002461B4">
        <w:rPr>
          <w:rFonts w:ascii="Times New Roman" w:hAnsi="Times New Roman" w:cs="Times New Roman"/>
          <w:color w:val="000000"/>
          <w:sz w:val="24"/>
          <w:szCs w:val="24"/>
        </w:rPr>
        <w:t xml:space="preserve"> </w:t>
      </w:r>
      <w:r w:rsidR="00E76489">
        <w:rPr>
          <w:rFonts w:ascii="Times New Roman" w:hAnsi="Times New Roman" w:cs="Times New Roman"/>
          <w:color w:val="000000"/>
          <w:sz w:val="24"/>
          <w:szCs w:val="24"/>
        </w:rPr>
        <w:t>t</w:t>
      </w:r>
      <w:r w:rsidR="002F0E3C">
        <w:rPr>
          <w:rFonts w:ascii="Times New Roman" w:hAnsi="Times New Roman" w:cs="Times New Roman"/>
          <w:color w:val="000000"/>
          <w:sz w:val="24"/>
          <w:szCs w:val="24"/>
        </w:rPr>
        <w:t xml:space="preserve">he familiarisation process </w:t>
      </w:r>
      <w:r w:rsidR="00B87E96">
        <w:rPr>
          <w:rFonts w:ascii="Times New Roman" w:hAnsi="Times New Roman" w:cs="Times New Roman"/>
          <w:color w:val="000000"/>
          <w:sz w:val="24"/>
          <w:szCs w:val="24"/>
        </w:rPr>
        <w:t xml:space="preserve">revealed complex meanings </w:t>
      </w:r>
      <w:r w:rsidR="0040035B">
        <w:rPr>
          <w:rFonts w:ascii="Times New Roman" w:hAnsi="Times New Roman" w:cs="Times New Roman"/>
          <w:color w:val="000000"/>
          <w:sz w:val="24"/>
          <w:szCs w:val="24"/>
        </w:rPr>
        <w:t xml:space="preserve">and narratives </w:t>
      </w:r>
      <w:r w:rsidR="00F347E7">
        <w:rPr>
          <w:rFonts w:ascii="Times New Roman" w:hAnsi="Times New Roman" w:cs="Times New Roman"/>
          <w:color w:val="000000"/>
          <w:sz w:val="24"/>
          <w:szCs w:val="24"/>
        </w:rPr>
        <w:t xml:space="preserve">beyond </w:t>
      </w:r>
      <w:r w:rsidR="000D20BC">
        <w:rPr>
          <w:rFonts w:ascii="Times New Roman" w:hAnsi="Times New Roman" w:cs="Times New Roman"/>
          <w:color w:val="000000"/>
          <w:sz w:val="24"/>
          <w:szCs w:val="24"/>
        </w:rPr>
        <w:t>purely using</w:t>
      </w:r>
      <w:r w:rsidR="00E76489">
        <w:rPr>
          <w:rFonts w:ascii="Times New Roman" w:hAnsi="Times New Roman" w:cs="Times New Roman"/>
          <w:color w:val="000000"/>
          <w:sz w:val="24"/>
          <w:szCs w:val="24"/>
        </w:rPr>
        <w:t xml:space="preserve"> NPT</w:t>
      </w:r>
      <w:r w:rsidR="000D20BC">
        <w:rPr>
          <w:rFonts w:ascii="Times New Roman" w:hAnsi="Times New Roman" w:cs="Times New Roman"/>
          <w:color w:val="000000"/>
          <w:sz w:val="24"/>
          <w:szCs w:val="24"/>
        </w:rPr>
        <w:t xml:space="preserve"> in a deductive way. Therefore</w:t>
      </w:r>
      <w:r w:rsidR="0040035B">
        <w:rPr>
          <w:rFonts w:ascii="Times New Roman" w:hAnsi="Times New Roman" w:cs="Times New Roman"/>
          <w:color w:val="000000"/>
          <w:sz w:val="24"/>
          <w:szCs w:val="24"/>
        </w:rPr>
        <w:t xml:space="preserve">, to </w:t>
      </w:r>
      <w:r w:rsidR="0003776A">
        <w:rPr>
          <w:rFonts w:ascii="Times New Roman" w:hAnsi="Times New Roman" w:cs="Times New Roman"/>
          <w:color w:val="000000"/>
          <w:sz w:val="24"/>
          <w:szCs w:val="24"/>
        </w:rPr>
        <w:t xml:space="preserve">situate the analysis close to participants’ lived experiences SJM inductively coded </w:t>
      </w:r>
      <w:r w:rsidR="009A2C72">
        <w:rPr>
          <w:rFonts w:ascii="Times New Roman" w:hAnsi="Times New Roman" w:cs="Times New Roman"/>
          <w:color w:val="000000"/>
          <w:sz w:val="24"/>
          <w:szCs w:val="24"/>
        </w:rPr>
        <w:t>the data</w:t>
      </w:r>
      <w:r w:rsidR="00E725A5">
        <w:rPr>
          <w:rFonts w:ascii="Times New Roman" w:hAnsi="Times New Roman" w:cs="Times New Roman"/>
          <w:color w:val="000000"/>
          <w:sz w:val="24"/>
          <w:szCs w:val="24"/>
        </w:rPr>
        <w:t>, captur</w:t>
      </w:r>
      <w:r w:rsidR="002D6CA7">
        <w:rPr>
          <w:rFonts w:ascii="Times New Roman" w:hAnsi="Times New Roman" w:cs="Times New Roman"/>
          <w:color w:val="000000"/>
          <w:sz w:val="24"/>
          <w:szCs w:val="24"/>
        </w:rPr>
        <w:t>ing</w:t>
      </w:r>
      <w:r w:rsidR="00E725A5">
        <w:rPr>
          <w:rFonts w:ascii="Times New Roman" w:hAnsi="Times New Roman" w:cs="Times New Roman"/>
          <w:color w:val="000000"/>
          <w:sz w:val="24"/>
          <w:szCs w:val="24"/>
        </w:rPr>
        <w:t xml:space="preserve"> both semantic and latent meanings behind </w:t>
      </w:r>
      <w:r w:rsidR="001B4D27">
        <w:rPr>
          <w:rFonts w:ascii="Times New Roman" w:hAnsi="Times New Roman" w:cs="Times New Roman"/>
          <w:color w:val="000000"/>
          <w:sz w:val="24"/>
          <w:szCs w:val="24"/>
        </w:rPr>
        <w:t>the data</w:t>
      </w:r>
      <w:r w:rsidR="000D20BC">
        <w:rPr>
          <w:rFonts w:ascii="Times New Roman" w:hAnsi="Times New Roman" w:cs="Times New Roman"/>
          <w:color w:val="000000"/>
          <w:sz w:val="24"/>
          <w:szCs w:val="24"/>
        </w:rPr>
        <w:t>, and then used</w:t>
      </w:r>
      <w:r w:rsidR="00A57942">
        <w:rPr>
          <w:rFonts w:ascii="Times New Roman" w:hAnsi="Times New Roman" w:cs="Times New Roman"/>
          <w:color w:val="000000"/>
          <w:sz w:val="24"/>
          <w:szCs w:val="24"/>
        </w:rPr>
        <w:t xml:space="preserve"> NPT to facilitate </w:t>
      </w:r>
      <w:r w:rsidR="007C2FF1">
        <w:rPr>
          <w:rFonts w:ascii="Times New Roman" w:hAnsi="Times New Roman" w:cs="Times New Roman"/>
          <w:color w:val="000000"/>
          <w:sz w:val="24"/>
          <w:szCs w:val="24"/>
        </w:rPr>
        <w:t>understanding of these meanings within an implementation framework.</w:t>
      </w:r>
      <w:r w:rsidR="00DC7827">
        <w:rPr>
          <w:rFonts w:ascii="Times New Roman" w:hAnsi="Times New Roman" w:cs="Times New Roman"/>
          <w:color w:val="000000"/>
          <w:sz w:val="24"/>
          <w:szCs w:val="24"/>
        </w:rPr>
        <w:t xml:space="preserve"> </w:t>
      </w:r>
      <w:r w:rsidR="00F77EFC">
        <w:rPr>
          <w:rFonts w:ascii="Times New Roman" w:hAnsi="Times New Roman" w:cs="Times New Roman"/>
          <w:color w:val="000000"/>
          <w:sz w:val="24"/>
          <w:szCs w:val="24"/>
        </w:rPr>
        <w:t xml:space="preserve">From a </w:t>
      </w:r>
      <w:r w:rsidR="00D76F6C">
        <w:rPr>
          <w:rFonts w:ascii="Times New Roman" w:hAnsi="Times New Roman" w:cs="Times New Roman"/>
          <w:color w:val="000000"/>
          <w:sz w:val="24"/>
          <w:szCs w:val="24"/>
        </w:rPr>
        <w:t>relativist (</w:t>
      </w:r>
      <w:r w:rsidR="0085430C">
        <w:rPr>
          <w:rFonts w:ascii="Times New Roman" w:hAnsi="Times New Roman" w:cs="Times New Roman"/>
          <w:color w:val="000000"/>
          <w:sz w:val="24"/>
          <w:szCs w:val="24"/>
        </w:rPr>
        <w:t xml:space="preserve">i.e., knowledge is relative to differences in perception) </w:t>
      </w:r>
      <w:r w:rsidR="00D76F6C">
        <w:rPr>
          <w:rFonts w:ascii="Times New Roman" w:hAnsi="Times New Roman" w:cs="Times New Roman"/>
          <w:color w:val="000000"/>
          <w:sz w:val="24"/>
          <w:szCs w:val="24"/>
        </w:rPr>
        <w:t>and constructivist</w:t>
      </w:r>
      <w:r w:rsidR="0085430C">
        <w:rPr>
          <w:rFonts w:ascii="Times New Roman" w:hAnsi="Times New Roman" w:cs="Times New Roman"/>
          <w:color w:val="000000"/>
          <w:sz w:val="24"/>
          <w:szCs w:val="24"/>
        </w:rPr>
        <w:t xml:space="preserve"> (i.e., </w:t>
      </w:r>
      <w:r w:rsidR="00330426">
        <w:rPr>
          <w:rFonts w:ascii="Times New Roman" w:hAnsi="Times New Roman" w:cs="Times New Roman"/>
          <w:color w:val="000000"/>
          <w:sz w:val="24"/>
          <w:szCs w:val="24"/>
        </w:rPr>
        <w:t xml:space="preserve">knowledge is </w:t>
      </w:r>
      <w:r w:rsidR="00330426">
        <w:rPr>
          <w:rFonts w:ascii="Times New Roman" w:hAnsi="Times New Roman" w:cs="Times New Roman"/>
          <w:color w:val="000000"/>
          <w:sz w:val="24"/>
          <w:szCs w:val="24"/>
        </w:rPr>
        <w:lastRenderedPageBreak/>
        <w:t>constructed and subjective)</w:t>
      </w:r>
      <w:r w:rsidR="00F77EFC">
        <w:rPr>
          <w:rFonts w:ascii="Times New Roman" w:hAnsi="Times New Roman" w:cs="Times New Roman"/>
          <w:color w:val="000000"/>
          <w:sz w:val="24"/>
          <w:szCs w:val="24"/>
        </w:rPr>
        <w:t xml:space="preserve"> position SJM coded and grouped the data into themes working </w:t>
      </w:r>
      <w:r w:rsidR="00472A98">
        <w:rPr>
          <w:rFonts w:ascii="Times New Roman" w:hAnsi="Times New Roman" w:cs="Times New Roman"/>
          <w:color w:val="000000"/>
          <w:sz w:val="24"/>
          <w:szCs w:val="24"/>
        </w:rPr>
        <w:t xml:space="preserve">in an iterative way through the </w:t>
      </w:r>
      <w:r w:rsidR="00F14C4F">
        <w:rPr>
          <w:rFonts w:ascii="Times New Roman" w:hAnsi="Times New Roman" w:cs="Times New Roman"/>
          <w:color w:val="000000"/>
          <w:sz w:val="24"/>
          <w:szCs w:val="24"/>
        </w:rPr>
        <w:t xml:space="preserve">six phases of RTA, described </w:t>
      </w:r>
      <w:r w:rsidR="0000282B">
        <w:rPr>
          <w:rFonts w:ascii="Times New Roman" w:hAnsi="Times New Roman" w:cs="Times New Roman"/>
          <w:color w:val="000000"/>
          <w:sz w:val="24"/>
          <w:szCs w:val="24"/>
        </w:rPr>
        <w:t xml:space="preserve">in detail </w:t>
      </w:r>
      <w:r w:rsidR="00F14C4F">
        <w:rPr>
          <w:rFonts w:ascii="Times New Roman" w:hAnsi="Times New Roman" w:cs="Times New Roman"/>
          <w:color w:val="000000"/>
          <w:sz w:val="24"/>
          <w:szCs w:val="24"/>
        </w:rPr>
        <w:t>elsewhere</w:t>
      </w:r>
      <w:r w:rsidR="004F27D3">
        <w:rPr>
          <w:rFonts w:ascii="Times New Roman" w:hAnsi="Times New Roman" w:cs="Times New Roman"/>
          <w:color w:val="000000"/>
          <w:sz w:val="24"/>
          <w:szCs w:val="24"/>
        </w:rPr>
        <w:t xml:space="preserve"> </w:t>
      </w:r>
      <w:r w:rsidR="00017F18" w:rsidRPr="00837C73">
        <w:rPr>
          <w:rFonts w:ascii="Times New Roman" w:hAnsi="Times New Roman" w:cs="Times New Roman"/>
          <w:sz w:val="24"/>
          <w:szCs w:val="24"/>
        </w:rPr>
        <w:fldChar w:fldCharType="begin"/>
      </w:r>
      <w:r w:rsidR="00694093">
        <w:rPr>
          <w:rFonts w:ascii="Times New Roman" w:hAnsi="Times New Roman" w:cs="Times New Roman"/>
          <w:sz w:val="24"/>
          <w:szCs w:val="24"/>
        </w:rPr>
        <w:instrText xml:space="preserve"> ADDIN EN.CITE &lt;EndNote&gt;&lt;Cite&gt;&lt;Author&gt;Clarke&lt;/Author&gt;&lt;Year&gt;2022&lt;/Year&gt;&lt;RecNum&gt;169&lt;/RecNum&gt;&lt;DisplayText&gt;[46]&lt;/DisplayText&gt;&lt;record&gt;&lt;rec-number&gt;169&lt;/rec-number&gt;&lt;foreign-keys&gt;&lt;key app="EN" db-id="vr0ddpxxn9fxsmea9ph5vrpca2xwwvrdfxrx" timestamp="1726054607"&gt;169&lt;/key&gt;&lt;/foreign-keys&gt;&lt;ref-type name="Book"&gt;6&lt;/ref-type&gt;&lt;contributors&gt;&lt;authors&gt;&lt;author&gt;V. Braun &amp;amp; V. Clarke&lt;/author&gt;&lt;/authors&gt;&lt;/contributors&gt;&lt;titles&gt;&lt;title&gt;Thematic analysis: A practical guide&lt;/title&gt;&lt;/titles&gt;&lt;dates&gt;&lt;year&gt;2022&lt;/year&gt;&lt;/dates&gt;&lt;pub-location&gt;London, UK&lt;/pub-location&gt;&lt;publisher&gt;Sage&lt;/publisher&gt;&lt;urls&gt;&lt;/urls&gt;&lt;/record&gt;&lt;/Cite&gt;&lt;/EndNote&gt;</w:instrText>
      </w:r>
      <w:r w:rsidR="00017F18" w:rsidRPr="00837C73">
        <w:rPr>
          <w:rFonts w:ascii="Times New Roman" w:hAnsi="Times New Roman" w:cs="Times New Roman"/>
          <w:sz w:val="24"/>
          <w:szCs w:val="24"/>
        </w:rPr>
        <w:fldChar w:fldCharType="separate"/>
      </w:r>
      <w:r w:rsidR="00694093">
        <w:rPr>
          <w:rFonts w:ascii="Times New Roman" w:hAnsi="Times New Roman" w:cs="Times New Roman"/>
          <w:noProof/>
          <w:sz w:val="24"/>
          <w:szCs w:val="24"/>
        </w:rPr>
        <w:t>[46]</w:t>
      </w:r>
      <w:r w:rsidR="00017F18" w:rsidRPr="00837C73">
        <w:rPr>
          <w:rFonts w:ascii="Times New Roman" w:hAnsi="Times New Roman" w:cs="Times New Roman"/>
          <w:sz w:val="24"/>
          <w:szCs w:val="24"/>
        </w:rPr>
        <w:fldChar w:fldCharType="end"/>
      </w:r>
      <w:r w:rsidR="005541C3">
        <w:rPr>
          <w:rFonts w:ascii="Times New Roman" w:hAnsi="Times New Roman" w:cs="Times New Roman"/>
          <w:color w:val="000000"/>
          <w:sz w:val="24"/>
          <w:szCs w:val="24"/>
        </w:rPr>
        <w:t>.</w:t>
      </w:r>
      <w:r w:rsidR="006505C3">
        <w:rPr>
          <w:rFonts w:ascii="Times New Roman" w:hAnsi="Times New Roman" w:cs="Times New Roman"/>
          <w:color w:val="000000"/>
          <w:sz w:val="24"/>
          <w:szCs w:val="24"/>
        </w:rPr>
        <w:t xml:space="preserve"> </w:t>
      </w:r>
      <w:r w:rsidR="00F11FA0" w:rsidRPr="00AA7045">
        <w:rPr>
          <w:rFonts w:ascii="Times New Roman" w:hAnsi="Times New Roman" w:cs="Times New Roman"/>
          <w:color w:val="000000"/>
          <w:sz w:val="24"/>
          <w:szCs w:val="24"/>
        </w:rPr>
        <w:t>NVivo software (V.12)</w:t>
      </w:r>
      <w:r w:rsidR="00F11FA0">
        <w:rPr>
          <w:rFonts w:ascii="Times New Roman" w:hAnsi="Times New Roman" w:cs="Times New Roman"/>
          <w:color w:val="000000"/>
          <w:sz w:val="24"/>
          <w:szCs w:val="24"/>
        </w:rPr>
        <w:t xml:space="preserve"> was used to </w:t>
      </w:r>
      <w:r w:rsidR="00F325C2">
        <w:rPr>
          <w:rFonts w:ascii="Times New Roman" w:hAnsi="Times New Roman" w:cs="Times New Roman"/>
          <w:color w:val="000000"/>
          <w:sz w:val="24"/>
          <w:szCs w:val="24"/>
        </w:rPr>
        <w:t>organise the data during RTA.</w:t>
      </w:r>
    </w:p>
    <w:p w14:paraId="5854648C" w14:textId="3B0975DF" w:rsidR="00302286" w:rsidRPr="00593FC6" w:rsidRDefault="007D1F9C" w:rsidP="005A091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2212CA09" w14:textId="5E0747A5" w:rsidR="00843899" w:rsidRPr="00C24C6C" w:rsidRDefault="007D1F9C" w:rsidP="005A0919">
      <w:pPr>
        <w:spacing w:after="0" w:line="480" w:lineRule="auto"/>
        <w:rPr>
          <w:rFonts w:ascii="Times New Roman" w:hAnsi="Times New Roman" w:cs="Times New Roman"/>
          <w:i/>
          <w:iCs/>
          <w:sz w:val="24"/>
          <w:szCs w:val="24"/>
        </w:rPr>
      </w:pPr>
      <w:r w:rsidRPr="00C24C6C">
        <w:rPr>
          <w:rFonts w:ascii="Times New Roman" w:hAnsi="Times New Roman" w:cs="Times New Roman"/>
          <w:i/>
          <w:iCs/>
          <w:sz w:val="24"/>
          <w:szCs w:val="24"/>
        </w:rPr>
        <w:t>Feasibility of delivering the volunteer training programme</w:t>
      </w:r>
    </w:p>
    <w:p w14:paraId="3F40B6ED" w14:textId="24F79E64" w:rsidR="000E77D2" w:rsidRDefault="007D1F9C" w:rsidP="005A091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ve volunteers were recruited and 3 were retained </w:t>
      </w:r>
      <w:r w:rsidR="00D12548">
        <w:rPr>
          <w:rFonts w:ascii="Times New Roman" w:hAnsi="Times New Roman" w:cs="Times New Roman"/>
          <w:sz w:val="24"/>
          <w:szCs w:val="24"/>
        </w:rPr>
        <w:t xml:space="preserve">(60%) </w:t>
      </w:r>
      <w:r>
        <w:rPr>
          <w:rFonts w:ascii="Times New Roman" w:hAnsi="Times New Roman" w:cs="Times New Roman"/>
          <w:sz w:val="24"/>
          <w:szCs w:val="24"/>
        </w:rPr>
        <w:t>at the end of the study</w:t>
      </w:r>
      <w:r w:rsidR="00F114AA">
        <w:rPr>
          <w:rFonts w:ascii="Times New Roman" w:hAnsi="Times New Roman" w:cs="Times New Roman"/>
          <w:sz w:val="24"/>
          <w:szCs w:val="24"/>
        </w:rPr>
        <w:t xml:space="preserve"> (Table 1)</w:t>
      </w:r>
      <w:r w:rsidR="00D12548">
        <w:rPr>
          <w:rFonts w:ascii="Times New Roman" w:hAnsi="Times New Roman" w:cs="Times New Roman"/>
          <w:sz w:val="24"/>
          <w:szCs w:val="24"/>
        </w:rPr>
        <w:t xml:space="preserve">. </w:t>
      </w:r>
      <w:r w:rsidR="0022793A">
        <w:rPr>
          <w:rFonts w:ascii="Times New Roman" w:hAnsi="Times New Roman" w:cs="Times New Roman"/>
          <w:sz w:val="24"/>
          <w:szCs w:val="24"/>
        </w:rPr>
        <w:t xml:space="preserve"> </w:t>
      </w:r>
      <w:r w:rsidR="00C84028">
        <w:rPr>
          <w:rFonts w:ascii="Times New Roman" w:hAnsi="Times New Roman" w:cs="Times New Roman"/>
          <w:sz w:val="24"/>
          <w:szCs w:val="24"/>
        </w:rPr>
        <w:t>Most volunteers did not have previous volunteering experience (</w:t>
      </w:r>
      <w:r w:rsidR="008739E1">
        <w:rPr>
          <w:rFonts w:ascii="Times New Roman" w:hAnsi="Times New Roman" w:cs="Times New Roman"/>
          <w:sz w:val="24"/>
          <w:szCs w:val="24"/>
        </w:rPr>
        <w:t>60</w:t>
      </w:r>
      <w:r w:rsidR="00C84028">
        <w:rPr>
          <w:rFonts w:ascii="Times New Roman" w:hAnsi="Times New Roman" w:cs="Times New Roman"/>
          <w:sz w:val="24"/>
          <w:szCs w:val="24"/>
        </w:rPr>
        <w:t>%)</w:t>
      </w:r>
      <w:r w:rsidR="00611F28">
        <w:rPr>
          <w:rFonts w:ascii="Times New Roman" w:hAnsi="Times New Roman" w:cs="Times New Roman"/>
          <w:sz w:val="24"/>
          <w:szCs w:val="24"/>
        </w:rPr>
        <w:t xml:space="preserve">, </w:t>
      </w:r>
      <w:r w:rsidR="006B3A41">
        <w:rPr>
          <w:rFonts w:ascii="Times New Roman" w:hAnsi="Times New Roman" w:cs="Times New Roman"/>
          <w:sz w:val="24"/>
          <w:szCs w:val="24"/>
        </w:rPr>
        <w:t xml:space="preserve">and </w:t>
      </w:r>
      <w:r w:rsidR="00611F28">
        <w:rPr>
          <w:rFonts w:ascii="Times New Roman" w:hAnsi="Times New Roman" w:cs="Times New Roman"/>
          <w:sz w:val="24"/>
          <w:szCs w:val="24"/>
        </w:rPr>
        <w:t>no experience delivering exercise (</w:t>
      </w:r>
      <w:r w:rsidR="008739E1">
        <w:rPr>
          <w:rFonts w:ascii="Times New Roman" w:hAnsi="Times New Roman" w:cs="Times New Roman"/>
          <w:sz w:val="24"/>
          <w:szCs w:val="24"/>
        </w:rPr>
        <w:t>80</w:t>
      </w:r>
      <w:r w:rsidR="00611F28">
        <w:rPr>
          <w:rFonts w:ascii="Times New Roman" w:hAnsi="Times New Roman" w:cs="Times New Roman"/>
          <w:sz w:val="24"/>
          <w:szCs w:val="24"/>
        </w:rPr>
        <w:t>%), or nutrition support (</w:t>
      </w:r>
      <w:r w:rsidR="0060339B">
        <w:rPr>
          <w:rFonts w:ascii="Times New Roman" w:hAnsi="Times New Roman" w:cs="Times New Roman"/>
          <w:sz w:val="24"/>
          <w:szCs w:val="24"/>
        </w:rPr>
        <w:t>100</w:t>
      </w:r>
      <w:r w:rsidR="00611F28">
        <w:rPr>
          <w:rFonts w:ascii="Times New Roman" w:hAnsi="Times New Roman" w:cs="Times New Roman"/>
          <w:sz w:val="24"/>
          <w:szCs w:val="24"/>
        </w:rPr>
        <w:t>%).</w:t>
      </w:r>
      <w:r w:rsidR="0022793A">
        <w:rPr>
          <w:rFonts w:ascii="Times New Roman" w:hAnsi="Times New Roman" w:cs="Times New Roman"/>
          <w:sz w:val="24"/>
          <w:szCs w:val="24"/>
        </w:rPr>
        <w:t xml:space="preserve"> </w:t>
      </w:r>
      <w:r w:rsidR="00456188">
        <w:rPr>
          <w:rFonts w:ascii="Times New Roman" w:hAnsi="Times New Roman" w:cs="Times New Roman"/>
          <w:sz w:val="24"/>
          <w:szCs w:val="24"/>
        </w:rPr>
        <w:t>Volunteers participated</w:t>
      </w:r>
      <w:r w:rsidR="002D26BC">
        <w:rPr>
          <w:rFonts w:ascii="Times New Roman" w:hAnsi="Times New Roman" w:cs="Times New Roman"/>
          <w:sz w:val="24"/>
          <w:szCs w:val="24"/>
        </w:rPr>
        <w:t xml:space="preserve"> for </w:t>
      </w:r>
      <w:r w:rsidR="00CB0848">
        <w:rPr>
          <w:rFonts w:ascii="Times New Roman" w:hAnsi="Times New Roman" w:cs="Times New Roman"/>
          <w:sz w:val="24"/>
          <w:szCs w:val="24"/>
        </w:rPr>
        <w:t>16</w:t>
      </w:r>
      <w:r w:rsidR="002D26BC">
        <w:rPr>
          <w:rFonts w:ascii="Times New Roman" w:hAnsi="Times New Roman" w:cs="Times New Roman"/>
          <w:sz w:val="24"/>
          <w:szCs w:val="24"/>
        </w:rPr>
        <w:t>-</w:t>
      </w:r>
      <w:r w:rsidR="00CB0848">
        <w:rPr>
          <w:rFonts w:ascii="Times New Roman" w:hAnsi="Times New Roman" w:cs="Times New Roman"/>
          <w:sz w:val="24"/>
          <w:szCs w:val="24"/>
        </w:rPr>
        <w:t>38</w:t>
      </w:r>
      <w:r w:rsidR="002D26BC">
        <w:rPr>
          <w:rFonts w:ascii="Times New Roman" w:hAnsi="Times New Roman" w:cs="Times New Roman"/>
          <w:sz w:val="24"/>
          <w:szCs w:val="24"/>
        </w:rPr>
        <w:t xml:space="preserve"> </w:t>
      </w:r>
      <w:r w:rsidR="00CB0848">
        <w:rPr>
          <w:rFonts w:ascii="Times New Roman" w:hAnsi="Times New Roman" w:cs="Times New Roman"/>
          <w:sz w:val="24"/>
          <w:szCs w:val="24"/>
        </w:rPr>
        <w:t>weeks</w:t>
      </w:r>
      <w:r w:rsidR="002D26BC">
        <w:rPr>
          <w:rFonts w:ascii="Times New Roman" w:hAnsi="Times New Roman" w:cs="Times New Roman"/>
          <w:sz w:val="24"/>
          <w:szCs w:val="24"/>
        </w:rPr>
        <w:t xml:space="preserve"> (</w:t>
      </w:r>
      <w:r w:rsidR="002D26BC" w:rsidRPr="00F12BB5">
        <w:rPr>
          <w:rFonts w:ascii="Times New Roman" w:hAnsi="Times New Roman" w:cs="Times New Roman"/>
          <w:sz w:val="24"/>
          <w:szCs w:val="24"/>
        </w:rPr>
        <w:t>mean</w:t>
      </w:r>
      <w:r w:rsidR="009F3F03" w:rsidRPr="00F12BB5">
        <w:rPr>
          <w:rFonts w:ascii="Times New Roman" w:hAnsi="Times New Roman" w:cs="Times New Roman"/>
          <w:sz w:val="24"/>
          <w:szCs w:val="24"/>
        </w:rPr>
        <w:t xml:space="preserve"> 26.</w:t>
      </w:r>
      <w:r w:rsidR="00F12BB5" w:rsidRPr="00F12BB5">
        <w:rPr>
          <w:rFonts w:ascii="Times New Roman" w:hAnsi="Times New Roman" w:cs="Times New Roman"/>
          <w:sz w:val="24"/>
          <w:szCs w:val="24"/>
        </w:rPr>
        <w:t>20</w:t>
      </w:r>
      <w:r w:rsidR="002D26BC" w:rsidRPr="00F12BB5">
        <w:rPr>
          <w:rFonts w:ascii="Times New Roman" w:hAnsi="Times New Roman" w:cs="Times New Roman"/>
          <w:sz w:val="24"/>
          <w:szCs w:val="24"/>
        </w:rPr>
        <w:t xml:space="preserve"> ±</w:t>
      </w:r>
      <w:r w:rsidR="002D26BC">
        <w:rPr>
          <w:rFonts w:ascii="Times New Roman" w:hAnsi="Times New Roman" w:cs="Times New Roman"/>
          <w:sz w:val="24"/>
          <w:szCs w:val="24"/>
        </w:rPr>
        <w:t xml:space="preserve"> </w:t>
      </w:r>
      <w:r w:rsidR="00F12BB5">
        <w:rPr>
          <w:rFonts w:ascii="Times New Roman" w:hAnsi="Times New Roman" w:cs="Times New Roman"/>
          <w:sz w:val="24"/>
          <w:szCs w:val="24"/>
        </w:rPr>
        <w:t>7.60</w:t>
      </w:r>
      <w:r w:rsidR="002D26BC">
        <w:rPr>
          <w:rFonts w:ascii="Times New Roman" w:hAnsi="Times New Roman" w:cs="Times New Roman"/>
          <w:sz w:val="24"/>
          <w:szCs w:val="24"/>
        </w:rPr>
        <w:t>)</w:t>
      </w:r>
      <w:r w:rsidR="00604C59">
        <w:rPr>
          <w:rFonts w:ascii="Times New Roman" w:hAnsi="Times New Roman" w:cs="Times New Roman"/>
          <w:sz w:val="24"/>
          <w:szCs w:val="24"/>
        </w:rPr>
        <w:t xml:space="preserve">. </w:t>
      </w:r>
      <w:r w:rsidR="0085113C">
        <w:rPr>
          <w:rFonts w:ascii="Times New Roman" w:hAnsi="Times New Roman" w:cs="Times New Roman"/>
          <w:sz w:val="24"/>
          <w:szCs w:val="24"/>
        </w:rPr>
        <w:t xml:space="preserve">Two participants withdrew from volunteering due to college </w:t>
      </w:r>
      <w:r w:rsidR="007E2C9E">
        <w:rPr>
          <w:rFonts w:ascii="Times New Roman" w:hAnsi="Times New Roman" w:cs="Times New Roman"/>
          <w:sz w:val="24"/>
          <w:szCs w:val="24"/>
        </w:rPr>
        <w:t>commitments</w:t>
      </w:r>
      <w:r w:rsidR="00486C36">
        <w:rPr>
          <w:rFonts w:ascii="Times New Roman" w:hAnsi="Times New Roman" w:cs="Times New Roman"/>
          <w:sz w:val="24"/>
          <w:szCs w:val="24"/>
        </w:rPr>
        <w:t>.</w:t>
      </w:r>
    </w:p>
    <w:p w14:paraId="3D2DE53A" w14:textId="22C4D836" w:rsidR="0081206D" w:rsidRDefault="007D1F9C" w:rsidP="00F91EA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w:t>
      </w:r>
      <w:r w:rsidR="007C2641">
        <w:rPr>
          <w:rFonts w:ascii="Times New Roman" w:hAnsi="Times New Roman" w:cs="Times New Roman"/>
          <w:sz w:val="24"/>
          <w:szCs w:val="24"/>
        </w:rPr>
        <w:t xml:space="preserve">ach volunteer completed a median of </w:t>
      </w:r>
      <w:r w:rsidR="00947B8B">
        <w:rPr>
          <w:rFonts w:ascii="Times New Roman" w:hAnsi="Times New Roman" w:cs="Times New Roman"/>
          <w:sz w:val="24"/>
          <w:szCs w:val="24"/>
        </w:rPr>
        <w:t>5.5</w:t>
      </w:r>
      <w:r w:rsidR="007C2641">
        <w:rPr>
          <w:rFonts w:ascii="Times New Roman" w:hAnsi="Times New Roman" w:cs="Times New Roman"/>
          <w:sz w:val="24"/>
          <w:szCs w:val="24"/>
        </w:rPr>
        <w:t xml:space="preserve"> hours (IQR </w:t>
      </w:r>
      <w:r w:rsidR="00947B8B">
        <w:rPr>
          <w:rFonts w:ascii="Times New Roman" w:hAnsi="Times New Roman" w:cs="Times New Roman"/>
          <w:sz w:val="24"/>
          <w:szCs w:val="24"/>
        </w:rPr>
        <w:t>4.75</w:t>
      </w:r>
      <w:r w:rsidR="007C2641">
        <w:rPr>
          <w:rFonts w:ascii="Times New Roman" w:hAnsi="Times New Roman" w:cs="Times New Roman"/>
          <w:sz w:val="24"/>
          <w:szCs w:val="24"/>
        </w:rPr>
        <w:t>-</w:t>
      </w:r>
      <w:r w:rsidR="007F7EC8">
        <w:rPr>
          <w:rFonts w:ascii="Times New Roman" w:hAnsi="Times New Roman" w:cs="Times New Roman"/>
          <w:sz w:val="24"/>
          <w:szCs w:val="24"/>
        </w:rPr>
        <w:t>7.0</w:t>
      </w:r>
      <w:r w:rsidR="007C2641">
        <w:rPr>
          <w:rFonts w:ascii="Times New Roman" w:hAnsi="Times New Roman" w:cs="Times New Roman"/>
          <w:sz w:val="24"/>
          <w:szCs w:val="24"/>
        </w:rPr>
        <w:t>) of training.</w:t>
      </w:r>
      <w:r w:rsidR="00707C99" w:rsidRPr="00707C99">
        <w:rPr>
          <w:rFonts w:ascii="Times New Roman" w:hAnsi="Times New Roman" w:cs="Times New Roman"/>
          <w:sz w:val="24"/>
          <w:szCs w:val="24"/>
        </w:rPr>
        <w:t xml:space="preserve"> </w:t>
      </w:r>
      <w:r w:rsidR="00707C99">
        <w:rPr>
          <w:rFonts w:ascii="Times New Roman" w:hAnsi="Times New Roman" w:cs="Times New Roman"/>
          <w:sz w:val="24"/>
          <w:szCs w:val="24"/>
        </w:rPr>
        <w:t>The cost of training a volunteer was estimated to be £160.12.</w:t>
      </w:r>
      <w:r w:rsidR="00796D2A">
        <w:rPr>
          <w:rFonts w:ascii="Times New Roman" w:hAnsi="Times New Roman" w:cs="Times New Roman"/>
          <w:sz w:val="24"/>
          <w:szCs w:val="24"/>
        </w:rPr>
        <w:t xml:space="preserve"> </w:t>
      </w:r>
      <w:r w:rsidR="00C379F1">
        <w:rPr>
          <w:rFonts w:ascii="Times New Roman" w:hAnsi="Times New Roman" w:cs="Times New Roman"/>
          <w:sz w:val="24"/>
          <w:szCs w:val="24"/>
        </w:rPr>
        <w:t>The trainer (SJM)</w:t>
      </w:r>
      <w:r w:rsidR="005339AF">
        <w:rPr>
          <w:rFonts w:ascii="Times New Roman" w:hAnsi="Times New Roman" w:cs="Times New Roman"/>
          <w:sz w:val="24"/>
          <w:szCs w:val="24"/>
        </w:rPr>
        <w:t xml:space="preserve"> shadowed each volunteer</w:t>
      </w:r>
      <w:r w:rsidR="00C379F1">
        <w:rPr>
          <w:rFonts w:ascii="Times New Roman" w:hAnsi="Times New Roman" w:cs="Times New Roman"/>
          <w:sz w:val="24"/>
          <w:szCs w:val="24"/>
        </w:rPr>
        <w:t xml:space="preserve"> for 1-2</w:t>
      </w:r>
      <w:r w:rsidR="005610FF">
        <w:rPr>
          <w:rFonts w:ascii="Times New Roman" w:hAnsi="Times New Roman" w:cs="Times New Roman"/>
          <w:sz w:val="24"/>
          <w:szCs w:val="24"/>
        </w:rPr>
        <w:t xml:space="preserve"> </w:t>
      </w:r>
      <w:r w:rsidR="002B6D6E">
        <w:rPr>
          <w:rFonts w:ascii="Times New Roman" w:hAnsi="Times New Roman" w:cs="Times New Roman"/>
          <w:sz w:val="24"/>
          <w:szCs w:val="24"/>
        </w:rPr>
        <w:t>sessions</w:t>
      </w:r>
      <w:r w:rsidR="007E2161">
        <w:rPr>
          <w:rFonts w:ascii="Times New Roman" w:hAnsi="Times New Roman" w:cs="Times New Roman"/>
          <w:sz w:val="24"/>
          <w:szCs w:val="24"/>
        </w:rPr>
        <w:t xml:space="preserve"> </w:t>
      </w:r>
      <w:r w:rsidR="005610FF">
        <w:rPr>
          <w:rFonts w:ascii="Times New Roman" w:hAnsi="Times New Roman" w:cs="Times New Roman"/>
          <w:sz w:val="24"/>
          <w:szCs w:val="24"/>
        </w:rPr>
        <w:t xml:space="preserve">before </w:t>
      </w:r>
      <w:r w:rsidR="00015F50">
        <w:rPr>
          <w:rFonts w:ascii="Times New Roman" w:hAnsi="Times New Roman" w:cs="Times New Roman"/>
          <w:sz w:val="24"/>
          <w:szCs w:val="24"/>
        </w:rPr>
        <w:t xml:space="preserve">their competencies were signed off. Once </w:t>
      </w:r>
      <w:r w:rsidR="00B7208A">
        <w:rPr>
          <w:rFonts w:ascii="Times New Roman" w:hAnsi="Times New Roman" w:cs="Times New Roman"/>
          <w:sz w:val="24"/>
          <w:szCs w:val="24"/>
        </w:rPr>
        <w:t>volunteers completed their competenc</w:t>
      </w:r>
      <w:r w:rsidR="001F1316">
        <w:rPr>
          <w:rFonts w:ascii="Times New Roman" w:hAnsi="Times New Roman" w:cs="Times New Roman"/>
          <w:sz w:val="24"/>
          <w:szCs w:val="24"/>
        </w:rPr>
        <w:t>ies</w:t>
      </w:r>
      <w:r w:rsidR="00DF66D3">
        <w:rPr>
          <w:rFonts w:ascii="Times New Roman" w:hAnsi="Times New Roman" w:cs="Times New Roman"/>
          <w:sz w:val="24"/>
          <w:szCs w:val="24"/>
        </w:rPr>
        <w:t>,</w:t>
      </w:r>
      <w:r w:rsidR="00B7208A">
        <w:rPr>
          <w:rFonts w:ascii="Times New Roman" w:hAnsi="Times New Roman" w:cs="Times New Roman"/>
          <w:sz w:val="24"/>
          <w:szCs w:val="24"/>
        </w:rPr>
        <w:t xml:space="preserve"> they were </w:t>
      </w:r>
      <w:r w:rsidR="002065D4">
        <w:rPr>
          <w:rFonts w:ascii="Times New Roman" w:hAnsi="Times New Roman" w:cs="Times New Roman"/>
          <w:sz w:val="24"/>
          <w:szCs w:val="24"/>
        </w:rPr>
        <w:t>encouraged to lead the support sessions</w:t>
      </w:r>
      <w:r w:rsidR="003156B1">
        <w:rPr>
          <w:rFonts w:ascii="Times New Roman" w:hAnsi="Times New Roman" w:cs="Times New Roman"/>
          <w:sz w:val="24"/>
          <w:szCs w:val="24"/>
        </w:rPr>
        <w:t xml:space="preserve"> from the hospital office</w:t>
      </w:r>
      <w:r w:rsidR="009056FD">
        <w:rPr>
          <w:rFonts w:ascii="Times New Roman" w:hAnsi="Times New Roman" w:cs="Times New Roman"/>
          <w:sz w:val="24"/>
          <w:szCs w:val="24"/>
        </w:rPr>
        <w:t xml:space="preserve"> where</w:t>
      </w:r>
      <w:r w:rsidR="00316105">
        <w:rPr>
          <w:rFonts w:ascii="Times New Roman" w:hAnsi="Times New Roman" w:cs="Times New Roman"/>
          <w:sz w:val="24"/>
          <w:szCs w:val="24"/>
        </w:rPr>
        <w:t xml:space="preserve"> </w:t>
      </w:r>
      <w:r w:rsidR="009056FD">
        <w:rPr>
          <w:rFonts w:ascii="Times New Roman" w:hAnsi="Times New Roman" w:cs="Times New Roman"/>
          <w:sz w:val="24"/>
          <w:szCs w:val="24"/>
        </w:rPr>
        <w:t>a</w:t>
      </w:r>
      <w:r w:rsidR="00316105">
        <w:rPr>
          <w:rFonts w:ascii="Times New Roman" w:hAnsi="Times New Roman" w:cs="Times New Roman"/>
          <w:sz w:val="24"/>
          <w:szCs w:val="24"/>
        </w:rPr>
        <w:t xml:space="preserve"> member of the research team was on-hand if required.</w:t>
      </w:r>
      <w:r w:rsidR="007E2161">
        <w:rPr>
          <w:rFonts w:ascii="Times New Roman" w:hAnsi="Times New Roman" w:cs="Times New Roman"/>
          <w:sz w:val="24"/>
          <w:szCs w:val="24"/>
        </w:rPr>
        <w:t xml:space="preserve"> </w:t>
      </w:r>
      <w:r w:rsidR="00C379F1">
        <w:rPr>
          <w:rFonts w:ascii="Times New Roman" w:hAnsi="Times New Roman" w:cs="Times New Roman"/>
          <w:sz w:val="24"/>
          <w:szCs w:val="24"/>
        </w:rPr>
        <w:t xml:space="preserve"> </w:t>
      </w:r>
      <w:r w:rsidR="005339AF">
        <w:rPr>
          <w:rFonts w:ascii="Times New Roman" w:hAnsi="Times New Roman" w:cs="Times New Roman"/>
          <w:sz w:val="24"/>
          <w:szCs w:val="24"/>
        </w:rPr>
        <w:t xml:space="preserve"> </w:t>
      </w:r>
      <w:r w:rsidR="005D5887">
        <w:rPr>
          <w:rFonts w:ascii="Times New Roman" w:hAnsi="Times New Roman" w:cs="Times New Roman"/>
          <w:sz w:val="24"/>
          <w:szCs w:val="24"/>
        </w:rPr>
        <w:t xml:space="preserve">  </w:t>
      </w:r>
    </w:p>
    <w:p w14:paraId="02001D2A" w14:textId="77777777" w:rsidR="00A04B45" w:rsidRPr="0081206D" w:rsidRDefault="00A04B45" w:rsidP="005A0919">
      <w:pPr>
        <w:spacing w:after="0" w:line="480" w:lineRule="auto"/>
        <w:rPr>
          <w:rFonts w:ascii="Times New Roman" w:hAnsi="Times New Roman" w:cs="Times New Roman"/>
          <w:sz w:val="24"/>
          <w:szCs w:val="24"/>
        </w:rPr>
      </w:pPr>
    </w:p>
    <w:p w14:paraId="14374E8E" w14:textId="66C68A45" w:rsidR="00D24FD3" w:rsidRPr="00A04B45" w:rsidRDefault="007D1F9C" w:rsidP="00A04B45">
      <w:pPr>
        <w:spacing w:after="0" w:line="480" w:lineRule="auto"/>
        <w:jc w:val="center"/>
        <w:rPr>
          <w:rFonts w:ascii="Times New Roman" w:hAnsi="Times New Roman" w:cs="Times New Roman"/>
          <w:i/>
          <w:iCs/>
          <w:sz w:val="24"/>
          <w:szCs w:val="24"/>
        </w:rPr>
      </w:pPr>
      <w:r w:rsidRPr="00A04B45">
        <w:rPr>
          <w:rFonts w:ascii="Times New Roman" w:hAnsi="Times New Roman" w:cs="Times New Roman"/>
          <w:i/>
          <w:iCs/>
          <w:sz w:val="24"/>
          <w:szCs w:val="24"/>
        </w:rPr>
        <w:t>T</w:t>
      </w:r>
      <w:r>
        <w:rPr>
          <w:rFonts w:ascii="Times New Roman" w:hAnsi="Times New Roman" w:cs="Times New Roman"/>
          <w:i/>
          <w:iCs/>
          <w:sz w:val="24"/>
          <w:szCs w:val="24"/>
        </w:rPr>
        <w:t>ABLE 1 HERE</w:t>
      </w:r>
    </w:p>
    <w:p w14:paraId="0EB0188D" w14:textId="77777777" w:rsidR="00A04B45" w:rsidRDefault="00A04B45" w:rsidP="005A0919">
      <w:pPr>
        <w:spacing w:after="0" w:line="480" w:lineRule="auto"/>
        <w:rPr>
          <w:rFonts w:ascii="Times New Roman" w:hAnsi="Times New Roman" w:cs="Times New Roman"/>
          <w:b/>
          <w:bCs/>
          <w:sz w:val="24"/>
          <w:szCs w:val="24"/>
        </w:rPr>
      </w:pPr>
    </w:p>
    <w:p w14:paraId="0BF05026" w14:textId="596B9140" w:rsidR="006D2C5C" w:rsidRPr="00C24C6C" w:rsidRDefault="007D1F9C" w:rsidP="005A0919">
      <w:pPr>
        <w:spacing w:after="0" w:line="480" w:lineRule="auto"/>
        <w:rPr>
          <w:rFonts w:ascii="Times New Roman" w:hAnsi="Times New Roman" w:cs="Times New Roman"/>
          <w:i/>
          <w:iCs/>
          <w:sz w:val="24"/>
          <w:szCs w:val="24"/>
        </w:rPr>
      </w:pPr>
      <w:r w:rsidRPr="00C24C6C">
        <w:rPr>
          <w:rFonts w:ascii="Times New Roman" w:hAnsi="Times New Roman" w:cs="Times New Roman"/>
          <w:i/>
          <w:iCs/>
          <w:sz w:val="24"/>
          <w:szCs w:val="24"/>
        </w:rPr>
        <w:t>Feasibility of</w:t>
      </w:r>
      <w:r w:rsidR="00E93936" w:rsidRPr="00C24C6C">
        <w:rPr>
          <w:rFonts w:ascii="Times New Roman" w:hAnsi="Times New Roman" w:cs="Times New Roman"/>
          <w:i/>
          <w:iCs/>
          <w:sz w:val="24"/>
          <w:szCs w:val="24"/>
        </w:rPr>
        <w:t xml:space="preserve"> delivering the </w:t>
      </w:r>
      <w:r w:rsidR="00D24FD3" w:rsidRPr="00C24C6C">
        <w:rPr>
          <w:rFonts w:ascii="Times New Roman" w:hAnsi="Times New Roman" w:cs="Times New Roman"/>
          <w:i/>
          <w:iCs/>
          <w:sz w:val="24"/>
          <w:szCs w:val="24"/>
        </w:rPr>
        <w:t>Frail2Fit intervention</w:t>
      </w:r>
    </w:p>
    <w:p w14:paraId="7F2C3912" w14:textId="77D4E8A2" w:rsidR="001562D5" w:rsidRDefault="00DE34DD" w:rsidP="004508B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articipant characteristics are presented in Table 1. </w:t>
      </w:r>
      <w:r w:rsidR="007D1F9C">
        <w:rPr>
          <w:rFonts w:ascii="Times New Roman" w:hAnsi="Times New Roman" w:cs="Times New Roman"/>
          <w:sz w:val="24"/>
          <w:szCs w:val="24"/>
        </w:rPr>
        <w:t>Twenty-</w:t>
      </w:r>
      <w:r w:rsidR="00A46BE0">
        <w:rPr>
          <w:rFonts w:ascii="Times New Roman" w:hAnsi="Times New Roman" w:cs="Times New Roman"/>
          <w:sz w:val="24"/>
          <w:szCs w:val="24"/>
        </w:rPr>
        <w:t>seven</w:t>
      </w:r>
      <w:r w:rsidR="007D1F9C">
        <w:rPr>
          <w:rFonts w:ascii="Times New Roman" w:hAnsi="Times New Roman" w:cs="Times New Roman"/>
          <w:sz w:val="24"/>
          <w:szCs w:val="24"/>
        </w:rPr>
        <w:t xml:space="preserve"> participants</w:t>
      </w:r>
      <w:r w:rsidR="00A22810">
        <w:rPr>
          <w:rFonts w:ascii="Times New Roman" w:hAnsi="Times New Roman" w:cs="Times New Roman"/>
          <w:sz w:val="24"/>
          <w:szCs w:val="24"/>
        </w:rPr>
        <w:t xml:space="preserve"> s</w:t>
      </w:r>
      <w:r w:rsidR="00A46BE0">
        <w:rPr>
          <w:rFonts w:ascii="Times New Roman" w:hAnsi="Times New Roman" w:cs="Times New Roman"/>
          <w:sz w:val="24"/>
          <w:szCs w:val="24"/>
        </w:rPr>
        <w:t>igned</w:t>
      </w:r>
      <w:r w:rsidR="00E449CC">
        <w:rPr>
          <w:rFonts w:ascii="Times New Roman" w:hAnsi="Times New Roman" w:cs="Times New Roman"/>
          <w:sz w:val="24"/>
          <w:szCs w:val="24"/>
        </w:rPr>
        <w:t xml:space="preserve"> up to</w:t>
      </w:r>
      <w:r w:rsidR="00A22810">
        <w:rPr>
          <w:rFonts w:ascii="Times New Roman" w:hAnsi="Times New Roman" w:cs="Times New Roman"/>
          <w:sz w:val="24"/>
          <w:szCs w:val="24"/>
        </w:rPr>
        <w:t xml:space="preserve"> </w:t>
      </w:r>
      <w:r w:rsidR="00BA4065">
        <w:rPr>
          <w:rFonts w:ascii="Times New Roman" w:hAnsi="Times New Roman" w:cs="Times New Roman"/>
          <w:sz w:val="24"/>
          <w:szCs w:val="24"/>
        </w:rPr>
        <w:t>the intervention</w:t>
      </w:r>
      <w:r w:rsidR="00A22810">
        <w:rPr>
          <w:rFonts w:ascii="Times New Roman" w:hAnsi="Times New Roman" w:cs="Times New Roman"/>
          <w:sz w:val="24"/>
          <w:szCs w:val="24"/>
        </w:rPr>
        <w:t xml:space="preserve">, </w:t>
      </w:r>
      <w:r w:rsidR="005574BC">
        <w:rPr>
          <w:rFonts w:ascii="Times New Roman" w:hAnsi="Times New Roman" w:cs="Times New Roman"/>
          <w:sz w:val="24"/>
          <w:szCs w:val="24"/>
        </w:rPr>
        <w:t xml:space="preserve">and </w:t>
      </w:r>
      <w:r w:rsidR="00AD17FC">
        <w:rPr>
          <w:rFonts w:ascii="Times New Roman" w:hAnsi="Times New Roman" w:cs="Times New Roman"/>
          <w:sz w:val="24"/>
          <w:szCs w:val="24"/>
        </w:rPr>
        <w:t>17 complete</w:t>
      </w:r>
      <w:r w:rsidR="00884A1B">
        <w:rPr>
          <w:rFonts w:ascii="Times New Roman" w:hAnsi="Times New Roman" w:cs="Times New Roman"/>
          <w:sz w:val="24"/>
          <w:szCs w:val="24"/>
        </w:rPr>
        <w:t>d</w:t>
      </w:r>
      <w:r w:rsidR="00706825">
        <w:rPr>
          <w:rFonts w:ascii="Times New Roman" w:hAnsi="Times New Roman" w:cs="Times New Roman"/>
          <w:sz w:val="24"/>
          <w:szCs w:val="24"/>
        </w:rPr>
        <w:t xml:space="preserve"> </w:t>
      </w:r>
      <w:r w:rsidR="00706825" w:rsidRPr="004716E2">
        <w:rPr>
          <w:rFonts w:ascii="Times New Roman" w:hAnsi="Times New Roman" w:cs="Times New Roman"/>
          <w:sz w:val="24"/>
          <w:szCs w:val="24"/>
        </w:rPr>
        <w:t>(Figure</w:t>
      </w:r>
      <w:r w:rsidR="00706825">
        <w:rPr>
          <w:rFonts w:ascii="Times New Roman" w:hAnsi="Times New Roman" w:cs="Times New Roman"/>
          <w:sz w:val="24"/>
          <w:szCs w:val="24"/>
        </w:rPr>
        <w:t xml:space="preserve"> </w:t>
      </w:r>
      <w:r w:rsidR="00193E16">
        <w:rPr>
          <w:rFonts w:ascii="Times New Roman" w:hAnsi="Times New Roman" w:cs="Times New Roman"/>
          <w:sz w:val="24"/>
          <w:szCs w:val="24"/>
        </w:rPr>
        <w:t>1</w:t>
      </w:r>
      <w:r w:rsidR="00706825">
        <w:rPr>
          <w:rFonts w:ascii="Times New Roman" w:hAnsi="Times New Roman" w:cs="Times New Roman"/>
          <w:sz w:val="24"/>
          <w:szCs w:val="24"/>
        </w:rPr>
        <w:t xml:space="preserve">). </w:t>
      </w:r>
      <w:r w:rsidR="007043FB">
        <w:rPr>
          <w:rFonts w:ascii="Times New Roman" w:hAnsi="Times New Roman" w:cs="Times New Roman"/>
          <w:sz w:val="24"/>
          <w:szCs w:val="24"/>
        </w:rPr>
        <w:t>Eight</w:t>
      </w:r>
      <w:r w:rsidR="007D1F9C">
        <w:rPr>
          <w:rFonts w:ascii="Times New Roman" w:hAnsi="Times New Roman" w:cs="Times New Roman"/>
          <w:sz w:val="24"/>
          <w:szCs w:val="24"/>
        </w:rPr>
        <w:t xml:space="preserve"> participants completed the intervention online, </w:t>
      </w:r>
      <w:r w:rsidR="007043FB">
        <w:rPr>
          <w:rFonts w:ascii="Times New Roman" w:hAnsi="Times New Roman" w:cs="Times New Roman"/>
          <w:sz w:val="24"/>
          <w:szCs w:val="24"/>
        </w:rPr>
        <w:t xml:space="preserve">and </w:t>
      </w:r>
      <w:r w:rsidR="007D1F9C">
        <w:rPr>
          <w:rFonts w:ascii="Times New Roman" w:hAnsi="Times New Roman" w:cs="Times New Roman"/>
          <w:sz w:val="24"/>
          <w:szCs w:val="24"/>
        </w:rPr>
        <w:t xml:space="preserve">9 opted for telephone support. </w:t>
      </w:r>
      <w:r w:rsidR="003B79B4">
        <w:rPr>
          <w:rFonts w:ascii="Times New Roman" w:hAnsi="Times New Roman" w:cs="Times New Roman"/>
          <w:sz w:val="24"/>
          <w:szCs w:val="24"/>
        </w:rPr>
        <w:t>Overall, v</w:t>
      </w:r>
      <w:r w:rsidR="007D1F9C">
        <w:rPr>
          <w:rFonts w:ascii="Times New Roman" w:hAnsi="Times New Roman" w:cs="Times New Roman"/>
          <w:sz w:val="24"/>
          <w:szCs w:val="24"/>
        </w:rPr>
        <w:t>olunteers delivered 45 online sessions and 90 telephone calls January</w:t>
      </w:r>
      <w:r w:rsidR="0067556A">
        <w:rPr>
          <w:rFonts w:ascii="Times New Roman" w:hAnsi="Times New Roman" w:cs="Times New Roman"/>
          <w:sz w:val="24"/>
          <w:szCs w:val="24"/>
        </w:rPr>
        <w:t>-</w:t>
      </w:r>
      <w:r w:rsidR="007D1F9C">
        <w:rPr>
          <w:rFonts w:ascii="Times New Roman" w:hAnsi="Times New Roman" w:cs="Times New Roman"/>
          <w:sz w:val="24"/>
          <w:szCs w:val="24"/>
        </w:rPr>
        <w:t xml:space="preserve">October 2023. </w:t>
      </w:r>
      <w:r w:rsidR="005442C9">
        <w:rPr>
          <w:rFonts w:ascii="Times New Roman" w:hAnsi="Times New Roman" w:cs="Times New Roman"/>
          <w:sz w:val="24"/>
          <w:szCs w:val="24"/>
        </w:rPr>
        <w:t xml:space="preserve">Volunteers completed </w:t>
      </w:r>
      <w:r w:rsidR="00E52291">
        <w:rPr>
          <w:rFonts w:ascii="Times New Roman" w:hAnsi="Times New Roman" w:cs="Times New Roman"/>
          <w:sz w:val="24"/>
          <w:szCs w:val="24"/>
        </w:rPr>
        <w:t>2-14 online sessions each (</w:t>
      </w:r>
      <w:r w:rsidR="007D1F9C" w:rsidRPr="0015476B">
        <w:rPr>
          <w:rFonts w:ascii="Times New Roman" w:hAnsi="Times New Roman" w:cs="Times New Roman"/>
          <w:sz w:val="24"/>
          <w:szCs w:val="24"/>
        </w:rPr>
        <w:t xml:space="preserve">median </w:t>
      </w:r>
      <w:r w:rsidR="00E41EA0" w:rsidRPr="0015476B">
        <w:rPr>
          <w:rFonts w:ascii="Times New Roman" w:hAnsi="Times New Roman" w:cs="Times New Roman"/>
          <w:sz w:val="24"/>
          <w:szCs w:val="24"/>
        </w:rPr>
        <w:t>11</w:t>
      </w:r>
      <w:r w:rsidR="007D1F9C" w:rsidRPr="0015476B">
        <w:rPr>
          <w:rFonts w:ascii="Times New Roman" w:hAnsi="Times New Roman" w:cs="Times New Roman"/>
          <w:sz w:val="24"/>
          <w:szCs w:val="24"/>
        </w:rPr>
        <w:t xml:space="preserve"> [IQR </w:t>
      </w:r>
      <w:r w:rsidR="00E41EA0" w:rsidRPr="0015476B">
        <w:rPr>
          <w:rFonts w:ascii="Times New Roman" w:hAnsi="Times New Roman" w:cs="Times New Roman"/>
          <w:sz w:val="24"/>
          <w:szCs w:val="24"/>
        </w:rPr>
        <w:t>6.5</w:t>
      </w:r>
      <w:r w:rsidR="007D1F9C" w:rsidRPr="0015476B">
        <w:rPr>
          <w:rFonts w:ascii="Times New Roman" w:hAnsi="Times New Roman" w:cs="Times New Roman"/>
          <w:sz w:val="24"/>
          <w:szCs w:val="24"/>
        </w:rPr>
        <w:t>-</w:t>
      </w:r>
      <w:r w:rsidR="00E41EA0" w:rsidRPr="0015476B">
        <w:rPr>
          <w:rFonts w:ascii="Times New Roman" w:hAnsi="Times New Roman" w:cs="Times New Roman"/>
          <w:sz w:val="24"/>
          <w:szCs w:val="24"/>
        </w:rPr>
        <w:t>13.5</w:t>
      </w:r>
      <w:r w:rsidR="007D1F9C" w:rsidRPr="0015476B">
        <w:rPr>
          <w:rFonts w:ascii="Times New Roman" w:hAnsi="Times New Roman" w:cs="Times New Roman"/>
          <w:sz w:val="24"/>
          <w:szCs w:val="24"/>
        </w:rPr>
        <w:t xml:space="preserve">]), and </w:t>
      </w:r>
      <w:r w:rsidR="0015476B" w:rsidRPr="0015476B">
        <w:rPr>
          <w:rFonts w:ascii="Times New Roman" w:hAnsi="Times New Roman" w:cs="Times New Roman"/>
          <w:sz w:val="24"/>
          <w:szCs w:val="24"/>
        </w:rPr>
        <w:t xml:space="preserve">10-36 support calls </w:t>
      </w:r>
      <w:r w:rsidR="00767D99" w:rsidRPr="0015476B">
        <w:rPr>
          <w:rFonts w:ascii="Times New Roman" w:hAnsi="Times New Roman" w:cs="Times New Roman"/>
          <w:sz w:val="24"/>
          <w:szCs w:val="24"/>
        </w:rPr>
        <w:t xml:space="preserve">(median </w:t>
      </w:r>
      <w:r w:rsidR="00712EA2" w:rsidRPr="0015476B">
        <w:rPr>
          <w:rFonts w:ascii="Times New Roman" w:hAnsi="Times New Roman" w:cs="Times New Roman"/>
          <w:sz w:val="24"/>
          <w:szCs w:val="24"/>
        </w:rPr>
        <w:t>13</w:t>
      </w:r>
      <w:r w:rsidR="00767D99" w:rsidRPr="0015476B">
        <w:rPr>
          <w:rFonts w:ascii="Times New Roman" w:hAnsi="Times New Roman" w:cs="Times New Roman"/>
          <w:sz w:val="24"/>
          <w:szCs w:val="24"/>
        </w:rPr>
        <w:t xml:space="preserve"> [IQR </w:t>
      </w:r>
      <w:r w:rsidR="00712EA2" w:rsidRPr="0015476B">
        <w:rPr>
          <w:rFonts w:ascii="Times New Roman" w:hAnsi="Times New Roman" w:cs="Times New Roman"/>
          <w:sz w:val="24"/>
          <w:szCs w:val="24"/>
        </w:rPr>
        <w:t>10</w:t>
      </w:r>
      <w:r w:rsidR="00767D99" w:rsidRPr="0015476B">
        <w:rPr>
          <w:rFonts w:ascii="Times New Roman" w:hAnsi="Times New Roman" w:cs="Times New Roman"/>
          <w:sz w:val="24"/>
          <w:szCs w:val="24"/>
        </w:rPr>
        <w:t>-</w:t>
      </w:r>
      <w:r w:rsidR="00712EA2" w:rsidRPr="0015476B">
        <w:rPr>
          <w:rFonts w:ascii="Times New Roman" w:hAnsi="Times New Roman" w:cs="Times New Roman"/>
          <w:sz w:val="24"/>
          <w:szCs w:val="24"/>
        </w:rPr>
        <w:t>28</w:t>
      </w:r>
      <w:r w:rsidR="00767D99" w:rsidRPr="0015476B">
        <w:rPr>
          <w:rFonts w:ascii="Times New Roman" w:hAnsi="Times New Roman" w:cs="Times New Roman"/>
          <w:sz w:val="24"/>
          <w:szCs w:val="24"/>
        </w:rPr>
        <w:t>])</w:t>
      </w:r>
      <w:r w:rsidR="00E72D1D" w:rsidRPr="0015476B">
        <w:rPr>
          <w:rFonts w:ascii="Times New Roman" w:hAnsi="Times New Roman" w:cs="Times New Roman"/>
          <w:sz w:val="24"/>
          <w:szCs w:val="24"/>
        </w:rPr>
        <w:t>.</w:t>
      </w:r>
      <w:r w:rsidR="00E72D1D">
        <w:rPr>
          <w:rFonts w:ascii="Times New Roman" w:hAnsi="Times New Roman" w:cs="Times New Roman"/>
          <w:sz w:val="24"/>
          <w:szCs w:val="24"/>
        </w:rPr>
        <w:t xml:space="preserve"> </w:t>
      </w:r>
    </w:p>
    <w:p w14:paraId="49E962F7" w14:textId="123BE3D7" w:rsidR="00B150D2" w:rsidRPr="00B150D2" w:rsidRDefault="007D1F9C" w:rsidP="009805BA">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Adherence</w:t>
      </w:r>
    </w:p>
    <w:p w14:paraId="0D3EB64B" w14:textId="27E32F3B" w:rsidR="00DA71EC" w:rsidRDefault="007D1F9C" w:rsidP="009805B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Over the 3-month intervention participants in the online group completed 4-15 sessions each (mean 10 ± 3.07), and participants in the telephone group received 6-9 calls (mean 7.11 ± 1.10). </w:t>
      </w:r>
      <w:r w:rsidR="00B96DED">
        <w:rPr>
          <w:rFonts w:ascii="Times New Roman" w:hAnsi="Times New Roman" w:cs="Times New Roman"/>
          <w:sz w:val="24"/>
          <w:szCs w:val="24"/>
        </w:rPr>
        <w:t xml:space="preserve">Of the </w:t>
      </w:r>
      <w:r w:rsidR="001779D5">
        <w:rPr>
          <w:rFonts w:ascii="Times New Roman" w:hAnsi="Times New Roman" w:cs="Times New Roman"/>
          <w:sz w:val="24"/>
          <w:szCs w:val="24"/>
        </w:rPr>
        <w:t xml:space="preserve">online </w:t>
      </w:r>
      <w:r w:rsidR="00B96DED">
        <w:rPr>
          <w:rFonts w:ascii="Times New Roman" w:hAnsi="Times New Roman" w:cs="Times New Roman"/>
          <w:sz w:val="24"/>
          <w:szCs w:val="24"/>
        </w:rPr>
        <w:t xml:space="preserve">sessions offered, participants </w:t>
      </w:r>
      <w:r w:rsidR="00426DBE">
        <w:rPr>
          <w:rFonts w:ascii="Times New Roman" w:hAnsi="Times New Roman" w:cs="Times New Roman"/>
          <w:sz w:val="24"/>
          <w:szCs w:val="24"/>
        </w:rPr>
        <w:t>had a</w:t>
      </w:r>
      <w:r w:rsidR="00B96DED">
        <w:rPr>
          <w:rFonts w:ascii="Times New Roman" w:hAnsi="Times New Roman" w:cs="Times New Roman"/>
          <w:sz w:val="24"/>
          <w:szCs w:val="24"/>
        </w:rPr>
        <w:t xml:space="preserve"> </w:t>
      </w:r>
      <w:r w:rsidR="00426DBE">
        <w:rPr>
          <w:rFonts w:ascii="Times New Roman" w:hAnsi="Times New Roman" w:cs="Times New Roman"/>
          <w:sz w:val="24"/>
          <w:szCs w:val="24"/>
        </w:rPr>
        <w:t xml:space="preserve">19-92% </w:t>
      </w:r>
      <w:r w:rsidR="000902E0" w:rsidRPr="000D72E6">
        <w:rPr>
          <w:rFonts w:ascii="Times New Roman" w:hAnsi="Times New Roman" w:cs="Times New Roman"/>
          <w:sz w:val="24"/>
          <w:szCs w:val="24"/>
        </w:rPr>
        <w:t xml:space="preserve">(median </w:t>
      </w:r>
      <w:r w:rsidR="00396F4F">
        <w:rPr>
          <w:rFonts w:ascii="Times New Roman" w:hAnsi="Times New Roman" w:cs="Times New Roman"/>
          <w:sz w:val="24"/>
          <w:szCs w:val="24"/>
        </w:rPr>
        <w:t>75</w:t>
      </w:r>
      <w:r w:rsidR="000902E0" w:rsidRPr="000D72E6">
        <w:rPr>
          <w:rFonts w:ascii="Times New Roman" w:hAnsi="Times New Roman" w:cs="Times New Roman"/>
          <w:sz w:val="24"/>
          <w:szCs w:val="24"/>
        </w:rPr>
        <w:t xml:space="preserve">% [IQR </w:t>
      </w:r>
      <w:r w:rsidR="00396F4F">
        <w:rPr>
          <w:rFonts w:ascii="Times New Roman" w:hAnsi="Times New Roman" w:cs="Times New Roman"/>
          <w:sz w:val="24"/>
          <w:szCs w:val="24"/>
        </w:rPr>
        <w:t>38</w:t>
      </w:r>
      <w:r w:rsidR="000902E0">
        <w:rPr>
          <w:rFonts w:ascii="Times New Roman" w:hAnsi="Times New Roman" w:cs="Times New Roman"/>
          <w:sz w:val="24"/>
          <w:szCs w:val="24"/>
        </w:rPr>
        <w:t>-</w:t>
      </w:r>
      <w:r w:rsidR="00396F4F">
        <w:rPr>
          <w:rFonts w:ascii="Times New Roman" w:hAnsi="Times New Roman" w:cs="Times New Roman"/>
          <w:sz w:val="24"/>
          <w:szCs w:val="24"/>
        </w:rPr>
        <w:t>92</w:t>
      </w:r>
      <w:r w:rsidR="000902E0" w:rsidRPr="000D72E6">
        <w:rPr>
          <w:rFonts w:ascii="Times New Roman" w:hAnsi="Times New Roman" w:cs="Times New Roman"/>
          <w:sz w:val="24"/>
          <w:szCs w:val="24"/>
        </w:rPr>
        <w:t>])</w:t>
      </w:r>
      <w:r w:rsidR="00426DBE">
        <w:rPr>
          <w:rFonts w:ascii="Times New Roman" w:hAnsi="Times New Roman" w:cs="Times New Roman"/>
          <w:sz w:val="24"/>
          <w:szCs w:val="24"/>
        </w:rPr>
        <w:t xml:space="preserve"> attendance rate</w:t>
      </w:r>
      <w:r w:rsidR="00036E04">
        <w:rPr>
          <w:rFonts w:ascii="Times New Roman" w:hAnsi="Times New Roman" w:cs="Times New Roman"/>
          <w:sz w:val="24"/>
          <w:szCs w:val="24"/>
        </w:rPr>
        <w:t>, and o</w:t>
      </w:r>
      <w:r w:rsidR="00506EB9">
        <w:rPr>
          <w:rFonts w:ascii="Times New Roman" w:hAnsi="Times New Roman" w:cs="Times New Roman"/>
          <w:sz w:val="24"/>
          <w:szCs w:val="24"/>
        </w:rPr>
        <w:t xml:space="preserve">f the telephone calls arranged, </w:t>
      </w:r>
      <w:r w:rsidR="001D2CFA">
        <w:rPr>
          <w:rFonts w:ascii="Times New Roman" w:hAnsi="Times New Roman" w:cs="Times New Roman"/>
          <w:sz w:val="24"/>
          <w:szCs w:val="24"/>
        </w:rPr>
        <w:t xml:space="preserve">67-100% of </w:t>
      </w:r>
      <w:r w:rsidR="00036E04">
        <w:rPr>
          <w:rFonts w:ascii="Times New Roman" w:hAnsi="Times New Roman" w:cs="Times New Roman"/>
          <w:sz w:val="24"/>
          <w:szCs w:val="24"/>
        </w:rPr>
        <w:t xml:space="preserve">the </w:t>
      </w:r>
      <w:r w:rsidR="001D2CFA">
        <w:rPr>
          <w:rFonts w:ascii="Times New Roman" w:hAnsi="Times New Roman" w:cs="Times New Roman"/>
          <w:sz w:val="24"/>
          <w:szCs w:val="24"/>
        </w:rPr>
        <w:t xml:space="preserve">calls were completed </w:t>
      </w:r>
      <w:r w:rsidR="00982848" w:rsidRPr="000D72E6">
        <w:rPr>
          <w:rFonts w:ascii="Times New Roman" w:hAnsi="Times New Roman" w:cs="Times New Roman"/>
          <w:sz w:val="24"/>
          <w:szCs w:val="24"/>
        </w:rPr>
        <w:t xml:space="preserve">(median </w:t>
      </w:r>
      <w:r w:rsidR="00F34769">
        <w:rPr>
          <w:rFonts w:ascii="Times New Roman" w:hAnsi="Times New Roman" w:cs="Times New Roman"/>
          <w:sz w:val="24"/>
          <w:szCs w:val="24"/>
        </w:rPr>
        <w:t>80</w:t>
      </w:r>
      <w:r w:rsidR="00982848" w:rsidRPr="000D72E6">
        <w:rPr>
          <w:rFonts w:ascii="Times New Roman" w:hAnsi="Times New Roman" w:cs="Times New Roman"/>
          <w:sz w:val="24"/>
          <w:szCs w:val="24"/>
        </w:rPr>
        <w:t xml:space="preserve">% [IQR </w:t>
      </w:r>
      <w:r w:rsidR="00F34769">
        <w:rPr>
          <w:rFonts w:ascii="Times New Roman" w:hAnsi="Times New Roman" w:cs="Times New Roman"/>
          <w:sz w:val="24"/>
          <w:szCs w:val="24"/>
        </w:rPr>
        <w:t>68.5</w:t>
      </w:r>
      <w:r w:rsidR="00982848" w:rsidRPr="000D72E6">
        <w:rPr>
          <w:rFonts w:ascii="Times New Roman" w:hAnsi="Times New Roman" w:cs="Times New Roman"/>
          <w:sz w:val="24"/>
          <w:szCs w:val="24"/>
        </w:rPr>
        <w:t>-</w:t>
      </w:r>
      <w:r w:rsidR="00F34769">
        <w:rPr>
          <w:rFonts w:ascii="Times New Roman" w:hAnsi="Times New Roman" w:cs="Times New Roman"/>
          <w:sz w:val="24"/>
          <w:szCs w:val="24"/>
        </w:rPr>
        <w:t>94.5</w:t>
      </w:r>
      <w:r w:rsidR="00982848" w:rsidRPr="000D72E6">
        <w:rPr>
          <w:rFonts w:ascii="Times New Roman" w:hAnsi="Times New Roman" w:cs="Times New Roman"/>
          <w:sz w:val="24"/>
          <w:szCs w:val="24"/>
        </w:rPr>
        <w:t>]).</w:t>
      </w:r>
      <w:r w:rsidR="00982848">
        <w:rPr>
          <w:rFonts w:ascii="Times New Roman" w:hAnsi="Times New Roman" w:cs="Times New Roman"/>
          <w:sz w:val="24"/>
          <w:szCs w:val="24"/>
        </w:rPr>
        <w:t xml:space="preserve">  </w:t>
      </w:r>
    </w:p>
    <w:p w14:paraId="49614117" w14:textId="0CA77C32" w:rsidR="00AC0E91" w:rsidRPr="00FB3EC0" w:rsidRDefault="007D1F9C" w:rsidP="009805BA">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Nutrition wheel</w:t>
      </w:r>
    </w:p>
    <w:p w14:paraId="384A8046" w14:textId="1A775CFC" w:rsidR="00C23B92" w:rsidRDefault="007D1F9C" w:rsidP="009805BA">
      <w:pPr>
        <w:spacing w:after="0" w:line="480" w:lineRule="auto"/>
        <w:rPr>
          <w:rFonts w:ascii="Times New Roman" w:hAnsi="Times New Roman" w:cs="Times New Roman"/>
          <w:sz w:val="24"/>
          <w:szCs w:val="24"/>
        </w:rPr>
      </w:pPr>
      <w:r>
        <w:rPr>
          <w:rFonts w:ascii="Times New Roman" w:hAnsi="Times New Roman" w:cs="Times New Roman"/>
          <w:sz w:val="24"/>
          <w:szCs w:val="24"/>
        </w:rPr>
        <w:t>Eighteen</w:t>
      </w:r>
      <w:r w:rsidR="003F0717">
        <w:rPr>
          <w:rFonts w:ascii="Times New Roman" w:hAnsi="Times New Roman" w:cs="Times New Roman"/>
          <w:sz w:val="24"/>
          <w:szCs w:val="24"/>
        </w:rPr>
        <w:t xml:space="preserve"> participants completed the nutrition wheel and </w:t>
      </w:r>
      <w:r w:rsidR="003E603C">
        <w:rPr>
          <w:rFonts w:ascii="Times New Roman" w:hAnsi="Times New Roman" w:cs="Times New Roman"/>
          <w:sz w:val="24"/>
          <w:szCs w:val="24"/>
        </w:rPr>
        <w:t>9</w:t>
      </w:r>
      <w:r w:rsidR="00C82BE6">
        <w:rPr>
          <w:rFonts w:ascii="Times New Roman" w:hAnsi="Times New Roman" w:cs="Times New Roman"/>
          <w:sz w:val="24"/>
          <w:szCs w:val="24"/>
        </w:rPr>
        <w:t xml:space="preserve"> (50%)</w:t>
      </w:r>
      <w:r w:rsidR="003E603C">
        <w:rPr>
          <w:rFonts w:ascii="Times New Roman" w:hAnsi="Times New Roman" w:cs="Times New Roman"/>
          <w:sz w:val="24"/>
          <w:szCs w:val="24"/>
        </w:rPr>
        <w:t xml:space="preserve"> were considered at risk of malnutrition</w:t>
      </w:r>
      <w:r w:rsidR="00286848">
        <w:rPr>
          <w:rFonts w:ascii="Times New Roman" w:hAnsi="Times New Roman" w:cs="Times New Roman"/>
          <w:sz w:val="24"/>
          <w:szCs w:val="24"/>
        </w:rPr>
        <w:t xml:space="preserve">. Of those at risk of malnutrition </w:t>
      </w:r>
      <w:r w:rsidR="00DC41A9">
        <w:rPr>
          <w:rFonts w:ascii="Times New Roman" w:hAnsi="Times New Roman" w:cs="Times New Roman"/>
          <w:sz w:val="24"/>
          <w:szCs w:val="24"/>
        </w:rPr>
        <w:t xml:space="preserve">all were offered resources in the post, </w:t>
      </w:r>
      <w:r w:rsidR="007016AA">
        <w:rPr>
          <w:rFonts w:ascii="Times New Roman" w:hAnsi="Times New Roman" w:cs="Times New Roman"/>
          <w:sz w:val="24"/>
          <w:szCs w:val="24"/>
        </w:rPr>
        <w:t>and</w:t>
      </w:r>
      <w:r w:rsidR="00CA72CD">
        <w:rPr>
          <w:rFonts w:ascii="Times New Roman" w:hAnsi="Times New Roman" w:cs="Times New Roman"/>
          <w:sz w:val="24"/>
          <w:szCs w:val="24"/>
        </w:rPr>
        <w:t xml:space="preserve"> 5 </w:t>
      </w:r>
      <w:r w:rsidR="00FF1D68">
        <w:rPr>
          <w:rFonts w:ascii="Times New Roman" w:hAnsi="Times New Roman" w:cs="Times New Roman"/>
          <w:sz w:val="24"/>
          <w:szCs w:val="24"/>
        </w:rPr>
        <w:t>accepted</w:t>
      </w:r>
      <w:r w:rsidR="00AC0E91">
        <w:rPr>
          <w:rFonts w:ascii="Times New Roman" w:hAnsi="Times New Roman" w:cs="Times New Roman"/>
          <w:sz w:val="24"/>
          <w:szCs w:val="24"/>
        </w:rPr>
        <w:t xml:space="preserve"> </w:t>
      </w:r>
      <w:r w:rsidR="00FF1D68">
        <w:rPr>
          <w:rFonts w:ascii="Times New Roman" w:hAnsi="Times New Roman" w:cs="Times New Roman"/>
          <w:sz w:val="24"/>
          <w:szCs w:val="24"/>
        </w:rPr>
        <w:t>the nutritional advi</w:t>
      </w:r>
      <w:r w:rsidR="00224938">
        <w:rPr>
          <w:rFonts w:ascii="Times New Roman" w:hAnsi="Times New Roman" w:cs="Times New Roman"/>
          <w:sz w:val="24"/>
          <w:szCs w:val="24"/>
        </w:rPr>
        <w:t>c</w:t>
      </w:r>
      <w:r w:rsidR="00FF1D68">
        <w:rPr>
          <w:rFonts w:ascii="Times New Roman" w:hAnsi="Times New Roman" w:cs="Times New Roman"/>
          <w:sz w:val="24"/>
          <w:szCs w:val="24"/>
        </w:rPr>
        <w:t>e</w:t>
      </w:r>
      <w:r w:rsidR="00224938">
        <w:rPr>
          <w:rFonts w:ascii="Times New Roman" w:hAnsi="Times New Roman" w:cs="Times New Roman"/>
          <w:sz w:val="24"/>
          <w:szCs w:val="24"/>
        </w:rPr>
        <w:t xml:space="preserve">. </w:t>
      </w:r>
      <w:r w:rsidR="00FF1D68">
        <w:rPr>
          <w:rFonts w:ascii="Times New Roman" w:hAnsi="Times New Roman" w:cs="Times New Roman"/>
          <w:sz w:val="24"/>
          <w:szCs w:val="24"/>
        </w:rPr>
        <w:t xml:space="preserve"> </w:t>
      </w:r>
    </w:p>
    <w:p w14:paraId="601A5CA0" w14:textId="77777777" w:rsidR="0087488C" w:rsidRDefault="0087488C" w:rsidP="009805BA">
      <w:pPr>
        <w:spacing w:after="0" w:line="480" w:lineRule="auto"/>
        <w:rPr>
          <w:rFonts w:ascii="Times New Roman" w:hAnsi="Times New Roman" w:cs="Times New Roman"/>
          <w:sz w:val="24"/>
          <w:szCs w:val="24"/>
        </w:rPr>
      </w:pPr>
    </w:p>
    <w:p w14:paraId="599850F4" w14:textId="2ED34172" w:rsidR="0087488C" w:rsidRPr="0087488C" w:rsidRDefault="007D1F9C" w:rsidP="009805BA">
      <w:pPr>
        <w:spacing w:after="0" w:line="480" w:lineRule="auto"/>
        <w:jc w:val="center"/>
        <w:rPr>
          <w:rFonts w:ascii="Times New Roman" w:hAnsi="Times New Roman" w:cs="Times New Roman"/>
          <w:i/>
          <w:iCs/>
          <w:sz w:val="24"/>
          <w:szCs w:val="24"/>
        </w:rPr>
      </w:pPr>
      <w:r w:rsidRPr="0087488C">
        <w:rPr>
          <w:rFonts w:ascii="Times New Roman" w:hAnsi="Times New Roman" w:cs="Times New Roman"/>
          <w:i/>
          <w:iCs/>
          <w:sz w:val="24"/>
          <w:szCs w:val="24"/>
        </w:rPr>
        <w:t>FIGURE 1 HERE</w:t>
      </w:r>
    </w:p>
    <w:p w14:paraId="7E434FBC" w14:textId="77777777" w:rsidR="0087488C" w:rsidRDefault="0087488C" w:rsidP="009805BA">
      <w:pPr>
        <w:spacing w:after="0" w:line="480" w:lineRule="auto"/>
        <w:rPr>
          <w:rFonts w:ascii="Times New Roman" w:hAnsi="Times New Roman" w:cs="Times New Roman"/>
          <w:b/>
          <w:bCs/>
          <w:sz w:val="24"/>
          <w:szCs w:val="24"/>
        </w:rPr>
      </w:pPr>
    </w:p>
    <w:p w14:paraId="693FC4EB" w14:textId="3BB4E346" w:rsidR="00421702" w:rsidRPr="00421702" w:rsidRDefault="007D1F9C" w:rsidP="009805BA">
      <w:pPr>
        <w:spacing w:after="0" w:line="480" w:lineRule="auto"/>
        <w:rPr>
          <w:rFonts w:ascii="Times New Roman" w:hAnsi="Times New Roman" w:cs="Times New Roman"/>
          <w:i/>
          <w:iCs/>
          <w:sz w:val="24"/>
          <w:szCs w:val="24"/>
        </w:rPr>
      </w:pPr>
      <w:r w:rsidRPr="00C24C6C">
        <w:rPr>
          <w:rFonts w:ascii="Times New Roman" w:hAnsi="Times New Roman" w:cs="Times New Roman"/>
          <w:i/>
          <w:iCs/>
          <w:sz w:val="24"/>
          <w:szCs w:val="24"/>
        </w:rPr>
        <w:t>Secondary outcomes</w:t>
      </w:r>
    </w:p>
    <w:p w14:paraId="09603381" w14:textId="53B6A1D9" w:rsidR="00CF74F8" w:rsidRDefault="007D1F9C" w:rsidP="004062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745A1B" w:rsidRPr="00631B8F">
        <w:rPr>
          <w:rFonts w:ascii="Times New Roman" w:hAnsi="Times New Roman" w:cs="Times New Roman"/>
          <w:sz w:val="24"/>
          <w:szCs w:val="24"/>
        </w:rPr>
        <w:t xml:space="preserve">elf-reported </w:t>
      </w:r>
      <w:r w:rsidR="008C69F6">
        <w:rPr>
          <w:rFonts w:ascii="Times New Roman" w:hAnsi="Times New Roman" w:cs="Times New Roman"/>
          <w:sz w:val="24"/>
          <w:szCs w:val="24"/>
        </w:rPr>
        <w:t>TPA</w:t>
      </w:r>
      <w:r w:rsidR="00745A1B" w:rsidRPr="00631B8F">
        <w:rPr>
          <w:rFonts w:ascii="Times New Roman" w:hAnsi="Times New Roman" w:cs="Times New Roman"/>
          <w:sz w:val="24"/>
          <w:szCs w:val="24"/>
        </w:rPr>
        <w:t xml:space="preserve"> (PASE)</w:t>
      </w:r>
      <w:r w:rsidR="008767F6">
        <w:rPr>
          <w:rFonts w:ascii="Times New Roman" w:hAnsi="Times New Roman" w:cs="Times New Roman"/>
          <w:sz w:val="24"/>
          <w:szCs w:val="24"/>
        </w:rPr>
        <w:t xml:space="preserve">, </w:t>
      </w:r>
      <w:r w:rsidR="0040627D">
        <w:rPr>
          <w:rFonts w:ascii="Times New Roman" w:hAnsi="Times New Roman" w:cs="Times New Roman"/>
          <w:sz w:val="24"/>
          <w:szCs w:val="24"/>
        </w:rPr>
        <w:t xml:space="preserve">QOL (EuroQol Index), </w:t>
      </w:r>
      <w:r w:rsidR="008767F6">
        <w:rPr>
          <w:rFonts w:ascii="Times New Roman" w:hAnsi="Times New Roman" w:cs="Times New Roman"/>
          <w:sz w:val="24"/>
          <w:szCs w:val="24"/>
        </w:rPr>
        <w:t>and appetite</w:t>
      </w:r>
      <w:r w:rsidR="00745A1B" w:rsidRPr="00631B8F">
        <w:rPr>
          <w:rFonts w:ascii="Times New Roman" w:hAnsi="Times New Roman" w:cs="Times New Roman"/>
          <w:sz w:val="24"/>
          <w:szCs w:val="24"/>
        </w:rPr>
        <w:t xml:space="preserve"> </w:t>
      </w:r>
      <w:r w:rsidR="00BC6D9E" w:rsidRPr="00631B8F">
        <w:rPr>
          <w:rFonts w:ascii="Times New Roman" w:hAnsi="Times New Roman" w:cs="Times New Roman"/>
          <w:sz w:val="24"/>
          <w:szCs w:val="24"/>
        </w:rPr>
        <w:t xml:space="preserve">improved </w:t>
      </w:r>
      <w:r w:rsidR="00745A1B" w:rsidRPr="00631B8F">
        <w:rPr>
          <w:rFonts w:ascii="Times New Roman" w:hAnsi="Times New Roman" w:cs="Times New Roman"/>
          <w:sz w:val="24"/>
          <w:szCs w:val="24"/>
        </w:rPr>
        <w:t xml:space="preserve">significantly </w:t>
      </w:r>
      <w:r w:rsidR="00395808">
        <w:rPr>
          <w:rFonts w:ascii="Times New Roman" w:hAnsi="Times New Roman" w:cs="Times New Roman"/>
          <w:sz w:val="24"/>
          <w:szCs w:val="24"/>
        </w:rPr>
        <w:t>post-intervention</w:t>
      </w:r>
      <w:r w:rsidR="00165BAC">
        <w:rPr>
          <w:rFonts w:ascii="Times New Roman" w:hAnsi="Times New Roman" w:cs="Times New Roman"/>
          <w:sz w:val="24"/>
          <w:szCs w:val="24"/>
        </w:rPr>
        <w:t xml:space="preserve"> with a </w:t>
      </w:r>
      <w:r w:rsidR="00E0292D">
        <w:rPr>
          <w:rFonts w:ascii="Times New Roman" w:hAnsi="Times New Roman" w:cs="Times New Roman"/>
          <w:sz w:val="24"/>
          <w:szCs w:val="24"/>
        </w:rPr>
        <w:t>sustained</w:t>
      </w:r>
      <w:r w:rsidR="00165BAC">
        <w:rPr>
          <w:rFonts w:ascii="Times New Roman" w:hAnsi="Times New Roman" w:cs="Times New Roman"/>
          <w:sz w:val="24"/>
          <w:szCs w:val="24"/>
        </w:rPr>
        <w:t xml:space="preserve"> improvement </w:t>
      </w:r>
      <w:r w:rsidR="00E52A46">
        <w:rPr>
          <w:rFonts w:ascii="Times New Roman" w:hAnsi="Times New Roman" w:cs="Times New Roman"/>
          <w:sz w:val="24"/>
          <w:szCs w:val="24"/>
        </w:rPr>
        <w:t xml:space="preserve">in TPA and appetite </w:t>
      </w:r>
      <w:r w:rsidR="00165BAC">
        <w:rPr>
          <w:rFonts w:ascii="Times New Roman" w:hAnsi="Times New Roman" w:cs="Times New Roman"/>
          <w:sz w:val="24"/>
          <w:szCs w:val="24"/>
        </w:rPr>
        <w:t>at 3-month follow-up</w:t>
      </w:r>
      <w:r w:rsidR="00745A1B" w:rsidRPr="00631B8F">
        <w:rPr>
          <w:rFonts w:ascii="Times New Roman" w:hAnsi="Times New Roman" w:cs="Times New Roman"/>
          <w:sz w:val="24"/>
          <w:szCs w:val="24"/>
        </w:rPr>
        <w:t xml:space="preserve"> (</w:t>
      </w:r>
      <w:r w:rsidR="009C2FBB">
        <w:rPr>
          <w:rFonts w:ascii="Times New Roman" w:hAnsi="Times New Roman" w:cs="Times New Roman"/>
          <w:sz w:val="24"/>
          <w:szCs w:val="24"/>
        </w:rPr>
        <w:t>Tab</w:t>
      </w:r>
      <w:r w:rsidR="00F17C6B">
        <w:rPr>
          <w:rFonts w:ascii="Times New Roman" w:hAnsi="Times New Roman" w:cs="Times New Roman"/>
          <w:sz w:val="24"/>
          <w:szCs w:val="24"/>
        </w:rPr>
        <w:t>le 2</w:t>
      </w:r>
      <w:r w:rsidR="00745A1B" w:rsidRPr="00631B8F">
        <w:rPr>
          <w:rFonts w:ascii="Times New Roman" w:hAnsi="Times New Roman" w:cs="Times New Roman"/>
          <w:sz w:val="24"/>
          <w:szCs w:val="24"/>
        </w:rPr>
        <w:t xml:space="preserve">). </w:t>
      </w:r>
      <w:r w:rsidR="0040627D">
        <w:rPr>
          <w:rFonts w:ascii="Times New Roman" w:hAnsi="Times New Roman" w:cs="Times New Roman"/>
          <w:sz w:val="24"/>
          <w:szCs w:val="24"/>
        </w:rPr>
        <w:t>There was a non-significant improvement in functional ability (Barthel), self-efficacy, QOL (VAS), and well-being post-intervention. There were no significant differences in anxiety or depression over time</w:t>
      </w:r>
      <w:r w:rsidR="00970A87">
        <w:rPr>
          <w:rFonts w:ascii="Times New Roman" w:hAnsi="Times New Roman" w:cs="Times New Roman"/>
          <w:sz w:val="24"/>
          <w:szCs w:val="24"/>
        </w:rPr>
        <w:t xml:space="preserve"> (Table 2)</w:t>
      </w:r>
      <w:r w:rsidR="0040627D">
        <w:rPr>
          <w:rFonts w:ascii="Times New Roman" w:hAnsi="Times New Roman" w:cs="Times New Roman"/>
          <w:sz w:val="24"/>
          <w:szCs w:val="24"/>
        </w:rPr>
        <w:t>.</w:t>
      </w:r>
    </w:p>
    <w:p w14:paraId="481C58E7" w14:textId="5742058E" w:rsidR="008B2D4E" w:rsidRPr="00944C42" w:rsidRDefault="001654CB" w:rsidP="00D24F7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ultiple imputation </w:t>
      </w:r>
      <w:r w:rsidR="00F03908">
        <w:rPr>
          <w:rFonts w:ascii="Times New Roman" w:hAnsi="Times New Roman" w:cs="Times New Roman"/>
          <w:sz w:val="24"/>
          <w:szCs w:val="24"/>
        </w:rPr>
        <w:t xml:space="preserve">was used to handle missing </w:t>
      </w:r>
      <w:r w:rsidR="00C36E84">
        <w:rPr>
          <w:rFonts w:ascii="Times New Roman" w:hAnsi="Times New Roman" w:cs="Times New Roman"/>
          <w:sz w:val="24"/>
          <w:szCs w:val="24"/>
        </w:rPr>
        <w:t xml:space="preserve">GENEActiv </w:t>
      </w:r>
      <w:r w:rsidR="00F03908">
        <w:rPr>
          <w:rFonts w:ascii="Times New Roman" w:hAnsi="Times New Roman" w:cs="Times New Roman"/>
          <w:sz w:val="24"/>
          <w:szCs w:val="24"/>
        </w:rPr>
        <w:t>data (8% of cases</w:t>
      </w:r>
      <w:r w:rsidR="006E2A2C">
        <w:rPr>
          <w:rFonts w:ascii="Times New Roman" w:hAnsi="Times New Roman" w:cs="Times New Roman"/>
          <w:sz w:val="24"/>
          <w:szCs w:val="24"/>
        </w:rPr>
        <w:t>)</w:t>
      </w:r>
      <w:r w:rsidR="009D37C0">
        <w:rPr>
          <w:rFonts w:ascii="Times New Roman" w:hAnsi="Times New Roman" w:cs="Times New Roman"/>
          <w:sz w:val="24"/>
          <w:szCs w:val="24"/>
        </w:rPr>
        <w:t xml:space="preserve">, in which </w:t>
      </w:r>
      <w:r w:rsidR="003529A9">
        <w:rPr>
          <w:rFonts w:ascii="Times New Roman" w:hAnsi="Times New Roman" w:cs="Times New Roman"/>
          <w:sz w:val="24"/>
          <w:szCs w:val="24"/>
        </w:rPr>
        <w:t>5 imputed datasets were aggregated into a final pooled dataset for analysis</w:t>
      </w:r>
      <w:r w:rsidR="00861466">
        <w:rPr>
          <w:rFonts w:ascii="Times New Roman" w:hAnsi="Times New Roman" w:cs="Times New Roman"/>
          <w:sz w:val="24"/>
          <w:szCs w:val="24"/>
        </w:rPr>
        <w:t>.</w:t>
      </w:r>
      <w:r w:rsidR="004B5840">
        <w:rPr>
          <w:rFonts w:ascii="Times New Roman" w:hAnsi="Times New Roman" w:cs="Times New Roman"/>
          <w:sz w:val="24"/>
          <w:szCs w:val="24"/>
        </w:rPr>
        <w:t xml:space="preserve"> </w:t>
      </w:r>
      <w:r w:rsidR="009E7BAE">
        <w:rPr>
          <w:rFonts w:ascii="Times New Roman" w:hAnsi="Times New Roman" w:cs="Times New Roman"/>
          <w:sz w:val="24"/>
          <w:szCs w:val="24"/>
        </w:rPr>
        <w:t>T</w:t>
      </w:r>
      <w:r w:rsidR="00EC3DA8">
        <w:rPr>
          <w:rFonts w:ascii="Times New Roman" w:hAnsi="Times New Roman" w:cs="Times New Roman"/>
          <w:sz w:val="24"/>
          <w:szCs w:val="24"/>
        </w:rPr>
        <w:t>here was a non-significant improvement in inactivity</w:t>
      </w:r>
      <w:r w:rsidR="005C2F16">
        <w:rPr>
          <w:rFonts w:ascii="Times New Roman" w:hAnsi="Times New Roman" w:cs="Times New Roman"/>
          <w:sz w:val="24"/>
          <w:szCs w:val="24"/>
        </w:rPr>
        <w:t>,</w:t>
      </w:r>
      <w:r w:rsidR="00F01F13">
        <w:rPr>
          <w:rFonts w:ascii="Times New Roman" w:hAnsi="Times New Roman" w:cs="Times New Roman"/>
          <w:sz w:val="24"/>
          <w:szCs w:val="24"/>
        </w:rPr>
        <w:t xml:space="preserve"> LPA</w:t>
      </w:r>
      <w:r w:rsidR="00A9603E">
        <w:rPr>
          <w:rFonts w:ascii="Times New Roman" w:hAnsi="Times New Roman" w:cs="Times New Roman"/>
          <w:sz w:val="24"/>
          <w:szCs w:val="24"/>
        </w:rPr>
        <w:t>, MVPA</w:t>
      </w:r>
      <w:r w:rsidR="00445841">
        <w:rPr>
          <w:rFonts w:ascii="Times New Roman" w:hAnsi="Times New Roman" w:cs="Times New Roman"/>
          <w:sz w:val="24"/>
          <w:szCs w:val="24"/>
        </w:rPr>
        <w:t>,</w:t>
      </w:r>
      <w:r w:rsidR="00A9603E">
        <w:rPr>
          <w:rFonts w:ascii="Times New Roman" w:hAnsi="Times New Roman" w:cs="Times New Roman"/>
          <w:sz w:val="24"/>
          <w:szCs w:val="24"/>
        </w:rPr>
        <w:t xml:space="preserve"> and TPA</w:t>
      </w:r>
      <w:r w:rsidR="008A4542">
        <w:rPr>
          <w:rFonts w:ascii="Times New Roman" w:hAnsi="Times New Roman" w:cs="Times New Roman"/>
          <w:sz w:val="24"/>
          <w:szCs w:val="24"/>
        </w:rPr>
        <w:t xml:space="preserve"> </w:t>
      </w:r>
      <w:r w:rsidR="00F01F13">
        <w:rPr>
          <w:rFonts w:ascii="Times New Roman" w:hAnsi="Times New Roman" w:cs="Times New Roman"/>
          <w:sz w:val="24"/>
          <w:szCs w:val="24"/>
        </w:rPr>
        <w:t>post-intervention</w:t>
      </w:r>
      <w:r w:rsidR="00445841">
        <w:rPr>
          <w:rFonts w:ascii="Times New Roman" w:hAnsi="Times New Roman" w:cs="Times New Roman"/>
          <w:sz w:val="24"/>
          <w:szCs w:val="24"/>
        </w:rPr>
        <w:t xml:space="preserve"> (Table 2)</w:t>
      </w:r>
      <w:r w:rsidR="00CF670D">
        <w:rPr>
          <w:rFonts w:ascii="Times New Roman" w:hAnsi="Times New Roman" w:cs="Times New Roman"/>
          <w:sz w:val="24"/>
          <w:szCs w:val="24"/>
        </w:rPr>
        <w:t>.</w:t>
      </w:r>
    </w:p>
    <w:p w14:paraId="34723D79" w14:textId="77777777" w:rsidR="007F04B3" w:rsidRDefault="007F04B3" w:rsidP="009805BA">
      <w:pPr>
        <w:spacing w:after="0" w:line="480" w:lineRule="auto"/>
        <w:rPr>
          <w:rFonts w:ascii="Times New Roman" w:hAnsi="Times New Roman" w:cs="Times New Roman"/>
          <w:sz w:val="24"/>
          <w:szCs w:val="24"/>
        </w:rPr>
      </w:pPr>
    </w:p>
    <w:p w14:paraId="258E935C" w14:textId="7448957B" w:rsidR="00D84D32" w:rsidRPr="00D84D32" w:rsidRDefault="007D1F9C" w:rsidP="009805BA">
      <w:pPr>
        <w:spacing w:after="0" w:line="480" w:lineRule="auto"/>
        <w:jc w:val="center"/>
        <w:rPr>
          <w:rFonts w:ascii="Times New Roman" w:hAnsi="Times New Roman" w:cs="Times New Roman"/>
          <w:i/>
          <w:iCs/>
          <w:sz w:val="24"/>
          <w:szCs w:val="24"/>
        </w:rPr>
      </w:pPr>
      <w:r>
        <w:rPr>
          <w:rFonts w:ascii="Times New Roman" w:hAnsi="Times New Roman" w:cs="Times New Roman"/>
          <w:i/>
          <w:iCs/>
          <w:sz w:val="24"/>
          <w:szCs w:val="24"/>
        </w:rPr>
        <w:t>TABLE 2 HERE</w:t>
      </w:r>
    </w:p>
    <w:p w14:paraId="5226F844" w14:textId="77777777" w:rsidR="00D84D32" w:rsidRDefault="00D84D32" w:rsidP="009805BA">
      <w:pPr>
        <w:spacing w:after="0" w:line="480" w:lineRule="auto"/>
        <w:rPr>
          <w:rFonts w:ascii="Times New Roman" w:hAnsi="Times New Roman" w:cs="Times New Roman"/>
          <w:sz w:val="24"/>
          <w:szCs w:val="24"/>
        </w:rPr>
      </w:pPr>
    </w:p>
    <w:p w14:paraId="63A4B22A" w14:textId="4E1A730F" w:rsidR="00D43970" w:rsidRPr="00E0083D" w:rsidRDefault="007D1F9C" w:rsidP="009805BA">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Adverse events</w:t>
      </w:r>
    </w:p>
    <w:p w14:paraId="4053D76A" w14:textId="73F8139F" w:rsidR="00D43970" w:rsidRDefault="007D1F9C" w:rsidP="009805BA">
      <w:pPr>
        <w:spacing w:after="0" w:line="480" w:lineRule="auto"/>
        <w:rPr>
          <w:rFonts w:ascii="Times New Roman" w:hAnsi="Times New Roman" w:cs="Times New Roman"/>
          <w:sz w:val="24"/>
          <w:szCs w:val="24"/>
        </w:rPr>
      </w:pPr>
      <w:r>
        <w:rPr>
          <w:rFonts w:ascii="Times New Roman" w:hAnsi="Times New Roman" w:cs="Times New Roman"/>
          <w:sz w:val="24"/>
          <w:szCs w:val="24"/>
        </w:rPr>
        <w:t>One</w:t>
      </w:r>
      <w:r w:rsidRPr="00934C75">
        <w:rPr>
          <w:rFonts w:ascii="Times New Roman" w:hAnsi="Times New Roman" w:cs="Times New Roman"/>
          <w:sz w:val="24"/>
          <w:szCs w:val="24"/>
        </w:rPr>
        <w:t xml:space="preserve"> adverse event </w:t>
      </w:r>
      <w:r>
        <w:rPr>
          <w:rFonts w:ascii="Times New Roman" w:hAnsi="Times New Roman" w:cs="Times New Roman"/>
          <w:sz w:val="24"/>
          <w:szCs w:val="24"/>
        </w:rPr>
        <w:t xml:space="preserve">was </w:t>
      </w:r>
      <w:r w:rsidRPr="00934C75">
        <w:rPr>
          <w:rFonts w:ascii="Times New Roman" w:hAnsi="Times New Roman" w:cs="Times New Roman"/>
          <w:sz w:val="24"/>
          <w:szCs w:val="24"/>
        </w:rPr>
        <w:t>reported</w:t>
      </w:r>
      <w:r>
        <w:rPr>
          <w:rFonts w:ascii="Times New Roman" w:hAnsi="Times New Roman" w:cs="Times New Roman"/>
          <w:sz w:val="24"/>
          <w:szCs w:val="24"/>
        </w:rPr>
        <w:t xml:space="preserve"> in which a participant had shoulder pain</w:t>
      </w:r>
      <w:r w:rsidRPr="00934C75">
        <w:rPr>
          <w:rFonts w:ascii="Times New Roman" w:hAnsi="Times New Roman" w:cs="Times New Roman"/>
          <w:sz w:val="24"/>
          <w:szCs w:val="24"/>
        </w:rPr>
        <w:t xml:space="preserve"> </w:t>
      </w:r>
      <w:r w:rsidR="007F379A">
        <w:rPr>
          <w:rFonts w:ascii="Times New Roman" w:hAnsi="Times New Roman" w:cs="Times New Roman"/>
          <w:sz w:val="24"/>
          <w:szCs w:val="24"/>
        </w:rPr>
        <w:t xml:space="preserve">after </w:t>
      </w:r>
      <w:r w:rsidR="00A54654">
        <w:rPr>
          <w:rFonts w:ascii="Times New Roman" w:hAnsi="Times New Roman" w:cs="Times New Roman"/>
          <w:sz w:val="24"/>
          <w:szCs w:val="24"/>
        </w:rPr>
        <w:t>strength training</w:t>
      </w:r>
      <w:r>
        <w:rPr>
          <w:rFonts w:ascii="Times New Roman" w:hAnsi="Times New Roman" w:cs="Times New Roman"/>
          <w:sz w:val="24"/>
          <w:szCs w:val="24"/>
        </w:rPr>
        <w:t xml:space="preserve">. Volunteers escalated the adverse event to the trainer (SJM), who contacted the participant to modify their exercise program. </w:t>
      </w:r>
    </w:p>
    <w:p w14:paraId="545E785A" w14:textId="58A67586" w:rsidR="00D35D26" w:rsidRPr="00C24C6C" w:rsidRDefault="007D1F9C" w:rsidP="009805BA">
      <w:pPr>
        <w:spacing w:after="0" w:line="480" w:lineRule="auto"/>
        <w:rPr>
          <w:rFonts w:ascii="Times New Roman" w:hAnsi="Times New Roman" w:cs="Times New Roman"/>
          <w:i/>
          <w:iCs/>
          <w:sz w:val="24"/>
          <w:szCs w:val="24"/>
        </w:rPr>
      </w:pPr>
      <w:r w:rsidRPr="00C24C6C">
        <w:rPr>
          <w:rFonts w:ascii="Times New Roman" w:hAnsi="Times New Roman" w:cs="Times New Roman"/>
          <w:i/>
          <w:iCs/>
          <w:sz w:val="24"/>
          <w:szCs w:val="24"/>
        </w:rPr>
        <w:t>Acceptability</w:t>
      </w:r>
      <w:r w:rsidR="00ED2C79" w:rsidRPr="00C24C6C">
        <w:rPr>
          <w:rFonts w:ascii="Times New Roman" w:hAnsi="Times New Roman" w:cs="Times New Roman"/>
          <w:i/>
          <w:iCs/>
          <w:sz w:val="24"/>
          <w:szCs w:val="24"/>
        </w:rPr>
        <w:t xml:space="preserve"> of the Frail2Fit intervention</w:t>
      </w:r>
    </w:p>
    <w:p w14:paraId="2B19022F" w14:textId="43A240B1" w:rsidR="00910995" w:rsidRDefault="00E17D3B" w:rsidP="009805BA">
      <w:pPr>
        <w:spacing w:after="0" w:line="480" w:lineRule="auto"/>
        <w:rPr>
          <w:rFonts w:ascii="Times New Roman" w:hAnsi="Times New Roman" w:cs="Times New Roman"/>
          <w:sz w:val="24"/>
          <w:szCs w:val="24"/>
        </w:rPr>
      </w:pPr>
      <w:r>
        <w:rPr>
          <w:rFonts w:ascii="Times New Roman" w:hAnsi="Times New Roman" w:cs="Times New Roman"/>
          <w:sz w:val="24"/>
          <w:szCs w:val="24"/>
        </w:rPr>
        <w:t>Sixteen</w:t>
      </w:r>
      <w:r w:rsidR="00A53310">
        <w:rPr>
          <w:rFonts w:ascii="Times New Roman" w:hAnsi="Times New Roman" w:cs="Times New Roman"/>
          <w:sz w:val="24"/>
          <w:szCs w:val="24"/>
        </w:rPr>
        <w:t xml:space="preserve"> older adults </w:t>
      </w:r>
      <w:r w:rsidR="003E0349">
        <w:rPr>
          <w:rFonts w:ascii="Times New Roman" w:hAnsi="Times New Roman" w:cs="Times New Roman"/>
          <w:sz w:val="24"/>
          <w:szCs w:val="24"/>
        </w:rPr>
        <w:t xml:space="preserve">(aged </w:t>
      </w:r>
      <w:r w:rsidR="00E7630B">
        <w:rPr>
          <w:rFonts w:ascii="Times New Roman" w:hAnsi="Times New Roman" w:cs="Times New Roman"/>
          <w:sz w:val="24"/>
          <w:szCs w:val="24"/>
        </w:rPr>
        <w:t>67</w:t>
      </w:r>
      <w:r w:rsidR="003E0349">
        <w:rPr>
          <w:rFonts w:ascii="Times New Roman" w:hAnsi="Times New Roman" w:cs="Times New Roman"/>
          <w:sz w:val="24"/>
          <w:szCs w:val="24"/>
        </w:rPr>
        <w:t>-</w:t>
      </w:r>
      <w:r w:rsidR="00E7630B">
        <w:rPr>
          <w:rFonts w:ascii="Times New Roman" w:hAnsi="Times New Roman" w:cs="Times New Roman"/>
          <w:sz w:val="24"/>
          <w:szCs w:val="24"/>
        </w:rPr>
        <w:t>92</w:t>
      </w:r>
      <w:r w:rsidR="00657DB6">
        <w:rPr>
          <w:rFonts w:ascii="Times New Roman" w:hAnsi="Times New Roman" w:cs="Times New Roman"/>
          <w:sz w:val="24"/>
          <w:szCs w:val="24"/>
        </w:rPr>
        <w:t xml:space="preserve"> years</w:t>
      </w:r>
      <w:r w:rsidR="00CF53FB">
        <w:rPr>
          <w:rFonts w:ascii="Times New Roman" w:hAnsi="Times New Roman" w:cs="Times New Roman"/>
          <w:sz w:val="24"/>
          <w:szCs w:val="24"/>
        </w:rPr>
        <w:t xml:space="preserve">; </w:t>
      </w:r>
      <w:r w:rsidR="00A22172">
        <w:rPr>
          <w:rFonts w:ascii="Times New Roman" w:hAnsi="Times New Roman" w:cs="Times New Roman"/>
          <w:sz w:val="24"/>
          <w:szCs w:val="24"/>
        </w:rPr>
        <w:t>10</w:t>
      </w:r>
      <w:r w:rsidR="00CF53FB">
        <w:rPr>
          <w:rFonts w:ascii="Times New Roman" w:hAnsi="Times New Roman" w:cs="Times New Roman"/>
          <w:sz w:val="24"/>
          <w:szCs w:val="24"/>
        </w:rPr>
        <w:t xml:space="preserve"> female)</w:t>
      </w:r>
      <w:r w:rsidR="00A53310">
        <w:rPr>
          <w:rFonts w:ascii="Times New Roman" w:hAnsi="Times New Roman" w:cs="Times New Roman"/>
          <w:sz w:val="24"/>
          <w:szCs w:val="24"/>
        </w:rPr>
        <w:t xml:space="preserve">, </w:t>
      </w:r>
      <w:r w:rsidR="003E0349">
        <w:rPr>
          <w:rFonts w:ascii="Times New Roman" w:hAnsi="Times New Roman" w:cs="Times New Roman"/>
          <w:sz w:val="24"/>
          <w:szCs w:val="24"/>
        </w:rPr>
        <w:t>one</w:t>
      </w:r>
      <w:r w:rsidR="00A53310">
        <w:rPr>
          <w:rFonts w:ascii="Times New Roman" w:hAnsi="Times New Roman" w:cs="Times New Roman"/>
          <w:sz w:val="24"/>
          <w:szCs w:val="24"/>
        </w:rPr>
        <w:t xml:space="preserve"> </w:t>
      </w:r>
      <w:r w:rsidR="00351EF2">
        <w:rPr>
          <w:rFonts w:ascii="Times New Roman" w:hAnsi="Times New Roman" w:cs="Times New Roman"/>
          <w:sz w:val="24"/>
          <w:szCs w:val="24"/>
        </w:rPr>
        <w:t xml:space="preserve">female </w:t>
      </w:r>
      <w:r w:rsidR="00A53310">
        <w:rPr>
          <w:rFonts w:ascii="Times New Roman" w:hAnsi="Times New Roman" w:cs="Times New Roman"/>
          <w:sz w:val="24"/>
          <w:szCs w:val="24"/>
        </w:rPr>
        <w:t xml:space="preserve">carer, and </w:t>
      </w:r>
      <w:r w:rsidR="003E0349">
        <w:rPr>
          <w:rFonts w:ascii="Times New Roman" w:hAnsi="Times New Roman" w:cs="Times New Roman"/>
          <w:sz w:val="24"/>
          <w:szCs w:val="24"/>
        </w:rPr>
        <w:t>five</w:t>
      </w:r>
      <w:r w:rsidR="00A53310">
        <w:rPr>
          <w:rFonts w:ascii="Times New Roman" w:hAnsi="Times New Roman" w:cs="Times New Roman"/>
          <w:sz w:val="24"/>
          <w:szCs w:val="24"/>
        </w:rPr>
        <w:t xml:space="preserve"> volunteers</w:t>
      </w:r>
      <w:r w:rsidR="00351EF2">
        <w:rPr>
          <w:rFonts w:ascii="Times New Roman" w:hAnsi="Times New Roman" w:cs="Times New Roman"/>
          <w:sz w:val="24"/>
          <w:szCs w:val="24"/>
        </w:rPr>
        <w:t xml:space="preserve"> (aged</w:t>
      </w:r>
      <w:r w:rsidR="00B5383A">
        <w:rPr>
          <w:rFonts w:ascii="Times New Roman" w:hAnsi="Times New Roman" w:cs="Times New Roman"/>
          <w:sz w:val="24"/>
          <w:szCs w:val="24"/>
        </w:rPr>
        <w:t xml:space="preserve"> </w:t>
      </w:r>
      <w:r w:rsidR="00930F33">
        <w:rPr>
          <w:rFonts w:ascii="Times New Roman" w:hAnsi="Times New Roman" w:cs="Times New Roman"/>
          <w:sz w:val="24"/>
          <w:szCs w:val="24"/>
        </w:rPr>
        <w:t>16</w:t>
      </w:r>
      <w:r w:rsidR="00B5383A">
        <w:rPr>
          <w:rFonts w:ascii="Times New Roman" w:hAnsi="Times New Roman" w:cs="Times New Roman"/>
          <w:sz w:val="24"/>
          <w:szCs w:val="24"/>
        </w:rPr>
        <w:t>-</w:t>
      </w:r>
      <w:r w:rsidR="00930F33">
        <w:rPr>
          <w:rFonts w:ascii="Times New Roman" w:hAnsi="Times New Roman" w:cs="Times New Roman"/>
          <w:sz w:val="24"/>
          <w:szCs w:val="24"/>
        </w:rPr>
        <w:t>17</w:t>
      </w:r>
      <w:r w:rsidR="00657DB6">
        <w:rPr>
          <w:rFonts w:ascii="Times New Roman" w:hAnsi="Times New Roman" w:cs="Times New Roman"/>
          <w:sz w:val="24"/>
          <w:szCs w:val="24"/>
        </w:rPr>
        <w:t xml:space="preserve"> years</w:t>
      </w:r>
      <w:r w:rsidR="00B5383A">
        <w:rPr>
          <w:rFonts w:ascii="Times New Roman" w:hAnsi="Times New Roman" w:cs="Times New Roman"/>
          <w:sz w:val="24"/>
          <w:szCs w:val="24"/>
        </w:rPr>
        <w:t>; 3 female)</w:t>
      </w:r>
      <w:r w:rsidR="003E0349">
        <w:rPr>
          <w:rFonts w:ascii="Times New Roman" w:hAnsi="Times New Roman" w:cs="Times New Roman"/>
          <w:sz w:val="24"/>
          <w:szCs w:val="24"/>
        </w:rPr>
        <w:t xml:space="preserve"> were interviewed</w:t>
      </w:r>
      <w:r w:rsidR="00A53310">
        <w:rPr>
          <w:rFonts w:ascii="Times New Roman" w:hAnsi="Times New Roman" w:cs="Times New Roman"/>
          <w:sz w:val="24"/>
          <w:szCs w:val="24"/>
        </w:rPr>
        <w:t xml:space="preserve">. </w:t>
      </w:r>
      <w:r w:rsidR="008A0505">
        <w:rPr>
          <w:rFonts w:ascii="Times New Roman" w:hAnsi="Times New Roman" w:cs="Times New Roman"/>
          <w:sz w:val="24"/>
          <w:szCs w:val="24"/>
        </w:rPr>
        <w:t xml:space="preserve">Thirteen </w:t>
      </w:r>
      <w:r w:rsidR="00F54046">
        <w:rPr>
          <w:rFonts w:ascii="Times New Roman" w:hAnsi="Times New Roman" w:cs="Times New Roman"/>
          <w:sz w:val="24"/>
          <w:szCs w:val="24"/>
        </w:rPr>
        <w:t>sub-</w:t>
      </w:r>
      <w:r w:rsidR="008A0505">
        <w:rPr>
          <w:rFonts w:ascii="Times New Roman" w:hAnsi="Times New Roman" w:cs="Times New Roman"/>
          <w:sz w:val="24"/>
          <w:szCs w:val="24"/>
        </w:rPr>
        <w:t xml:space="preserve">themes have been </w:t>
      </w:r>
      <w:r w:rsidR="0005200A">
        <w:rPr>
          <w:rFonts w:ascii="Times New Roman" w:hAnsi="Times New Roman" w:cs="Times New Roman"/>
          <w:sz w:val="24"/>
          <w:szCs w:val="24"/>
        </w:rPr>
        <w:t>organised</w:t>
      </w:r>
      <w:r w:rsidR="008A0505">
        <w:rPr>
          <w:rFonts w:ascii="Times New Roman" w:hAnsi="Times New Roman" w:cs="Times New Roman"/>
          <w:sz w:val="24"/>
          <w:szCs w:val="24"/>
        </w:rPr>
        <w:t xml:space="preserve"> under th</w:t>
      </w:r>
      <w:r w:rsidR="00DA3E23">
        <w:rPr>
          <w:rFonts w:ascii="Times New Roman" w:hAnsi="Times New Roman" w:cs="Times New Roman"/>
          <w:sz w:val="24"/>
          <w:szCs w:val="24"/>
        </w:rPr>
        <w:t>re</w:t>
      </w:r>
      <w:r w:rsidR="008A0505">
        <w:rPr>
          <w:rFonts w:ascii="Times New Roman" w:hAnsi="Times New Roman" w:cs="Times New Roman"/>
          <w:sz w:val="24"/>
          <w:szCs w:val="24"/>
        </w:rPr>
        <w:t>e higher order themes</w:t>
      </w:r>
      <w:r w:rsidR="0005200A">
        <w:rPr>
          <w:rFonts w:ascii="Times New Roman" w:hAnsi="Times New Roman" w:cs="Times New Roman"/>
          <w:sz w:val="24"/>
          <w:szCs w:val="24"/>
        </w:rPr>
        <w:t xml:space="preserve"> influenced by </w:t>
      </w:r>
      <w:r w:rsidR="00A51598">
        <w:rPr>
          <w:rFonts w:ascii="Times New Roman" w:hAnsi="Times New Roman" w:cs="Times New Roman"/>
          <w:sz w:val="24"/>
          <w:szCs w:val="24"/>
        </w:rPr>
        <w:t>NPT</w:t>
      </w:r>
      <w:r w:rsidR="0005200A">
        <w:rPr>
          <w:rFonts w:ascii="Times New Roman" w:hAnsi="Times New Roman" w:cs="Times New Roman"/>
          <w:sz w:val="24"/>
          <w:szCs w:val="24"/>
        </w:rPr>
        <w:t xml:space="preserve"> </w:t>
      </w:r>
      <w:r w:rsidR="00BF4FEB">
        <w:rPr>
          <w:rFonts w:ascii="Times New Roman" w:hAnsi="Times New Roman" w:cs="Times New Roman"/>
          <w:sz w:val="24"/>
          <w:szCs w:val="24"/>
        </w:rPr>
        <w:fldChar w:fldCharType="begin">
          <w:fldData xml:space="preserve">PEVuZE5vdGU+PENpdGU+PEF1dGhvcj5NYXk8L0F1dGhvcj48WWVhcj4yMDIyPC9ZZWFyPjxSZWNO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</w:fldData>
        </w:fldChar>
      </w:r>
      <w:r w:rsidR="00694093">
        <w:rPr>
          <w:rFonts w:ascii="Times New Roman" w:hAnsi="Times New Roman" w:cs="Times New Roman"/>
          <w:sz w:val="24"/>
          <w:szCs w:val="24"/>
        </w:rPr>
        <w:instrText xml:space="preserve"> ADDIN EN.CITE </w:instrText>
      </w:r>
      <w:r w:rsidR="00694093">
        <w:rPr>
          <w:rFonts w:ascii="Times New Roman" w:hAnsi="Times New Roman" w:cs="Times New Roman"/>
          <w:sz w:val="24"/>
          <w:szCs w:val="24"/>
        </w:rPr>
        <w:fldChar w:fldCharType="begin">
          <w:fldData xml:space="preserve">PEVuZE5vdGU+PENpdGU+PEF1dGhvcj5NYXk8L0F1dGhvcj48WWVhcj4yMDIyPC9ZZWFyPjxSZWNO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</w:fldData>
        </w:fldChar>
      </w:r>
      <w:r w:rsidR="00694093">
        <w:rPr>
          <w:rFonts w:ascii="Times New Roman" w:hAnsi="Times New Roman" w:cs="Times New Roman"/>
          <w:sz w:val="24"/>
          <w:szCs w:val="24"/>
        </w:rPr>
        <w:instrText xml:space="preserve"> ADDIN EN.CITE.DATA </w:instrText>
      </w:r>
      <w:r w:rsidR="00694093">
        <w:rPr>
          <w:rFonts w:ascii="Times New Roman" w:hAnsi="Times New Roman" w:cs="Times New Roman"/>
          <w:sz w:val="24"/>
          <w:szCs w:val="24"/>
        </w:rPr>
      </w:r>
      <w:r w:rsidR="00694093">
        <w:rPr>
          <w:rFonts w:ascii="Times New Roman" w:hAnsi="Times New Roman" w:cs="Times New Roman"/>
          <w:sz w:val="24"/>
          <w:szCs w:val="24"/>
        </w:rPr>
        <w:fldChar w:fldCharType="end"/>
      </w:r>
      <w:r w:rsidR="00BF4FEB">
        <w:rPr>
          <w:rFonts w:ascii="Times New Roman" w:hAnsi="Times New Roman" w:cs="Times New Roman"/>
          <w:sz w:val="24"/>
          <w:szCs w:val="24"/>
        </w:rPr>
      </w:r>
      <w:r w:rsidR="00BF4FEB">
        <w:rPr>
          <w:rFonts w:ascii="Times New Roman" w:hAnsi="Times New Roman" w:cs="Times New Roman"/>
          <w:sz w:val="24"/>
          <w:szCs w:val="24"/>
        </w:rPr>
        <w:fldChar w:fldCharType="separate"/>
      </w:r>
      <w:r w:rsidR="00694093">
        <w:rPr>
          <w:rFonts w:ascii="Times New Roman" w:hAnsi="Times New Roman" w:cs="Times New Roman"/>
          <w:noProof/>
          <w:sz w:val="24"/>
          <w:szCs w:val="24"/>
        </w:rPr>
        <w:t>[36]</w:t>
      </w:r>
      <w:r w:rsidR="00BF4FEB">
        <w:rPr>
          <w:rFonts w:ascii="Times New Roman" w:hAnsi="Times New Roman" w:cs="Times New Roman"/>
          <w:sz w:val="24"/>
          <w:szCs w:val="24"/>
        </w:rPr>
        <w:fldChar w:fldCharType="end"/>
      </w:r>
      <w:r w:rsidR="00F54046">
        <w:rPr>
          <w:rFonts w:ascii="Times New Roman" w:hAnsi="Times New Roman" w:cs="Times New Roman"/>
          <w:sz w:val="24"/>
          <w:szCs w:val="24"/>
        </w:rPr>
        <w:t>:</w:t>
      </w:r>
      <w:r w:rsidR="0005200A">
        <w:rPr>
          <w:rFonts w:ascii="Times New Roman" w:hAnsi="Times New Roman" w:cs="Times New Roman"/>
          <w:sz w:val="24"/>
          <w:szCs w:val="24"/>
        </w:rPr>
        <w:t xml:space="preserve"> </w:t>
      </w:r>
      <w:r w:rsidR="00BE565B">
        <w:rPr>
          <w:rFonts w:ascii="Times New Roman" w:hAnsi="Times New Roman" w:cs="Times New Roman"/>
          <w:sz w:val="24"/>
          <w:szCs w:val="24"/>
        </w:rPr>
        <w:t xml:space="preserve">implementation </w:t>
      </w:r>
      <w:r w:rsidR="003D708C">
        <w:rPr>
          <w:rFonts w:ascii="Times New Roman" w:hAnsi="Times New Roman" w:cs="Times New Roman"/>
          <w:sz w:val="24"/>
          <w:szCs w:val="24"/>
        </w:rPr>
        <w:t>contexts</w:t>
      </w:r>
      <w:r w:rsidR="00BE565B">
        <w:rPr>
          <w:rFonts w:ascii="Times New Roman" w:hAnsi="Times New Roman" w:cs="Times New Roman"/>
          <w:sz w:val="24"/>
          <w:szCs w:val="24"/>
        </w:rPr>
        <w:t>,</w:t>
      </w:r>
      <w:r w:rsidR="003D708C">
        <w:rPr>
          <w:rFonts w:ascii="Times New Roman" w:hAnsi="Times New Roman" w:cs="Times New Roman"/>
          <w:sz w:val="24"/>
          <w:szCs w:val="24"/>
        </w:rPr>
        <w:t xml:space="preserve"> mechani</w:t>
      </w:r>
      <w:r w:rsidR="007F328A">
        <w:rPr>
          <w:rFonts w:ascii="Times New Roman" w:hAnsi="Times New Roman" w:cs="Times New Roman"/>
          <w:sz w:val="24"/>
          <w:szCs w:val="24"/>
        </w:rPr>
        <w:t>s</w:t>
      </w:r>
      <w:r w:rsidR="003D708C">
        <w:rPr>
          <w:rFonts w:ascii="Times New Roman" w:hAnsi="Times New Roman" w:cs="Times New Roman"/>
          <w:sz w:val="24"/>
          <w:szCs w:val="24"/>
        </w:rPr>
        <w:t>ms</w:t>
      </w:r>
      <w:r w:rsidR="00BE565B">
        <w:rPr>
          <w:rFonts w:ascii="Times New Roman" w:hAnsi="Times New Roman" w:cs="Times New Roman"/>
          <w:sz w:val="24"/>
          <w:szCs w:val="24"/>
        </w:rPr>
        <w:t xml:space="preserve">, </w:t>
      </w:r>
      <w:r w:rsidR="003D708C">
        <w:rPr>
          <w:rFonts w:ascii="Times New Roman" w:hAnsi="Times New Roman" w:cs="Times New Roman"/>
          <w:sz w:val="24"/>
          <w:szCs w:val="24"/>
        </w:rPr>
        <w:t>and outcomes</w:t>
      </w:r>
      <w:r w:rsidR="000E76AC">
        <w:rPr>
          <w:rFonts w:ascii="Times New Roman" w:hAnsi="Times New Roman" w:cs="Times New Roman"/>
          <w:sz w:val="24"/>
          <w:szCs w:val="24"/>
        </w:rPr>
        <w:t xml:space="preserve"> (Figure 2)</w:t>
      </w:r>
      <w:r w:rsidR="00550A70">
        <w:rPr>
          <w:rFonts w:ascii="Times New Roman" w:hAnsi="Times New Roman" w:cs="Times New Roman"/>
          <w:sz w:val="24"/>
          <w:szCs w:val="24"/>
        </w:rPr>
        <w:t xml:space="preserve">. </w:t>
      </w:r>
      <w:r w:rsidR="0096757A">
        <w:rPr>
          <w:rFonts w:ascii="Times New Roman" w:hAnsi="Times New Roman" w:cs="Times New Roman"/>
          <w:sz w:val="24"/>
          <w:szCs w:val="24"/>
        </w:rPr>
        <w:t xml:space="preserve">Table 3 illustrates </w:t>
      </w:r>
      <w:r w:rsidR="00D5709C">
        <w:rPr>
          <w:rFonts w:ascii="Times New Roman" w:hAnsi="Times New Roman" w:cs="Times New Roman"/>
          <w:sz w:val="24"/>
          <w:szCs w:val="24"/>
        </w:rPr>
        <w:t>theme</w:t>
      </w:r>
      <w:r w:rsidR="0096757A">
        <w:rPr>
          <w:rFonts w:ascii="Times New Roman" w:hAnsi="Times New Roman" w:cs="Times New Roman"/>
          <w:sz w:val="24"/>
          <w:szCs w:val="24"/>
        </w:rPr>
        <w:t>s</w:t>
      </w:r>
      <w:r w:rsidR="00D5709C">
        <w:rPr>
          <w:rFonts w:ascii="Times New Roman" w:hAnsi="Times New Roman" w:cs="Times New Roman"/>
          <w:sz w:val="24"/>
          <w:szCs w:val="24"/>
        </w:rPr>
        <w:t xml:space="preserve"> with data extracts</w:t>
      </w:r>
      <w:r w:rsidR="006D1E57">
        <w:rPr>
          <w:rFonts w:ascii="Times New Roman" w:hAnsi="Times New Roman" w:cs="Times New Roman"/>
          <w:sz w:val="24"/>
          <w:szCs w:val="24"/>
        </w:rPr>
        <w:t xml:space="preserve"> </w:t>
      </w:r>
      <w:r w:rsidR="0053677D">
        <w:rPr>
          <w:rFonts w:ascii="Times New Roman" w:hAnsi="Times New Roman" w:cs="Times New Roman"/>
          <w:sz w:val="24"/>
          <w:szCs w:val="24"/>
        </w:rPr>
        <w:t>edited to remove superfluous material.</w:t>
      </w:r>
    </w:p>
    <w:p w14:paraId="01395F1E" w14:textId="77777777" w:rsidR="009473E1" w:rsidRDefault="009473E1" w:rsidP="009805BA">
      <w:pPr>
        <w:spacing w:after="0" w:line="480" w:lineRule="auto"/>
        <w:rPr>
          <w:rFonts w:ascii="Times New Roman" w:hAnsi="Times New Roman" w:cs="Times New Roman"/>
          <w:sz w:val="24"/>
          <w:szCs w:val="24"/>
        </w:rPr>
      </w:pPr>
    </w:p>
    <w:p w14:paraId="5F35A5D6" w14:textId="232A9592" w:rsidR="0057368D" w:rsidRPr="00B13106" w:rsidRDefault="003301EE" w:rsidP="009805BA">
      <w:pPr>
        <w:spacing w:after="0" w:line="480" w:lineRule="auto"/>
        <w:jc w:val="center"/>
        <w:rPr>
          <w:rFonts w:ascii="Times New Roman" w:hAnsi="Times New Roman" w:cs="Times New Roman"/>
          <w:i/>
          <w:iCs/>
          <w:sz w:val="24"/>
          <w:szCs w:val="24"/>
        </w:rPr>
      </w:pPr>
      <w:r>
        <w:rPr>
          <w:rFonts w:ascii="Times New Roman" w:hAnsi="Times New Roman" w:cs="Times New Roman"/>
          <w:i/>
          <w:iCs/>
          <w:sz w:val="24"/>
          <w:szCs w:val="24"/>
        </w:rPr>
        <w:t xml:space="preserve"> </w:t>
      </w:r>
      <w:r w:rsidR="000E76AC">
        <w:rPr>
          <w:rFonts w:ascii="Times New Roman" w:hAnsi="Times New Roman" w:cs="Times New Roman"/>
          <w:i/>
          <w:iCs/>
          <w:sz w:val="24"/>
          <w:szCs w:val="24"/>
        </w:rPr>
        <w:t>FIGURE 2</w:t>
      </w:r>
      <w:r w:rsidR="007D1F9C" w:rsidRPr="00B13106">
        <w:rPr>
          <w:rFonts w:ascii="Times New Roman" w:hAnsi="Times New Roman" w:cs="Times New Roman"/>
          <w:i/>
          <w:iCs/>
          <w:sz w:val="24"/>
          <w:szCs w:val="24"/>
        </w:rPr>
        <w:t xml:space="preserve"> HERE</w:t>
      </w:r>
    </w:p>
    <w:p w14:paraId="2B4E076C" w14:textId="77777777" w:rsidR="00D84D32" w:rsidRDefault="00D84D32" w:rsidP="009805BA">
      <w:pPr>
        <w:spacing w:after="0" w:line="480" w:lineRule="auto"/>
        <w:rPr>
          <w:rFonts w:ascii="Times New Roman" w:hAnsi="Times New Roman" w:cs="Times New Roman"/>
          <w:sz w:val="24"/>
          <w:szCs w:val="24"/>
        </w:rPr>
      </w:pPr>
    </w:p>
    <w:p w14:paraId="143B0CD0" w14:textId="77777777" w:rsidR="00D71A22" w:rsidRPr="00C24C6C" w:rsidRDefault="007D1F9C" w:rsidP="009805BA">
      <w:pPr>
        <w:spacing w:after="0" w:line="480" w:lineRule="auto"/>
        <w:rPr>
          <w:rFonts w:ascii="Times New Roman" w:hAnsi="Times New Roman" w:cs="Times New Roman"/>
          <w:i/>
          <w:iCs/>
          <w:sz w:val="24"/>
          <w:szCs w:val="24"/>
        </w:rPr>
      </w:pPr>
      <w:r w:rsidRPr="00C24C6C">
        <w:rPr>
          <w:rFonts w:ascii="Times New Roman" w:hAnsi="Times New Roman" w:cs="Times New Roman"/>
          <w:i/>
          <w:iCs/>
          <w:sz w:val="24"/>
          <w:szCs w:val="24"/>
        </w:rPr>
        <w:t>Contexts</w:t>
      </w:r>
    </w:p>
    <w:p w14:paraId="386734E5" w14:textId="5CCB73F2" w:rsidR="00D71A22" w:rsidRPr="00C24C6C" w:rsidRDefault="00C64567" w:rsidP="009805BA">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 xml:space="preserve">Main theme: </w:t>
      </w:r>
      <w:r w:rsidR="007D1F9C" w:rsidRPr="00C24C6C">
        <w:rPr>
          <w:rFonts w:ascii="Times New Roman" w:hAnsi="Times New Roman" w:cs="Times New Roman"/>
          <w:i/>
          <w:iCs/>
          <w:sz w:val="24"/>
          <w:szCs w:val="24"/>
        </w:rPr>
        <w:t>Impacts of acute illness and hospitalisation on a frail older body</w:t>
      </w:r>
    </w:p>
    <w:p w14:paraId="0C39B582" w14:textId="3C891889" w:rsidR="002540F2" w:rsidRPr="008277C4" w:rsidRDefault="00436483" w:rsidP="0043648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articipants had reduced strength and function </w:t>
      </w:r>
      <w:r w:rsidR="006C0588">
        <w:rPr>
          <w:rFonts w:ascii="Times New Roman" w:hAnsi="Times New Roman" w:cs="Times New Roman"/>
          <w:sz w:val="24"/>
          <w:szCs w:val="24"/>
        </w:rPr>
        <w:t>at hospital</w:t>
      </w:r>
      <w:r>
        <w:rPr>
          <w:rFonts w:ascii="Times New Roman" w:hAnsi="Times New Roman" w:cs="Times New Roman"/>
          <w:sz w:val="24"/>
          <w:szCs w:val="24"/>
        </w:rPr>
        <w:t xml:space="preserve"> discharge, resulting in diminished independence and need for formal and informal care, which impacted confidence and wellbeing. </w:t>
      </w:r>
      <w:r w:rsidR="007A286C">
        <w:rPr>
          <w:rFonts w:ascii="Times New Roman" w:hAnsi="Times New Roman" w:cs="Times New Roman"/>
          <w:sz w:val="24"/>
          <w:szCs w:val="24"/>
        </w:rPr>
        <w:t>Participants</w:t>
      </w:r>
      <w:r w:rsidR="001C33DC">
        <w:rPr>
          <w:rFonts w:ascii="Times New Roman" w:hAnsi="Times New Roman" w:cs="Times New Roman"/>
          <w:sz w:val="24"/>
          <w:szCs w:val="24"/>
        </w:rPr>
        <w:t xml:space="preserve"> </w:t>
      </w:r>
      <w:r w:rsidR="00081629">
        <w:rPr>
          <w:rFonts w:ascii="Times New Roman" w:hAnsi="Times New Roman" w:cs="Times New Roman"/>
          <w:sz w:val="24"/>
          <w:szCs w:val="24"/>
        </w:rPr>
        <w:t xml:space="preserve">reported a lack of </w:t>
      </w:r>
      <w:r w:rsidR="00F464B8">
        <w:rPr>
          <w:rFonts w:ascii="Times New Roman" w:hAnsi="Times New Roman" w:cs="Times New Roman"/>
          <w:sz w:val="24"/>
          <w:szCs w:val="24"/>
        </w:rPr>
        <w:t>PA</w:t>
      </w:r>
      <w:r w:rsidR="00AE2370">
        <w:rPr>
          <w:rFonts w:ascii="Times New Roman" w:hAnsi="Times New Roman" w:cs="Times New Roman"/>
          <w:sz w:val="24"/>
          <w:szCs w:val="24"/>
        </w:rPr>
        <w:t xml:space="preserve"> on the wards</w:t>
      </w:r>
      <w:r w:rsidR="00422B39">
        <w:rPr>
          <w:rFonts w:ascii="Times New Roman" w:hAnsi="Times New Roman" w:cs="Times New Roman"/>
          <w:sz w:val="24"/>
          <w:szCs w:val="24"/>
        </w:rPr>
        <w:t xml:space="preserve">, which had a significant impact on </w:t>
      </w:r>
      <w:r w:rsidR="00D2763D" w:rsidRPr="00322006">
        <w:rPr>
          <w:rFonts w:ascii="Times New Roman" w:hAnsi="Times New Roman" w:cs="Times New Roman"/>
          <w:sz w:val="24"/>
          <w:szCs w:val="24"/>
        </w:rPr>
        <w:t xml:space="preserve">functioning. </w:t>
      </w:r>
      <w:r w:rsidR="007D1F9C">
        <w:rPr>
          <w:rFonts w:ascii="Times New Roman" w:hAnsi="Times New Roman" w:cs="Times New Roman"/>
          <w:sz w:val="24"/>
          <w:szCs w:val="24"/>
        </w:rPr>
        <w:t>S</w:t>
      </w:r>
      <w:r w:rsidR="006B3EA0">
        <w:rPr>
          <w:rFonts w:ascii="Times New Roman" w:hAnsi="Times New Roman" w:cs="Times New Roman"/>
          <w:sz w:val="24"/>
          <w:szCs w:val="24"/>
        </w:rPr>
        <w:t xml:space="preserve">taff perceptions </w:t>
      </w:r>
      <w:r w:rsidR="007D1F9C">
        <w:rPr>
          <w:rFonts w:ascii="Times New Roman" w:hAnsi="Times New Roman" w:cs="Times New Roman"/>
          <w:sz w:val="24"/>
          <w:szCs w:val="24"/>
        </w:rPr>
        <w:t xml:space="preserve">of older adults’ </w:t>
      </w:r>
      <w:r w:rsidR="004B5192">
        <w:rPr>
          <w:rFonts w:ascii="Times New Roman" w:hAnsi="Times New Roman" w:cs="Times New Roman"/>
          <w:sz w:val="24"/>
          <w:szCs w:val="24"/>
        </w:rPr>
        <w:t>ability to mobilise safely in hospital</w:t>
      </w:r>
      <w:r w:rsidR="007D1F9C">
        <w:rPr>
          <w:rFonts w:ascii="Times New Roman" w:hAnsi="Times New Roman" w:cs="Times New Roman"/>
          <w:sz w:val="24"/>
          <w:szCs w:val="24"/>
        </w:rPr>
        <w:t xml:space="preserve"> influenced</w:t>
      </w:r>
      <w:r w:rsidR="00FB51EC">
        <w:rPr>
          <w:rFonts w:ascii="Times New Roman" w:hAnsi="Times New Roman" w:cs="Times New Roman"/>
          <w:sz w:val="24"/>
          <w:szCs w:val="24"/>
        </w:rPr>
        <w:t xml:space="preserve"> dis/encouragement</w:t>
      </w:r>
      <w:r w:rsidR="00603C9A">
        <w:rPr>
          <w:rFonts w:ascii="Times New Roman" w:hAnsi="Times New Roman" w:cs="Times New Roman"/>
          <w:sz w:val="24"/>
          <w:szCs w:val="24"/>
        </w:rPr>
        <w:t xml:space="preserve"> </w:t>
      </w:r>
      <w:r w:rsidR="00470EDA">
        <w:rPr>
          <w:rFonts w:ascii="Times New Roman" w:hAnsi="Times New Roman" w:cs="Times New Roman"/>
          <w:sz w:val="24"/>
          <w:szCs w:val="24"/>
        </w:rPr>
        <w:t>o</w:t>
      </w:r>
      <w:r w:rsidR="00603C9A">
        <w:rPr>
          <w:rFonts w:ascii="Times New Roman" w:hAnsi="Times New Roman" w:cs="Times New Roman"/>
          <w:sz w:val="24"/>
          <w:szCs w:val="24"/>
        </w:rPr>
        <w:t xml:space="preserve">f patients’ </w:t>
      </w:r>
      <w:r w:rsidR="00603C9A" w:rsidRPr="00EF66A7">
        <w:rPr>
          <w:rFonts w:ascii="Times New Roman" w:hAnsi="Times New Roman" w:cs="Times New Roman"/>
          <w:sz w:val="24"/>
          <w:szCs w:val="24"/>
        </w:rPr>
        <w:t>independent activity</w:t>
      </w:r>
      <w:r w:rsidR="004B5192" w:rsidRPr="00EF66A7">
        <w:rPr>
          <w:rFonts w:ascii="Times New Roman" w:hAnsi="Times New Roman" w:cs="Times New Roman"/>
          <w:sz w:val="24"/>
          <w:szCs w:val="24"/>
        </w:rPr>
        <w:t xml:space="preserve">. </w:t>
      </w:r>
      <w:r w:rsidR="00D0536E">
        <w:rPr>
          <w:rFonts w:ascii="Times New Roman" w:hAnsi="Times New Roman" w:cs="Times New Roman"/>
          <w:sz w:val="24"/>
          <w:szCs w:val="24"/>
        </w:rPr>
        <w:t>S</w:t>
      </w:r>
      <w:r w:rsidR="001E3595" w:rsidRPr="00E56D7D">
        <w:rPr>
          <w:rFonts w:ascii="Times New Roman" w:hAnsi="Times New Roman" w:cs="Times New Roman"/>
          <w:sz w:val="24"/>
          <w:szCs w:val="24"/>
        </w:rPr>
        <w:t>taff didn’t have the capacity to support patient’s mobility</w:t>
      </w:r>
      <w:r w:rsidR="00CD50D9">
        <w:rPr>
          <w:rFonts w:ascii="Times New Roman" w:hAnsi="Times New Roman" w:cs="Times New Roman"/>
          <w:sz w:val="24"/>
          <w:szCs w:val="24"/>
        </w:rPr>
        <w:t>, subsequently</w:t>
      </w:r>
      <w:r w:rsidR="001E3595" w:rsidRPr="00EF66A7">
        <w:rPr>
          <w:rFonts w:ascii="Times New Roman" w:hAnsi="Times New Roman" w:cs="Times New Roman"/>
          <w:sz w:val="24"/>
          <w:szCs w:val="24"/>
        </w:rPr>
        <w:t xml:space="preserve"> </w:t>
      </w:r>
      <w:r w:rsidR="001C19B4" w:rsidRPr="00EF66A7">
        <w:rPr>
          <w:rFonts w:ascii="Times New Roman" w:hAnsi="Times New Roman" w:cs="Times New Roman"/>
          <w:sz w:val="24"/>
          <w:szCs w:val="24"/>
        </w:rPr>
        <w:t xml:space="preserve">it was easier </w:t>
      </w:r>
      <w:r w:rsidR="00993639" w:rsidRPr="00EF66A7">
        <w:rPr>
          <w:rFonts w:ascii="Times New Roman" w:hAnsi="Times New Roman" w:cs="Times New Roman"/>
          <w:sz w:val="24"/>
          <w:szCs w:val="24"/>
        </w:rPr>
        <w:t>if patients stayed close to their beds</w:t>
      </w:r>
      <w:r w:rsidR="009962A9">
        <w:rPr>
          <w:rFonts w:ascii="Times New Roman" w:hAnsi="Times New Roman" w:cs="Times New Roman"/>
          <w:sz w:val="24"/>
          <w:szCs w:val="24"/>
        </w:rPr>
        <w:t>,</w:t>
      </w:r>
      <w:r w:rsidR="00CD50D9">
        <w:rPr>
          <w:rFonts w:ascii="Times New Roman" w:hAnsi="Times New Roman" w:cs="Times New Roman"/>
          <w:sz w:val="24"/>
          <w:szCs w:val="24"/>
        </w:rPr>
        <w:t xml:space="preserve"> </w:t>
      </w:r>
      <w:r w:rsidR="00137068">
        <w:rPr>
          <w:rFonts w:ascii="Times New Roman" w:hAnsi="Times New Roman" w:cs="Times New Roman"/>
          <w:sz w:val="24"/>
          <w:szCs w:val="24"/>
        </w:rPr>
        <w:t>for example, staff</w:t>
      </w:r>
      <w:r w:rsidR="00AD210D" w:rsidRPr="00EF66A7">
        <w:rPr>
          <w:rFonts w:ascii="Times New Roman" w:hAnsi="Times New Roman" w:cs="Times New Roman"/>
          <w:sz w:val="24"/>
          <w:szCs w:val="24"/>
        </w:rPr>
        <w:t xml:space="preserve"> dissuade</w:t>
      </w:r>
      <w:r w:rsidR="00CD50D9">
        <w:rPr>
          <w:rFonts w:ascii="Times New Roman" w:hAnsi="Times New Roman" w:cs="Times New Roman"/>
          <w:sz w:val="24"/>
          <w:szCs w:val="24"/>
        </w:rPr>
        <w:t>d</w:t>
      </w:r>
      <w:r w:rsidR="00AD210D" w:rsidRPr="00EF66A7">
        <w:rPr>
          <w:rFonts w:ascii="Times New Roman" w:hAnsi="Times New Roman" w:cs="Times New Roman"/>
          <w:sz w:val="24"/>
          <w:szCs w:val="24"/>
        </w:rPr>
        <w:t xml:space="preserve"> </w:t>
      </w:r>
      <w:r w:rsidR="00EF66A7" w:rsidRPr="00EF66A7">
        <w:rPr>
          <w:rFonts w:ascii="Times New Roman" w:hAnsi="Times New Roman" w:cs="Times New Roman"/>
          <w:sz w:val="24"/>
          <w:szCs w:val="24"/>
        </w:rPr>
        <w:t xml:space="preserve">independent </w:t>
      </w:r>
      <w:r w:rsidR="002B0C7D">
        <w:rPr>
          <w:rFonts w:ascii="Times New Roman" w:hAnsi="Times New Roman" w:cs="Times New Roman"/>
          <w:sz w:val="24"/>
          <w:szCs w:val="24"/>
        </w:rPr>
        <w:t xml:space="preserve">toilet </w:t>
      </w:r>
      <w:r w:rsidR="00EF66A7" w:rsidRPr="00EF66A7">
        <w:rPr>
          <w:rFonts w:ascii="Times New Roman" w:hAnsi="Times New Roman" w:cs="Times New Roman"/>
          <w:sz w:val="24"/>
          <w:szCs w:val="24"/>
        </w:rPr>
        <w:t>use</w:t>
      </w:r>
      <w:r w:rsidR="00FB2B4C">
        <w:rPr>
          <w:rFonts w:ascii="Times New Roman" w:hAnsi="Times New Roman" w:cs="Times New Roman"/>
          <w:sz w:val="24"/>
          <w:szCs w:val="24"/>
        </w:rPr>
        <w:t>.</w:t>
      </w:r>
      <w:r w:rsidR="00EF66A7" w:rsidRPr="00EF66A7">
        <w:rPr>
          <w:rFonts w:ascii="Times New Roman" w:hAnsi="Times New Roman" w:cs="Times New Roman"/>
          <w:sz w:val="24"/>
          <w:szCs w:val="24"/>
        </w:rPr>
        <w:t xml:space="preserve"> </w:t>
      </w:r>
      <w:r w:rsidR="00A45AC2" w:rsidRPr="008E06E5">
        <w:rPr>
          <w:rFonts w:ascii="Times New Roman" w:hAnsi="Times New Roman" w:cs="Times New Roman"/>
          <w:sz w:val="24"/>
          <w:szCs w:val="24"/>
        </w:rPr>
        <w:t xml:space="preserve">Isolation due to infection control reasons and poor availability of walking aids were also </w:t>
      </w:r>
      <w:r w:rsidR="00B14D18" w:rsidRPr="008E06E5">
        <w:rPr>
          <w:rFonts w:ascii="Times New Roman" w:hAnsi="Times New Roman" w:cs="Times New Roman"/>
          <w:sz w:val="24"/>
          <w:szCs w:val="24"/>
        </w:rPr>
        <w:t xml:space="preserve">reasons for participant’s reduced activity </w:t>
      </w:r>
      <w:r w:rsidR="00607437">
        <w:rPr>
          <w:rFonts w:ascii="Times New Roman" w:hAnsi="Times New Roman" w:cs="Times New Roman"/>
          <w:sz w:val="24"/>
          <w:szCs w:val="24"/>
        </w:rPr>
        <w:t>in hospital</w:t>
      </w:r>
      <w:r w:rsidR="00A12684">
        <w:rPr>
          <w:rFonts w:ascii="Times New Roman" w:hAnsi="Times New Roman" w:cs="Times New Roman"/>
          <w:sz w:val="24"/>
          <w:szCs w:val="24"/>
        </w:rPr>
        <w:t xml:space="preserve">. </w:t>
      </w:r>
      <w:r w:rsidR="005D6F8E" w:rsidRPr="001B579D">
        <w:rPr>
          <w:rFonts w:ascii="Times New Roman" w:hAnsi="Times New Roman" w:cs="Times New Roman"/>
          <w:sz w:val="24"/>
          <w:szCs w:val="24"/>
        </w:rPr>
        <w:t xml:space="preserve"> </w:t>
      </w:r>
    </w:p>
    <w:p w14:paraId="5E5386EF" w14:textId="4CB9D496" w:rsidR="00D71A22" w:rsidRDefault="001F6D02" w:rsidP="009805BA">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 xml:space="preserve">Main theme: </w:t>
      </w:r>
      <w:r w:rsidR="007D1F9C" w:rsidRPr="008277C4">
        <w:rPr>
          <w:rFonts w:ascii="Times New Roman" w:hAnsi="Times New Roman" w:cs="Times New Roman"/>
          <w:i/>
          <w:iCs/>
          <w:sz w:val="24"/>
          <w:szCs w:val="24"/>
        </w:rPr>
        <w:t>When you are frail it is safer and easier to stay at home</w:t>
      </w:r>
    </w:p>
    <w:p w14:paraId="55EB65C3" w14:textId="1D41FEE5" w:rsidR="00446514" w:rsidRDefault="007D1F9C" w:rsidP="009805BA">
      <w:pPr>
        <w:spacing w:after="0" w:line="480" w:lineRule="auto"/>
        <w:rPr>
          <w:rFonts w:ascii="Times New Roman" w:hAnsi="Times New Roman" w:cs="Times New Roman"/>
          <w:sz w:val="24"/>
          <w:szCs w:val="24"/>
        </w:rPr>
      </w:pPr>
      <w:r w:rsidRPr="001B579D">
        <w:rPr>
          <w:rFonts w:ascii="Times New Roman" w:hAnsi="Times New Roman" w:cs="Times New Roman"/>
          <w:sz w:val="24"/>
          <w:szCs w:val="24"/>
        </w:rPr>
        <w:lastRenderedPageBreak/>
        <w:t>Physical restrictions and decreased confidence after acute</w:t>
      </w:r>
      <w:r w:rsidR="00BF334E" w:rsidRPr="001B579D">
        <w:rPr>
          <w:rFonts w:ascii="Times New Roman" w:hAnsi="Times New Roman" w:cs="Times New Roman"/>
          <w:sz w:val="24"/>
          <w:szCs w:val="24"/>
        </w:rPr>
        <w:t xml:space="preserve"> illness</w:t>
      </w:r>
      <w:r w:rsidR="00EA3199" w:rsidRPr="001B579D">
        <w:rPr>
          <w:rFonts w:ascii="Times New Roman" w:hAnsi="Times New Roman" w:cs="Times New Roman"/>
          <w:sz w:val="24"/>
          <w:szCs w:val="24"/>
        </w:rPr>
        <w:t xml:space="preserve"> </w:t>
      </w:r>
      <w:r w:rsidR="00087D7E" w:rsidRPr="001B579D">
        <w:rPr>
          <w:rFonts w:ascii="Times New Roman" w:hAnsi="Times New Roman" w:cs="Times New Roman"/>
          <w:sz w:val="24"/>
          <w:szCs w:val="24"/>
        </w:rPr>
        <w:t xml:space="preserve">caused </w:t>
      </w:r>
      <w:r w:rsidR="00D0697A" w:rsidRPr="001B579D">
        <w:rPr>
          <w:rFonts w:ascii="Times New Roman" w:hAnsi="Times New Roman" w:cs="Times New Roman"/>
          <w:sz w:val="24"/>
          <w:szCs w:val="24"/>
        </w:rPr>
        <w:t>challeng</w:t>
      </w:r>
      <w:r w:rsidR="00087D7E" w:rsidRPr="001B579D">
        <w:rPr>
          <w:rFonts w:ascii="Times New Roman" w:hAnsi="Times New Roman" w:cs="Times New Roman"/>
          <w:sz w:val="24"/>
          <w:szCs w:val="24"/>
        </w:rPr>
        <w:t>es</w:t>
      </w:r>
      <w:r w:rsidR="00D0697A" w:rsidRPr="001B579D">
        <w:rPr>
          <w:rFonts w:ascii="Times New Roman" w:hAnsi="Times New Roman" w:cs="Times New Roman"/>
          <w:sz w:val="24"/>
          <w:szCs w:val="24"/>
        </w:rPr>
        <w:t xml:space="preserve"> for</w:t>
      </w:r>
      <w:r w:rsidR="00EA3199" w:rsidRPr="001B579D">
        <w:rPr>
          <w:rFonts w:ascii="Times New Roman" w:hAnsi="Times New Roman" w:cs="Times New Roman"/>
          <w:sz w:val="24"/>
          <w:szCs w:val="24"/>
        </w:rPr>
        <w:t xml:space="preserve"> older adults</w:t>
      </w:r>
      <w:r w:rsidR="00087D7E" w:rsidRPr="001B579D">
        <w:rPr>
          <w:rFonts w:ascii="Times New Roman" w:hAnsi="Times New Roman" w:cs="Times New Roman"/>
          <w:sz w:val="24"/>
          <w:szCs w:val="24"/>
        </w:rPr>
        <w:t xml:space="preserve"> </w:t>
      </w:r>
      <w:r w:rsidR="004A49A6" w:rsidRPr="001B579D">
        <w:rPr>
          <w:rFonts w:ascii="Times New Roman" w:hAnsi="Times New Roman" w:cs="Times New Roman"/>
          <w:sz w:val="24"/>
          <w:szCs w:val="24"/>
        </w:rPr>
        <w:t>to</w:t>
      </w:r>
      <w:r w:rsidR="00D0697A" w:rsidRPr="001B579D">
        <w:rPr>
          <w:rFonts w:ascii="Times New Roman" w:hAnsi="Times New Roman" w:cs="Times New Roman"/>
          <w:sz w:val="24"/>
          <w:szCs w:val="24"/>
        </w:rPr>
        <w:t xml:space="preserve"> leave their homes</w:t>
      </w:r>
      <w:r w:rsidR="00EC48A0" w:rsidRPr="001B579D">
        <w:rPr>
          <w:rFonts w:ascii="Times New Roman" w:hAnsi="Times New Roman" w:cs="Times New Roman"/>
          <w:sz w:val="24"/>
          <w:szCs w:val="24"/>
        </w:rPr>
        <w:t>.</w:t>
      </w:r>
      <w:r w:rsidR="005135A2">
        <w:rPr>
          <w:rFonts w:ascii="Times New Roman" w:hAnsi="Times New Roman" w:cs="Times New Roman"/>
          <w:sz w:val="24"/>
          <w:szCs w:val="24"/>
        </w:rPr>
        <w:t xml:space="preserve"> The remote support provided was </w:t>
      </w:r>
      <w:r w:rsidR="0010714E">
        <w:rPr>
          <w:rFonts w:ascii="Times New Roman" w:hAnsi="Times New Roman" w:cs="Times New Roman"/>
          <w:sz w:val="24"/>
          <w:szCs w:val="24"/>
        </w:rPr>
        <w:t xml:space="preserve">an </w:t>
      </w:r>
      <w:r w:rsidR="005135A2">
        <w:rPr>
          <w:rFonts w:ascii="Times New Roman" w:hAnsi="Times New Roman" w:cs="Times New Roman"/>
          <w:sz w:val="24"/>
          <w:szCs w:val="24"/>
        </w:rPr>
        <w:t>appropriate for</w:t>
      </w:r>
      <w:r w:rsidR="0010714E">
        <w:rPr>
          <w:rFonts w:ascii="Times New Roman" w:hAnsi="Times New Roman" w:cs="Times New Roman"/>
          <w:sz w:val="24"/>
          <w:szCs w:val="24"/>
        </w:rPr>
        <w:t>mat to reduce social isolation</w:t>
      </w:r>
      <w:r w:rsidR="00131DE5">
        <w:rPr>
          <w:rFonts w:ascii="Times New Roman" w:hAnsi="Times New Roman" w:cs="Times New Roman"/>
          <w:sz w:val="24"/>
          <w:szCs w:val="24"/>
        </w:rPr>
        <w:t xml:space="preserve"> and improve </w:t>
      </w:r>
      <w:r w:rsidR="001C2238">
        <w:rPr>
          <w:rFonts w:ascii="Times New Roman" w:hAnsi="Times New Roman" w:cs="Times New Roman"/>
          <w:sz w:val="24"/>
          <w:szCs w:val="24"/>
        </w:rPr>
        <w:t xml:space="preserve">intervention </w:t>
      </w:r>
      <w:r w:rsidR="00131DE5">
        <w:rPr>
          <w:rFonts w:ascii="Times New Roman" w:hAnsi="Times New Roman" w:cs="Times New Roman"/>
          <w:sz w:val="24"/>
          <w:szCs w:val="24"/>
        </w:rPr>
        <w:t>inclusivity.</w:t>
      </w:r>
      <w:r w:rsidR="00EC48A0" w:rsidRPr="001B579D">
        <w:rPr>
          <w:rFonts w:ascii="Times New Roman" w:hAnsi="Times New Roman" w:cs="Times New Roman"/>
          <w:sz w:val="24"/>
          <w:szCs w:val="24"/>
        </w:rPr>
        <w:t xml:space="preserve"> </w:t>
      </w:r>
    </w:p>
    <w:p w14:paraId="653636FA" w14:textId="56BA6842" w:rsidR="00446514" w:rsidRDefault="00446514" w:rsidP="009805BA">
      <w:pPr>
        <w:spacing w:after="0" w:line="480" w:lineRule="auto"/>
        <w:rPr>
          <w:rFonts w:ascii="Times New Roman" w:hAnsi="Times New Roman" w:cs="Times New Roman"/>
          <w:sz w:val="24"/>
          <w:szCs w:val="24"/>
        </w:rPr>
      </w:pPr>
      <w:r>
        <w:rPr>
          <w:rFonts w:ascii="Times New Roman" w:hAnsi="Times New Roman" w:cs="Times New Roman"/>
          <w:sz w:val="24"/>
          <w:szCs w:val="24"/>
        </w:rPr>
        <w:t>S</w:t>
      </w:r>
      <w:r w:rsidR="00390A85" w:rsidRPr="001B579D">
        <w:rPr>
          <w:rFonts w:ascii="Times New Roman" w:hAnsi="Times New Roman" w:cs="Times New Roman"/>
          <w:sz w:val="24"/>
          <w:szCs w:val="24"/>
        </w:rPr>
        <w:t>ubthemes</w:t>
      </w:r>
      <w:r w:rsidR="008C576A">
        <w:rPr>
          <w:rFonts w:ascii="Times New Roman" w:hAnsi="Times New Roman" w:cs="Times New Roman"/>
          <w:sz w:val="24"/>
          <w:szCs w:val="24"/>
        </w:rPr>
        <w:t>:</w:t>
      </w:r>
      <w:r w:rsidR="007D1F9C" w:rsidRPr="001B579D">
        <w:rPr>
          <w:rFonts w:ascii="Times New Roman" w:hAnsi="Times New Roman" w:cs="Times New Roman"/>
          <w:sz w:val="24"/>
          <w:szCs w:val="24"/>
        </w:rPr>
        <w:t xml:space="preserve"> </w:t>
      </w:r>
    </w:p>
    <w:p w14:paraId="456C5F8E" w14:textId="62B9A017" w:rsidR="00D71A22" w:rsidRPr="009B4A50" w:rsidRDefault="007D1F9C" w:rsidP="009B4A50">
      <w:pPr>
        <w:pStyle w:val="ListParagraph"/>
        <w:numPr>
          <w:ilvl w:val="0"/>
          <w:numId w:val="18"/>
        </w:numPr>
        <w:spacing w:after="0" w:line="480" w:lineRule="auto"/>
        <w:rPr>
          <w:rFonts w:ascii="Times New Roman" w:hAnsi="Times New Roman" w:cs="Times New Roman"/>
          <w:sz w:val="24"/>
          <w:szCs w:val="24"/>
        </w:rPr>
      </w:pPr>
      <w:r w:rsidRPr="009B4A50">
        <w:rPr>
          <w:rFonts w:ascii="Times New Roman" w:hAnsi="Times New Roman" w:cs="Times New Roman"/>
          <w:i/>
          <w:iCs/>
          <w:sz w:val="24"/>
          <w:szCs w:val="24"/>
        </w:rPr>
        <w:t>Accessibility is challenging</w:t>
      </w:r>
      <w:r w:rsidRPr="009B4A50">
        <w:rPr>
          <w:rFonts w:ascii="Times New Roman" w:hAnsi="Times New Roman" w:cs="Times New Roman"/>
          <w:sz w:val="24"/>
          <w:szCs w:val="24"/>
        </w:rPr>
        <w:t xml:space="preserve"> </w:t>
      </w:r>
    </w:p>
    <w:p w14:paraId="6F7FBA4A" w14:textId="4CC39F64" w:rsidR="00D71A22" w:rsidRPr="00D71A22" w:rsidRDefault="007D1F9C" w:rsidP="009A675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ost participants </w:t>
      </w:r>
      <w:r w:rsidR="00F42EC5">
        <w:rPr>
          <w:rFonts w:ascii="Times New Roman" w:hAnsi="Times New Roman" w:cs="Times New Roman"/>
          <w:sz w:val="24"/>
          <w:szCs w:val="24"/>
        </w:rPr>
        <w:t>felt</w:t>
      </w:r>
      <w:r>
        <w:rPr>
          <w:rFonts w:ascii="Times New Roman" w:hAnsi="Times New Roman" w:cs="Times New Roman"/>
          <w:sz w:val="24"/>
          <w:szCs w:val="24"/>
        </w:rPr>
        <w:t xml:space="preserve"> </w:t>
      </w:r>
      <w:r w:rsidR="00F42EC5">
        <w:rPr>
          <w:rFonts w:ascii="Times New Roman" w:hAnsi="Times New Roman" w:cs="Times New Roman"/>
          <w:sz w:val="24"/>
          <w:szCs w:val="24"/>
        </w:rPr>
        <w:t>un</w:t>
      </w:r>
      <w:r>
        <w:rPr>
          <w:rFonts w:ascii="Times New Roman" w:hAnsi="Times New Roman" w:cs="Times New Roman"/>
          <w:sz w:val="24"/>
          <w:szCs w:val="24"/>
        </w:rPr>
        <w:t xml:space="preserve">safe mobilising </w:t>
      </w:r>
      <w:r w:rsidR="00305838">
        <w:rPr>
          <w:rFonts w:ascii="Times New Roman" w:hAnsi="Times New Roman" w:cs="Times New Roman"/>
          <w:sz w:val="24"/>
          <w:szCs w:val="24"/>
        </w:rPr>
        <w:t>out of their homes</w:t>
      </w:r>
      <w:r w:rsidR="00A419E6">
        <w:rPr>
          <w:rFonts w:ascii="Times New Roman" w:hAnsi="Times New Roman" w:cs="Times New Roman"/>
          <w:sz w:val="24"/>
          <w:szCs w:val="24"/>
        </w:rPr>
        <w:t xml:space="preserve"> due to</w:t>
      </w:r>
      <w:r w:rsidR="003B2942">
        <w:rPr>
          <w:rFonts w:ascii="Times New Roman" w:hAnsi="Times New Roman" w:cs="Times New Roman"/>
          <w:sz w:val="24"/>
          <w:szCs w:val="24"/>
        </w:rPr>
        <w:t xml:space="preserve"> physical restrictions,</w:t>
      </w:r>
      <w:r w:rsidR="0037695A">
        <w:rPr>
          <w:rFonts w:ascii="Times New Roman" w:hAnsi="Times New Roman" w:cs="Times New Roman"/>
          <w:sz w:val="24"/>
          <w:szCs w:val="24"/>
        </w:rPr>
        <w:t xml:space="preserve"> and</w:t>
      </w:r>
      <w:r w:rsidR="00845315">
        <w:rPr>
          <w:rFonts w:ascii="Times New Roman" w:hAnsi="Times New Roman" w:cs="Times New Roman"/>
          <w:sz w:val="24"/>
          <w:szCs w:val="24"/>
        </w:rPr>
        <w:t xml:space="preserve"> reduced confidence</w:t>
      </w:r>
      <w:r w:rsidR="00210E14">
        <w:rPr>
          <w:rFonts w:ascii="Times New Roman" w:hAnsi="Times New Roman" w:cs="Times New Roman"/>
          <w:sz w:val="24"/>
          <w:szCs w:val="24"/>
        </w:rPr>
        <w:t>.</w:t>
      </w:r>
      <w:r w:rsidR="001C2238">
        <w:rPr>
          <w:rFonts w:ascii="Times New Roman" w:hAnsi="Times New Roman" w:cs="Times New Roman"/>
          <w:sz w:val="24"/>
          <w:szCs w:val="24"/>
        </w:rPr>
        <w:t xml:space="preserve"> For example, a</w:t>
      </w:r>
      <w:r w:rsidR="003F3C97" w:rsidRPr="001B579D">
        <w:rPr>
          <w:rFonts w:ascii="Times New Roman" w:hAnsi="Times New Roman" w:cs="Times New Roman"/>
          <w:sz w:val="24"/>
          <w:szCs w:val="24"/>
        </w:rPr>
        <w:t>lterations in senses such as hearing</w:t>
      </w:r>
      <w:r w:rsidR="00D86724" w:rsidRPr="001B579D">
        <w:rPr>
          <w:rFonts w:ascii="Times New Roman" w:hAnsi="Times New Roman" w:cs="Times New Roman"/>
          <w:sz w:val="24"/>
          <w:szCs w:val="24"/>
        </w:rPr>
        <w:t xml:space="preserve"> and</w:t>
      </w:r>
      <w:r w:rsidR="003F3C97" w:rsidRPr="001B579D">
        <w:rPr>
          <w:rFonts w:ascii="Times New Roman" w:hAnsi="Times New Roman" w:cs="Times New Roman"/>
          <w:sz w:val="24"/>
          <w:szCs w:val="24"/>
        </w:rPr>
        <w:t xml:space="preserve"> eyesight</w:t>
      </w:r>
      <w:r w:rsidR="003011DF" w:rsidRPr="001B579D">
        <w:rPr>
          <w:rFonts w:ascii="Times New Roman" w:hAnsi="Times New Roman" w:cs="Times New Roman"/>
          <w:sz w:val="24"/>
          <w:szCs w:val="24"/>
        </w:rPr>
        <w:t>,</w:t>
      </w:r>
      <w:r w:rsidR="00D86724" w:rsidRPr="001B579D">
        <w:rPr>
          <w:rFonts w:ascii="Times New Roman" w:hAnsi="Times New Roman" w:cs="Times New Roman"/>
          <w:sz w:val="24"/>
          <w:szCs w:val="24"/>
        </w:rPr>
        <w:t xml:space="preserve"> </w:t>
      </w:r>
      <w:r w:rsidR="00FA68C7" w:rsidRPr="001B579D">
        <w:rPr>
          <w:rFonts w:ascii="Times New Roman" w:hAnsi="Times New Roman" w:cs="Times New Roman"/>
          <w:sz w:val="24"/>
          <w:szCs w:val="24"/>
        </w:rPr>
        <w:t xml:space="preserve">prompted older adults to give up driving. </w:t>
      </w:r>
      <w:r w:rsidR="00BE565B">
        <w:rPr>
          <w:rFonts w:ascii="Times New Roman" w:hAnsi="Times New Roman" w:cs="Times New Roman"/>
          <w:sz w:val="24"/>
          <w:szCs w:val="24"/>
        </w:rPr>
        <w:t>Participants</w:t>
      </w:r>
      <w:r w:rsidR="0084442B">
        <w:rPr>
          <w:rFonts w:ascii="Times New Roman" w:hAnsi="Times New Roman" w:cs="Times New Roman"/>
          <w:sz w:val="24"/>
          <w:szCs w:val="24"/>
        </w:rPr>
        <w:t xml:space="preserve"> illustrated a lack of confidence to mobilise out of </w:t>
      </w:r>
      <w:r w:rsidR="00BE565B">
        <w:rPr>
          <w:rFonts w:ascii="Times New Roman" w:hAnsi="Times New Roman" w:cs="Times New Roman"/>
          <w:sz w:val="24"/>
          <w:szCs w:val="24"/>
        </w:rPr>
        <w:t>their</w:t>
      </w:r>
      <w:r w:rsidR="0084442B">
        <w:rPr>
          <w:rFonts w:ascii="Times New Roman" w:hAnsi="Times New Roman" w:cs="Times New Roman"/>
          <w:sz w:val="24"/>
          <w:szCs w:val="24"/>
        </w:rPr>
        <w:t xml:space="preserve"> home</w:t>
      </w:r>
      <w:r w:rsidR="00BE565B">
        <w:rPr>
          <w:rFonts w:ascii="Times New Roman" w:hAnsi="Times New Roman" w:cs="Times New Roman"/>
          <w:sz w:val="24"/>
          <w:szCs w:val="24"/>
        </w:rPr>
        <w:t>s</w:t>
      </w:r>
      <w:r w:rsidR="0075518B">
        <w:rPr>
          <w:rFonts w:ascii="Times New Roman" w:hAnsi="Times New Roman" w:cs="Times New Roman"/>
          <w:sz w:val="24"/>
          <w:szCs w:val="24"/>
        </w:rPr>
        <w:t xml:space="preserve"> due to poor pavement quality and traffic, and </w:t>
      </w:r>
      <w:r w:rsidR="00BE565B">
        <w:rPr>
          <w:rFonts w:ascii="Times New Roman" w:hAnsi="Times New Roman" w:cs="Times New Roman"/>
          <w:sz w:val="24"/>
          <w:szCs w:val="24"/>
        </w:rPr>
        <w:t>a</w:t>
      </w:r>
      <w:r w:rsidR="0075518B">
        <w:rPr>
          <w:rFonts w:ascii="Times New Roman" w:hAnsi="Times New Roman" w:cs="Times New Roman"/>
          <w:sz w:val="24"/>
          <w:szCs w:val="24"/>
        </w:rPr>
        <w:t xml:space="preserve"> fear of falling</w:t>
      </w:r>
      <w:r w:rsidR="003C23A0">
        <w:rPr>
          <w:rFonts w:ascii="Times New Roman" w:hAnsi="Times New Roman" w:cs="Times New Roman"/>
          <w:sz w:val="24"/>
          <w:szCs w:val="24"/>
        </w:rPr>
        <w:t xml:space="preserve">. </w:t>
      </w:r>
      <w:r w:rsidR="004437AB">
        <w:rPr>
          <w:rFonts w:ascii="Times New Roman" w:hAnsi="Times New Roman" w:cs="Times New Roman"/>
          <w:sz w:val="24"/>
          <w:szCs w:val="24"/>
        </w:rPr>
        <w:t>Therefore</w:t>
      </w:r>
      <w:r w:rsidR="00115771">
        <w:rPr>
          <w:rFonts w:ascii="Times New Roman" w:hAnsi="Times New Roman" w:cs="Times New Roman"/>
          <w:sz w:val="24"/>
          <w:szCs w:val="24"/>
        </w:rPr>
        <w:t xml:space="preserve">, </w:t>
      </w:r>
      <w:r w:rsidR="007C1974">
        <w:rPr>
          <w:rFonts w:ascii="Times New Roman" w:hAnsi="Times New Roman" w:cs="Times New Roman"/>
          <w:sz w:val="24"/>
          <w:szCs w:val="24"/>
        </w:rPr>
        <w:t>participants were</w:t>
      </w:r>
      <w:r w:rsidR="00115771">
        <w:rPr>
          <w:rFonts w:ascii="Times New Roman" w:hAnsi="Times New Roman" w:cs="Times New Roman"/>
          <w:sz w:val="24"/>
          <w:szCs w:val="24"/>
        </w:rPr>
        <w:t xml:space="preserve"> appreciative of remote support</w:t>
      </w:r>
      <w:r w:rsidR="00903129">
        <w:rPr>
          <w:rFonts w:ascii="Times New Roman" w:hAnsi="Times New Roman" w:cs="Times New Roman"/>
          <w:sz w:val="24"/>
          <w:szCs w:val="24"/>
        </w:rPr>
        <w:t xml:space="preserve">. </w:t>
      </w:r>
    </w:p>
    <w:p w14:paraId="121A9994" w14:textId="2F7B866E" w:rsidR="00D71A22" w:rsidRPr="009B4A50" w:rsidRDefault="007D1F9C" w:rsidP="009B4A50">
      <w:pPr>
        <w:pStyle w:val="ListParagraph"/>
        <w:numPr>
          <w:ilvl w:val="0"/>
          <w:numId w:val="18"/>
        </w:numPr>
        <w:spacing w:after="0" w:line="480" w:lineRule="auto"/>
        <w:rPr>
          <w:rFonts w:ascii="Times New Roman" w:hAnsi="Times New Roman" w:cs="Times New Roman"/>
          <w:sz w:val="24"/>
          <w:szCs w:val="24"/>
        </w:rPr>
      </w:pPr>
      <w:r w:rsidRPr="009B4A50">
        <w:rPr>
          <w:rFonts w:ascii="Times New Roman" w:hAnsi="Times New Roman" w:cs="Times New Roman"/>
          <w:i/>
          <w:iCs/>
          <w:sz w:val="24"/>
          <w:szCs w:val="24"/>
        </w:rPr>
        <w:t>Internalising negative stereotypes and societal views</w:t>
      </w:r>
    </w:p>
    <w:p w14:paraId="2612EDC8" w14:textId="4D3FC851" w:rsidR="00D71A22" w:rsidRPr="00850CE5" w:rsidRDefault="00731365" w:rsidP="003B21AA">
      <w:pPr>
        <w:spacing w:after="0" w:line="480" w:lineRule="auto"/>
        <w:rPr>
          <w:rFonts w:ascii="Times New Roman" w:hAnsi="Times New Roman" w:cs="Times New Roman"/>
          <w:sz w:val="24"/>
          <w:szCs w:val="24"/>
        </w:rPr>
      </w:pPr>
      <w:r>
        <w:rPr>
          <w:rFonts w:ascii="Times New Roman" w:hAnsi="Times New Roman" w:cs="Times New Roman"/>
          <w:sz w:val="24"/>
          <w:szCs w:val="24"/>
        </w:rPr>
        <w:t>O</w:t>
      </w:r>
      <w:r w:rsidR="007D1F9C" w:rsidRPr="003E4AE3">
        <w:rPr>
          <w:rFonts w:ascii="Times New Roman" w:hAnsi="Times New Roman" w:cs="Times New Roman"/>
          <w:sz w:val="24"/>
          <w:szCs w:val="24"/>
        </w:rPr>
        <w:t xml:space="preserve">lder adults </w:t>
      </w:r>
      <w:r>
        <w:rPr>
          <w:rFonts w:ascii="Times New Roman" w:hAnsi="Times New Roman" w:cs="Times New Roman"/>
          <w:sz w:val="24"/>
          <w:szCs w:val="24"/>
        </w:rPr>
        <w:t xml:space="preserve">with frailty </w:t>
      </w:r>
      <w:r w:rsidR="007D1F9C" w:rsidRPr="003E4AE3">
        <w:rPr>
          <w:rFonts w:ascii="Times New Roman" w:hAnsi="Times New Roman" w:cs="Times New Roman"/>
          <w:sz w:val="24"/>
          <w:szCs w:val="24"/>
        </w:rPr>
        <w:t xml:space="preserve">were </w:t>
      </w:r>
      <w:r w:rsidR="00EB1CDD">
        <w:rPr>
          <w:rFonts w:ascii="Times New Roman" w:hAnsi="Times New Roman" w:cs="Times New Roman"/>
          <w:sz w:val="24"/>
          <w:szCs w:val="24"/>
        </w:rPr>
        <w:t xml:space="preserve">more likely to stay home and were </w:t>
      </w:r>
      <w:r w:rsidR="009F6A5E">
        <w:rPr>
          <w:rFonts w:ascii="Times New Roman" w:hAnsi="Times New Roman" w:cs="Times New Roman"/>
          <w:sz w:val="24"/>
          <w:szCs w:val="24"/>
        </w:rPr>
        <w:t>careful where they exercised</w:t>
      </w:r>
      <w:r w:rsidR="007D1F9C" w:rsidRPr="003E4AE3">
        <w:rPr>
          <w:rFonts w:ascii="Times New Roman" w:hAnsi="Times New Roman" w:cs="Times New Roman"/>
          <w:sz w:val="24"/>
          <w:szCs w:val="24"/>
        </w:rPr>
        <w:t xml:space="preserve"> to avoid </w:t>
      </w:r>
      <w:r w:rsidR="00F65C2D" w:rsidRPr="003E4AE3">
        <w:rPr>
          <w:rFonts w:ascii="Times New Roman" w:hAnsi="Times New Roman" w:cs="Times New Roman"/>
          <w:sz w:val="24"/>
          <w:szCs w:val="24"/>
        </w:rPr>
        <w:t>judgment from others</w:t>
      </w:r>
      <w:r w:rsidR="00E87468">
        <w:rPr>
          <w:rFonts w:ascii="Times New Roman" w:hAnsi="Times New Roman" w:cs="Times New Roman"/>
          <w:sz w:val="24"/>
          <w:szCs w:val="24"/>
        </w:rPr>
        <w:t>,</w:t>
      </w:r>
      <w:r w:rsidR="008E032C" w:rsidRPr="003E4AE3">
        <w:rPr>
          <w:rFonts w:ascii="Times New Roman" w:hAnsi="Times New Roman" w:cs="Times New Roman"/>
          <w:sz w:val="24"/>
          <w:szCs w:val="24"/>
        </w:rPr>
        <w:t xml:space="preserve"> built from internalising negative </w:t>
      </w:r>
      <w:r w:rsidR="002854D9" w:rsidRPr="003E4AE3">
        <w:rPr>
          <w:rFonts w:ascii="Times New Roman" w:hAnsi="Times New Roman" w:cs="Times New Roman"/>
          <w:sz w:val="24"/>
          <w:szCs w:val="24"/>
        </w:rPr>
        <w:t>ageing stereotypes and disability stigma. F</w:t>
      </w:r>
      <w:r w:rsidR="009D77AD">
        <w:rPr>
          <w:rFonts w:ascii="Times New Roman" w:hAnsi="Times New Roman" w:cs="Times New Roman"/>
          <w:sz w:val="24"/>
          <w:szCs w:val="24"/>
        </w:rPr>
        <w:t xml:space="preserve">eeling their bodies were being negatively judged led some older adults to </w:t>
      </w:r>
      <w:r w:rsidR="00C612DF">
        <w:rPr>
          <w:rFonts w:ascii="Times New Roman" w:hAnsi="Times New Roman" w:cs="Times New Roman"/>
          <w:sz w:val="24"/>
          <w:szCs w:val="24"/>
        </w:rPr>
        <w:t>avoid</w:t>
      </w:r>
      <w:r w:rsidR="00872DD5">
        <w:rPr>
          <w:rFonts w:ascii="Times New Roman" w:hAnsi="Times New Roman" w:cs="Times New Roman"/>
          <w:sz w:val="24"/>
          <w:szCs w:val="24"/>
        </w:rPr>
        <w:t xml:space="preserve"> intergenerational exercise spaces</w:t>
      </w:r>
      <w:r w:rsidR="00D97E23">
        <w:rPr>
          <w:rFonts w:ascii="Times New Roman" w:hAnsi="Times New Roman" w:cs="Times New Roman"/>
          <w:sz w:val="24"/>
          <w:szCs w:val="24"/>
        </w:rPr>
        <w:t>, and individuals with debilitating</w:t>
      </w:r>
      <w:r w:rsidR="0095057A">
        <w:rPr>
          <w:rFonts w:ascii="Times New Roman" w:hAnsi="Times New Roman" w:cs="Times New Roman"/>
          <w:sz w:val="24"/>
          <w:szCs w:val="24"/>
        </w:rPr>
        <w:t xml:space="preserve"> long-term health conditions were</w:t>
      </w:r>
      <w:r w:rsidR="009D77AD">
        <w:rPr>
          <w:rFonts w:ascii="Times New Roman" w:hAnsi="Times New Roman" w:cs="Times New Roman"/>
          <w:sz w:val="24"/>
          <w:szCs w:val="24"/>
        </w:rPr>
        <w:t xml:space="preserve"> </w:t>
      </w:r>
      <w:r w:rsidR="0095057A" w:rsidRPr="003E4AE3">
        <w:rPr>
          <w:rFonts w:ascii="Times New Roman" w:hAnsi="Times New Roman" w:cs="Times New Roman"/>
          <w:sz w:val="24"/>
          <w:szCs w:val="24"/>
        </w:rPr>
        <w:t xml:space="preserve">frustrated with society’s lack of </w:t>
      </w:r>
      <w:r w:rsidR="0040380F">
        <w:rPr>
          <w:rFonts w:ascii="Times New Roman" w:hAnsi="Times New Roman" w:cs="Times New Roman"/>
          <w:sz w:val="24"/>
          <w:szCs w:val="24"/>
        </w:rPr>
        <w:t xml:space="preserve">symptom </w:t>
      </w:r>
      <w:r w:rsidR="0095057A" w:rsidRPr="003E4AE3">
        <w:rPr>
          <w:rFonts w:ascii="Times New Roman" w:hAnsi="Times New Roman" w:cs="Times New Roman"/>
          <w:sz w:val="24"/>
          <w:szCs w:val="24"/>
        </w:rPr>
        <w:t>understanding</w:t>
      </w:r>
      <w:r w:rsidR="00EC39AE">
        <w:rPr>
          <w:rFonts w:ascii="Times New Roman" w:hAnsi="Times New Roman" w:cs="Times New Roman"/>
          <w:sz w:val="24"/>
          <w:szCs w:val="24"/>
        </w:rPr>
        <w:t>,</w:t>
      </w:r>
      <w:r w:rsidR="0095057A" w:rsidRPr="003E4AE3">
        <w:rPr>
          <w:rFonts w:ascii="Times New Roman" w:hAnsi="Times New Roman" w:cs="Times New Roman"/>
          <w:sz w:val="24"/>
          <w:szCs w:val="24"/>
        </w:rPr>
        <w:t xml:space="preserve"> </w:t>
      </w:r>
      <w:r w:rsidR="00ED3658">
        <w:rPr>
          <w:rFonts w:ascii="Times New Roman" w:hAnsi="Times New Roman" w:cs="Times New Roman"/>
          <w:sz w:val="24"/>
          <w:szCs w:val="24"/>
        </w:rPr>
        <w:t>indicating</w:t>
      </w:r>
      <w:r w:rsidR="0095057A" w:rsidRPr="003E4AE3">
        <w:rPr>
          <w:rFonts w:ascii="Times New Roman" w:hAnsi="Times New Roman" w:cs="Times New Roman"/>
          <w:sz w:val="24"/>
          <w:szCs w:val="24"/>
        </w:rPr>
        <w:t xml:space="preserve"> </w:t>
      </w:r>
      <w:r w:rsidR="00A62978">
        <w:rPr>
          <w:rFonts w:ascii="Times New Roman" w:hAnsi="Times New Roman" w:cs="Times New Roman"/>
          <w:sz w:val="24"/>
          <w:szCs w:val="24"/>
        </w:rPr>
        <w:t>instances</w:t>
      </w:r>
      <w:r w:rsidR="000D10CF">
        <w:rPr>
          <w:rFonts w:ascii="Times New Roman" w:hAnsi="Times New Roman" w:cs="Times New Roman"/>
          <w:sz w:val="24"/>
          <w:szCs w:val="24"/>
        </w:rPr>
        <w:t xml:space="preserve"> of </w:t>
      </w:r>
      <w:r w:rsidR="00A62978">
        <w:rPr>
          <w:rFonts w:ascii="Times New Roman" w:hAnsi="Times New Roman" w:cs="Times New Roman"/>
          <w:sz w:val="24"/>
          <w:szCs w:val="24"/>
        </w:rPr>
        <w:t>disability stigma</w:t>
      </w:r>
      <w:r w:rsidR="003B21AA">
        <w:rPr>
          <w:rFonts w:ascii="Times New Roman" w:hAnsi="Times New Roman" w:cs="Times New Roman"/>
          <w:sz w:val="24"/>
          <w:szCs w:val="24"/>
        </w:rPr>
        <w:t xml:space="preserve">. </w:t>
      </w:r>
    </w:p>
    <w:p w14:paraId="3F38DF0F" w14:textId="247733A5" w:rsidR="00D71A22" w:rsidRPr="008277C4" w:rsidRDefault="00513B71" w:rsidP="009805BA">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 xml:space="preserve">Main theme: </w:t>
      </w:r>
      <w:r w:rsidR="00000B77">
        <w:rPr>
          <w:rFonts w:ascii="Times New Roman" w:hAnsi="Times New Roman" w:cs="Times New Roman"/>
          <w:i/>
          <w:iCs/>
          <w:sz w:val="24"/>
          <w:szCs w:val="24"/>
        </w:rPr>
        <w:t>E</w:t>
      </w:r>
      <w:r w:rsidR="00000B77" w:rsidRPr="00FC7514">
        <w:rPr>
          <w:rFonts w:ascii="Times New Roman" w:hAnsi="Times New Roman" w:cs="Times New Roman"/>
          <w:i/>
          <w:iCs/>
          <w:sz w:val="24"/>
          <w:szCs w:val="24"/>
        </w:rPr>
        <w:t>conomic inequality in a pressurised health and social care system</w:t>
      </w:r>
    </w:p>
    <w:p w14:paraId="22EA8FF8" w14:textId="6A2820B6" w:rsidR="002F6206" w:rsidRPr="00AA38AF" w:rsidRDefault="007D1F9C" w:rsidP="00FC7514">
      <w:pPr>
        <w:spacing w:after="0" w:line="480" w:lineRule="auto"/>
        <w:rPr>
          <w:rFonts w:ascii="Times New Roman" w:hAnsi="Times New Roman" w:cs="Times New Roman"/>
          <w:sz w:val="24"/>
          <w:szCs w:val="24"/>
        </w:rPr>
      </w:pPr>
      <w:r>
        <w:rPr>
          <w:rFonts w:ascii="Times New Roman" w:hAnsi="Times New Roman" w:cs="Times New Roman"/>
          <w:sz w:val="24"/>
          <w:szCs w:val="24"/>
        </w:rPr>
        <w:t>Older adults with frailty</w:t>
      </w:r>
      <w:r w:rsidR="001B4FD2" w:rsidRPr="003D63B7">
        <w:rPr>
          <w:rFonts w:ascii="Times New Roman" w:hAnsi="Times New Roman" w:cs="Times New Roman"/>
          <w:sz w:val="24"/>
          <w:szCs w:val="24"/>
        </w:rPr>
        <w:t xml:space="preserve"> </w:t>
      </w:r>
      <w:r w:rsidR="00177579" w:rsidRPr="003D63B7">
        <w:rPr>
          <w:rFonts w:ascii="Times New Roman" w:hAnsi="Times New Roman" w:cs="Times New Roman"/>
          <w:sz w:val="24"/>
          <w:szCs w:val="24"/>
        </w:rPr>
        <w:t xml:space="preserve">who were isolated and receiving </w:t>
      </w:r>
      <w:r w:rsidR="00FA5411">
        <w:rPr>
          <w:rFonts w:ascii="Times New Roman" w:hAnsi="Times New Roman" w:cs="Times New Roman"/>
          <w:sz w:val="24"/>
          <w:szCs w:val="24"/>
        </w:rPr>
        <w:t xml:space="preserve">inadequate </w:t>
      </w:r>
      <w:r w:rsidR="00177579" w:rsidRPr="003D63B7">
        <w:rPr>
          <w:rFonts w:ascii="Times New Roman" w:hAnsi="Times New Roman" w:cs="Times New Roman"/>
          <w:sz w:val="24"/>
          <w:szCs w:val="24"/>
        </w:rPr>
        <w:t xml:space="preserve">social </w:t>
      </w:r>
      <w:r w:rsidR="00FA5411">
        <w:rPr>
          <w:rFonts w:ascii="Times New Roman" w:hAnsi="Times New Roman" w:cs="Times New Roman"/>
          <w:sz w:val="24"/>
          <w:szCs w:val="24"/>
        </w:rPr>
        <w:t>support</w:t>
      </w:r>
      <w:r w:rsidR="00177579" w:rsidRPr="003D63B7">
        <w:rPr>
          <w:rFonts w:ascii="Times New Roman" w:hAnsi="Times New Roman" w:cs="Times New Roman"/>
          <w:sz w:val="24"/>
          <w:szCs w:val="24"/>
        </w:rPr>
        <w:t xml:space="preserve"> struggled to participate in the intervention.</w:t>
      </w:r>
      <w:r w:rsidR="00CB2244" w:rsidRPr="003D63B7">
        <w:rPr>
          <w:rFonts w:ascii="Times New Roman" w:hAnsi="Times New Roman" w:cs="Times New Roman"/>
          <w:sz w:val="24"/>
          <w:szCs w:val="24"/>
        </w:rPr>
        <w:t xml:space="preserve"> </w:t>
      </w:r>
      <w:r w:rsidR="005C5311">
        <w:rPr>
          <w:rFonts w:ascii="Times New Roman" w:hAnsi="Times New Roman" w:cs="Times New Roman"/>
          <w:sz w:val="24"/>
          <w:szCs w:val="24"/>
        </w:rPr>
        <w:t>I</w:t>
      </w:r>
      <w:r w:rsidR="00DE5E67" w:rsidRPr="00E074A9">
        <w:rPr>
          <w:rFonts w:ascii="Times New Roman" w:hAnsi="Times New Roman" w:cs="Times New Roman"/>
          <w:sz w:val="24"/>
          <w:szCs w:val="24"/>
        </w:rPr>
        <w:t xml:space="preserve">nsufficient </w:t>
      </w:r>
      <w:r w:rsidR="00052BCF" w:rsidRPr="00E074A9">
        <w:rPr>
          <w:rFonts w:ascii="Times New Roman" w:hAnsi="Times New Roman" w:cs="Times New Roman"/>
          <w:sz w:val="24"/>
          <w:szCs w:val="24"/>
        </w:rPr>
        <w:t>personal</w:t>
      </w:r>
      <w:r w:rsidR="00813172" w:rsidRPr="00E074A9">
        <w:rPr>
          <w:rFonts w:ascii="Times New Roman" w:hAnsi="Times New Roman" w:cs="Times New Roman"/>
          <w:sz w:val="24"/>
          <w:szCs w:val="24"/>
        </w:rPr>
        <w:t xml:space="preserve"> care was described</w:t>
      </w:r>
      <w:r w:rsidR="00F97E72">
        <w:rPr>
          <w:rFonts w:ascii="Times New Roman" w:hAnsi="Times New Roman" w:cs="Times New Roman"/>
          <w:sz w:val="24"/>
          <w:szCs w:val="24"/>
        </w:rPr>
        <w:t xml:space="preserve"> as a key barrier to intervention</w:t>
      </w:r>
      <w:r w:rsidR="00B90CE9">
        <w:rPr>
          <w:rFonts w:ascii="Times New Roman" w:hAnsi="Times New Roman" w:cs="Times New Roman"/>
          <w:sz w:val="24"/>
          <w:szCs w:val="24"/>
        </w:rPr>
        <w:t xml:space="preserve"> engagement</w:t>
      </w:r>
      <w:r w:rsidR="009A005C" w:rsidRPr="00E074A9">
        <w:rPr>
          <w:rFonts w:ascii="Times New Roman" w:hAnsi="Times New Roman" w:cs="Times New Roman"/>
          <w:sz w:val="24"/>
          <w:szCs w:val="24"/>
        </w:rPr>
        <w:t xml:space="preserve">, </w:t>
      </w:r>
      <w:r w:rsidR="0051154B">
        <w:rPr>
          <w:rFonts w:ascii="Times New Roman" w:hAnsi="Times New Roman" w:cs="Times New Roman"/>
          <w:sz w:val="24"/>
          <w:szCs w:val="24"/>
        </w:rPr>
        <w:t>in which participants</w:t>
      </w:r>
      <w:r w:rsidR="009A005C" w:rsidRPr="00E074A9">
        <w:rPr>
          <w:rFonts w:ascii="Times New Roman" w:hAnsi="Times New Roman" w:cs="Times New Roman"/>
          <w:sz w:val="24"/>
          <w:szCs w:val="24"/>
        </w:rPr>
        <w:t xml:space="preserve"> concentrat</w:t>
      </w:r>
      <w:r w:rsidR="0051154B">
        <w:rPr>
          <w:rFonts w:ascii="Times New Roman" w:hAnsi="Times New Roman" w:cs="Times New Roman"/>
          <w:sz w:val="24"/>
          <w:szCs w:val="24"/>
        </w:rPr>
        <w:t>ed</w:t>
      </w:r>
      <w:r w:rsidR="009A005C" w:rsidRPr="00E074A9">
        <w:rPr>
          <w:rFonts w:ascii="Times New Roman" w:hAnsi="Times New Roman" w:cs="Times New Roman"/>
          <w:sz w:val="24"/>
          <w:szCs w:val="24"/>
        </w:rPr>
        <w:t xml:space="preserve"> </w:t>
      </w:r>
      <w:r w:rsidR="007D3FA4">
        <w:rPr>
          <w:rFonts w:ascii="Times New Roman" w:hAnsi="Times New Roman" w:cs="Times New Roman"/>
          <w:sz w:val="24"/>
          <w:szCs w:val="24"/>
        </w:rPr>
        <w:t>their</w:t>
      </w:r>
      <w:r w:rsidR="009A005C" w:rsidRPr="00E074A9">
        <w:rPr>
          <w:rFonts w:ascii="Times New Roman" w:hAnsi="Times New Roman" w:cs="Times New Roman"/>
          <w:sz w:val="24"/>
          <w:szCs w:val="24"/>
        </w:rPr>
        <w:t xml:space="preserve"> limited energy on receiving care for </w:t>
      </w:r>
      <w:r w:rsidR="007D3FA4">
        <w:rPr>
          <w:rFonts w:ascii="Times New Roman" w:hAnsi="Times New Roman" w:cs="Times New Roman"/>
          <w:sz w:val="24"/>
          <w:szCs w:val="24"/>
        </w:rPr>
        <w:t xml:space="preserve">their </w:t>
      </w:r>
      <w:r w:rsidR="009A005C" w:rsidRPr="00E074A9">
        <w:rPr>
          <w:rFonts w:ascii="Times New Roman" w:hAnsi="Times New Roman" w:cs="Times New Roman"/>
          <w:sz w:val="24"/>
          <w:szCs w:val="24"/>
        </w:rPr>
        <w:t>basic needs</w:t>
      </w:r>
      <w:r w:rsidR="00EA61EA">
        <w:rPr>
          <w:rFonts w:ascii="Times New Roman" w:hAnsi="Times New Roman" w:cs="Times New Roman"/>
          <w:sz w:val="24"/>
          <w:szCs w:val="24"/>
        </w:rPr>
        <w:t xml:space="preserve">. </w:t>
      </w:r>
      <w:r w:rsidR="007D3FA4">
        <w:rPr>
          <w:rFonts w:ascii="Times New Roman" w:hAnsi="Times New Roman" w:cs="Times New Roman"/>
          <w:sz w:val="24"/>
          <w:szCs w:val="24"/>
        </w:rPr>
        <w:t>For example,</w:t>
      </w:r>
      <w:r w:rsidR="00B81253" w:rsidRPr="00E074A9">
        <w:rPr>
          <w:rFonts w:ascii="Times New Roman" w:hAnsi="Times New Roman" w:cs="Times New Roman"/>
          <w:sz w:val="24"/>
          <w:szCs w:val="24"/>
        </w:rPr>
        <w:t xml:space="preserve"> </w:t>
      </w:r>
      <w:r w:rsidR="007D3FA4">
        <w:rPr>
          <w:rFonts w:ascii="Times New Roman" w:hAnsi="Times New Roman" w:cs="Times New Roman"/>
          <w:sz w:val="24"/>
          <w:szCs w:val="24"/>
        </w:rPr>
        <w:t xml:space="preserve">a female participant with Parkinson’s Disease explained </w:t>
      </w:r>
      <w:r w:rsidR="00E074A9" w:rsidRPr="00E074A9">
        <w:rPr>
          <w:rFonts w:ascii="Times New Roman" w:hAnsi="Times New Roman" w:cs="Times New Roman"/>
          <w:sz w:val="24"/>
          <w:szCs w:val="24"/>
        </w:rPr>
        <w:t xml:space="preserve">carers </w:t>
      </w:r>
      <w:r w:rsidR="005577FA">
        <w:rPr>
          <w:rFonts w:ascii="Times New Roman" w:hAnsi="Times New Roman" w:cs="Times New Roman"/>
          <w:sz w:val="24"/>
          <w:szCs w:val="24"/>
        </w:rPr>
        <w:t xml:space="preserve">put her to bed for the night </w:t>
      </w:r>
      <w:r w:rsidR="00E074A9" w:rsidRPr="00E074A9">
        <w:rPr>
          <w:rFonts w:ascii="Times New Roman" w:hAnsi="Times New Roman" w:cs="Times New Roman"/>
          <w:sz w:val="24"/>
          <w:szCs w:val="24"/>
        </w:rPr>
        <w:t>too early</w:t>
      </w:r>
      <w:r w:rsidR="005547DC">
        <w:rPr>
          <w:rFonts w:ascii="Times New Roman" w:hAnsi="Times New Roman" w:cs="Times New Roman"/>
          <w:sz w:val="24"/>
          <w:szCs w:val="24"/>
        </w:rPr>
        <w:t>:</w:t>
      </w:r>
      <w:r w:rsidR="00E074A9" w:rsidRPr="00E074A9">
        <w:rPr>
          <w:rFonts w:ascii="Times New Roman" w:hAnsi="Times New Roman" w:cs="Times New Roman"/>
          <w:sz w:val="24"/>
          <w:szCs w:val="24"/>
        </w:rPr>
        <w:t xml:space="preserve"> ‘</w:t>
      </w:r>
      <w:r w:rsidR="00CB24BC" w:rsidRPr="00CB24BC">
        <w:rPr>
          <w:rFonts w:ascii="Times New Roman" w:hAnsi="Times New Roman" w:cs="Times New Roman"/>
          <w:sz w:val="24"/>
          <w:szCs w:val="24"/>
        </w:rPr>
        <w:t xml:space="preserve">One </w:t>
      </w:r>
      <w:r w:rsidR="005547DC">
        <w:rPr>
          <w:rFonts w:ascii="Times New Roman" w:hAnsi="Times New Roman" w:cs="Times New Roman"/>
          <w:sz w:val="24"/>
          <w:szCs w:val="24"/>
        </w:rPr>
        <w:t xml:space="preserve">(carer) </w:t>
      </w:r>
      <w:r w:rsidR="00CB24BC" w:rsidRPr="00CB24BC">
        <w:rPr>
          <w:rFonts w:ascii="Times New Roman" w:hAnsi="Times New Roman" w:cs="Times New Roman"/>
          <w:sz w:val="24"/>
          <w:szCs w:val="24"/>
        </w:rPr>
        <w:t>came at half past 3 in the afternoon</w:t>
      </w:r>
      <w:r w:rsidR="00E074A9" w:rsidRPr="00E074A9">
        <w:rPr>
          <w:rFonts w:ascii="Times New Roman" w:hAnsi="Times New Roman" w:cs="Times New Roman"/>
          <w:sz w:val="24"/>
          <w:szCs w:val="24"/>
        </w:rPr>
        <w:t>!’</w:t>
      </w:r>
      <w:r w:rsidR="00666DD9">
        <w:rPr>
          <w:rFonts w:ascii="Times New Roman" w:hAnsi="Times New Roman" w:cs="Times New Roman"/>
          <w:sz w:val="24"/>
          <w:szCs w:val="24"/>
        </w:rPr>
        <w:t xml:space="preserve"> </w:t>
      </w:r>
      <w:r w:rsidR="00E358D1">
        <w:rPr>
          <w:rFonts w:ascii="Times New Roman" w:hAnsi="Times New Roman" w:cs="Times New Roman"/>
          <w:sz w:val="24"/>
          <w:szCs w:val="24"/>
        </w:rPr>
        <w:t xml:space="preserve">Unsurprisingly, exercise and nutrition support were not her priority. </w:t>
      </w:r>
      <w:r w:rsidR="00E327D3">
        <w:rPr>
          <w:rFonts w:ascii="Times New Roman" w:hAnsi="Times New Roman" w:cs="Times New Roman"/>
          <w:sz w:val="24"/>
          <w:szCs w:val="24"/>
        </w:rPr>
        <w:t>Comparatively,</w:t>
      </w:r>
      <w:r w:rsidR="00E327D3">
        <w:rPr>
          <w:rFonts w:ascii="Times New Roman" w:hAnsi="Times New Roman" w:cs="Times New Roman"/>
          <w:i/>
          <w:iCs/>
          <w:sz w:val="24"/>
          <w:szCs w:val="24"/>
        </w:rPr>
        <w:t xml:space="preserve"> </w:t>
      </w:r>
      <w:r w:rsidR="00E327D3">
        <w:rPr>
          <w:rFonts w:ascii="Times New Roman" w:hAnsi="Times New Roman" w:cs="Times New Roman"/>
          <w:sz w:val="24"/>
          <w:szCs w:val="24"/>
        </w:rPr>
        <w:t>h</w:t>
      </w:r>
      <w:r w:rsidRPr="00CB6935">
        <w:rPr>
          <w:rFonts w:ascii="Times New Roman" w:hAnsi="Times New Roman" w:cs="Times New Roman"/>
          <w:sz w:val="24"/>
          <w:szCs w:val="24"/>
        </w:rPr>
        <w:t xml:space="preserve">aving money and a better education meant that </w:t>
      </w:r>
      <w:r w:rsidR="003305AB" w:rsidRPr="00CB6935">
        <w:rPr>
          <w:rFonts w:ascii="Times New Roman" w:hAnsi="Times New Roman" w:cs="Times New Roman"/>
          <w:sz w:val="24"/>
          <w:szCs w:val="24"/>
        </w:rPr>
        <w:t xml:space="preserve">older adults with reduced </w:t>
      </w:r>
      <w:r w:rsidR="003305AB" w:rsidRPr="00CB6935">
        <w:rPr>
          <w:rFonts w:ascii="Times New Roman" w:hAnsi="Times New Roman" w:cs="Times New Roman"/>
          <w:sz w:val="24"/>
          <w:szCs w:val="24"/>
        </w:rPr>
        <w:lastRenderedPageBreak/>
        <w:t xml:space="preserve">independence could access better care and </w:t>
      </w:r>
      <w:r w:rsidR="00D2299F" w:rsidRPr="00CB6935">
        <w:rPr>
          <w:rFonts w:ascii="Times New Roman" w:hAnsi="Times New Roman" w:cs="Times New Roman"/>
          <w:sz w:val="24"/>
          <w:szCs w:val="24"/>
        </w:rPr>
        <w:t xml:space="preserve">had more expansive ideas and beliefs of how to manage their health. </w:t>
      </w:r>
      <w:r w:rsidR="00F24A27" w:rsidRPr="00CB6935">
        <w:rPr>
          <w:rFonts w:ascii="Times New Roman" w:hAnsi="Times New Roman" w:cs="Times New Roman"/>
          <w:sz w:val="24"/>
          <w:szCs w:val="24"/>
        </w:rPr>
        <w:t>For instance, when free intermediate care ceased</w:t>
      </w:r>
      <w:r w:rsidR="0097461A" w:rsidRPr="00CB6935">
        <w:rPr>
          <w:rFonts w:ascii="Times New Roman" w:hAnsi="Times New Roman" w:cs="Times New Roman"/>
          <w:sz w:val="24"/>
          <w:szCs w:val="24"/>
        </w:rPr>
        <w:t xml:space="preserve">, </w:t>
      </w:r>
      <w:r w:rsidR="00B67AF5" w:rsidRPr="00CB6935">
        <w:rPr>
          <w:rFonts w:ascii="Times New Roman" w:hAnsi="Times New Roman" w:cs="Times New Roman"/>
          <w:sz w:val="24"/>
          <w:szCs w:val="24"/>
        </w:rPr>
        <w:t>economically stable participants</w:t>
      </w:r>
      <w:r w:rsidR="004010F5" w:rsidRPr="00CB6935">
        <w:rPr>
          <w:rFonts w:ascii="Times New Roman" w:hAnsi="Times New Roman" w:cs="Times New Roman"/>
          <w:sz w:val="24"/>
          <w:szCs w:val="24"/>
        </w:rPr>
        <w:t xml:space="preserve"> were able to afford </w:t>
      </w:r>
      <w:r w:rsidR="00E82AB1" w:rsidRPr="00CB6935">
        <w:rPr>
          <w:rFonts w:ascii="Times New Roman" w:hAnsi="Times New Roman" w:cs="Times New Roman"/>
          <w:sz w:val="24"/>
          <w:szCs w:val="24"/>
        </w:rPr>
        <w:t>healthy food delivery services and private social care</w:t>
      </w:r>
      <w:r w:rsidR="005547DC" w:rsidRPr="00CB6935">
        <w:rPr>
          <w:rFonts w:ascii="Times New Roman" w:hAnsi="Times New Roman" w:cs="Times New Roman"/>
          <w:sz w:val="24"/>
          <w:szCs w:val="24"/>
        </w:rPr>
        <w:t xml:space="preserve"> to meet their needs</w:t>
      </w:r>
      <w:r w:rsidR="00E82AB1" w:rsidRPr="00CB6935">
        <w:rPr>
          <w:rFonts w:ascii="Times New Roman" w:hAnsi="Times New Roman" w:cs="Times New Roman"/>
          <w:sz w:val="24"/>
          <w:szCs w:val="24"/>
        </w:rPr>
        <w:t>.</w:t>
      </w:r>
      <w:r w:rsidR="00A1052A" w:rsidRPr="00CB6935">
        <w:rPr>
          <w:rFonts w:ascii="Times New Roman" w:hAnsi="Times New Roman" w:cs="Times New Roman"/>
          <w:sz w:val="24"/>
          <w:szCs w:val="24"/>
        </w:rPr>
        <w:t xml:space="preserve"> </w:t>
      </w:r>
    </w:p>
    <w:p w14:paraId="0F01DB30" w14:textId="3A1E183A" w:rsidR="00D71A22" w:rsidRPr="008277C4" w:rsidRDefault="00797C37" w:rsidP="00052A28">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 xml:space="preserve">Main theme: </w:t>
      </w:r>
      <w:r w:rsidR="007D1F9C" w:rsidRPr="008277C4">
        <w:rPr>
          <w:rFonts w:ascii="Times New Roman" w:hAnsi="Times New Roman" w:cs="Times New Roman"/>
          <w:i/>
          <w:iCs/>
          <w:sz w:val="24"/>
          <w:szCs w:val="24"/>
        </w:rPr>
        <w:t>Exercise is medicine but it hurts</w:t>
      </w:r>
    </w:p>
    <w:p w14:paraId="1A9A20FE" w14:textId="06C8A278" w:rsidR="00107754" w:rsidRPr="008867EF" w:rsidRDefault="007D1F9C" w:rsidP="008867EF">
      <w:pPr>
        <w:spacing w:after="0" w:line="480" w:lineRule="auto"/>
        <w:rPr>
          <w:rFonts w:ascii="Times New Roman" w:hAnsi="Times New Roman" w:cs="Times New Roman"/>
          <w:sz w:val="24"/>
          <w:szCs w:val="24"/>
        </w:rPr>
      </w:pPr>
      <w:r w:rsidRPr="00FC7514">
        <w:rPr>
          <w:rFonts w:ascii="Times New Roman" w:hAnsi="Times New Roman" w:cs="Times New Roman"/>
          <w:sz w:val="24"/>
          <w:szCs w:val="24"/>
        </w:rPr>
        <w:t xml:space="preserve">This theme captures </w:t>
      </w:r>
      <w:r w:rsidR="00E96DA2" w:rsidRPr="00FC7514">
        <w:rPr>
          <w:rFonts w:ascii="Times New Roman" w:hAnsi="Times New Roman" w:cs="Times New Roman"/>
          <w:sz w:val="24"/>
          <w:szCs w:val="24"/>
        </w:rPr>
        <w:t>older adults’ conflict</w:t>
      </w:r>
      <w:r w:rsidR="008B3D5D" w:rsidRPr="00FC7514">
        <w:rPr>
          <w:rFonts w:ascii="Times New Roman" w:hAnsi="Times New Roman" w:cs="Times New Roman"/>
          <w:sz w:val="24"/>
          <w:szCs w:val="24"/>
        </w:rPr>
        <w:t xml:space="preserve"> between wanting to rest and avoid </w:t>
      </w:r>
      <w:r w:rsidR="00C15221" w:rsidRPr="00FC7514">
        <w:rPr>
          <w:rFonts w:ascii="Times New Roman" w:hAnsi="Times New Roman" w:cs="Times New Roman"/>
          <w:sz w:val="24"/>
          <w:szCs w:val="24"/>
        </w:rPr>
        <w:t xml:space="preserve">exercise </w:t>
      </w:r>
      <w:r w:rsidR="008B3D5D" w:rsidRPr="00FC7514">
        <w:rPr>
          <w:rFonts w:ascii="Times New Roman" w:hAnsi="Times New Roman" w:cs="Times New Roman"/>
          <w:sz w:val="24"/>
          <w:szCs w:val="24"/>
        </w:rPr>
        <w:t>discomfort</w:t>
      </w:r>
      <w:r w:rsidR="00E378AE" w:rsidRPr="00FC7514">
        <w:rPr>
          <w:rFonts w:ascii="Times New Roman" w:hAnsi="Times New Roman" w:cs="Times New Roman"/>
          <w:sz w:val="24"/>
          <w:szCs w:val="24"/>
        </w:rPr>
        <w:t xml:space="preserve"> yet believing </w:t>
      </w:r>
      <w:r w:rsidR="00427F0E" w:rsidRPr="00FC7514">
        <w:rPr>
          <w:rFonts w:ascii="Times New Roman" w:hAnsi="Times New Roman" w:cs="Times New Roman"/>
          <w:sz w:val="24"/>
          <w:szCs w:val="24"/>
        </w:rPr>
        <w:t>exercise ‘is medicine’ improv</w:t>
      </w:r>
      <w:r w:rsidR="00022733" w:rsidRPr="00FC7514">
        <w:rPr>
          <w:rFonts w:ascii="Times New Roman" w:hAnsi="Times New Roman" w:cs="Times New Roman"/>
          <w:sz w:val="24"/>
          <w:szCs w:val="24"/>
        </w:rPr>
        <w:t>ing</w:t>
      </w:r>
      <w:r w:rsidR="00427F0E" w:rsidRPr="00FC7514">
        <w:rPr>
          <w:rFonts w:ascii="Times New Roman" w:hAnsi="Times New Roman" w:cs="Times New Roman"/>
          <w:sz w:val="24"/>
          <w:szCs w:val="24"/>
        </w:rPr>
        <w:t xml:space="preserve"> health and wellbeing </w:t>
      </w:r>
      <w:r w:rsidR="001F1EB4" w:rsidRPr="00FC7514">
        <w:rPr>
          <w:rFonts w:ascii="Times New Roman" w:hAnsi="Times New Roman" w:cs="Times New Roman"/>
          <w:sz w:val="24"/>
          <w:szCs w:val="24"/>
        </w:rPr>
        <w:t>and</w:t>
      </w:r>
      <w:r w:rsidR="00427F0E" w:rsidRPr="00FC7514">
        <w:rPr>
          <w:rFonts w:ascii="Times New Roman" w:hAnsi="Times New Roman" w:cs="Times New Roman"/>
          <w:sz w:val="24"/>
          <w:szCs w:val="24"/>
        </w:rPr>
        <w:t xml:space="preserve"> prevent</w:t>
      </w:r>
      <w:r w:rsidR="00022733" w:rsidRPr="00FC7514">
        <w:rPr>
          <w:rFonts w:ascii="Times New Roman" w:hAnsi="Times New Roman" w:cs="Times New Roman"/>
          <w:sz w:val="24"/>
          <w:szCs w:val="24"/>
        </w:rPr>
        <w:t>ing</w:t>
      </w:r>
      <w:r w:rsidR="00427F0E" w:rsidRPr="00FC7514">
        <w:rPr>
          <w:rFonts w:ascii="Times New Roman" w:hAnsi="Times New Roman" w:cs="Times New Roman"/>
          <w:sz w:val="24"/>
          <w:szCs w:val="24"/>
        </w:rPr>
        <w:t xml:space="preserve"> decline</w:t>
      </w:r>
      <w:r w:rsidR="003B14CC">
        <w:rPr>
          <w:rFonts w:ascii="Times New Roman" w:hAnsi="Times New Roman" w:cs="Times New Roman"/>
          <w:sz w:val="24"/>
          <w:szCs w:val="24"/>
        </w:rPr>
        <w:t>.</w:t>
      </w:r>
      <w:r w:rsidR="008867EF">
        <w:rPr>
          <w:rFonts w:ascii="Times New Roman" w:hAnsi="Times New Roman" w:cs="Times New Roman"/>
          <w:sz w:val="24"/>
          <w:szCs w:val="24"/>
        </w:rPr>
        <w:t xml:space="preserve"> </w:t>
      </w:r>
      <w:r w:rsidR="005A312D">
        <w:rPr>
          <w:rFonts w:ascii="Times New Roman" w:hAnsi="Times New Roman" w:cs="Times New Roman"/>
          <w:sz w:val="24"/>
          <w:szCs w:val="24"/>
        </w:rPr>
        <w:t>P</w:t>
      </w:r>
      <w:r w:rsidR="00550217">
        <w:rPr>
          <w:rFonts w:ascii="Times New Roman" w:hAnsi="Times New Roman" w:cs="Times New Roman"/>
          <w:sz w:val="24"/>
          <w:szCs w:val="24"/>
        </w:rPr>
        <w:t>os</w:t>
      </w:r>
      <w:r w:rsidR="00A7379A">
        <w:rPr>
          <w:rFonts w:ascii="Times New Roman" w:hAnsi="Times New Roman" w:cs="Times New Roman"/>
          <w:sz w:val="24"/>
          <w:szCs w:val="24"/>
        </w:rPr>
        <w:t>itive expectations</w:t>
      </w:r>
      <w:r w:rsidR="00D35554">
        <w:rPr>
          <w:rFonts w:ascii="Times New Roman" w:hAnsi="Times New Roman" w:cs="Times New Roman"/>
          <w:sz w:val="24"/>
          <w:szCs w:val="24"/>
        </w:rPr>
        <w:t>,</w:t>
      </w:r>
      <w:r w:rsidR="009461EB">
        <w:rPr>
          <w:rFonts w:ascii="Times New Roman" w:hAnsi="Times New Roman" w:cs="Times New Roman"/>
          <w:sz w:val="24"/>
          <w:szCs w:val="24"/>
        </w:rPr>
        <w:t xml:space="preserve"> </w:t>
      </w:r>
      <w:r w:rsidR="00170B88">
        <w:rPr>
          <w:rFonts w:ascii="Times New Roman" w:hAnsi="Times New Roman" w:cs="Times New Roman"/>
          <w:sz w:val="24"/>
          <w:szCs w:val="24"/>
        </w:rPr>
        <w:t>learnt from</w:t>
      </w:r>
      <w:r w:rsidR="00EB5C50">
        <w:rPr>
          <w:rFonts w:ascii="Times New Roman" w:hAnsi="Times New Roman" w:cs="Times New Roman"/>
          <w:sz w:val="24"/>
          <w:szCs w:val="24"/>
        </w:rPr>
        <w:t xml:space="preserve"> </w:t>
      </w:r>
      <w:r w:rsidR="00170B88">
        <w:rPr>
          <w:rFonts w:ascii="Times New Roman" w:hAnsi="Times New Roman" w:cs="Times New Roman"/>
          <w:sz w:val="24"/>
          <w:szCs w:val="24"/>
        </w:rPr>
        <w:t xml:space="preserve">previous </w:t>
      </w:r>
      <w:r w:rsidR="00EB5C50">
        <w:rPr>
          <w:rFonts w:ascii="Times New Roman" w:hAnsi="Times New Roman" w:cs="Times New Roman"/>
          <w:sz w:val="24"/>
          <w:szCs w:val="24"/>
        </w:rPr>
        <w:t>exercise experiences</w:t>
      </w:r>
      <w:r w:rsidR="00170B88">
        <w:rPr>
          <w:rFonts w:ascii="Times New Roman" w:hAnsi="Times New Roman" w:cs="Times New Roman"/>
          <w:sz w:val="24"/>
          <w:szCs w:val="24"/>
        </w:rPr>
        <w:t xml:space="preserve">, </w:t>
      </w:r>
      <w:r w:rsidR="00EB5C50">
        <w:rPr>
          <w:rFonts w:ascii="Times New Roman" w:hAnsi="Times New Roman" w:cs="Times New Roman"/>
          <w:sz w:val="24"/>
          <w:szCs w:val="24"/>
        </w:rPr>
        <w:t>health practitioner advise</w:t>
      </w:r>
      <w:r w:rsidR="00E90CD2">
        <w:rPr>
          <w:rFonts w:ascii="Times New Roman" w:hAnsi="Times New Roman" w:cs="Times New Roman"/>
          <w:sz w:val="24"/>
          <w:szCs w:val="24"/>
        </w:rPr>
        <w:t>,</w:t>
      </w:r>
      <w:r w:rsidR="00EB5C50">
        <w:rPr>
          <w:rFonts w:ascii="Times New Roman" w:hAnsi="Times New Roman" w:cs="Times New Roman"/>
          <w:sz w:val="24"/>
          <w:szCs w:val="24"/>
        </w:rPr>
        <w:t xml:space="preserve"> and </w:t>
      </w:r>
      <w:r w:rsidR="00170B88">
        <w:rPr>
          <w:rFonts w:ascii="Times New Roman" w:hAnsi="Times New Roman" w:cs="Times New Roman"/>
          <w:sz w:val="24"/>
          <w:szCs w:val="24"/>
        </w:rPr>
        <w:t xml:space="preserve">rehabilitation </w:t>
      </w:r>
      <w:r w:rsidR="00EB5C50">
        <w:rPr>
          <w:rFonts w:ascii="Times New Roman" w:hAnsi="Times New Roman" w:cs="Times New Roman"/>
          <w:sz w:val="24"/>
          <w:szCs w:val="24"/>
        </w:rPr>
        <w:t>classes</w:t>
      </w:r>
      <w:r w:rsidR="00A7379A">
        <w:rPr>
          <w:rFonts w:ascii="Times New Roman" w:hAnsi="Times New Roman" w:cs="Times New Roman"/>
          <w:sz w:val="24"/>
          <w:szCs w:val="24"/>
        </w:rPr>
        <w:t>, motivated exercise participation</w:t>
      </w:r>
      <w:r w:rsidR="008C4B9B">
        <w:rPr>
          <w:rFonts w:ascii="Times New Roman" w:hAnsi="Times New Roman" w:cs="Times New Roman"/>
          <w:sz w:val="24"/>
          <w:szCs w:val="24"/>
        </w:rPr>
        <w:t>.</w:t>
      </w:r>
      <w:r w:rsidR="00AE74DC">
        <w:rPr>
          <w:rFonts w:ascii="Times New Roman" w:hAnsi="Times New Roman" w:cs="Times New Roman"/>
          <w:sz w:val="24"/>
          <w:szCs w:val="24"/>
        </w:rPr>
        <w:t xml:space="preserve"> </w:t>
      </w:r>
      <w:r w:rsidRPr="002D7F46">
        <w:rPr>
          <w:rFonts w:ascii="Times New Roman" w:hAnsi="Times New Roman" w:cs="Times New Roman"/>
          <w:sz w:val="24"/>
          <w:szCs w:val="24"/>
        </w:rPr>
        <w:t>Despite the dominant belief that ‘exercise is medicine’</w:t>
      </w:r>
      <w:r w:rsidR="009723CA" w:rsidRPr="002D7F46">
        <w:rPr>
          <w:rFonts w:ascii="Times New Roman" w:hAnsi="Times New Roman" w:cs="Times New Roman"/>
          <w:sz w:val="24"/>
          <w:szCs w:val="24"/>
        </w:rPr>
        <w:t xml:space="preserve"> </w:t>
      </w:r>
      <w:r w:rsidR="00931788" w:rsidRPr="002D7F46">
        <w:rPr>
          <w:rFonts w:ascii="Times New Roman" w:hAnsi="Times New Roman" w:cs="Times New Roman"/>
          <w:sz w:val="24"/>
          <w:szCs w:val="24"/>
        </w:rPr>
        <w:t>older adults</w:t>
      </w:r>
      <w:r w:rsidR="009723CA" w:rsidRPr="002D7F46">
        <w:rPr>
          <w:rFonts w:ascii="Times New Roman" w:hAnsi="Times New Roman" w:cs="Times New Roman"/>
          <w:sz w:val="24"/>
          <w:szCs w:val="24"/>
        </w:rPr>
        <w:t xml:space="preserve"> </w:t>
      </w:r>
      <w:r w:rsidR="00724FC2">
        <w:rPr>
          <w:rFonts w:ascii="Times New Roman" w:hAnsi="Times New Roman" w:cs="Times New Roman"/>
          <w:sz w:val="24"/>
          <w:szCs w:val="24"/>
        </w:rPr>
        <w:t xml:space="preserve">with frailty </w:t>
      </w:r>
      <w:r w:rsidR="000170BC" w:rsidRPr="002D7F46">
        <w:rPr>
          <w:rFonts w:ascii="Times New Roman" w:hAnsi="Times New Roman" w:cs="Times New Roman"/>
          <w:sz w:val="24"/>
          <w:szCs w:val="24"/>
        </w:rPr>
        <w:t>found exercise uncomfortable</w:t>
      </w:r>
      <w:r w:rsidR="00482A5A" w:rsidRPr="002D7F46">
        <w:rPr>
          <w:rFonts w:ascii="Times New Roman" w:hAnsi="Times New Roman" w:cs="Times New Roman"/>
          <w:sz w:val="24"/>
          <w:szCs w:val="24"/>
        </w:rPr>
        <w:t xml:space="preserve">, especially after deconditioning </w:t>
      </w:r>
      <w:r w:rsidR="00C047AD" w:rsidRPr="002D7F46">
        <w:rPr>
          <w:rFonts w:ascii="Times New Roman" w:hAnsi="Times New Roman" w:cs="Times New Roman"/>
          <w:sz w:val="24"/>
          <w:szCs w:val="24"/>
        </w:rPr>
        <w:t>caused by</w:t>
      </w:r>
      <w:r w:rsidR="00482A5A" w:rsidRPr="002D7F46">
        <w:rPr>
          <w:rFonts w:ascii="Times New Roman" w:hAnsi="Times New Roman" w:cs="Times New Roman"/>
          <w:sz w:val="24"/>
          <w:szCs w:val="24"/>
        </w:rPr>
        <w:t xml:space="preserve"> </w:t>
      </w:r>
      <w:r w:rsidR="00C047AD" w:rsidRPr="002D7F46">
        <w:rPr>
          <w:rFonts w:ascii="Times New Roman" w:hAnsi="Times New Roman" w:cs="Times New Roman"/>
          <w:sz w:val="24"/>
          <w:szCs w:val="24"/>
        </w:rPr>
        <w:t>illness and a hospital stay</w:t>
      </w:r>
      <w:r w:rsidR="00534829" w:rsidRPr="002D7F46">
        <w:rPr>
          <w:rFonts w:ascii="Times New Roman" w:hAnsi="Times New Roman" w:cs="Times New Roman"/>
          <w:sz w:val="24"/>
          <w:szCs w:val="24"/>
        </w:rPr>
        <w:t xml:space="preserve">. </w:t>
      </w:r>
      <w:r w:rsidR="00352082" w:rsidRPr="004F7977">
        <w:rPr>
          <w:rFonts w:ascii="Times New Roman" w:hAnsi="Times New Roman" w:cs="Times New Roman"/>
          <w:sz w:val="24"/>
          <w:szCs w:val="24"/>
        </w:rPr>
        <w:t xml:space="preserve">Fatigue </w:t>
      </w:r>
      <w:r w:rsidR="00543DBE" w:rsidRPr="004F7977">
        <w:rPr>
          <w:rFonts w:ascii="Times New Roman" w:hAnsi="Times New Roman" w:cs="Times New Roman"/>
          <w:sz w:val="24"/>
          <w:szCs w:val="24"/>
        </w:rPr>
        <w:t xml:space="preserve">and pain </w:t>
      </w:r>
      <w:r w:rsidR="00352082" w:rsidRPr="004F7977">
        <w:rPr>
          <w:rFonts w:ascii="Times New Roman" w:hAnsi="Times New Roman" w:cs="Times New Roman"/>
          <w:sz w:val="24"/>
          <w:szCs w:val="24"/>
        </w:rPr>
        <w:t>w</w:t>
      </w:r>
      <w:r w:rsidR="00543DBE" w:rsidRPr="004F7977">
        <w:rPr>
          <w:rFonts w:ascii="Times New Roman" w:hAnsi="Times New Roman" w:cs="Times New Roman"/>
          <w:sz w:val="24"/>
          <w:szCs w:val="24"/>
        </w:rPr>
        <w:t>ere</w:t>
      </w:r>
      <w:r w:rsidR="00352082" w:rsidRPr="004F7977">
        <w:rPr>
          <w:rFonts w:ascii="Times New Roman" w:hAnsi="Times New Roman" w:cs="Times New Roman"/>
          <w:sz w:val="24"/>
          <w:szCs w:val="24"/>
        </w:rPr>
        <w:t xml:space="preserve"> often reported as barrier</w:t>
      </w:r>
      <w:r w:rsidR="00543DBE" w:rsidRPr="004F7977">
        <w:rPr>
          <w:rFonts w:ascii="Times New Roman" w:hAnsi="Times New Roman" w:cs="Times New Roman"/>
          <w:sz w:val="24"/>
          <w:szCs w:val="24"/>
        </w:rPr>
        <w:t>s</w:t>
      </w:r>
      <w:r w:rsidR="00352082" w:rsidRPr="004F7977">
        <w:rPr>
          <w:rFonts w:ascii="Times New Roman" w:hAnsi="Times New Roman" w:cs="Times New Roman"/>
          <w:sz w:val="24"/>
          <w:szCs w:val="24"/>
        </w:rPr>
        <w:t xml:space="preserve"> to exercise</w:t>
      </w:r>
      <w:r w:rsidR="007A4698">
        <w:rPr>
          <w:rFonts w:ascii="Times New Roman" w:hAnsi="Times New Roman" w:cs="Times New Roman"/>
          <w:sz w:val="24"/>
          <w:szCs w:val="24"/>
        </w:rPr>
        <w:t>.</w:t>
      </w:r>
      <w:r w:rsidR="00210B6A">
        <w:rPr>
          <w:rFonts w:ascii="Times New Roman" w:hAnsi="Times New Roman" w:cs="Times New Roman"/>
          <w:sz w:val="24"/>
          <w:szCs w:val="24"/>
        </w:rPr>
        <w:t xml:space="preserve"> </w:t>
      </w:r>
      <w:r w:rsidR="00054C59">
        <w:rPr>
          <w:rFonts w:ascii="Times New Roman" w:hAnsi="Times New Roman" w:cs="Times New Roman"/>
          <w:sz w:val="24"/>
          <w:szCs w:val="24"/>
        </w:rPr>
        <w:t xml:space="preserve">The discomfort and effort required to exercise </w:t>
      </w:r>
      <w:r w:rsidR="00414914">
        <w:rPr>
          <w:rFonts w:ascii="Times New Roman" w:hAnsi="Times New Roman" w:cs="Times New Roman"/>
          <w:sz w:val="24"/>
          <w:szCs w:val="24"/>
        </w:rPr>
        <w:t>led to</w:t>
      </w:r>
      <w:r w:rsidR="007A234C">
        <w:rPr>
          <w:rFonts w:ascii="Times New Roman" w:hAnsi="Times New Roman" w:cs="Times New Roman"/>
          <w:sz w:val="24"/>
          <w:szCs w:val="24"/>
        </w:rPr>
        <w:t xml:space="preserve"> </w:t>
      </w:r>
      <w:r w:rsidR="00414914">
        <w:rPr>
          <w:rFonts w:ascii="Times New Roman" w:hAnsi="Times New Roman" w:cs="Times New Roman"/>
          <w:sz w:val="24"/>
          <w:szCs w:val="24"/>
        </w:rPr>
        <w:t>r</w:t>
      </w:r>
      <w:r w:rsidR="00054C59">
        <w:rPr>
          <w:rFonts w:ascii="Times New Roman" w:hAnsi="Times New Roman" w:cs="Times New Roman"/>
          <w:sz w:val="24"/>
          <w:szCs w:val="24"/>
        </w:rPr>
        <w:t xml:space="preserve">educed confidence and joy to move in </w:t>
      </w:r>
      <w:r w:rsidR="00054C59" w:rsidRPr="00FC5A71">
        <w:rPr>
          <w:rFonts w:ascii="Times New Roman" w:hAnsi="Times New Roman" w:cs="Times New Roman"/>
          <w:sz w:val="24"/>
          <w:szCs w:val="24"/>
        </w:rPr>
        <w:t>later life</w:t>
      </w:r>
      <w:r w:rsidR="002E2C3A">
        <w:rPr>
          <w:rFonts w:ascii="Times New Roman" w:hAnsi="Times New Roman" w:cs="Times New Roman"/>
          <w:sz w:val="24"/>
          <w:szCs w:val="24"/>
        </w:rPr>
        <w:t>.</w:t>
      </w:r>
      <w:r w:rsidR="00E94531">
        <w:rPr>
          <w:rFonts w:ascii="Times New Roman" w:hAnsi="Times New Roman" w:cs="Times New Roman"/>
          <w:sz w:val="24"/>
          <w:szCs w:val="24"/>
        </w:rPr>
        <w:t xml:space="preserve"> </w:t>
      </w:r>
      <w:r w:rsidR="008108FC">
        <w:rPr>
          <w:rFonts w:ascii="Times New Roman" w:hAnsi="Times New Roman" w:cs="Times New Roman"/>
          <w:sz w:val="24"/>
          <w:szCs w:val="24"/>
        </w:rPr>
        <w:t>Participants</w:t>
      </w:r>
      <w:r w:rsidR="00E94531" w:rsidRPr="00436945">
        <w:rPr>
          <w:rFonts w:ascii="Times New Roman" w:hAnsi="Times New Roman" w:cs="Times New Roman"/>
          <w:sz w:val="24"/>
          <w:szCs w:val="24"/>
        </w:rPr>
        <w:t xml:space="preserve"> highlighted the importance of pacing</w:t>
      </w:r>
      <w:r w:rsidR="004617D8" w:rsidRPr="00436945">
        <w:rPr>
          <w:rFonts w:ascii="Times New Roman" w:hAnsi="Times New Roman" w:cs="Times New Roman"/>
          <w:sz w:val="24"/>
          <w:szCs w:val="24"/>
        </w:rPr>
        <w:t xml:space="preserve"> daily activities to suit their frail older bodies</w:t>
      </w:r>
      <w:r w:rsidR="00F64203">
        <w:rPr>
          <w:rFonts w:ascii="Times New Roman" w:hAnsi="Times New Roman" w:cs="Times New Roman"/>
          <w:sz w:val="24"/>
          <w:szCs w:val="24"/>
        </w:rPr>
        <w:t>.</w:t>
      </w:r>
      <w:r w:rsidR="004617D8" w:rsidRPr="00436945">
        <w:rPr>
          <w:rFonts w:ascii="Times New Roman" w:hAnsi="Times New Roman" w:cs="Times New Roman"/>
          <w:sz w:val="24"/>
          <w:szCs w:val="24"/>
        </w:rPr>
        <w:t xml:space="preserve"> </w:t>
      </w:r>
    </w:p>
    <w:p w14:paraId="14F5873B" w14:textId="77777777" w:rsidR="00D71A22" w:rsidRPr="008277C4" w:rsidRDefault="007D1F9C" w:rsidP="009805BA">
      <w:pPr>
        <w:spacing w:after="0" w:line="480" w:lineRule="auto"/>
        <w:rPr>
          <w:rFonts w:ascii="Times New Roman" w:hAnsi="Times New Roman" w:cs="Times New Roman"/>
          <w:i/>
          <w:iCs/>
          <w:sz w:val="24"/>
          <w:szCs w:val="24"/>
        </w:rPr>
      </w:pPr>
      <w:r w:rsidRPr="008277C4">
        <w:rPr>
          <w:rFonts w:ascii="Times New Roman" w:hAnsi="Times New Roman" w:cs="Times New Roman"/>
          <w:i/>
          <w:iCs/>
          <w:sz w:val="24"/>
          <w:szCs w:val="24"/>
        </w:rPr>
        <w:t>Mechanisms</w:t>
      </w:r>
    </w:p>
    <w:p w14:paraId="2A518F2B" w14:textId="7F55700C" w:rsidR="00D71A22" w:rsidRPr="008277C4" w:rsidRDefault="00F377B6" w:rsidP="009805BA">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 xml:space="preserve">Main theme: </w:t>
      </w:r>
      <w:r w:rsidR="007D1F9C" w:rsidRPr="008277C4">
        <w:rPr>
          <w:rFonts w:ascii="Times New Roman" w:hAnsi="Times New Roman" w:cs="Times New Roman"/>
          <w:i/>
          <w:iCs/>
          <w:sz w:val="24"/>
          <w:szCs w:val="24"/>
        </w:rPr>
        <w:t>Training and volunteer support was key to safe and effective implementation</w:t>
      </w:r>
    </w:p>
    <w:p w14:paraId="10CC4D79" w14:textId="5B79BF41" w:rsidR="00F377B6" w:rsidRDefault="007D1F9C" w:rsidP="009805BA">
      <w:pPr>
        <w:spacing w:after="0" w:line="480" w:lineRule="auto"/>
        <w:rPr>
          <w:rFonts w:ascii="Times New Roman" w:hAnsi="Times New Roman" w:cs="Times New Roman"/>
          <w:sz w:val="24"/>
          <w:szCs w:val="24"/>
        </w:rPr>
      </w:pPr>
      <w:r w:rsidRPr="00342842">
        <w:rPr>
          <w:rFonts w:ascii="Times New Roman" w:hAnsi="Times New Roman" w:cs="Times New Roman"/>
          <w:sz w:val="24"/>
          <w:szCs w:val="24"/>
        </w:rPr>
        <w:t>This theme captures the importance of volunteer training and support to enable volunteers to implement the intervention</w:t>
      </w:r>
      <w:r w:rsidR="00A873DE" w:rsidRPr="00342842">
        <w:rPr>
          <w:rFonts w:ascii="Times New Roman" w:hAnsi="Times New Roman" w:cs="Times New Roman"/>
          <w:sz w:val="24"/>
          <w:szCs w:val="24"/>
        </w:rPr>
        <w:t xml:space="preserve"> safely and effectively</w:t>
      </w:r>
      <w:r w:rsidR="00304D41" w:rsidRPr="00342842">
        <w:rPr>
          <w:rFonts w:ascii="Times New Roman" w:hAnsi="Times New Roman" w:cs="Times New Roman"/>
          <w:sz w:val="24"/>
          <w:szCs w:val="24"/>
        </w:rPr>
        <w:t xml:space="preserve"> </w:t>
      </w:r>
      <w:r w:rsidR="00250DA2" w:rsidRPr="00342842">
        <w:rPr>
          <w:rFonts w:ascii="Times New Roman" w:hAnsi="Times New Roman" w:cs="Times New Roman"/>
          <w:sz w:val="24"/>
          <w:szCs w:val="24"/>
        </w:rPr>
        <w:t xml:space="preserve">while also ensuring </w:t>
      </w:r>
      <w:r w:rsidR="00126F03" w:rsidRPr="00342842">
        <w:rPr>
          <w:rFonts w:ascii="Times New Roman" w:hAnsi="Times New Roman" w:cs="Times New Roman"/>
          <w:sz w:val="24"/>
          <w:szCs w:val="24"/>
        </w:rPr>
        <w:t>volunteers</w:t>
      </w:r>
      <w:r w:rsidR="00250DA2" w:rsidRPr="00342842">
        <w:rPr>
          <w:rFonts w:ascii="Times New Roman" w:hAnsi="Times New Roman" w:cs="Times New Roman"/>
          <w:sz w:val="24"/>
          <w:szCs w:val="24"/>
        </w:rPr>
        <w:t xml:space="preserve"> fel</w:t>
      </w:r>
      <w:r w:rsidR="00DC6CEA" w:rsidRPr="00342842">
        <w:rPr>
          <w:rFonts w:ascii="Times New Roman" w:hAnsi="Times New Roman" w:cs="Times New Roman"/>
          <w:sz w:val="24"/>
          <w:szCs w:val="24"/>
        </w:rPr>
        <w:t>t</w:t>
      </w:r>
      <w:r w:rsidR="00FE31A6" w:rsidRPr="00342842">
        <w:rPr>
          <w:rFonts w:ascii="Times New Roman" w:hAnsi="Times New Roman" w:cs="Times New Roman"/>
          <w:sz w:val="24"/>
          <w:szCs w:val="24"/>
        </w:rPr>
        <w:t xml:space="preserve"> supported</w:t>
      </w:r>
      <w:r w:rsidR="00126F03" w:rsidRPr="00342842">
        <w:rPr>
          <w:rFonts w:ascii="Times New Roman" w:hAnsi="Times New Roman" w:cs="Times New Roman"/>
          <w:sz w:val="24"/>
          <w:szCs w:val="24"/>
        </w:rPr>
        <w:t xml:space="preserve"> </w:t>
      </w:r>
      <w:r w:rsidR="002429C8" w:rsidRPr="00342842">
        <w:rPr>
          <w:rFonts w:ascii="Times New Roman" w:hAnsi="Times New Roman" w:cs="Times New Roman"/>
          <w:sz w:val="24"/>
          <w:szCs w:val="24"/>
        </w:rPr>
        <w:t>in their role.</w:t>
      </w:r>
      <w:r w:rsidR="00F64751" w:rsidRPr="00342842">
        <w:rPr>
          <w:rFonts w:ascii="Times New Roman" w:hAnsi="Times New Roman" w:cs="Times New Roman"/>
          <w:sz w:val="24"/>
          <w:szCs w:val="24"/>
        </w:rPr>
        <w:t xml:space="preserve"> </w:t>
      </w:r>
    </w:p>
    <w:p w14:paraId="16782A93" w14:textId="63A74536" w:rsidR="00DE4619" w:rsidRPr="008277C4" w:rsidRDefault="00F377B6" w:rsidP="009805BA">
      <w:pPr>
        <w:spacing w:after="0" w:line="480" w:lineRule="auto"/>
        <w:rPr>
          <w:rFonts w:ascii="Times New Roman" w:hAnsi="Times New Roman" w:cs="Times New Roman"/>
          <w:sz w:val="24"/>
          <w:szCs w:val="24"/>
        </w:rPr>
      </w:pPr>
      <w:r>
        <w:rPr>
          <w:rFonts w:ascii="Times New Roman" w:hAnsi="Times New Roman" w:cs="Times New Roman"/>
          <w:sz w:val="24"/>
          <w:szCs w:val="24"/>
        </w:rPr>
        <w:t>S</w:t>
      </w:r>
      <w:r w:rsidR="00F64751" w:rsidRPr="00342842">
        <w:rPr>
          <w:rFonts w:ascii="Times New Roman" w:hAnsi="Times New Roman" w:cs="Times New Roman"/>
          <w:sz w:val="24"/>
          <w:szCs w:val="24"/>
        </w:rPr>
        <w:t>ubthemes:</w:t>
      </w:r>
    </w:p>
    <w:p w14:paraId="15EE28F5" w14:textId="18A67621" w:rsidR="00D71A22" w:rsidRPr="00FC7514" w:rsidRDefault="007D1F9C" w:rsidP="00FC7514">
      <w:pPr>
        <w:pStyle w:val="ListParagraph"/>
        <w:numPr>
          <w:ilvl w:val="0"/>
          <w:numId w:val="22"/>
        </w:numPr>
        <w:spacing w:after="0" w:line="480" w:lineRule="auto"/>
        <w:rPr>
          <w:rFonts w:ascii="Times New Roman" w:hAnsi="Times New Roman" w:cs="Times New Roman"/>
          <w:i/>
          <w:iCs/>
          <w:sz w:val="24"/>
          <w:szCs w:val="24"/>
        </w:rPr>
      </w:pPr>
      <w:r w:rsidRPr="00FC7514">
        <w:rPr>
          <w:rFonts w:ascii="Times New Roman" w:hAnsi="Times New Roman" w:cs="Times New Roman"/>
          <w:i/>
          <w:iCs/>
          <w:sz w:val="24"/>
          <w:szCs w:val="24"/>
        </w:rPr>
        <w:t>‘Whenever I didn’t know what to say, she’d always be there’ – inexperienced volunteers needed practical and emotional support</w:t>
      </w:r>
    </w:p>
    <w:p w14:paraId="32B0BC21" w14:textId="48254FB4" w:rsidR="002429C8" w:rsidRPr="008B78C8" w:rsidRDefault="007D1F9C" w:rsidP="009805BA">
      <w:pPr>
        <w:spacing w:after="0" w:line="480" w:lineRule="auto"/>
        <w:rPr>
          <w:rFonts w:ascii="Times New Roman" w:hAnsi="Times New Roman" w:cs="Times New Roman"/>
          <w:sz w:val="24"/>
          <w:szCs w:val="24"/>
        </w:rPr>
      </w:pPr>
      <w:r w:rsidRPr="00342842">
        <w:rPr>
          <w:rFonts w:ascii="Times New Roman" w:hAnsi="Times New Roman" w:cs="Times New Roman"/>
          <w:sz w:val="24"/>
          <w:szCs w:val="24"/>
        </w:rPr>
        <w:t>Volunteers</w:t>
      </w:r>
      <w:r w:rsidR="0063777B" w:rsidRPr="00342842">
        <w:rPr>
          <w:rFonts w:ascii="Times New Roman" w:hAnsi="Times New Roman" w:cs="Times New Roman"/>
          <w:sz w:val="24"/>
          <w:szCs w:val="24"/>
        </w:rPr>
        <w:t xml:space="preserve"> were</w:t>
      </w:r>
      <w:r w:rsidR="00B55D73">
        <w:rPr>
          <w:rFonts w:ascii="Times New Roman" w:hAnsi="Times New Roman" w:cs="Times New Roman"/>
          <w:sz w:val="24"/>
          <w:szCs w:val="24"/>
        </w:rPr>
        <w:t xml:space="preserve"> </w:t>
      </w:r>
      <w:r w:rsidR="0063777B" w:rsidRPr="00342842">
        <w:rPr>
          <w:rFonts w:ascii="Times New Roman" w:hAnsi="Times New Roman" w:cs="Times New Roman"/>
          <w:sz w:val="24"/>
          <w:szCs w:val="24"/>
        </w:rPr>
        <w:t xml:space="preserve">students with </w:t>
      </w:r>
      <w:r w:rsidR="00A67978" w:rsidRPr="00342842">
        <w:rPr>
          <w:rFonts w:ascii="Times New Roman" w:hAnsi="Times New Roman" w:cs="Times New Roman"/>
          <w:sz w:val="24"/>
          <w:szCs w:val="24"/>
        </w:rPr>
        <w:t>no previous experiences supporting older adults</w:t>
      </w:r>
      <w:r w:rsidR="00C26356">
        <w:rPr>
          <w:rFonts w:ascii="Times New Roman" w:hAnsi="Times New Roman" w:cs="Times New Roman"/>
          <w:sz w:val="24"/>
          <w:szCs w:val="24"/>
        </w:rPr>
        <w:t xml:space="preserve"> with frailty</w:t>
      </w:r>
      <w:r w:rsidRPr="00342842">
        <w:rPr>
          <w:rFonts w:ascii="Times New Roman" w:hAnsi="Times New Roman" w:cs="Times New Roman"/>
          <w:sz w:val="24"/>
          <w:szCs w:val="24"/>
        </w:rPr>
        <w:t>, so they required</w:t>
      </w:r>
      <w:r w:rsidR="004616ED" w:rsidRPr="00342842">
        <w:rPr>
          <w:rFonts w:ascii="Times New Roman" w:hAnsi="Times New Roman" w:cs="Times New Roman"/>
          <w:sz w:val="24"/>
          <w:szCs w:val="24"/>
        </w:rPr>
        <w:t xml:space="preserve"> support from the trainer</w:t>
      </w:r>
      <w:r w:rsidR="00830212" w:rsidRPr="00342842">
        <w:rPr>
          <w:rFonts w:ascii="Times New Roman" w:hAnsi="Times New Roman" w:cs="Times New Roman"/>
          <w:sz w:val="24"/>
          <w:szCs w:val="24"/>
        </w:rPr>
        <w:t xml:space="preserve"> to overcome anxiety, and to ensure they flourished </w:t>
      </w:r>
      <w:r w:rsidR="00FF6BF9" w:rsidRPr="00342842">
        <w:rPr>
          <w:rFonts w:ascii="Times New Roman" w:hAnsi="Times New Roman" w:cs="Times New Roman"/>
          <w:sz w:val="24"/>
          <w:szCs w:val="24"/>
        </w:rPr>
        <w:t>in their role.</w:t>
      </w:r>
      <w:r w:rsidR="00BB3924" w:rsidRPr="00342842">
        <w:rPr>
          <w:rFonts w:ascii="Times New Roman" w:hAnsi="Times New Roman" w:cs="Times New Roman"/>
          <w:sz w:val="24"/>
          <w:szCs w:val="24"/>
        </w:rPr>
        <w:t xml:space="preserve"> </w:t>
      </w:r>
      <w:r w:rsidR="00CB41AF">
        <w:rPr>
          <w:rFonts w:ascii="Times New Roman" w:hAnsi="Times New Roman" w:cs="Times New Roman"/>
          <w:sz w:val="24"/>
          <w:szCs w:val="24"/>
        </w:rPr>
        <w:t>Volunteer</w:t>
      </w:r>
      <w:r w:rsidR="004B1A86">
        <w:rPr>
          <w:rFonts w:ascii="Times New Roman" w:hAnsi="Times New Roman" w:cs="Times New Roman"/>
          <w:sz w:val="24"/>
          <w:szCs w:val="24"/>
        </w:rPr>
        <w:t xml:space="preserve">s </w:t>
      </w:r>
      <w:r w:rsidR="00F10898" w:rsidRPr="00342842">
        <w:rPr>
          <w:rFonts w:ascii="Times New Roman" w:hAnsi="Times New Roman" w:cs="Times New Roman"/>
          <w:sz w:val="24"/>
          <w:szCs w:val="24"/>
        </w:rPr>
        <w:t xml:space="preserve">illustrated challenges to process and act on difficult emotional </w:t>
      </w:r>
      <w:r w:rsidR="00F10898" w:rsidRPr="00342842">
        <w:rPr>
          <w:rFonts w:ascii="Times New Roman" w:hAnsi="Times New Roman" w:cs="Times New Roman"/>
          <w:sz w:val="24"/>
          <w:szCs w:val="24"/>
        </w:rPr>
        <w:lastRenderedPageBreak/>
        <w:t xml:space="preserve">conversations and </w:t>
      </w:r>
      <w:r w:rsidR="00CC7458" w:rsidRPr="00342842">
        <w:rPr>
          <w:rFonts w:ascii="Times New Roman" w:hAnsi="Times New Roman" w:cs="Times New Roman"/>
          <w:sz w:val="24"/>
          <w:szCs w:val="24"/>
        </w:rPr>
        <w:t xml:space="preserve">explained the importance of the trainer’s </w:t>
      </w:r>
      <w:r w:rsidR="00F10898" w:rsidRPr="00342842">
        <w:rPr>
          <w:rFonts w:ascii="Times New Roman" w:hAnsi="Times New Roman" w:cs="Times New Roman"/>
          <w:sz w:val="24"/>
          <w:szCs w:val="24"/>
        </w:rPr>
        <w:t>guidance</w:t>
      </w:r>
      <w:r w:rsidR="0060248A">
        <w:rPr>
          <w:rFonts w:ascii="Times New Roman" w:hAnsi="Times New Roman" w:cs="Times New Roman"/>
          <w:sz w:val="24"/>
          <w:szCs w:val="24"/>
        </w:rPr>
        <w:t>.</w:t>
      </w:r>
      <w:r w:rsidR="00D2351E">
        <w:rPr>
          <w:rFonts w:ascii="Times New Roman" w:hAnsi="Times New Roman" w:cs="Times New Roman"/>
          <w:sz w:val="24"/>
          <w:szCs w:val="24"/>
        </w:rPr>
        <w:t xml:space="preserve"> </w:t>
      </w:r>
      <w:r w:rsidR="00F10898" w:rsidRPr="00342842">
        <w:rPr>
          <w:rFonts w:ascii="Times New Roman" w:hAnsi="Times New Roman" w:cs="Times New Roman"/>
          <w:sz w:val="24"/>
          <w:szCs w:val="24"/>
        </w:rPr>
        <w:t xml:space="preserve">The volunteers stayed within their role and </w:t>
      </w:r>
      <w:r w:rsidR="00F63FA8" w:rsidRPr="00342842">
        <w:rPr>
          <w:rFonts w:ascii="Times New Roman" w:hAnsi="Times New Roman" w:cs="Times New Roman"/>
          <w:sz w:val="24"/>
          <w:szCs w:val="24"/>
        </w:rPr>
        <w:t>p</w:t>
      </w:r>
      <w:r w:rsidR="00F10898" w:rsidRPr="00342842">
        <w:rPr>
          <w:rFonts w:ascii="Times New Roman" w:hAnsi="Times New Roman" w:cs="Times New Roman"/>
          <w:sz w:val="24"/>
          <w:szCs w:val="24"/>
        </w:rPr>
        <w:t>articipants needing specialist advise were handed over to the trainer</w:t>
      </w:r>
      <w:r w:rsidR="00F20A7F">
        <w:rPr>
          <w:rFonts w:ascii="Times New Roman" w:hAnsi="Times New Roman" w:cs="Times New Roman"/>
          <w:sz w:val="24"/>
          <w:szCs w:val="24"/>
        </w:rPr>
        <w:t>.</w:t>
      </w:r>
      <w:r w:rsidR="00F63FA8" w:rsidRPr="00342842">
        <w:rPr>
          <w:rFonts w:ascii="Times New Roman" w:hAnsi="Times New Roman" w:cs="Times New Roman"/>
          <w:sz w:val="24"/>
          <w:szCs w:val="24"/>
        </w:rPr>
        <w:t xml:space="preserve"> </w:t>
      </w:r>
      <w:r w:rsidR="001C58E8" w:rsidRPr="00342842">
        <w:rPr>
          <w:rFonts w:ascii="Times New Roman" w:hAnsi="Times New Roman" w:cs="Times New Roman"/>
          <w:sz w:val="24"/>
          <w:szCs w:val="24"/>
        </w:rPr>
        <w:t>Volunteers got support from other volunteers on the programme</w:t>
      </w:r>
      <w:r w:rsidR="001932A2">
        <w:rPr>
          <w:rFonts w:ascii="Times New Roman" w:hAnsi="Times New Roman" w:cs="Times New Roman"/>
          <w:sz w:val="24"/>
          <w:szCs w:val="24"/>
        </w:rPr>
        <w:t>, in which</w:t>
      </w:r>
      <w:r w:rsidR="001C58E8" w:rsidRPr="00342842">
        <w:rPr>
          <w:rFonts w:ascii="Times New Roman" w:hAnsi="Times New Roman" w:cs="Times New Roman"/>
          <w:sz w:val="24"/>
          <w:szCs w:val="24"/>
        </w:rPr>
        <w:t xml:space="preserve"> </w:t>
      </w:r>
      <w:r w:rsidR="00AC3D5C">
        <w:rPr>
          <w:rFonts w:ascii="Times New Roman" w:hAnsi="Times New Roman" w:cs="Times New Roman"/>
          <w:sz w:val="24"/>
          <w:szCs w:val="24"/>
        </w:rPr>
        <w:t>they</w:t>
      </w:r>
      <w:r w:rsidR="00B56DA6" w:rsidRPr="00342842">
        <w:rPr>
          <w:rFonts w:ascii="Times New Roman" w:hAnsi="Times New Roman" w:cs="Times New Roman"/>
          <w:sz w:val="24"/>
          <w:szCs w:val="24"/>
        </w:rPr>
        <w:t xml:space="preserve"> </w:t>
      </w:r>
      <w:r w:rsidR="00F11651" w:rsidRPr="00342842">
        <w:rPr>
          <w:rFonts w:ascii="Times New Roman" w:hAnsi="Times New Roman" w:cs="Times New Roman"/>
          <w:sz w:val="24"/>
          <w:szCs w:val="24"/>
        </w:rPr>
        <w:t>felt more confident working together, allowing shared responsibilities</w:t>
      </w:r>
      <w:r w:rsidR="001932A2">
        <w:rPr>
          <w:rFonts w:ascii="Times New Roman" w:hAnsi="Times New Roman" w:cs="Times New Roman"/>
          <w:sz w:val="24"/>
          <w:szCs w:val="24"/>
        </w:rPr>
        <w:t>.</w:t>
      </w:r>
      <w:r w:rsidR="00F11651" w:rsidRPr="00342842">
        <w:rPr>
          <w:rFonts w:ascii="Times New Roman" w:hAnsi="Times New Roman" w:cs="Times New Roman"/>
          <w:sz w:val="24"/>
          <w:szCs w:val="24"/>
        </w:rPr>
        <w:t xml:space="preserve"> </w:t>
      </w:r>
      <w:r w:rsidR="00061A0A" w:rsidRPr="00AA0A5B">
        <w:rPr>
          <w:rFonts w:ascii="Times New Roman" w:hAnsi="Times New Roman" w:cs="Times New Roman"/>
          <w:sz w:val="24"/>
          <w:szCs w:val="24"/>
        </w:rPr>
        <w:t xml:space="preserve">Most volunteers felt their experience could have been improved through establishing better communication </w:t>
      </w:r>
      <w:r w:rsidR="00DD2629" w:rsidRPr="00AA0A5B">
        <w:rPr>
          <w:rFonts w:ascii="Times New Roman" w:hAnsi="Times New Roman" w:cs="Times New Roman"/>
          <w:sz w:val="24"/>
          <w:szCs w:val="24"/>
        </w:rPr>
        <w:t>amongst the</w:t>
      </w:r>
      <w:r w:rsidR="00AC3D5C">
        <w:rPr>
          <w:rFonts w:ascii="Times New Roman" w:hAnsi="Times New Roman" w:cs="Times New Roman"/>
          <w:sz w:val="24"/>
          <w:szCs w:val="24"/>
        </w:rPr>
        <w:t>mselves</w:t>
      </w:r>
      <w:r w:rsidR="00DD2629" w:rsidRPr="00AA0A5B">
        <w:rPr>
          <w:rFonts w:ascii="Times New Roman" w:hAnsi="Times New Roman" w:cs="Times New Roman"/>
          <w:sz w:val="24"/>
          <w:szCs w:val="24"/>
        </w:rPr>
        <w:t xml:space="preserve">, </w:t>
      </w:r>
      <w:r w:rsidR="00AA0A5B">
        <w:rPr>
          <w:rFonts w:ascii="Times New Roman" w:hAnsi="Times New Roman" w:cs="Times New Roman"/>
          <w:sz w:val="24"/>
          <w:szCs w:val="24"/>
        </w:rPr>
        <w:t xml:space="preserve">such as a volunteer </w:t>
      </w:r>
      <w:r w:rsidR="00F74CD5">
        <w:rPr>
          <w:rFonts w:ascii="Times New Roman" w:hAnsi="Times New Roman" w:cs="Times New Roman"/>
          <w:sz w:val="24"/>
          <w:szCs w:val="24"/>
        </w:rPr>
        <w:t>WhatsApp</w:t>
      </w:r>
      <w:r w:rsidR="00681939">
        <w:rPr>
          <w:rFonts w:ascii="Times New Roman" w:hAnsi="Times New Roman" w:cs="Times New Roman"/>
          <w:sz w:val="24"/>
          <w:szCs w:val="24"/>
        </w:rPr>
        <w:t xml:space="preserve"> group. </w:t>
      </w:r>
    </w:p>
    <w:p w14:paraId="3919FEE7" w14:textId="33209D3D" w:rsidR="00D71A22" w:rsidRPr="00FC7514" w:rsidRDefault="007D1F9C" w:rsidP="00FC7514">
      <w:pPr>
        <w:pStyle w:val="ListParagraph"/>
        <w:numPr>
          <w:ilvl w:val="0"/>
          <w:numId w:val="22"/>
        </w:numPr>
        <w:spacing w:after="0" w:line="480" w:lineRule="auto"/>
        <w:rPr>
          <w:rFonts w:ascii="Times New Roman" w:hAnsi="Times New Roman" w:cs="Times New Roman"/>
          <w:i/>
          <w:iCs/>
          <w:sz w:val="24"/>
          <w:szCs w:val="24"/>
        </w:rPr>
      </w:pPr>
      <w:r w:rsidRPr="00FC7514">
        <w:rPr>
          <w:rFonts w:ascii="Times New Roman" w:hAnsi="Times New Roman" w:cs="Times New Roman"/>
          <w:i/>
          <w:iCs/>
          <w:sz w:val="24"/>
          <w:szCs w:val="24"/>
        </w:rPr>
        <w:t>Training structure and resources shaped volunteer expectations and prepared them for their role</w:t>
      </w:r>
    </w:p>
    <w:p w14:paraId="7F408278" w14:textId="7AF6614A" w:rsidR="00D71A22" w:rsidRPr="00C72326" w:rsidRDefault="007D1F9C" w:rsidP="009805BA">
      <w:pPr>
        <w:spacing w:after="0" w:line="480" w:lineRule="auto"/>
        <w:rPr>
          <w:rFonts w:ascii="Times New Roman" w:hAnsi="Times New Roman" w:cs="Times New Roman"/>
          <w:sz w:val="24"/>
          <w:szCs w:val="24"/>
        </w:rPr>
      </w:pPr>
      <w:r>
        <w:rPr>
          <w:rFonts w:ascii="Times New Roman" w:hAnsi="Times New Roman" w:cs="Times New Roman"/>
          <w:sz w:val="24"/>
          <w:szCs w:val="24"/>
        </w:rPr>
        <w:t>V</w:t>
      </w:r>
      <w:r w:rsidR="00922EF4">
        <w:rPr>
          <w:rFonts w:ascii="Times New Roman" w:hAnsi="Times New Roman" w:cs="Times New Roman"/>
          <w:sz w:val="24"/>
          <w:szCs w:val="24"/>
        </w:rPr>
        <w:t xml:space="preserve">olunteers </w:t>
      </w:r>
      <w:r w:rsidR="002E1A04">
        <w:rPr>
          <w:rFonts w:ascii="Times New Roman" w:hAnsi="Times New Roman" w:cs="Times New Roman"/>
          <w:sz w:val="24"/>
          <w:szCs w:val="24"/>
        </w:rPr>
        <w:t>enjoyed</w:t>
      </w:r>
      <w:r w:rsidR="002124A0">
        <w:rPr>
          <w:rFonts w:ascii="Times New Roman" w:hAnsi="Times New Roman" w:cs="Times New Roman"/>
          <w:sz w:val="24"/>
          <w:szCs w:val="24"/>
        </w:rPr>
        <w:t xml:space="preserve"> </w:t>
      </w:r>
      <w:r w:rsidR="002E1A04">
        <w:rPr>
          <w:rFonts w:ascii="Times New Roman" w:hAnsi="Times New Roman" w:cs="Times New Roman"/>
          <w:sz w:val="24"/>
          <w:szCs w:val="24"/>
        </w:rPr>
        <w:t xml:space="preserve">training </w:t>
      </w:r>
      <w:r>
        <w:rPr>
          <w:rFonts w:ascii="Times New Roman" w:hAnsi="Times New Roman" w:cs="Times New Roman"/>
          <w:sz w:val="24"/>
          <w:szCs w:val="24"/>
        </w:rPr>
        <w:t>which</w:t>
      </w:r>
      <w:r w:rsidR="00D23358" w:rsidRPr="00665219">
        <w:rPr>
          <w:rFonts w:ascii="Times New Roman" w:hAnsi="Times New Roman" w:cs="Times New Roman"/>
          <w:sz w:val="24"/>
          <w:szCs w:val="24"/>
        </w:rPr>
        <w:t xml:space="preserve"> prepared them adequately for </w:t>
      </w:r>
      <w:r w:rsidR="00875D07" w:rsidRPr="00665219">
        <w:rPr>
          <w:rFonts w:ascii="Times New Roman" w:hAnsi="Times New Roman" w:cs="Times New Roman"/>
          <w:sz w:val="24"/>
          <w:szCs w:val="24"/>
        </w:rPr>
        <w:t>delivering the intervention.</w:t>
      </w:r>
      <w:r w:rsidR="00CD301A">
        <w:rPr>
          <w:rFonts w:ascii="Times New Roman" w:hAnsi="Times New Roman" w:cs="Times New Roman"/>
          <w:sz w:val="24"/>
          <w:szCs w:val="24"/>
        </w:rPr>
        <w:t xml:space="preserve"> Volunteers</w:t>
      </w:r>
      <w:r w:rsidR="00DE66E9">
        <w:rPr>
          <w:rFonts w:ascii="Times New Roman" w:hAnsi="Times New Roman" w:cs="Times New Roman"/>
          <w:sz w:val="24"/>
          <w:szCs w:val="24"/>
        </w:rPr>
        <w:t xml:space="preserve"> </w:t>
      </w:r>
      <w:r w:rsidR="00083BB8" w:rsidRPr="00665219">
        <w:rPr>
          <w:rFonts w:ascii="Times New Roman" w:hAnsi="Times New Roman" w:cs="Times New Roman"/>
          <w:sz w:val="24"/>
          <w:szCs w:val="24"/>
        </w:rPr>
        <w:t>approved of the training booklets</w:t>
      </w:r>
      <w:r w:rsidR="004411EA">
        <w:rPr>
          <w:rFonts w:ascii="Times New Roman" w:hAnsi="Times New Roman" w:cs="Times New Roman"/>
          <w:sz w:val="24"/>
          <w:szCs w:val="24"/>
        </w:rPr>
        <w:t xml:space="preserve">, </w:t>
      </w:r>
      <w:r w:rsidR="004411EA" w:rsidRPr="00665219">
        <w:rPr>
          <w:rFonts w:ascii="Times New Roman" w:hAnsi="Times New Roman" w:cs="Times New Roman"/>
          <w:sz w:val="24"/>
          <w:szCs w:val="24"/>
        </w:rPr>
        <w:t>the training structure</w:t>
      </w:r>
      <w:r w:rsidR="00E157A1">
        <w:rPr>
          <w:rFonts w:ascii="Times New Roman" w:hAnsi="Times New Roman" w:cs="Times New Roman"/>
          <w:sz w:val="24"/>
          <w:szCs w:val="24"/>
        </w:rPr>
        <w:t>,</w:t>
      </w:r>
      <w:r w:rsidR="004411EA" w:rsidRPr="00665219">
        <w:rPr>
          <w:rFonts w:ascii="Times New Roman" w:hAnsi="Times New Roman" w:cs="Times New Roman"/>
          <w:sz w:val="24"/>
          <w:szCs w:val="24"/>
        </w:rPr>
        <w:t xml:space="preserve"> found shadowing other volunteers</w:t>
      </w:r>
      <w:r w:rsidR="00B16A0A">
        <w:rPr>
          <w:rFonts w:ascii="Times New Roman" w:hAnsi="Times New Roman" w:cs="Times New Roman"/>
          <w:sz w:val="24"/>
          <w:szCs w:val="24"/>
        </w:rPr>
        <w:t>,</w:t>
      </w:r>
      <w:r w:rsidR="004411EA" w:rsidRPr="00665219">
        <w:rPr>
          <w:rFonts w:ascii="Times New Roman" w:hAnsi="Times New Roman" w:cs="Times New Roman"/>
          <w:sz w:val="24"/>
          <w:szCs w:val="24"/>
        </w:rPr>
        <w:t xml:space="preserve"> </w:t>
      </w:r>
      <w:r w:rsidR="00C40A98">
        <w:rPr>
          <w:rFonts w:ascii="Times New Roman" w:hAnsi="Times New Roman" w:cs="Times New Roman"/>
          <w:sz w:val="24"/>
          <w:szCs w:val="24"/>
        </w:rPr>
        <w:t xml:space="preserve">and role play </w:t>
      </w:r>
      <w:r w:rsidR="004411EA" w:rsidRPr="00665219">
        <w:rPr>
          <w:rFonts w:ascii="Times New Roman" w:hAnsi="Times New Roman" w:cs="Times New Roman"/>
          <w:sz w:val="24"/>
          <w:szCs w:val="24"/>
        </w:rPr>
        <w:t>helpful</w:t>
      </w:r>
      <w:r w:rsidR="00913B49">
        <w:rPr>
          <w:rFonts w:ascii="Times New Roman" w:hAnsi="Times New Roman" w:cs="Times New Roman"/>
          <w:sz w:val="24"/>
          <w:szCs w:val="24"/>
        </w:rPr>
        <w:t xml:space="preserve">. </w:t>
      </w:r>
      <w:r w:rsidR="003711D1" w:rsidRPr="00665219">
        <w:rPr>
          <w:rFonts w:ascii="Times New Roman" w:hAnsi="Times New Roman" w:cs="Times New Roman"/>
          <w:sz w:val="24"/>
          <w:szCs w:val="24"/>
        </w:rPr>
        <w:t xml:space="preserve">Though the main training was acceptable, </w:t>
      </w:r>
      <w:r w:rsidR="000700B5" w:rsidRPr="00665219">
        <w:rPr>
          <w:rFonts w:ascii="Times New Roman" w:hAnsi="Times New Roman" w:cs="Times New Roman"/>
          <w:sz w:val="24"/>
          <w:szCs w:val="24"/>
        </w:rPr>
        <w:t>most volunteers found</w:t>
      </w:r>
      <w:r w:rsidR="003711D1" w:rsidRPr="00665219">
        <w:rPr>
          <w:rFonts w:ascii="Times New Roman" w:hAnsi="Times New Roman" w:cs="Times New Roman"/>
          <w:sz w:val="24"/>
          <w:szCs w:val="24"/>
        </w:rPr>
        <w:t xml:space="preserve"> </w:t>
      </w:r>
      <w:r w:rsidR="00EB262C" w:rsidRPr="00665219">
        <w:rPr>
          <w:rFonts w:ascii="Times New Roman" w:hAnsi="Times New Roman" w:cs="Times New Roman"/>
          <w:sz w:val="24"/>
          <w:szCs w:val="24"/>
        </w:rPr>
        <w:t xml:space="preserve">the recruitment process and basic </w:t>
      </w:r>
      <w:r w:rsidR="000700B5" w:rsidRPr="00665219">
        <w:rPr>
          <w:rFonts w:ascii="Times New Roman" w:hAnsi="Times New Roman" w:cs="Times New Roman"/>
          <w:sz w:val="24"/>
          <w:szCs w:val="24"/>
        </w:rPr>
        <w:t xml:space="preserve">volunteer checks a difficult </w:t>
      </w:r>
      <w:r w:rsidR="00265C23" w:rsidRPr="00665219">
        <w:rPr>
          <w:rFonts w:ascii="Times New Roman" w:hAnsi="Times New Roman" w:cs="Times New Roman"/>
          <w:sz w:val="24"/>
          <w:szCs w:val="24"/>
        </w:rPr>
        <w:t>time-consuming</w:t>
      </w:r>
      <w:r w:rsidR="000700B5" w:rsidRPr="00665219">
        <w:rPr>
          <w:rFonts w:ascii="Times New Roman" w:hAnsi="Times New Roman" w:cs="Times New Roman"/>
          <w:sz w:val="24"/>
          <w:szCs w:val="24"/>
        </w:rPr>
        <w:t xml:space="preserve"> process</w:t>
      </w:r>
      <w:r w:rsidR="00410103">
        <w:rPr>
          <w:rFonts w:ascii="Times New Roman" w:hAnsi="Times New Roman" w:cs="Times New Roman"/>
          <w:sz w:val="24"/>
          <w:szCs w:val="24"/>
        </w:rPr>
        <w:t>.</w:t>
      </w:r>
    </w:p>
    <w:p w14:paraId="68DA2828" w14:textId="029F54CC" w:rsidR="00D71A22" w:rsidRPr="0005127C" w:rsidRDefault="00F377B6" w:rsidP="009805BA">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 xml:space="preserve">Main theme: </w:t>
      </w:r>
      <w:r w:rsidR="007D1F9C" w:rsidRPr="0005127C">
        <w:rPr>
          <w:rFonts w:ascii="Times New Roman" w:hAnsi="Times New Roman" w:cs="Times New Roman"/>
          <w:i/>
          <w:iCs/>
          <w:sz w:val="24"/>
          <w:szCs w:val="24"/>
        </w:rPr>
        <w:t>The exercise intervention was acceptable for older adults without complex needs</w:t>
      </w:r>
    </w:p>
    <w:p w14:paraId="682750F6" w14:textId="2C83EF4C" w:rsidR="00F30627" w:rsidRDefault="007D1F9C" w:rsidP="00F306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sidRPr="00DC763E">
        <w:rPr>
          <w:rFonts w:ascii="Times New Roman" w:hAnsi="Times New Roman" w:cs="Times New Roman"/>
          <w:sz w:val="24"/>
          <w:szCs w:val="24"/>
        </w:rPr>
        <w:t xml:space="preserve">Participants </w:t>
      </w:r>
      <w:r w:rsidR="00BC0FC1">
        <w:rPr>
          <w:rFonts w:ascii="Times New Roman" w:hAnsi="Times New Roman" w:cs="Times New Roman"/>
          <w:sz w:val="24"/>
          <w:szCs w:val="24"/>
        </w:rPr>
        <w:t>enjoyed</w:t>
      </w:r>
      <w:r w:rsidR="00C971CB" w:rsidRPr="00DC763E">
        <w:rPr>
          <w:rFonts w:ascii="Times New Roman" w:hAnsi="Times New Roman" w:cs="Times New Roman"/>
          <w:sz w:val="24"/>
          <w:szCs w:val="24"/>
        </w:rPr>
        <w:t xml:space="preserve"> </w:t>
      </w:r>
      <w:r w:rsidR="00BC0FC1">
        <w:rPr>
          <w:rFonts w:ascii="Times New Roman" w:hAnsi="Times New Roman" w:cs="Times New Roman"/>
          <w:sz w:val="24"/>
          <w:szCs w:val="24"/>
        </w:rPr>
        <w:t>the</w:t>
      </w:r>
      <w:r w:rsidR="00C971CB" w:rsidRPr="00DC763E">
        <w:rPr>
          <w:rFonts w:ascii="Times New Roman" w:hAnsi="Times New Roman" w:cs="Times New Roman"/>
          <w:sz w:val="24"/>
          <w:szCs w:val="24"/>
        </w:rPr>
        <w:t xml:space="preserve"> whole-body strengthening </w:t>
      </w:r>
      <w:r w:rsidR="000F3F8E">
        <w:rPr>
          <w:rFonts w:ascii="Times New Roman" w:hAnsi="Times New Roman" w:cs="Times New Roman"/>
          <w:sz w:val="24"/>
          <w:szCs w:val="24"/>
        </w:rPr>
        <w:t>exercise</w:t>
      </w:r>
      <w:r w:rsidR="00951BE1" w:rsidRPr="00DC763E">
        <w:rPr>
          <w:rFonts w:ascii="Times New Roman" w:hAnsi="Times New Roman" w:cs="Times New Roman"/>
          <w:sz w:val="24"/>
          <w:szCs w:val="24"/>
        </w:rPr>
        <w:t xml:space="preserve"> and viewed the 12</w:t>
      </w:r>
      <w:r w:rsidR="009D1A13" w:rsidRPr="00DC763E">
        <w:rPr>
          <w:rFonts w:ascii="Times New Roman" w:hAnsi="Times New Roman" w:cs="Times New Roman"/>
          <w:sz w:val="24"/>
          <w:szCs w:val="24"/>
        </w:rPr>
        <w:t>-</w:t>
      </w:r>
      <w:r w:rsidR="00951BE1" w:rsidRPr="00DC763E">
        <w:rPr>
          <w:rFonts w:ascii="Times New Roman" w:hAnsi="Times New Roman" w:cs="Times New Roman"/>
          <w:sz w:val="24"/>
          <w:szCs w:val="24"/>
        </w:rPr>
        <w:t>week programme as a suitable length to gain support</w:t>
      </w:r>
      <w:r w:rsidR="00BF4A15" w:rsidRPr="00DC763E">
        <w:rPr>
          <w:rFonts w:ascii="Times New Roman" w:hAnsi="Times New Roman" w:cs="Times New Roman"/>
          <w:sz w:val="24"/>
          <w:szCs w:val="24"/>
        </w:rPr>
        <w:t xml:space="preserve">. </w:t>
      </w:r>
      <w:r w:rsidR="003F1079" w:rsidRPr="00DC763E">
        <w:rPr>
          <w:rFonts w:ascii="Times New Roman" w:hAnsi="Times New Roman" w:cs="Times New Roman"/>
          <w:sz w:val="24"/>
          <w:szCs w:val="24"/>
        </w:rPr>
        <w:t xml:space="preserve">The booklet was a </w:t>
      </w:r>
      <w:r w:rsidR="004E1AE4">
        <w:rPr>
          <w:rFonts w:ascii="Times New Roman" w:hAnsi="Times New Roman" w:cs="Times New Roman"/>
          <w:sz w:val="24"/>
          <w:szCs w:val="24"/>
        </w:rPr>
        <w:t>useful</w:t>
      </w:r>
      <w:r w:rsidR="003F1079" w:rsidRPr="00DC763E">
        <w:rPr>
          <w:rFonts w:ascii="Times New Roman" w:hAnsi="Times New Roman" w:cs="Times New Roman"/>
          <w:sz w:val="24"/>
          <w:szCs w:val="24"/>
        </w:rPr>
        <w:t xml:space="preserve"> addition to volunteer support</w:t>
      </w:r>
      <w:r w:rsidR="003445D0">
        <w:rPr>
          <w:rFonts w:ascii="Times New Roman" w:hAnsi="Times New Roman" w:cs="Times New Roman"/>
          <w:sz w:val="24"/>
          <w:szCs w:val="24"/>
        </w:rPr>
        <w:t>,</w:t>
      </w:r>
      <w:r w:rsidR="006A5E89">
        <w:rPr>
          <w:rFonts w:ascii="Times New Roman" w:hAnsi="Times New Roman" w:cs="Times New Roman"/>
          <w:sz w:val="24"/>
          <w:szCs w:val="24"/>
        </w:rPr>
        <w:t xml:space="preserve"> and the</w:t>
      </w:r>
      <w:r w:rsidR="006A5E89" w:rsidRPr="00DC763E">
        <w:rPr>
          <w:rFonts w:ascii="Times New Roman" w:hAnsi="Times New Roman" w:cs="Times New Roman"/>
          <w:sz w:val="24"/>
          <w:szCs w:val="24"/>
        </w:rPr>
        <w:t xml:space="preserve"> sessions enabled participants to effectively learn the exercise routine and boost independence</w:t>
      </w:r>
      <w:r w:rsidR="00584247">
        <w:rPr>
          <w:rFonts w:ascii="Times New Roman" w:hAnsi="Times New Roman" w:cs="Times New Roman"/>
          <w:sz w:val="24"/>
          <w:szCs w:val="24"/>
        </w:rPr>
        <w:t>.</w:t>
      </w:r>
      <w:r>
        <w:rPr>
          <w:rFonts w:ascii="Times New Roman" w:hAnsi="Times New Roman" w:cs="Times New Roman"/>
          <w:sz w:val="24"/>
          <w:szCs w:val="24"/>
        </w:rPr>
        <w:t xml:space="preserve"> </w:t>
      </w:r>
      <w:r w:rsidR="003445D0">
        <w:rPr>
          <w:rFonts w:ascii="Times New Roman" w:hAnsi="Times New Roman" w:cs="Times New Roman"/>
          <w:sz w:val="24"/>
          <w:szCs w:val="24"/>
        </w:rPr>
        <w:t>P</w:t>
      </w:r>
      <w:r w:rsidR="004F280A" w:rsidRPr="00DC763E">
        <w:rPr>
          <w:rFonts w:ascii="Times New Roman" w:hAnsi="Times New Roman" w:cs="Times New Roman"/>
          <w:sz w:val="24"/>
          <w:szCs w:val="24"/>
        </w:rPr>
        <w:t xml:space="preserve">articipants </w:t>
      </w:r>
      <w:r w:rsidR="003445D0" w:rsidRPr="00DC763E">
        <w:rPr>
          <w:rFonts w:ascii="Times New Roman" w:hAnsi="Times New Roman" w:cs="Times New Roman"/>
          <w:sz w:val="24"/>
          <w:szCs w:val="24"/>
        </w:rPr>
        <w:t xml:space="preserve">who did not identify as ‘frail’ and had a familiarity with more complicated exercise </w:t>
      </w:r>
      <w:r w:rsidR="004F280A" w:rsidRPr="00DC763E">
        <w:rPr>
          <w:rFonts w:ascii="Times New Roman" w:hAnsi="Times New Roman" w:cs="Times New Roman"/>
          <w:sz w:val="24"/>
          <w:szCs w:val="24"/>
        </w:rPr>
        <w:t>found the seated exercise too easy</w:t>
      </w:r>
      <w:r w:rsidR="003445D0">
        <w:rPr>
          <w:rFonts w:ascii="Times New Roman" w:hAnsi="Times New Roman" w:cs="Times New Roman"/>
          <w:sz w:val="24"/>
          <w:szCs w:val="24"/>
        </w:rPr>
        <w:t>.</w:t>
      </w:r>
      <w:r w:rsidR="00407BEE" w:rsidRPr="00DC763E">
        <w:rPr>
          <w:rFonts w:ascii="Times New Roman" w:hAnsi="Times New Roman" w:cs="Times New Roman"/>
          <w:sz w:val="24"/>
          <w:szCs w:val="24"/>
        </w:rPr>
        <w:t xml:space="preserve"> </w:t>
      </w:r>
      <w:r w:rsidR="00354B92" w:rsidRPr="00DC763E">
        <w:rPr>
          <w:rFonts w:ascii="Times New Roman" w:hAnsi="Times New Roman" w:cs="Times New Roman"/>
          <w:sz w:val="24"/>
          <w:szCs w:val="24"/>
        </w:rPr>
        <w:t>Comparatively,</w:t>
      </w:r>
      <w:r w:rsidR="00981D27">
        <w:rPr>
          <w:rFonts w:ascii="Times New Roman" w:hAnsi="Times New Roman" w:cs="Times New Roman"/>
          <w:sz w:val="24"/>
          <w:szCs w:val="24"/>
        </w:rPr>
        <w:t xml:space="preserve"> </w:t>
      </w:r>
      <w:r w:rsidR="008D450D">
        <w:rPr>
          <w:rFonts w:ascii="Times New Roman" w:hAnsi="Times New Roman" w:cs="Times New Roman"/>
          <w:sz w:val="24"/>
          <w:szCs w:val="24"/>
        </w:rPr>
        <w:t>participants</w:t>
      </w:r>
      <w:r w:rsidR="00981D27">
        <w:rPr>
          <w:rFonts w:ascii="Times New Roman" w:hAnsi="Times New Roman" w:cs="Times New Roman"/>
          <w:sz w:val="24"/>
          <w:szCs w:val="24"/>
        </w:rPr>
        <w:t xml:space="preserve"> further along the frailty trajectory</w:t>
      </w:r>
      <w:r w:rsidR="008D450D">
        <w:rPr>
          <w:rFonts w:ascii="Times New Roman" w:hAnsi="Times New Roman" w:cs="Times New Roman"/>
          <w:sz w:val="24"/>
          <w:szCs w:val="24"/>
        </w:rPr>
        <w:t xml:space="preserve"> found the exercises challenging and </w:t>
      </w:r>
      <w:r w:rsidR="0070198D">
        <w:rPr>
          <w:rFonts w:ascii="Times New Roman" w:hAnsi="Times New Roman" w:cs="Times New Roman"/>
          <w:sz w:val="24"/>
          <w:szCs w:val="24"/>
        </w:rPr>
        <w:t xml:space="preserve">those with poor exercise confidence </w:t>
      </w:r>
      <w:r w:rsidR="003F3799">
        <w:rPr>
          <w:rFonts w:ascii="Times New Roman" w:hAnsi="Times New Roman" w:cs="Times New Roman"/>
          <w:sz w:val="24"/>
          <w:szCs w:val="24"/>
        </w:rPr>
        <w:t>viewed</w:t>
      </w:r>
      <w:r w:rsidR="0070198D">
        <w:rPr>
          <w:rFonts w:ascii="Times New Roman" w:hAnsi="Times New Roman" w:cs="Times New Roman"/>
          <w:sz w:val="24"/>
          <w:szCs w:val="24"/>
        </w:rPr>
        <w:t xml:space="preserve"> the support sessions </w:t>
      </w:r>
      <w:r w:rsidR="003F3799">
        <w:rPr>
          <w:rFonts w:ascii="Times New Roman" w:hAnsi="Times New Roman" w:cs="Times New Roman"/>
          <w:sz w:val="24"/>
          <w:szCs w:val="24"/>
        </w:rPr>
        <w:t>as a valuable</w:t>
      </w:r>
      <w:r w:rsidR="0070198D">
        <w:rPr>
          <w:rFonts w:ascii="Times New Roman" w:hAnsi="Times New Roman" w:cs="Times New Roman"/>
          <w:sz w:val="24"/>
          <w:szCs w:val="24"/>
        </w:rPr>
        <w:t xml:space="preserve"> introduction</w:t>
      </w:r>
      <w:r w:rsidR="00810D70">
        <w:rPr>
          <w:rFonts w:ascii="Times New Roman" w:hAnsi="Times New Roman" w:cs="Times New Roman"/>
          <w:sz w:val="24"/>
          <w:szCs w:val="24"/>
        </w:rPr>
        <w:t xml:space="preserve"> to exercise training</w:t>
      </w:r>
      <w:r w:rsidR="0068682D">
        <w:rPr>
          <w:rFonts w:ascii="Times New Roman" w:hAnsi="Times New Roman" w:cs="Times New Roman"/>
          <w:sz w:val="24"/>
          <w:szCs w:val="24"/>
        </w:rPr>
        <w:t>.</w:t>
      </w:r>
      <w:r w:rsidR="003F3799">
        <w:rPr>
          <w:rFonts w:ascii="Times New Roman" w:hAnsi="Times New Roman" w:cs="Times New Roman"/>
          <w:sz w:val="24"/>
          <w:szCs w:val="24"/>
        </w:rPr>
        <w:t xml:space="preserve"> </w:t>
      </w:r>
    </w:p>
    <w:p w14:paraId="643BDECE" w14:textId="5C0AD7E7" w:rsidR="00D71A22" w:rsidRPr="002D3F52" w:rsidRDefault="007D1F9C" w:rsidP="00F306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espite the overall usefulness of exercises</w:t>
      </w:r>
      <w:r w:rsidR="00A1336A">
        <w:rPr>
          <w:rFonts w:ascii="Times New Roman" w:hAnsi="Times New Roman" w:cs="Times New Roman"/>
          <w:sz w:val="24"/>
          <w:szCs w:val="24"/>
        </w:rPr>
        <w:t xml:space="preserve"> after a hospital stay, </w:t>
      </w:r>
      <w:r w:rsidR="001F094F">
        <w:rPr>
          <w:rFonts w:ascii="Times New Roman" w:hAnsi="Times New Roman" w:cs="Times New Roman"/>
          <w:sz w:val="24"/>
          <w:szCs w:val="24"/>
        </w:rPr>
        <w:t xml:space="preserve">the programme was unable to specially tailor </w:t>
      </w:r>
      <w:r w:rsidR="002631FC">
        <w:rPr>
          <w:rFonts w:ascii="Times New Roman" w:hAnsi="Times New Roman" w:cs="Times New Roman"/>
          <w:sz w:val="24"/>
          <w:szCs w:val="24"/>
        </w:rPr>
        <w:t xml:space="preserve">to individuals. </w:t>
      </w:r>
      <w:r w:rsidR="00F71695" w:rsidRPr="0092037D">
        <w:rPr>
          <w:rFonts w:ascii="Times New Roman" w:hAnsi="Times New Roman" w:cs="Times New Roman"/>
          <w:sz w:val="24"/>
          <w:szCs w:val="24"/>
        </w:rPr>
        <w:t>The seated exercises were unable to fully cater for variations in ability</w:t>
      </w:r>
      <w:r w:rsidR="00453340" w:rsidRPr="0092037D">
        <w:rPr>
          <w:rFonts w:ascii="Times New Roman" w:hAnsi="Times New Roman" w:cs="Times New Roman"/>
          <w:sz w:val="24"/>
          <w:szCs w:val="24"/>
        </w:rPr>
        <w:t xml:space="preserve">, </w:t>
      </w:r>
      <w:r w:rsidR="007916C9" w:rsidRPr="0092037D">
        <w:rPr>
          <w:rFonts w:ascii="Times New Roman" w:hAnsi="Times New Roman" w:cs="Times New Roman"/>
          <w:sz w:val="24"/>
          <w:szCs w:val="24"/>
        </w:rPr>
        <w:t>and</w:t>
      </w:r>
      <w:r w:rsidR="00453340" w:rsidRPr="0092037D">
        <w:rPr>
          <w:rFonts w:ascii="Times New Roman" w:hAnsi="Times New Roman" w:cs="Times New Roman"/>
          <w:sz w:val="24"/>
          <w:szCs w:val="24"/>
        </w:rPr>
        <w:t xml:space="preserve"> </w:t>
      </w:r>
      <w:r w:rsidR="00BF7A2D">
        <w:rPr>
          <w:rFonts w:ascii="Times New Roman" w:hAnsi="Times New Roman" w:cs="Times New Roman"/>
          <w:sz w:val="24"/>
          <w:szCs w:val="24"/>
        </w:rPr>
        <w:t>some participants were</w:t>
      </w:r>
      <w:r w:rsidR="00453340" w:rsidRPr="0092037D">
        <w:rPr>
          <w:rFonts w:ascii="Times New Roman" w:hAnsi="Times New Roman" w:cs="Times New Roman"/>
          <w:sz w:val="24"/>
          <w:szCs w:val="24"/>
        </w:rPr>
        <w:t xml:space="preserve"> concerned that some of the exercises </w:t>
      </w:r>
      <w:r w:rsidR="00BF7A2D">
        <w:rPr>
          <w:rFonts w:ascii="Times New Roman" w:hAnsi="Times New Roman" w:cs="Times New Roman"/>
          <w:sz w:val="24"/>
          <w:szCs w:val="24"/>
        </w:rPr>
        <w:t>were</w:t>
      </w:r>
      <w:r w:rsidR="00453340" w:rsidRPr="0092037D">
        <w:rPr>
          <w:rFonts w:ascii="Times New Roman" w:hAnsi="Times New Roman" w:cs="Times New Roman"/>
          <w:sz w:val="24"/>
          <w:szCs w:val="24"/>
        </w:rPr>
        <w:t xml:space="preserve"> </w:t>
      </w:r>
      <w:r w:rsidR="00453340" w:rsidRPr="0092037D">
        <w:rPr>
          <w:rFonts w:ascii="Times New Roman" w:hAnsi="Times New Roman" w:cs="Times New Roman"/>
          <w:sz w:val="24"/>
          <w:szCs w:val="24"/>
        </w:rPr>
        <w:lastRenderedPageBreak/>
        <w:t xml:space="preserve">inappropriate </w:t>
      </w:r>
      <w:r w:rsidR="005110A7" w:rsidRPr="0092037D">
        <w:rPr>
          <w:rFonts w:ascii="Times New Roman" w:hAnsi="Times New Roman" w:cs="Times New Roman"/>
          <w:sz w:val="24"/>
          <w:szCs w:val="24"/>
        </w:rPr>
        <w:t>for specific health conditions</w:t>
      </w:r>
      <w:r w:rsidR="00BF7A2D">
        <w:rPr>
          <w:rFonts w:ascii="Times New Roman" w:hAnsi="Times New Roman" w:cs="Times New Roman"/>
          <w:sz w:val="24"/>
          <w:szCs w:val="24"/>
        </w:rPr>
        <w:t>.</w:t>
      </w:r>
      <w:r w:rsidR="00173EF5">
        <w:rPr>
          <w:rFonts w:ascii="Times New Roman" w:hAnsi="Times New Roman" w:cs="Times New Roman"/>
          <w:sz w:val="24"/>
          <w:szCs w:val="24"/>
        </w:rPr>
        <w:t xml:space="preserve"> </w:t>
      </w:r>
      <w:r w:rsidR="00BB388E" w:rsidRPr="0092037D">
        <w:rPr>
          <w:rFonts w:ascii="Times New Roman" w:hAnsi="Times New Roman" w:cs="Times New Roman"/>
          <w:sz w:val="24"/>
          <w:szCs w:val="24"/>
        </w:rPr>
        <w:t xml:space="preserve">Moreover, participants and volunteers </w:t>
      </w:r>
      <w:r w:rsidR="00455CB7" w:rsidRPr="0092037D">
        <w:rPr>
          <w:rFonts w:ascii="Times New Roman" w:hAnsi="Times New Roman" w:cs="Times New Roman"/>
          <w:sz w:val="24"/>
          <w:szCs w:val="24"/>
        </w:rPr>
        <w:t>would have liked the addition of standing exercise</w:t>
      </w:r>
      <w:r w:rsidR="00173EF5">
        <w:rPr>
          <w:rFonts w:ascii="Times New Roman" w:hAnsi="Times New Roman" w:cs="Times New Roman"/>
          <w:sz w:val="24"/>
          <w:szCs w:val="24"/>
        </w:rPr>
        <w:t xml:space="preserve"> to</w:t>
      </w:r>
      <w:r w:rsidR="00344D38">
        <w:rPr>
          <w:rFonts w:ascii="Times New Roman" w:hAnsi="Times New Roman" w:cs="Times New Roman"/>
          <w:sz w:val="24"/>
          <w:szCs w:val="24"/>
        </w:rPr>
        <w:t xml:space="preserve"> </w:t>
      </w:r>
      <w:r w:rsidR="00DD0814">
        <w:rPr>
          <w:rFonts w:ascii="Times New Roman" w:hAnsi="Times New Roman" w:cs="Times New Roman"/>
          <w:sz w:val="24"/>
          <w:szCs w:val="24"/>
        </w:rPr>
        <w:t>progress mobility.</w:t>
      </w:r>
    </w:p>
    <w:p w14:paraId="67DF838A" w14:textId="12543234" w:rsidR="00D71A22" w:rsidRPr="0005127C" w:rsidRDefault="00F377B6" w:rsidP="009805BA">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 xml:space="preserve">Main theme: </w:t>
      </w:r>
      <w:r w:rsidR="007D1F9C" w:rsidRPr="0005127C">
        <w:rPr>
          <w:rFonts w:ascii="Times New Roman" w:hAnsi="Times New Roman" w:cs="Times New Roman"/>
          <w:i/>
          <w:iCs/>
          <w:sz w:val="24"/>
          <w:szCs w:val="24"/>
        </w:rPr>
        <w:t xml:space="preserve">A hybrid approach </w:t>
      </w:r>
      <w:r w:rsidR="00006F93">
        <w:rPr>
          <w:rFonts w:ascii="Times New Roman" w:hAnsi="Times New Roman" w:cs="Times New Roman"/>
          <w:i/>
          <w:iCs/>
          <w:sz w:val="24"/>
          <w:szCs w:val="24"/>
        </w:rPr>
        <w:t>including</w:t>
      </w:r>
      <w:r w:rsidR="00F326B9">
        <w:rPr>
          <w:rFonts w:ascii="Times New Roman" w:hAnsi="Times New Roman" w:cs="Times New Roman"/>
          <w:i/>
          <w:iCs/>
          <w:sz w:val="24"/>
          <w:szCs w:val="24"/>
        </w:rPr>
        <w:t xml:space="preserve"> </w:t>
      </w:r>
      <w:r w:rsidR="00006F93">
        <w:rPr>
          <w:rFonts w:ascii="Times New Roman" w:hAnsi="Times New Roman" w:cs="Times New Roman"/>
          <w:i/>
          <w:iCs/>
          <w:sz w:val="24"/>
          <w:szCs w:val="24"/>
        </w:rPr>
        <w:t xml:space="preserve">telephone and online support </w:t>
      </w:r>
      <w:r w:rsidR="007D1F9C" w:rsidRPr="0005127C">
        <w:rPr>
          <w:rFonts w:ascii="Times New Roman" w:hAnsi="Times New Roman" w:cs="Times New Roman"/>
          <w:i/>
          <w:iCs/>
          <w:sz w:val="24"/>
          <w:szCs w:val="24"/>
        </w:rPr>
        <w:t>would be be</w:t>
      </w:r>
      <w:r w:rsidR="00D02C83">
        <w:rPr>
          <w:rFonts w:ascii="Times New Roman" w:hAnsi="Times New Roman" w:cs="Times New Roman"/>
          <w:i/>
          <w:iCs/>
          <w:sz w:val="24"/>
          <w:szCs w:val="24"/>
        </w:rPr>
        <w:t>neficial</w:t>
      </w:r>
      <w:r w:rsidR="007D1F9C" w:rsidRPr="0005127C">
        <w:rPr>
          <w:rFonts w:ascii="Times New Roman" w:hAnsi="Times New Roman" w:cs="Times New Roman"/>
          <w:i/>
          <w:iCs/>
          <w:sz w:val="24"/>
          <w:szCs w:val="24"/>
        </w:rPr>
        <w:t xml:space="preserve"> </w:t>
      </w:r>
    </w:p>
    <w:p w14:paraId="443AB0BF" w14:textId="4B506D61" w:rsidR="00C11476" w:rsidRDefault="007D1F9C" w:rsidP="009805B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theme </w:t>
      </w:r>
      <w:r w:rsidR="00014D9B">
        <w:rPr>
          <w:rFonts w:ascii="Times New Roman" w:hAnsi="Times New Roman" w:cs="Times New Roman"/>
          <w:sz w:val="24"/>
          <w:szCs w:val="24"/>
        </w:rPr>
        <w:t xml:space="preserve">illustrates the advantages and disadvantages to </w:t>
      </w:r>
      <w:r w:rsidR="005D1C0B">
        <w:rPr>
          <w:rFonts w:ascii="Times New Roman" w:hAnsi="Times New Roman" w:cs="Times New Roman"/>
          <w:sz w:val="24"/>
          <w:szCs w:val="24"/>
        </w:rPr>
        <w:t xml:space="preserve">online and telephone </w:t>
      </w:r>
      <w:r w:rsidR="00660F04">
        <w:rPr>
          <w:rFonts w:ascii="Times New Roman" w:hAnsi="Times New Roman" w:cs="Times New Roman"/>
          <w:sz w:val="24"/>
          <w:szCs w:val="24"/>
        </w:rPr>
        <w:t>support</w:t>
      </w:r>
      <w:r w:rsidR="00014D9B">
        <w:rPr>
          <w:rFonts w:ascii="Times New Roman" w:hAnsi="Times New Roman" w:cs="Times New Roman"/>
          <w:sz w:val="24"/>
          <w:szCs w:val="24"/>
        </w:rPr>
        <w:t xml:space="preserve"> and </w:t>
      </w:r>
      <w:r w:rsidR="006B3C0F">
        <w:rPr>
          <w:rFonts w:ascii="Times New Roman" w:hAnsi="Times New Roman" w:cs="Times New Roman"/>
          <w:sz w:val="24"/>
          <w:szCs w:val="24"/>
        </w:rPr>
        <w:t xml:space="preserve">highlights that a combination of </w:t>
      </w:r>
      <w:r w:rsidR="00854DC8">
        <w:rPr>
          <w:rFonts w:ascii="Times New Roman" w:hAnsi="Times New Roman" w:cs="Times New Roman"/>
          <w:sz w:val="24"/>
          <w:szCs w:val="24"/>
        </w:rPr>
        <w:t>both</w:t>
      </w:r>
      <w:r w:rsidR="006B3C0F">
        <w:rPr>
          <w:rFonts w:ascii="Times New Roman" w:hAnsi="Times New Roman" w:cs="Times New Roman"/>
          <w:sz w:val="24"/>
          <w:szCs w:val="24"/>
        </w:rPr>
        <w:t xml:space="preserve"> would</w:t>
      </w:r>
      <w:r w:rsidR="00854DC8">
        <w:rPr>
          <w:rFonts w:ascii="Times New Roman" w:hAnsi="Times New Roman" w:cs="Times New Roman"/>
          <w:sz w:val="24"/>
          <w:szCs w:val="24"/>
        </w:rPr>
        <w:t xml:space="preserve"> be more efficacious. </w:t>
      </w:r>
      <w:r w:rsidR="00C663E1">
        <w:rPr>
          <w:rFonts w:ascii="Times New Roman" w:hAnsi="Times New Roman" w:cs="Times New Roman"/>
          <w:sz w:val="24"/>
          <w:szCs w:val="24"/>
        </w:rPr>
        <w:t xml:space="preserve">Both forms of remote support were reported as a convenient </w:t>
      </w:r>
      <w:r w:rsidR="00660F04">
        <w:rPr>
          <w:rFonts w:ascii="Times New Roman" w:hAnsi="Times New Roman" w:cs="Times New Roman"/>
          <w:sz w:val="24"/>
          <w:szCs w:val="24"/>
        </w:rPr>
        <w:t>option to access post hospital discharge</w:t>
      </w:r>
      <w:r w:rsidR="0072329D">
        <w:rPr>
          <w:rFonts w:ascii="Times New Roman" w:hAnsi="Times New Roman" w:cs="Times New Roman"/>
          <w:sz w:val="24"/>
          <w:szCs w:val="24"/>
        </w:rPr>
        <w:t xml:space="preserve">, and </w:t>
      </w:r>
      <w:r w:rsidR="0066242C">
        <w:rPr>
          <w:rFonts w:ascii="Times New Roman" w:hAnsi="Times New Roman" w:cs="Times New Roman"/>
          <w:sz w:val="24"/>
          <w:szCs w:val="24"/>
        </w:rPr>
        <w:t>allowed emotional support and reassurance</w:t>
      </w:r>
      <w:r w:rsidR="00086C9C">
        <w:rPr>
          <w:rFonts w:ascii="Times New Roman" w:hAnsi="Times New Roman" w:cs="Times New Roman"/>
          <w:sz w:val="24"/>
          <w:szCs w:val="24"/>
        </w:rPr>
        <w:t xml:space="preserve">, monitoring exercise and nutrition progress. </w:t>
      </w:r>
      <w:r w:rsidR="00582CA7">
        <w:rPr>
          <w:rFonts w:ascii="Times New Roman" w:hAnsi="Times New Roman" w:cs="Times New Roman"/>
          <w:sz w:val="24"/>
          <w:szCs w:val="24"/>
        </w:rPr>
        <w:t xml:space="preserve">However, </w:t>
      </w:r>
      <w:r w:rsidR="00582CA7" w:rsidRPr="003426E8">
        <w:rPr>
          <w:rFonts w:ascii="Times New Roman" w:hAnsi="Times New Roman" w:cs="Times New Roman"/>
          <w:sz w:val="24"/>
          <w:szCs w:val="24"/>
        </w:rPr>
        <w:t>volunteers felt they had the opportunity to chat more about participants’ lives and personal goals over the telephone</w:t>
      </w:r>
      <w:r w:rsidR="00484F4E">
        <w:rPr>
          <w:rFonts w:ascii="Times New Roman" w:hAnsi="Times New Roman" w:cs="Times New Roman"/>
          <w:sz w:val="24"/>
          <w:szCs w:val="24"/>
        </w:rPr>
        <w:t>,</w:t>
      </w:r>
      <w:r w:rsidR="00582CA7" w:rsidRPr="003426E8">
        <w:rPr>
          <w:rFonts w:ascii="Times New Roman" w:hAnsi="Times New Roman" w:cs="Times New Roman"/>
          <w:sz w:val="24"/>
          <w:szCs w:val="24"/>
        </w:rPr>
        <w:t xml:space="preserve"> </w:t>
      </w:r>
      <w:r w:rsidR="00C75A7B">
        <w:rPr>
          <w:rFonts w:ascii="Times New Roman" w:hAnsi="Times New Roman" w:cs="Times New Roman"/>
          <w:sz w:val="24"/>
          <w:szCs w:val="24"/>
        </w:rPr>
        <w:t>while</w:t>
      </w:r>
      <w:r w:rsidR="00582CA7" w:rsidRPr="003426E8">
        <w:rPr>
          <w:rFonts w:ascii="Times New Roman" w:hAnsi="Times New Roman" w:cs="Times New Roman"/>
          <w:sz w:val="24"/>
          <w:szCs w:val="24"/>
        </w:rPr>
        <w:t xml:space="preserve"> facilitating group conversations</w:t>
      </w:r>
      <w:r w:rsidR="00C75A7B">
        <w:rPr>
          <w:rFonts w:ascii="Times New Roman" w:hAnsi="Times New Roman" w:cs="Times New Roman"/>
          <w:sz w:val="24"/>
          <w:szCs w:val="24"/>
        </w:rPr>
        <w:t xml:space="preserve"> online</w:t>
      </w:r>
      <w:r w:rsidR="00582CA7" w:rsidRPr="003426E8">
        <w:rPr>
          <w:rFonts w:ascii="Times New Roman" w:hAnsi="Times New Roman" w:cs="Times New Roman"/>
          <w:sz w:val="24"/>
          <w:szCs w:val="24"/>
        </w:rPr>
        <w:t>, particularly around sensitive nutrition topics, was challenging.</w:t>
      </w:r>
      <w:r w:rsidR="003A1A7D" w:rsidRPr="003426E8">
        <w:rPr>
          <w:rFonts w:ascii="Times New Roman" w:hAnsi="Times New Roman" w:cs="Times New Roman"/>
          <w:sz w:val="24"/>
          <w:szCs w:val="24"/>
        </w:rPr>
        <w:t xml:space="preserve"> </w:t>
      </w:r>
    </w:p>
    <w:p w14:paraId="4C3DE7D5" w14:textId="1BFAFCCD" w:rsidR="008D1EF1" w:rsidRPr="005768D8" w:rsidRDefault="007D1F9C" w:rsidP="005768D8">
      <w:pPr>
        <w:spacing w:after="0" w:line="480" w:lineRule="auto"/>
        <w:ind w:firstLine="720"/>
        <w:rPr>
          <w:rFonts w:ascii="Times New Roman" w:hAnsi="Times New Roman" w:cs="Times New Roman"/>
          <w:sz w:val="24"/>
          <w:szCs w:val="24"/>
        </w:rPr>
      </w:pPr>
      <w:r w:rsidRPr="00CD4E5E">
        <w:rPr>
          <w:rFonts w:ascii="Times New Roman" w:hAnsi="Times New Roman" w:cs="Times New Roman"/>
          <w:sz w:val="24"/>
          <w:szCs w:val="24"/>
        </w:rPr>
        <w:t xml:space="preserve">Exercising online ensured correct exercise technique, while monitoring exercise fidelity </w:t>
      </w:r>
      <w:r w:rsidR="00873869" w:rsidRPr="00CD4E5E">
        <w:rPr>
          <w:rFonts w:ascii="Times New Roman" w:hAnsi="Times New Roman" w:cs="Times New Roman"/>
          <w:sz w:val="24"/>
          <w:szCs w:val="24"/>
        </w:rPr>
        <w:t>over the telephone was difficult</w:t>
      </w:r>
      <w:r w:rsidR="00AD2734">
        <w:rPr>
          <w:rFonts w:ascii="Times New Roman" w:hAnsi="Times New Roman" w:cs="Times New Roman"/>
          <w:sz w:val="24"/>
          <w:szCs w:val="24"/>
        </w:rPr>
        <w:t xml:space="preserve">. </w:t>
      </w:r>
      <w:r w:rsidR="0058172C" w:rsidRPr="00CD5969">
        <w:rPr>
          <w:rFonts w:ascii="Times New Roman" w:hAnsi="Times New Roman" w:cs="Times New Roman"/>
          <w:sz w:val="24"/>
          <w:szCs w:val="24"/>
        </w:rPr>
        <w:t>The t</w:t>
      </w:r>
      <w:r w:rsidR="006157D8" w:rsidRPr="00CD5969">
        <w:rPr>
          <w:rFonts w:ascii="Times New Roman" w:hAnsi="Times New Roman" w:cs="Times New Roman"/>
          <w:sz w:val="24"/>
          <w:szCs w:val="24"/>
        </w:rPr>
        <w:t>elephone support lacked social interactions and group belonging</w:t>
      </w:r>
      <w:r w:rsidR="0058172C" w:rsidRPr="00CD5969">
        <w:rPr>
          <w:rFonts w:ascii="Times New Roman" w:hAnsi="Times New Roman" w:cs="Times New Roman"/>
          <w:sz w:val="24"/>
          <w:szCs w:val="24"/>
        </w:rPr>
        <w:t xml:space="preserve">, and </w:t>
      </w:r>
      <w:r w:rsidR="00F519A7" w:rsidRPr="00CD5969">
        <w:rPr>
          <w:rFonts w:ascii="Times New Roman" w:hAnsi="Times New Roman" w:cs="Times New Roman"/>
          <w:sz w:val="24"/>
          <w:szCs w:val="24"/>
        </w:rPr>
        <w:t>t</w:t>
      </w:r>
      <w:r w:rsidR="006157D8" w:rsidRPr="00CD5969">
        <w:rPr>
          <w:rFonts w:ascii="Times New Roman" w:hAnsi="Times New Roman" w:cs="Times New Roman"/>
          <w:sz w:val="24"/>
          <w:szCs w:val="24"/>
        </w:rPr>
        <w:t xml:space="preserve">he onus was on the participant </w:t>
      </w:r>
      <w:r w:rsidR="00F519A7" w:rsidRPr="00CD5969">
        <w:rPr>
          <w:rFonts w:ascii="Times New Roman" w:hAnsi="Times New Roman" w:cs="Times New Roman"/>
          <w:sz w:val="24"/>
          <w:szCs w:val="24"/>
        </w:rPr>
        <w:t xml:space="preserve">to </w:t>
      </w:r>
      <w:r w:rsidR="00302132" w:rsidRPr="00CD5969">
        <w:rPr>
          <w:rFonts w:ascii="Times New Roman" w:hAnsi="Times New Roman" w:cs="Times New Roman"/>
          <w:sz w:val="24"/>
          <w:szCs w:val="24"/>
        </w:rPr>
        <w:t xml:space="preserve">schedule in their exercise </w:t>
      </w:r>
      <w:r w:rsidR="005768D8">
        <w:rPr>
          <w:rFonts w:ascii="Times New Roman" w:hAnsi="Times New Roman" w:cs="Times New Roman"/>
          <w:sz w:val="24"/>
          <w:szCs w:val="24"/>
        </w:rPr>
        <w:t>sessions</w:t>
      </w:r>
      <w:r w:rsidR="00AD2734">
        <w:rPr>
          <w:rFonts w:ascii="Times New Roman" w:hAnsi="Times New Roman" w:cs="Times New Roman"/>
          <w:sz w:val="24"/>
          <w:szCs w:val="24"/>
        </w:rPr>
        <w:t>.</w:t>
      </w:r>
      <w:r w:rsidR="00045B85">
        <w:rPr>
          <w:rFonts w:ascii="Times New Roman" w:hAnsi="Times New Roman" w:cs="Times New Roman"/>
          <w:sz w:val="24"/>
          <w:szCs w:val="24"/>
        </w:rPr>
        <w:t xml:space="preserve"> D</w:t>
      </w:r>
      <w:r w:rsidR="00C81AFF">
        <w:rPr>
          <w:rFonts w:ascii="Times New Roman" w:hAnsi="Times New Roman" w:cs="Times New Roman"/>
          <w:sz w:val="24"/>
          <w:szCs w:val="24"/>
        </w:rPr>
        <w:t xml:space="preserve">espite depth of conversations over the telephone, the volunteers felt they built a better rapport with participants online, as they could see each other and they had more opportunities to chat, given the higher weekly frequency of </w:t>
      </w:r>
      <w:r w:rsidR="00C81AFF" w:rsidRPr="009C708E">
        <w:rPr>
          <w:rFonts w:ascii="Times New Roman" w:hAnsi="Times New Roman" w:cs="Times New Roman"/>
          <w:sz w:val="24"/>
          <w:szCs w:val="24"/>
        </w:rPr>
        <w:t>these sessions compared to calls</w:t>
      </w:r>
      <w:r w:rsidR="00737964">
        <w:rPr>
          <w:rFonts w:ascii="Times New Roman" w:hAnsi="Times New Roman" w:cs="Times New Roman"/>
          <w:sz w:val="24"/>
          <w:szCs w:val="24"/>
        </w:rPr>
        <w:t>.</w:t>
      </w:r>
      <w:r w:rsidR="00DC5855">
        <w:rPr>
          <w:rFonts w:ascii="Times New Roman" w:hAnsi="Times New Roman" w:cs="Times New Roman"/>
          <w:sz w:val="24"/>
          <w:szCs w:val="24"/>
        </w:rPr>
        <w:t xml:space="preserve"> </w:t>
      </w:r>
      <w:r w:rsidR="005768D8">
        <w:rPr>
          <w:rFonts w:ascii="Times New Roman" w:hAnsi="Times New Roman" w:cs="Times New Roman"/>
          <w:sz w:val="24"/>
          <w:szCs w:val="24"/>
        </w:rPr>
        <w:t>Volunteers</w:t>
      </w:r>
      <w:r w:rsidR="00B7646E">
        <w:rPr>
          <w:rFonts w:ascii="Times New Roman" w:hAnsi="Times New Roman" w:cs="Times New Roman"/>
          <w:sz w:val="24"/>
          <w:szCs w:val="24"/>
        </w:rPr>
        <w:t xml:space="preserve"> </w:t>
      </w:r>
      <w:r w:rsidR="00FC7510">
        <w:rPr>
          <w:rFonts w:ascii="Times New Roman" w:hAnsi="Times New Roman" w:cs="Times New Roman"/>
          <w:sz w:val="24"/>
          <w:szCs w:val="24"/>
        </w:rPr>
        <w:t>felt</w:t>
      </w:r>
      <w:r w:rsidR="00B7646E">
        <w:rPr>
          <w:rFonts w:ascii="Times New Roman" w:hAnsi="Times New Roman" w:cs="Times New Roman"/>
          <w:sz w:val="24"/>
          <w:szCs w:val="24"/>
        </w:rPr>
        <w:t xml:space="preserve"> a </w:t>
      </w:r>
      <w:r w:rsidR="00484F4E">
        <w:rPr>
          <w:rFonts w:ascii="Times New Roman" w:hAnsi="Times New Roman" w:cs="Times New Roman"/>
          <w:sz w:val="24"/>
          <w:szCs w:val="24"/>
        </w:rPr>
        <w:t>combination</w:t>
      </w:r>
      <w:r w:rsidR="00B7646E">
        <w:rPr>
          <w:rFonts w:ascii="Times New Roman" w:hAnsi="Times New Roman" w:cs="Times New Roman"/>
          <w:sz w:val="24"/>
          <w:szCs w:val="24"/>
        </w:rPr>
        <w:t xml:space="preserve"> of online and telephone support would be beneficial in future interventions</w:t>
      </w:r>
      <w:r w:rsidR="006E2910">
        <w:rPr>
          <w:rFonts w:ascii="Times New Roman" w:hAnsi="Times New Roman" w:cs="Times New Roman"/>
          <w:sz w:val="24"/>
          <w:szCs w:val="24"/>
        </w:rPr>
        <w:t>.</w:t>
      </w:r>
    </w:p>
    <w:p w14:paraId="40821DEA" w14:textId="47F054BD" w:rsidR="00D71A22" w:rsidRPr="00AA6792" w:rsidRDefault="00AB7958" w:rsidP="009805BA">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 xml:space="preserve">Main theme: </w:t>
      </w:r>
      <w:r w:rsidR="007D1F9C" w:rsidRPr="00AA6792">
        <w:rPr>
          <w:rFonts w:ascii="Times New Roman" w:hAnsi="Times New Roman" w:cs="Times New Roman"/>
          <w:i/>
          <w:iCs/>
          <w:sz w:val="24"/>
          <w:szCs w:val="24"/>
        </w:rPr>
        <w:t xml:space="preserve">Nutrition </w:t>
      </w:r>
      <w:r w:rsidR="00607E4C">
        <w:rPr>
          <w:rFonts w:ascii="Times New Roman" w:hAnsi="Times New Roman" w:cs="Times New Roman"/>
          <w:i/>
          <w:iCs/>
          <w:sz w:val="24"/>
          <w:szCs w:val="24"/>
        </w:rPr>
        <w:t>guidance</w:t>
      </w:r>
      <w:r w:rsidR="007D1F9C" w:rsidRPr="00AA6792">
        <w:rPr>
          <w:rFonts w:ascii="Times New Roman" w:hAnsi="Times New Roman" w:cs="Times New Roman"/>
          <w:i/>
          <w:iCs/>
          <w:sz w:val="24"/>
          <w:szCs w:val="24"/>
        </w:rPr>
        <w:t xml:space="preserve"> was useful but lacked depth in response to a complex nutrition landscape</w:t>
      </w:r>
    </w:p>
    <w:p w14:paraId="3DC62F00" w14:textId="23F9955A" w:rsidR="009A68AF" w:rsidRDefault="007D1F9C" w:rsidP="009805BA">
      <w:pPr>
        <w:spacing w:after="0" w:line="480" w:lineRule="auto"/>
        <w:rPr>
          <w:rFonts w:ascii="Times New Roman" w:hAnsi="Times New Roman" w:cs="Times New Roman"/>
          <w:sz w:val="24"/>
          <w:szCs w:val="24"/>
        </w:rPr>
      </w:pPr>
      <w:r w:rsidRPr="00994AB5">
        <w:rPr>
          <w:rFonts w:ascii="Times New Roman" w:hAnsi="Times New Roman" w:cs="Times New Roman"/>
          <w:sz w:val="24"/>
          <w:szCs w:val="24"/>
        </w:rPr>
        <w:t xml:space="preserve">Using the </w:t>
      </w:r>
      <w:r w:rsidR="00336B9E">
        <w:rPr>
          <w:rFonts w:ascii="Times New Roman" w:hAnsi="Times New Roman" w:cs="Times New Roman"/>
          <w:sz w:val="24"/>
          <w:szCs w:val="24"/>
        </w:rPr>
        <w:t>N</w:t>
      </w:r>
      <w:r w:rsidRPr="00994AB5">
        <w:rPr>
          <w:rFonts w:ascii="Times New Roman" w:hAnsi="Times New Roman" w:cs="Times New Roman"/>
          <w:sz w:val="24"/>
          <w:szCs w:val="24"/>
        </w:rPr>
        <w:t xml:space="preserve">utrition </w:t>
      </w:r>
      <w:r w:rsidR="00336B9E">
        <w:rPr>
          <w:rFonts w:ascii="Times New Roman" w:hAnsi="Times New Roman" w:cs="Times New Roman"/>
          <w:sz w:val="24"/>
          <w:szCs w:val="24"/>
        </w:rPr>
        <w:t>W</w:t>
      </w:r>
      <w:r w:rsidRPr="00994AB5">
        <w:rPr>
          <w:rFonts w:ascii="Times New Roman" w:hAnsi="Times New Roman" w:cs="Times New Roman"/>
          <w:sz w:val="24"/>
          <w:szCs w:val="24"/>
        </w:rPr>
        <w:t>heel, undernutri</w:t>
      </w:r>
      <w:r w:rsidR="00717D22" w:rsidRPr="00994AB5">
        <w:rPr>
          <w:rFonts w:ascii="Times New Roman" w:hAnsi="Times New Roman" w:cs="Times New Roman"/>
          <w:sz w:val="24"/>
          <w:szCs w:val="24"/>
        </w:rPr>
        <w:t>ti</w:t>
      </w:r>
      <w:r w:rsidRPr="00994AB5">
        <w:rPr>
          <w:rFonts w:ascii="Times New Roman" w:hAnsi="Times New Roman" w:cs="Times New Roman"/>
          <w:sz w:val="24"/>
          <w:szCs w:val="24"/>
        </w:rPr>
        <w:t xml:space="preserve">on was targeted </w:t>
      </w:r>
      <w:r w:rsidR="00C2006F">
        <w:rPr>
          <w:rFonts w:ascii="Times New Roman" w:hAnsi="Times New Roman" w:cs="Times New Roman"/>
          <w:sz w:val="24"/>
          <w:szCs w:val="24"/>
        </w:rPr>
        <w:t>as a</w:t>
      </w:r>
      <w:r w:rsidR="00717D22" w:rsidRPr="00994AB5">
        <w:rPr>
          <w:rFonts w:ascii="Times New Roman" w:hAnsi="Times New Roman" w:cs="Times New Roman"/>
          <w:sz w:val="24"/>
          <w:szCs w:val="24"/>
        </w:rPr>
        <w:t xml:space="preserve"> conversation starter</w:t>
      </w:r>
      <w:r w:rsidR="006B714E" w:rsidRPr="0004289A">
        <w:rPr>
          <w:rFonts w:ascii="Times New Roman" w:hAnsi="Times New Roman" w:cs="Times New Roman"/>
          <w:sz w:val="24"/>
          <w:szCs w:val="24"/>
        </w:rPr>
        <w:t>.</w:t>
      </w:r>
      <w:r w:rsidR="0004289A" w:rsidRPr="0004289A">
        <w:rPr>
          <w:rFonts w:ascii="Times New Roman" w:hAnsi="Times New Roman" w:cs="Times New Roman"/>
          <w:sz w:val="24"/>
          <w:szCs w:val="24"/>
        </w:rPr>
        <w:t xml:space="preserve"> </w:t>
      </w:r>
      <w:r w:rsidR="006E1052">
        <w:rPr>
          <w:rFonts w:ascii="Times New Roman" w:hAnsi="Times New Roman" w:cs="Times New Roman"/>
          <w:sz w:val="24"/>
          <w:szCs w:val="24"/>
        </w:rPr>
        <w:t>V</w:t>
      </w:r>
      <w:r w:rsidR="0004289A" w:rsidRPr="0004289A">
        <w:rPr>
          <w:rFonts w:ascii="Times New Roman" w:hAnsi="Times New Roman" w:cs="Times New Roman"/>
          <w:sz w:val="24"/>
          <w:szCs w:val="24"/>
        </w:rPr>
        <w:t>olunteer</w:t>
      </w:r>
      <w:r w:rsidR="006E1052">
        <w:rPr>
          <w:rFonts w:ascii="Times New Roman" w:hAnsi="Times New Roman" w:cs="Times New Roman"/>
          <w:sz w:val="24"/>
          <w:szCs w:val="24"/>
        </w:rPr>
        <w:t>s</w:t>
      </w:r>
      <w:r w:rsidR="0004289A" w:rsidRPr="0004289A">
        <w:rPr>
          <w:rFonts w:ascii="Times New Roman" w:hAnsi="Times New Roman" w:cs="Times New Roman"/>
          <w:sz w:val="24"/>
          <w:szCs w:val="24"/>
        </w:rPr>
        <w:t xml:space="preserve"> explained the tool was </w:t>
      </w:r>
      <w:r w:rsidR="007E78A9">
        <w:rPr>
          <w:rFonts w:ascii="Times New Roman" w:hAnsi="Times New Roman" w:cs="Times New Roman"/>
          <w:sz w:val="24"/>
          <w:szCs w:val="24"/>
        </w:rPr>
        <w:t xml:space="preserve">easy </w:t>
      </w:r>
      <w:r w:rsidR="0004289A" w:rsidRPr="0004289A">
        <w:rPr>
          <w:rFonts w:ascii="Times New Roman" w:hAnsi="Times New Roman" w:cs="Times New Roman"/>
          <w:sz w:val="24"/>
          <w:szCs w:val="24"/>
        </w:rPr>
        <w:t>to use</w:t>
      </w:r>
      <w:r w:rsidR="000C1C70">
        <w:rPr>
          <w:rFonts w:ascii="Times New Roman" w:hAnsi="Times New Roman" w:cs="Times New Roman"/>
          <w:sz w:val="24"/>
          <w:szCs w:val="24"/>
        </w:rPr>
        <w:t xml:space="preserve">, and </w:t>
      </w:r>
      <w:r w:rsidR="00C73323">
        <w:rPr>
          <w:rFonts w:ascii="Times New Roman" w:hAnsi="Times New Roman" w:cs="Times New Roman"/>
          <w:sz w:val="24"/>
          <w:szCs w:val="24"/>
        </w:rPr>
        <w:t>helped</w:t>
      </w:r>
      <w:r w:rsidR="00D161A5">
        <w:rPr>
          <w:rFonts w:ascii="Times New Roman" w:hAnsi="Times New Roman" w:cs="Times New Roman"/>
          <w:sz w:val="24"/>
          <w:szCs w:val="24"/>
        </w:rPr>
        <w:t xml:space="preserve"> signpost</w:t>
      </w:r>
      <w:r w:rsidR="00C73323">
        <w:rPr>
          <w:rFonts w:ascii="Times New Roman" w:hAnsi="Times New Roman" w:cs="Times New Roman"/>
          <w:sz w:val="24"/>
          <w:szCs w:val="24"/>
        </w:rPr>
        <w:t xml:space="preserve"> participants</w:t>
      </w:r>
      <w:r w:rsidR="00D161A5">
        <w:rPr>
          <w:rFonts w:ascii="Times New Roman" w:hAnsi="Times New Roman" w:cs="Times New Roman"/>
          <w:sz w:val="24"/>
          <w:szCs w:val="24"/>
        </w:rPr>
        <w:t xml:space="preserve"> to appropriate nutrition advice</w:t>
      </w:r>
      <w:r w:rsidR="00E55998">
        <w:rPr>
          <w:rFonts w:ascii="Times New Roman" w:hAnsi="Times New Roman" w:cs="Times New Roman"/>
          <w:sz w:val="24"/>
          <w:szCs w:val="24"/>
        </w:rPr>
        <w:t>,</w:t>
      </w:r>
      <w:r w:rsidR="00D161A5">
        <w:rPr>
          <w:rFonts w:ascii="Times New Roman" w:hAnsi="Times New Roman" w:cs="Times New Roman"/>
          <w:sz w:val="24"/>
          <w:szCs w:val="24"/>
        </w:rPr>
        <w:t xml:space="preserve"> </w:t>
      </w:r>
      <w:r w:rsidR="00F74A7B">
        <w:rPr>
          <w:rFonts w:ascii="Times New Roman" w:hAnsi="Times New Roman" w:cs="Times New Roman"/>
          <w:sz w:val="24"/>
          <w:szCs w:val="24"/>
        </w:rPr>
        <w:t xml:space="preserve">for example, </w:t>
      </w:r>
      <w:r w:rsidR="000C1C70">
        <w:rPr>
          <w:rFonts w:ascii="Times New Roman" w:hAnsi="Times New Roman" w:cs="Times New Roman"/>
          <w:sz w:val="24"/>
          <w:szCs w:val="24"/>
        </w:rPr>
        <w:t>participants</w:t>
      </w:r>
      <w:r w:rsidR="00E653A5">
        <w:rPr>
          <w:rFonts w:ascii="Times New Roman" w:hAnsi="Times New Roman" w:cs="Times New Roman"/>
          <w:sz w:val="24"/>
          <w:szCs w:val="24"/>
        </w:rPr>
        <w:t xml:space="preserve"> fortified their meals to increase calorie and protein intake</w:t>
      </w:r>
      <w:r w:rsidR="007B3F47">
        <w:rPr>
          <w:rFonts w:ascii="Times New Roman" w:hAnsi="Times New Roman" w:cs="Times New Roman"/>
          <w:sz w:val="24"/>
          <w:szCs w:val="24"/>
        </w:rPr>
        <w:t xml:space="preserve">. </w:t>
      </w:r>
      <w:r w:rsidR="005C5124">
        <w:rPr>
          <w:rFonts w:ascii="Times New Roman" w:hAnsi="Times New Roman" w:cs="Times New Roman"/>
          <w:sz w:val="24"/>
          <w:szCs w:val="24"/>
        </w:rPr>
        <w:t>T</w:t>
      </w:r>
      <w:r w:rsidR="0048129E" w:rsidRPr="00994AB5">
        <w:rPr>
          <w:rFonts w:ascii="Times New Roman" w:hAnsi="Times New Roman" w:cs="Times New Roman"/>
          <w:sz w:val="24"/>
          <w:szCs w:val="24"/>
        </w:rPr>
        <w:t xml:space="preserve">he nutrition leaflets </w:t>
      </w:r>
      <w:r w:rsidR="005C5124">
        <w:rPr>
          <w:rFonts w:ascii="Times New Roman" w:hAnsi="Times New Roman" w:cs="Times New Roman"/>
          <w:sz w:val="24"/>
          <w:szCs w:val="24"/>
        </w:rPr>
        <w:t xml:space="preserve">were </w:t>
      </w:r>
      <w:r w:rsidR="0048129E" w:rsidRPr="00994AB5">
        <w:rPr>
          <w:rFonts w:ascii="Times New Roman" w:hAnsi="Times New Roman" w:cs="Times New Roman"/>
          <w:sz w:val="24"/>
          <w:szCs w:val="24"/>
        </w:rPr>
        <w:t xml:space="preserve">useful, </w:t>
      </w:r>
      <w:r w:rsidR="00917FB0">
        <w:rPr>
          <w:rFonts w:ascii="Times New Roman" w:hAnsi="Times New Roman" w:cs="Times New Roman"/>
          <w:sz w:val="24"/>
          <w:szCs w:val="24"/>
        </w:rPr>
        <w:t>however</w:t>
      </w:r>
      <w:r w:rsidR="00EB5F94" w:rsidRPr="00994AB5">
        <w:rPr>
          <w:rFonts w:ascii="Times New Roman" w:hAnsi="Times New Roman" w:cs="Times New Roman"/>
          <w:sz w:val="24"/>
          <w:szCs w:val="24"/>
        </w:rPr>
        <w:t xml:space="preserve"> participants </w:t>
      </w:r>
      <w:r w:rsidR="005106C7" w:rsidRPr="00994AB5">
        <w:rPr>
          <w:rFonts w:ascii="Times New Roman" w:hAnsi="Times New Roman" w:cs="Times New Roman"/>
          <w:sz w:val="24"/>
          <w:szCs w:val="24"/>
        </w:rPr>
        <w:t>sometimes struggled</w:t>
      </w:r>
      <w:r w:rsidR="00280042" w:rsidRPr="00994AB5">
        <w:rPr>
          <w:rFonts w:ascii="Times New Roman" w:hAnsi="Times New Roman" w:cs="Times New Roman"/>
          <w:sz w:val="24"/>
          <w:szCs w:val="24"/>
        </w:rPr>
        <w:t xml:space="preserve"> to read through the leaflets comprehensively</w:t>
      </w:r>
      <w:r w:rsidR="000F18F7" w:rsidRPr="00994AB5">
        <w:rPr>
          <w:rFonts w:ascii="Times New Roman" w:hAnsi="Times New Roman" w:cs="Times New Roman"/>
          <w:sz w:val="24"/>
          <w:szCs w:val="24"/>
        </w:rPr>
        <w:t xml:space="preserve"> and retain the information</w:t>
      </w:r>
      <w:r w:rsidR="00993251">
        <w:rPr>
          <w:rFonts w:ascii="Times New Roman" w:hAnsi="Times New Roman" w:cs="Times New Roman"/>
          <w:sz w:val="24"/>
          <w:szCs w:val="24"/>
        </w:rPr>
        <w:t>.</w:t>
      </w:r>
      <w:r w:rsidR="008D4A55">
        <w:rPr>
          <w:rFonts w:ascii="Times New Roman" w:hAnsi="Times New Roman" w:cs="Times New Roman"/>
          <w:sz w:val="24"/>
          <w:szCs w:val="24"/>
        </w:rPr>
        <w:t xml:space="preserve"> </w:t>
      </w:r>
      <w:r w:rsidRPr="00994AB5">
        <w:rPr>
          <w:rFonts w:ascii="Times New Roman" w:hAnsi="Times New Roman" w:cs="Times New Roman"/>
          <w:sz w:val="24"/>
          <w:szCs w:val="24"/>
        </w:rPr>
        <w:t xml:space="preserve">Most participants </w:t>
      </w:r>
      <w:r w:rsidR="00E51161" w:rsidRPr="00994AB5">
        <w:rPr>
          <w:rFonts w:ascii="Times New Roman" w:hAnsi="Times New Roman" w:cs="Times New Roman"/>
          <w:sz w:val="24"/>
          <w:szCs w:val="24"/>
        </w:rPr>
        <w:t xml:space="preserve">expected more </w:t>
      </w:r>
      <w:r w:rsidR="00E51161" w:rsidRPr="00994AB5">
        <w:rPr>
          <w:rFonts w:ascii="Times New Roman" w:hAnsi="Times New Roman" w:cs="Times New Roman"/>
          <w:sz w:val="24"/>
          <w:szCs w:val="24"/>
        </w:rPr>
        <w:lastRenderedPageBreak/>
        <w:t xml:space="preserve">nutrition conversations, which appeared to reduce after implementation of the </w:t>
      </w:r>
      <w:r w:rsidR="00F3056E">
        <w:rPr>
          <w:rFonts w:ascii="Times New Roman" w:hAnsi="Times New Roman" w:cs="Times New Roman"/>
          <w:sz w:val="24"/>
          <w:szCs w:val="24"/>
        </w:rPr>
        <w:t>N</w:t>
      </w:r>
      <w:r w:rsidR="00E51161" w:rsidRPr="00994AB5">
        <w:rPr>
          <w:rFonts w:ascii="Times New Roman" w:hAnsi="Times New Roman" w:cs="Times New Roman"/>
          <w:sz w:val="24"/>
          <w:szCs w:val="24"/>
        </w:rPr>
        <w:t xml:space="preserve">utrition </w:t>
      </w:r>
      <w:r w:rsidR="00F3056E">
        <w:rPr>
          <w:rFonts w:ascii="Times New Roman" w:hAnsi="Times New Roman" w:cs="Times New Roman"/>
          <w:sz w:val="24"/>
          <w:szCs w:val="24"/>
        </w:rPr>
        <w:t>W</w:t>
      </w:r>
      <w:r w:rsidR="00E51161" w:rsidRPr="00994AB5">
        <w:rPr>
          <w:rFonts w:ascii="Times New Roman" w:hAnsi="Times New Roman" w:cs="Times New Roman"/>
          <w:sz w:val="24"/>
          <w:szCs w:val="24"/>
        </w:rPr>
        <w:t>heel</w:t>
      </w:r>
      <w:r w:rsidR="00A80252">
        <w:rPr>
          <w:rFonts w:ascii="Times New Roman" w:hAnsi="Times New Roman" w:cs="Times New Roman"/>
          <w:sz w:val="24"/>
          <w:szCs w:val="24"/>
        </w:rPr>
        <w:t>.</w:t>
      </w:r>
    </w:p>
    <w:p w14:paraId="35C77764" w14:textId="7419740E" w:rsidR="00DE3993" w:rsidRPr="008C4982" w:rsidRDefault="00BD5FB4" w:rsidP="00AA679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4A2370" w:rsidRPr="00321ABD">
        <w:rPr>
          <w:rFonts w:ascii="Times New Roman" w:hAnsi="Times New Roman" w:cs="Times New Roman"/>
          <w:sz w:val="24"/>
          <w:szCs w:val="24"/>
        </w:rPr>
        <w:t xml:space="preserve">articipants </w:t>
      </w:r>
      <w:r w:rsidR="00597C8D" w:rsidRPr="00321ABD">
        <w:rPr>
          <w:rFonts w:ascii="Times New Roman" w:hAnsi="Times New Roman" w:cs="Times New Roman"/>
          <w:sz w:val="24"/>
          <w:szCs w:val="24"/>
        </w:rPr>
        <w:t>indicated</w:t>
      </w:r>
      <w:r w:rsidR="004A2370" w:rsidRPr="00321ABD">
        <w:rPr>
          <w:rFonts w:ascii="Times New Roman" w:hAnsi="Times New Roman" w:cs="Times New Roman"/>
          <w:sz w:val="24"/>
          <w:szCs w:val="24"/>
        </w:rPr>
        <w:t xml:space="preserve"> </w:t>
      </w:r>
      <w:r w:rsidR="00FB33EA" w:rsidRPr="00321ABD">
        <w:rPr>
          <w:rFonts w:ascii="Times New Roman" w:hAnsi="Times New Roman" w:cs="Times New Roman"/>
          <w:sz w:val="24"/>
          <w:szCs w:val="24"/>
        </w:rPr>
        <w:t>a desire</w:t>
      </w:r>
      <w:r w:rsidR="00AF13A8" w:rsidRPr="00321ABD">
        <w:rPr>
          <w:rFonts w:ascii="Times New Roman" w:hAnsi="Times New Roman" w:cs="Times New Roman"/>
          <w:sz w:val="24"/>
          <w:szCs w:val="24"/>
        </w:rPr>
        <w:t xml:space="preserve"> </w:t>
      </w:r>
      <w:r w:rsidR="00FB33EA" w:rsidRPr="00321ABD">
        <w:rPr>
          <w:rFonts w:ascii="Times New Roman" w:hAnsi="Times New Roman" w:cs="Times New Roman"/>
          <w:sz w:val="24"/>
          <w:szCs w:val="24"/>
        </w:rPr>
        <w:t xml:space="preserve">for </w:t>
      </w:r>
      <w:r w:rsidR="00D37CFD" w:rsidRPr="00321ABD">
        <w:rPr>
          <w:rFonts w:ascii="Times New Roman" w:hAnsi="Times New Roman" w:cs="Times New Roman"/>
          <w:sz w:val="24"/>
          <w:szCs w:val="24"/>
        </w:rPr>
        <w:t xml:space="preserve">detailed </w:t>
      </w:r>
      <w:r>
        <w:rPr>
          <w:rFonts w:ascii="Times New Roman" w:hAnsi="Times New Roman" w:cs="Times New Roman"/>
          <w:sz w:val="24"/>
          <w:szCs w:val="24"/>
        </w:rPr>
        <w:t xml:space="preserve">nutrition </w:t>
      </w:r>
      <w:r w:rsidR="006B0E43" w:rsidRPr="00321ABD">
        <w:rPr>
          <w:rFonts w:ascii="Times New Roman" w:hAnsi="Times New Roman" w:cs="Times New Roman"/>
          <w:sz w:val="24"/>
          <w:szCs w:val="24"/>
        </w:rPr>
        <w:t>discussions</w:t>
      </w:r>
      <w:r w:rsidR="00D37CFD" w:rsidRPr="00321ABD">
        <w:rPr>
          <w:rFonts w:ascii="Times New Roman" w:hAnsi="Times New Roman" w:cs="Times New Roman"/>
          <w:sz w:val="24"/>
          <w:szCs w:val="24"/>
        </w:rPr>
        <w:t xml:space="preserve"> rather than </w:t>
      </w:r>
      <w:r w:rsidR="006B0E43" w:rsidRPr="00321ABD">
        <w:rPr>
          <w:rFonts w:ascii="Times New Roman" w:hAnsi="Times New Roman" w:cs="Times New Roman"/>
          <w:sz w:val="24"/>
          <w:szCs w:val="24"/>
        </w:rPr>
        <w:t>signposting to</w:t>
      </w:r>
      <w:r w:rsidR="00D37CFD" w:rsidRPr="00321ABD">
        <w:rPr>
          <w:rFonts w:ascii="Times New Roman" w:hAnsi="Times New Roman" w:cs="Times New Roman"/>
          <w:sz w:val="24"/>
          <w:szCs w:val="24"/>
        </w:rPr>
        <w:t xml:space="preserve"> leaflets</w:t>
      </w:r>
      <w:r w:rsidR="006B0E43" w:rsidRPr="00321ABD">
        <w:rPr>
          <w:rFonts w:ascii="Times New Roman" w:hAnsi="Times New Roman" w:cs="Times New Roman"/>
          <w:sz w:val="24"/>
          <w:szCs w:val="24"/>
        </w:rPr>
        <w:t xml:space="preserve">. This presents challenges </w:t>
      </w:r>
      <w:r w:rsidR="00152EAD" w:rsidRPr="00321ABD">
        <w:rPr>
          <w:rFonts w:ascii="Times New Roman" w:hAnsi="Times New Roman" w:cs="Times New Roman"/>
          <w:sz w:val="24"/>
          <w:szCs w:val="24"/>
        </w:rPr>
        <w:t>in response to the</w:t>
      </w:r>
      <w:r w:rsidR="00925C52" w:rsidRPr="00321ABD">
        <w:rPr>
          <w:rFonts w:ascii="Times New Roman" w:hAnsi="Times New Roman" w:cs="Times New Roman"/>
          <w:sz w:val="24"/>
          <w:szCs w:val="24"/>
        </w:rPr>
        <w:t xml:space="preserve"> </w:t>
      </w:r>
      <w:r w:rsidR="008107B4" w:rsidRPr="00321ABD">
        <w:rPr>
          <w:rFonts w:ascii="Times New Roman" w:hAnsi="Times New Roman" w:cs="Times New Roman"/>
          <w:sz w:val="24"/>
          <w:szCs w:val="24"/>
        </w:rPr>
        <w:t>c</w:t>
      </w:r>
      <w:r w:rsidR="00BD1852" w:rsidRPr="00321ABD">
        <w:rPr>
          <w:rFonts w:ascii="Times New Roman" w:hAnsi="Times New Roman" w:cs="Times New Roman"/>
          <w:sz w:val="24"/>
          <w:szCs w:val="24"/>
        </w:rPr>
        <w:t xml:space="preserve">ultural shifts in food availability and </w:t>
      </w:r>
      <w:r w:rsidR="00F001DA" w:rsidRPr="00321ABD">
        <w:rPr>
          <w:rFonts w:ascii="Times New Roman" w:hAnsi="Times New Roman" w:cs="Times New Roman"/>
          <w:sz w:val="24"/>
          <w:szCs w:val="24"/>
        </w:rPr>
        <w:t>messages</w:t>
      </w:r>
      <w:r w:rsidR="00152EAD" w:rsidRPr="00321ABD">
        <w:rPr>
          <w:rFonts w:ascii="Times New Roman" w:hAnsi="Times New Roman" w:cs="Times New Roman"/>
          <w:sz w:val="24"/>
          <w:szCs w:val="24"/>
        </w:rPr>
        <w:t xml:space="preserve"> that</w:t>
      </w:r>
      <w:r w:rsidR="00F001DA" w:rsidRPr="00321ABD">
        <w:rPr>
          <w:rFonts w:ascii="Times New Roman" w:hAnsi="Times New Roman" w:cs="Times New Roman"/>
          <w:sz w:val="24"/>
          <w:szCs w:val="24"/>
        </w:rPr>
        <w:t xml:space="preserve"> complicated </w:t>
      </w:r>
      <w:r w:rsidR="00152EAD" w:rsidRPr="00321ABD">
        <w:rPr>
          <w:rFonts w:ascii="Times New Roman" w:hAnsi="Times New Roman" w:cs="Times New Roman"/>
          <w:sz w:val="24"/>
          <w:szCs w:val="24"/>
        </w:rPr>
        <w:t xml:space="preserve">participants’ </w:t>
      </w:r>
      <w:r w:rsidR="00F001DA" w:rsidRPr="00321ABD">
        <w:rPr>
          <w:rFonts w:ascii="Times New Roman" w:hAnsi="Times New Roman" w:cs="Times New Roman"/>
          <w:sz w:val="24"/>
          <w:szCs w:val="24"/>
        </w:rPr>
        <w:t>eating behaviours</w:t>
      </w:r>
      <w:r w:rsidR="00152EAD" w:rsidRPr="00321ABD">
        <w:rPr>
          <w:rFonts w:ascii="Times New Roman" w:hAnsi="Times New Roman" w:cs="Times New Roman"/>
          <w:sz w:val="24"/>
          <w:szCs w:val="24"/>
        </w:rPr>
        <w:t>. For instance,</w:t>
      </w:r>
      <w:r w:rsidR="00FB33EA" w:rsidRPr="00321ABD">
        <w:rPr>
          <w:rFonts w:ascii="Times New Roman" w:hAnsi="Times New Roman" w:cs="Times New Roman"/>
          <w:sz w:val="24"/>
          <w:szCs w:val="24"/>
        </w:rPr>
        <w:t xml:space="preserve"> </w:t>
      </w:r>
      <w:r w:rsidR="00B11E78" w:rsidRPr="00321ABD">
        <w:rPr>
          <w:rFonts w:ascii="Times New Roman" w:hAnsi="Times New Roman" w:cs="Times New Roman"/>
          <w:sz w:val="24"/>
          <w:szCs w:val="24"/>
        </w:rPr>
        <w:t xml:space="preserve">participants </w:t>
      </w:r>
      <w:r w:rsidR="00F30179" w:rsidRPr="00321ABD">
        <w:rPr>
          <w:rFonts w:ascii="Times New Roman" w:hAnsi="Times New Roman" w:cs="Times New Roman"/>
          <w:sz w:val="24"/>
          <w:szCs w:val="24"/>
        </w:rPr>
        <w:t>learnt what to eat, primarily from their families</w:t>
      </w:r>
      <w:r w:rsidR="00A914DC">
        <w:rPr>
          <w:rFonts w:ascii="Times New Roman" w:hAnsi="Times New Roman" w:cs="Times New Roman"/>
          <w:sz w:val="24"/>
          <w:szCs w:val="24"/>
        </w:rPr>
        <w:t xml:space="preserve">. </w:t>
      </w:r>
      <w:r w:rsidR="00914091">
        <w:rPr>
          <w:rFonts w:ascii="Times New Roman" w:hAnsi="Times New Roman" w:cs="Times New Roman"/>
          <w:sz w:val="24"/>
          <w:szCs w:val="24"/>
        </w:rPr>
        <w:t>O</w:t>
      </w:r>
      <w:r w:rsidR="00A50F83" w:rsidRPr="00321ABD">
        <w:rPr>
          <w:rFonts w:ascii="Times New Roman" w:hAnsi="Times New Roman" w:cs="Times New Roman"/>
          <w:sz w:val="24"/>
          <w:szCs w:val="24"/>
        </w:rPr>
        <w:t>ther participants</w:t>
      </w:r>
      <w:r w:rsidR="002A2103">
        <w:rPr>
          <w:rFonts w:ascii="Times New Roman" w:hAnsi="Times New Roman" w:cs="Times New Roman"/>
          <w:sz w:val="24"/>
          <w:szCs w:val="24"/>
        </w:rPr>
        <w:t xml:space="preserve"> </w:t>
      </w:r>
      <w:r w:rsidR="00A50F83" w:rsidRPr="00321ABD">
        <w:rPr>
          <w:rFonts w:ascii="Times New Roman" w:hAnsi="Times New Roman" w:cs="Times New Roman"/>
          <w:sz w:val="24"/>
          <w:szCs w:val="24"/>
        </w:rPr>
        <w:t xml:space="preserve">showed that </w:t>
      </w:r>
      <w:r w:rsidR="00013B46" w:rsidRPr="00321ABD">
        <w:rPr>
          <w:rFonts w:ascii="Times New Roman" w:hAnsi="Times New Roman" w:cs="Times New Roman"/>
          <w:sz w:val="24"/>
          <w:szCs w:val="24"/>
        </w:rPr>
        <w:t>traditional diets c</w:t>
      </w:r>
      <w:r w:rsidR="00A50F83" w:rsidRPr="00321ABD">
        <w:rPr>
          <w:rFonts w:ascii="Times New Roman" w:hAnsi="Times New Roman" w:cs="Times New Roman"/>
          <w:sz w:val="24"/>
          <w:szCs w:val="24"/>
        </w:rPr>
        <w:t>ould</w:t>
      </w:r>
      <w:r w:rsidR="00013B46" w:rsidRPr="00321ABD">
        <w:rPr>
          <w:rFonts w:ascii="Times New Roman" w:hAnsi="Times New Roman" w:cs="Times New Roman"/>
          <w:sz w:val="24"/>
          <w:szCs w:val="24"/>
        </w:rPr>
        <w:t xml:space="preserve"> contradict new eating guidelines</w:t>
      </w:r>
      <w:r w:rsidR="00093224">
        <w:rPr>
          <w:rFonts w:ascii="Times New Roman" w:hAnsi="Times New Roman" w:cs="Times New Roman"/>
          <w:sz w:val="24"/>
          <w:szCs w:val="24"/>
        </w:rPr>
        <w:t>.</w:t>
      </w:r>
      <w:r w:rsidR="00B11E78" w:rsidRPr="00321ABD">
        <w:rPr>
          <w:rFonts w:ascii="Times New Roman" w:hAnsi="Times New Roman" w:cs="Times New Roman"/>
          <w:sz w:val="24"/>
          <w:szCs w:val="24"/>
        </w:rPr>
        <w:t xml:space="preserve"> </w:t>
      </w:r>
      <w:r w:rsidR="00D176FF">
        <w:rPr>
          <w:rFonts w:ascii="Times New Roman" w:hAnsi="Times New Roman" w:cs="Times New Roman"/>
          <w:sz w:val="24"/>
          <w:szCs w:val="24"/>
        </w:rPr>
        <w:t>P</w:t>
      </w:r>
      <w:r w:rsidR="002A2103">
        <w:rPr>
          <w:rFonts w:ascii="Times New Roman" w:hAnsi="Times New Roman" w:cs="Times New Roman"/>
          <w:sz w:val="24"/>
          <w:szCs w:val="24"/>
        </w:rPr>
        <w:t>articipants</w:t>
      </w:r>
      <w:r w:rsidR="00EA4A35">
        <w:rPr>
          <w:rFonts w:ascii="Times New Roman" w:hAnsi="Times New Roman" w:cs="Times New Roman"/>
          <w:sz w:val="24"/>
          <w:szCs w:val="24"/>
        </w:rPr>
        <w:t xml:space="preserve"> </w:t>
      </w:r>
      <w:r w:rsidR="00481DF7" w:rsidRPr="00321ABD">
        <w:rPr>
          <w:rFonts w:ascii="Times New Roman" w:hAnsi="Times New Roman" w:cs="Times New Roman"/>
          <w:sz w:val="24"/>
          <w:szCs w:val="24"/>
        </w:rPr>
        <w:t xml:space="preserve">highlighted </w:t>
      </w:r>
      <w:r w:rsidR="00A50F83" w:rsidRPr="00321ABD">
        <w:rPr>
          <w:rFonts w:ascii="Times New Roman" w:hAnsi="Times New Roman" w:cs="Times New Roman"/>
          <w:sz w:val="24"/>
          <w:szCs w:val="24"/>
        </w:rPr>
        <w:t>confusing info</w:t>
      </w:r>
      <w:r w:rsidR="00481DF7" w:rsidRPr="00321ABD">
        <w:rPr>
          <w:rFonts w:ascii="Times New Roman" w:hAnsi="Times New Roman" w:cs="Times New Roman"/>
          <w:sz w:val="24"/>
          <w:szCs w:val="24"/>
        </w:rPr>
        <w:t>rmation</w:t>
      </w:r>
      <w:r w:rsidR="00A50F83" w:rsidRPr="00321ABD">
        <w:rPr>
          <w:rFonts w:ascii="Times New Roman" w:hAnsi="Times New Roman" w:cs="Times New Roman"/>
          <w:sz w:val="24"/>
          <w:szCs w:val="24"/>
        </w:rPr>
        <w:t xml:space="preserve"> </w:t>
      </w:r>
      <w:r w:rsidR="003A7FE7">
        <w:rPr>
          <w:rFonts w:ascii="Times New Roman" w:hAnsi="Times New Roman" w:cs="Times New Roman"/>
          <w:sz w:val="24"/>
          <w:szCs w:val="24"/>
        </w:rPr>
        <w:t>from multiple</w:t>
      </w:r>
      <w:r w:rsidR="00A50F83" w:rsidRPr="00321ABD">
        <w:rPr>
          <w:rFonts w:ascii="Times New Roman" w:hAnsi="Times New Roman" w:cs="Times New Roman"/>
          <w:sz w:val="24"/>
          <w:szCs w:val="24"/>
        </w:rPr>
        <w:t xml:space="preserve"> </w:t>
      </w:r>
      <w:r w:rsidR="00797D4F">
        <w:rPr>
          <w:rFonts w:ascii="Times New Roman" w:hAnsi="Times New Roman" w:cs="Times New Roman"/>
          <w:sz w:val="24"/>
          <w:szCs w:val="24"/>
        </w:rPr>
        <w:t xml:space="preserve">‘fad’ </w:t>
      </w:r>
      <w:r w:rsidR="00A50F83" w:rsidRPr="00321ABD">
        <w:rPr>
          <w:rFonts w:ascii="Times New Roman" w:hAnsi="Times New Roman" w:cs="Times New Roman"/>
          <w:sz w:val="24"/>
          <w:szCs w:val="24"/>
        </w:rPr>
        <w:t>diets</w:t>
      </w:r>
      <w:r w:rsidR="00797D4F">
        <w:rPr>
          <w:rFonts w:ascii="Times New Roman" w:hAnsi="Times New Roman" w:cs="Times New Roman"/>
          <w:sz w:val="24"/>
          <w:szCs w:val="24"/>
        </w:rPr>
        <w:t xml:space="preserve"> in the media</w:t>
      </w:r>
      <w:r w:rsidR="00D176FF">
        <w:rPr>
          <w:rFonts w:ascii="Times New Roman" w:hAnsi="Times New Roman" w:cs="Times New Roman"/>
          <w:sz w:val="24"/>
          <w:szCs w:val="24"/>
        </w:rPr>
        <w:t>,</w:t>
      </w:r>
      <w:r w:rsidR="00FC1E87">
        <w:rPr>
          <w:rFonts w:ascii="Times New Roman" w:hAnsi="Times New Roman" w:cs="Times New Roman"/>
          <w:sz w:val="24"/>
          <w:szCs w:val="24"/>
        </w:rPr>
        <w:t xml:space="preserve"> and </w:t>
      </w:r>
      <w:r w:rsidR="00D0745F">
        <w:rPr>
          <w:rFonts w:ascii="Times New Roman" w:hAnsi="Times New Roman" w:cs="Times New Roman"/>
          <w:sz w:val="24"/>
          <w:szCs w:val="24"/>
        </w:rPr>
        <w:t>perceived</w:t>
      </w:r>
      <w:r w:rsidR="00FC1E87">
        <w:rPr>
          <w:rFonts w:ascii="Times New Roman" w:hAnsi="Times New Roman" w:cs="Times New Roman"/>
          <w:sz w:val="24"/>
          <w:szCs w:val="24"/>
        </w:rPr>
        <w:t xml:space="preserve"> obesity as the biggest problem</w:t>
      </w:r>
      <w:r w:rsidR="006E03C9">
        <w:rPr>
          <w:rFonts w:ascii="Times New Roman" w:hAnsi="Times New Roman" w:cs="Times New Roman"/>
          <w:sz w:val="24"/>
          <w:szCs w:val="24"/>
        </w:rPr>
        <w:t xml:space="preserve">, </w:t>
      </w:r>
      <w:r w:rsidR="00E26A22">
        <w:rPr>
          <w:rFonts w:ascii="Times New Roman" w:hAnsi="Times New Roman" w:cs="Times New Roman"/>
          <w:sz w:val="24"/>
          <w:szCs w:val="24"/>
        </w:rPr>
        <w:t>with</w:t>
      </w:r>
      <w:r w:rsidR="006E03C9">
        <w:rPr>
          <w:rFonts w:ascii="Times New Roman" w:hAnsi="Times New Roman" w:cs="Times New Roman"/>
          <w:sz w:val="24"/>
          <w:szCs w:val="24"/>
        </w:rPr>
        <w:t xml:space="preserve"> some participants tailoring their dietary intake to </w:t>
      </w:r>
      <w:r w:rsidR="006E03C9" w:rsidRPr="008C4982">
        <w:rPr>
          <w:rFonts w:ascii="Times New Roman" w:hAnsi="Times New Roman" w:cs="Times New Roman"/>
          <w:sz w:val="24"/>
          <w:szCs w:val="24"/>
        </w:rPr>
        <w:t>prevent obesity rather than ta</w:t>
      </w:r>
      <w:r w:rsidR="00513543">
        <w:rPr>
          <w:rFonts w:ascii="Times New Roman" w:hAnsi="Times New Roman" w:cs="Times New Roman"/>
          <w:sz w:val="24"/>
          <w:szCs w:val="24"/>
        </w:rPr>
        <w:t>rgeting</w:t>
      </w:r>
      <w:r w:rsidR="006E03C9" w:rsidRPr="008C4982">
        <w:rPr>
          <w:rFonts w:ascii="Times New Roman" w:hAnsi="Times New Roman" w:cs="Times New Roman"/>
          <w:sz w:val="24"/>
          <w:szCs w:val="24"/>
        </w:rPr>
        <w:t xml:space="preserve"> nutrition to prevent or manage undernutrition and frailty</w:t>
      </w:r>
      <w:r w:rsidR="009E6259">
        <w:rPr>
          <w:rFonts w:ascii="Times New Roman" w:hAnsi="Times New Roman" w:cs="Times New Roman"/>
          <w:sz w:val="24"/>
          <w:szCs w:val="24"/>
        </w:rPr>
        <w:t>.</w:t>
      </w:r>
      <w:r w:rsidR="00797D4F">
        <w:rPr>
          <w:rFonts w:ascii="Times New Roman" w:hAnsi="Times New Roman" w:cs="Times New Roman"/>
          <w:sz w:val="24"/>
          <w:szCs w:val="24"/>
        </w:rPr>
        <w:t xml:space="preserve"> </w:t>
      </w:r>
    </w:p>
    <w:p w14:paraId="76D03762" w14:textId="7D1EB6BD" w:rsidR="00D71A22" w:rsidRPr="00AA6792" w:rsidRDefault="00AB7958" w:rsidP="009805BA">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 xml:space="preserve">Main theme: </w:t>
      </w:r>
      <w:r w:rsidR="007D1F9C" w:rsidRPr="00AA6792">
        <w:rPr>
          <w:rFonts w:ascii="Times New Roman" w:hAnsi="Times New Roman" w:cs="Times New Roman"/>
          <w:i/>
          <w:iCs/>
          <w:sz w:val="24"/>
          <w:szCs w:val="24"/>
        </w:rPr>
        <w:t>Supported and encouraged by the people who care helps overcome adversity</w:t>
      </w:r>
    </w:p>
    <w:p w14:paraId="193F0CB6" w14:textId="5A6F76F1" w:rsidR="00AB7958" w:rsidRDefault="0092770D" w:rsidP="009805BA">
      <w:pPr>
        <w:spacing w:after="0" w:line="480" w:lineRule="auto"/>
        <w:rPr>
          <w:rFonts w:ascii="Times New Roman" w:hAnsi="Times New Roman" w:cs="Times New Roman"/>
          <w:sz w:val="24"/>
          <w:szCs w:val="24"/>
        </w:rPr>
      </w:pPr>
      <w:r>
        <w:rPr>
          <w:rFonts w:ascii="Times New Roman" w:hAnsi="Times New Roman" w:cs="Times New Roman"/>
          <w:sz w:val="24"/>
          <w:szCs w:val="24"/>
        </w:rPr>
        <w:t>S</w:t>
      </w:r>
      <w:r w:rsidR="007D1F9C">
        <w:rPr>
          <w:rFonts w:ascii="Times New Roman" w:hAnsi="Times New Roman" w:cs="Times New Roman"/>
          <w:sz w:val="24"/>
          <w:szCs w:val="24"/>
        </w:rPr>
        <w:t xml:space="preserve">ocial support and encouragement </w:t>
      </w:r>
      <w:r w:rsidR="00F74CD5">
        <w:rPr>
          <w:rFonts w:ascii="Times New Roman" w:hAnsi="Times New Roman" w:cs="Times New Roman"/>
          <w:sz w:val="24"/>
          <w:szCs w:val="24"/>
        </w:rPr>
        <w:t>were</w:t>
      </w:r>
      <w:r w:rsidR="00F63CF1">
        <w:rPr>
          <w:rFonts w:ascii="Times New Roman" w:hAnsi="Times New Roman" w:cs="Times New Roman"/>
          <w:sz w:val="24"/>
          <w:szCs w:val="24"/>
        </w:rPr>
        <w:t xml:space="preserve"> key</w:t>
      </w:r>
      <w:r w:rsidR="007D1F9C">
        <w:rPr>
          <w:rFonts w:ascii="Times New Roman" w:hAnsi="Times New Roman" w:cs="Times New Roman"/>
          <w:sz w:val="24"/>
          <w:szCs w:val="24"/>
        </w:rPr>
        <w:t xml:space="preserve"> to motivating engagement with the programme</w:t>
      </w:r>
      <w:r w:rsidR="00205189" w:rsidRPr="00205189">
        <w:rPr>
          <w:rFonts w:ascii="Times New Roman" w:hAnsi="Times New Roman" w:cs="Times New Roman"/>
          <w:sz w:val="24"/>
          <w:szCs w:val="24"/>
        </w:rPr>
        <w:t>.</w:t>
      </w:r>
      <w:r w:rsidR="001D01F3">
        <w:rPr>
          <w:rFonts w:ascii="Times New Roman" w:hAnsi="Times New Roman" w:cs="Times New Roman"/>
          <w:sz w:val="24"/>
          <w:szCs w:val="24"/>
        </w:rPr>
        <w:t xml:space="preserve"> </w:t>
      </w:r>
    </w:p>
    <w:p w14:paraId="7A716B34" w14:textId="0D951FAA" w:rsidR="002965AD" w:rsidRPr="00AA6792" w:rsidRDefault="00AB7958" w:rsidP="009805BA">
      <w:pPr>
        <w:spacing w:after="0" w:line="480" w:lineRule="auto"/>
        <w:rPr>
          <w:rFonts w:ascii="Times New Roman" w:hAnsi="Times New Roman" w:cs="Times New Roman"/>
          <w:sz w:val="24"/>
          <w:szCs w:val="24"/>
        </w:rPr>
      </w:pPr>
      <w:r>
        <w:rPr>
          <w:rFonts w:ascii="Times New Roman" w:hAnsi="Times New Roman" w:cs="Times New Roman"/>
          <w:sz w:val="24"/>
          <w:szCs w:val="24"/>
        </w:rPr>
        <w:t>S</w:t>
      </w:r>
      <w:r w:rsidR="007E5866">
        <w:rPr>
          <w:rFonts w:ascii="Times New Roman" w:hAnsi="Times New Roman" w:cs="Times New Roman"/>
          <w:sz w:val="24"/>
          <w:szCs w:val="24"/>
        </w:rPr>
        <w:t>ubthemes</w:t>
      </w:r>
      <w:r>
        <w:rPr>
          <w:rFonts w:ascii="Times New Roman" w:hAnsi="Times New Roman" w:cs="Times New Roman"/>
          <w:sz w:val="24"/>
          <w:szCs w:val="24"/>
        </w:rPr>
        <w:t>:</w:t>
      </w:r>
      <w:r w:rsidR="00925B01">
        <w:rPr>
          <w:rFonts w:ascii="Times New Roman" w:hAnsi="Times New Roman" w:cs="Times New Roman"/>
          <w:sz w:val="24"/>
          <w:szCs w:val="24"/>
        </w:rPr>
        <w:t xml:space="preserve"> </w:t>
      </w:r>
    </w:p>
    <w:p w14:paraId="2CE9ADE1" w14:textId="3C5D4849" w:rsidR="00D71A22" w:rsidRPr="00FC7514" w:rsidRDefault="007D1F9C" w:rsidP="00FC7514">
      <w:pPr>
        <w:pStyle w:val="ListParagraph"/>
        <w:numPr>
          <w:ilvl w:val="0"/>
          <w:numId w:val="23"/>
        </w:numPr>
        <w:spacing w:after="0" w:line="480" w:lineRule="auto"/>
        <w:rPr>
          <w:rFonts w:ascii="Times New Roman" w:hAnsi="Times New Roman" w:cs="Times New Roman"/>
          <w:i/>
          <w:iCs/>
          <w:sz w:val="24"/>
          <w:szCs w:val="24"/>
        </w:rPr>
      </w:pPr>
      <w:r w:rsidRPr="00FC7514">
        <w:rPr>
          <w:rFonts w:ascii="Times New Roman" w:hAnsi="Times New Roman" w:cs="Times New Roman"/>
          <w:i/>
          <w:iCs/>
          <w:sz w:val="24"/>
          <w:szCs w:val="24"/>
        </w:rPr>
        <w:t>Volunteers were caring and joyful</w:t>
      </w:r>
    </w:p>
    <w:p w14:paraId="7214B0BC" w14:textId="057CA42E" w:rsidR="00700612" w:rsidRPr="00070432" w:rsidRDefault="007D1F9C" w:rsidP="00AA679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 key </w:t>
      </w:r>
      <w:r w:rsidR="001118D8">
        <w:rPr>
          <w:rFonts w:ascii="Times New Roman" w:hAnsi="Times New Roman" w:cs="Times New Roman"/>
          <w:sz w:val="24"/>
          <w:szCs w:val="24"/>
        </w:rPr>
        <w:t xml:space="preserve">component </w:t>
      </w:r>
      <w:r w:rsidR="008A7B3B">
        <w:rPr>
          <w:rFonts w:ascii="Times New Roman" w:hAnsi="Times New Roman" w:cs="Times New Roman"/>
          <w:sz w:val="24"/>
          <w:szCs w:val="24"/>
        </w:rPr>
        <w:t xml:space="preserve">of the intervention was </w:t>
      </w:r>
      <w:r w:rsidR="004E3725">
        <w:rPr>
          <w:rFonts w:ascii="Times New Roman" w:hAnsi="Times New Roman" w:cs="Times New Roman"/>
          <w:sz w:val="24"/>
          <w:szCs w:val="24"/>
        </w:rPr>
        <w:t xml:space="preserve">the support provided by </w:t>
      </w:r>
      <w:r w:rsidR="00765C25">
        <w:rPr>
          <w:rFonts w:ascii="Times New Roman" w:hAnsi="Times New Roman" w:cs="Times New Roman"/>
          <w:sz w:val="24"/>
          <w:szCs w:val="24"/>
        </w:rPr>
        <w:t>caring,</w:t>
      </w:r>
      <w:r w:rsidR="00BE2CEE">
        <w:rPr>
          <w:rFonts w:ascii="Times New Roman" w:hAnsi="Times New Roman" w:cs="Times New Roman"/>
          <w:sz w:val="24"/>
          <w:szCs w:val="24"/>
        </w:rPr>
        <w:t xml:space="preserve"> and joyful </w:t>
      </w:r>
      <w:r w:rsidR="004E3725">
        <w:rPr>
          <w:rFonts w:ascii="Times New Roman" w:hAnsi="Times New Roman" w:cs="Times New Roman"/>
          <w:sz w:val="24"/>
          <w:szCs w:val="24"/>
        </w:rPr>
        <w:t>volunteers</w:t>
      </w:r>
      <w:r w:rsidR="00BE2CEE">
        <w:rPr>
          <w:rFonts w:ascii="Times New Roman" w:hAnsi="Times New Roman" w:cs="Times New Roman"/>
          <w:sz w:val="24"/>
          <w:szCs w:val="24"/>
        </w:rPr>
        <w:t xml:space="preserve">. </w:t>
      </w:r>
      <w:r w:rsidR="00472E88" w:rsidRPr="007A78E0">
        <w:rPr>
          <w:rFonts w:ascii="Times New Roman" w:hAnsi="Times New Roman" w:cs="Times New Roman"/>
          <w:sz w:val="24"/>
          <w:szCs w:val="24"/>
        </w:rPr>
        <w:t>Participants</w:t>
      </w:r>
      <w:r w:rsidR="00A74C06" w:rsidRPr="007A78E0">
        <w:rPr>
          <w:rFonts w:ascii="Times New Roman" w:hAnsi="Times New Roman" w:cs="Times New Roman"/>
          <w:sz w:val="24"/>
          <w:szCs w:val="24"/>
        </w:rPr>
        <w:t xml:space="preserve"> described</w:t>
      </w:r>
      <w:r w:rsidR="00743BB9" w:rsidRPr="007A78E0">
        <w:rPr>
          <w:rFonts w:ascii="Times New Roman" w:hAnsi="Times New Roman" w:cs="Times New Roman"/>
          <w:sz w:val="24"/>
          <w:szCs w:val="24"/>
        </w:rPr>
        <w:t xml:space="preserve"> volunteers </w:t>
      </w:r>
      <w:r w:rsidR="00A74C06" w:rsidRPr="007A78E0">
        <w:rPr>
          <w:rFonts w:ascii="Times New Roman" w:hAnsi="Times New Roman" w:cs="Times New Roman"/>
          <w:sz w:val="24"/>
          <w:szCs w:val="24"/>
        </w:rPr>
        <w:t>as</w:t>
      </w:r>
      <w:r w:rsidR="00472E88" w:rsidRPr="007A78E0">
        <w:rPr>
          <w:rFonts w:ascii="Times New Roman" w:hAnsi="Times New Roman" w:cs="Times New Roman"/>
          <w:sz w:val="24"/>
          <w:szCs w:val="24"/>
        </w:rPr>
        <w:t xml:space="preserve"> </w:t>
      </w:r>
      <w:r w:rsidR="00743BB9" w:rsidRPr="007A78E0">
        <w:rPr>
          <w:rFonts w:ascii="Times New Roman" w:hAnsi="Times New Roman" w:cs="Times New Roman"/>
          <w:sz w:val="24"/>
          <w:szCs w:val="24"/>
        </w:rPr>
        <w:t xml:space="preserve">well mannered, </w:t>
      </w:r>
      <w:r w:rsidR="00EF6310" w:rsidRPr="007A78E0">
        <w:rPr>
          <w:rFonts w:ascii="Times New Roman" w:hAnsi="Times New Roman" w:cs="Times New Roman"/>
          <w:sz w:val="24"/>
          <w:szCs w:val="24"/>
        </w:rPr>
        <w:t xml:space="preserve">cheerful, </w:t>
      </w:r>
      <w:r w:rsidR="00743BB9" w:rsidRPr="007A78E0">
        <w:rPr>
          <w:rFonts w:ascii="Times New Roman" w:hAnsi="Times New Roman" w:cs="Times New Roman"/>
          <w:sz w:val="24"/>
          <w:szCs w:val="24"/>
        </w:rPr>
        <w:t xml:space="preserve">and </w:t>
      </w:r>
      <w:r w:rsidR="00EF6310" w:rsidRPr="007A78E0">
        <w:rPr>
          <w:rFonts w:ascii="Times New Roman" w:hAnsi="Times New Roman" w:cs="Times New Roman"/>
          <w:sz w:val="24"/>
          <w:szCs w:val="24"/>
        </w:rPr>
        <w:t>enthusiastic</w:t>
      </w:r>
      <w:r w:rsidR="00A74C06" w:rsidRPr="007A78E0">
        <w:rPr>
          <w:rFonts w:ascii="Times New Roman" w:hAnsi="Times New Roman" w:cs="Times New Roman"/>
          <w:sz w:val="24"/>
          <w:szCs w:val="24"/>
        </w:rPr>
        <w:t>,</w:t>
      </w:r>
      <w:r w:rsidR="007F27E4" w:rsidRPr="007A78E0">
        <w:rPr>
          <w:rFonts w:ascii="Times New Roman" w:hAnsi="Times New Roman" w:cs="Times New Roman"/>
          <w:sz w:val="24"/>
          <w:szCs w:val="24"/>
        </w:rPr>
        <w:t xml:space="preserve"> providing non-judgmental support and encouragement</w:t>
      </w:r>
      <w:r w:rsidR="00596AE8">
        <w:rPr>
          <w:rFonts w:ascii="Times New Roman" w:hAnsi="Times New Roman" w:cs="Times New Roman"/>
          <w:sz w:val="24"/>
          <w:szCs w:val="24"/>
        </w:rPr>
        <w:t xml:space="preserve">. </w:t>
      </w:r>
      <w:r w:rsidR="00895861" w:rsidRPr="00916C70">
        <w:rPr>
          <w:rFonts w:ascii="Times New Roman" w:hAnsi="Times New Roman" w:cs="Times New Roman"/>
          <w:sz w:val="24"/>
          <w:szCs w:val="24"/>
        </w:rPr>
        <w:t>Volunteers</w:t>
      </w:r>
      <w:r w:rsidR="00EA0F86" w:rsidRPr="00916C70">
        <w:rPr>
          <w:rFonts w:ascii="Times New Roman" w:hAnsi="Times New Roman" w:cs="Times New Roman"/>
          <w:sz w:val="24"/>
          <w:szCs w:val="24"/>
        </w:rPr>
        <w:t>’</w:t>
      </w:r>
      <w:r w:rsidR="00895861" w:rsidRPr="00916C70">
        <w:rPr>
          <w:rFonts w:ascii="Times New Roman" w:hAnsi="Times New Roman" w:cs="Times New Roman"/>
          <w:sz w:val="24"/>
          <w:szCs w:val="24"/>
        </w:rPr>
        <w:t xml:space="preserve"> positive emotion</w:t>
      </w:r>
      <w:r w:rsidR="00CC18A2" w:rsidRPr="00916C70">
        <w:rPr>
          <w:rFonts w:ascii="Times New Roman" w:hAnsi="Times New Roman" w:cs="Times New Roman"/>
          <w:sz w:val="24"/>
          <w:szCs w:val="24"/>
        </w:rPr>
        <w:t>s transferred to</w:t>
      </w:r>
      <w:r w:rsidR="00CB51A9" w:rsidRPr="00916C70">
        <w:rPr>
          <w:rFonts w:ascii="Times New Roman" w:hAnsi="Times New Roman" w:cs="Times New Roman"/>
          <w:sz w:val="24"/>
          <w:szCs w:val="24"/>
        </w:rPr>
        <w:t xml:space="preserve"> participants</w:t>
      </w:r>
      <w:r w:rsidR="00895861" w:rsidRPr="00916C70">
        <w:rPr>
          <w:rFonts w:ascii="Times New Roman" w:hAnsi="Times New Roman" w:cs="Times New Roman"/>
          <w:sz w:val="24"/>
          <w:szCs w:val="24"/>
        </w:rPr>
        <w:t xml:space="preserve"> </w:t>
      </w:r>
      <w:r w:rsidR="00CB51A9" w:rsidRPr="00916C70">
        <w:rPr>
          <w:rFonts w:ascii="Times New Roman" w:hAnsi="Times New Roman" w:cs="Times New Roman"/>
          <w:sz w:val="24"/>
          <w:szCs w:val="24"/>
        </w:rPr>
        <w:t xml:space="preserve">and helped to instil confidence in </w:t>
      </w:r>
      <w:r w:rsidR="00ED42C8" w:rsidRPr="00916C70">
        <w:rPr>
          <w:rFonts w:ascii="Times New Roman" w:hAnsi="Times New Roman" w:cs="Times New Roman"/>
          <w:sz w:val="24"/>
          <w:szCs w:val="24"/>
        </w:rPr>
        <w:t>older people’s lives</w:t>
      </w:r>
      <w:r w:rsidR="00CA6AD7">
        <w:rPr>
          <w:rFonts w:ascii="Times New Roman" w:hAnsi="Times New Roman" w:cs="Times New Roman"/>
          <w:sz w:val="24"/>
          <w:szCs w:val="24"/>
        </w:rPr>
        <w:t>.</w:t>
      </w:r>
      <w:r w:rsidR="00BE6E47">
        <w:rPr>
          <w:rFonts w:ascii="Times New Roman" w:hAnsi="Times New Roman" w:cs="Times New Roman"/>
          <w:sz w:val="24"/>
          <w:szCs w:val="24"/>
        </w:rPr>
        <w:t xml:space="preserve"> V</w:t>
      </w:r>
      <w:r w:rsidR="000558FD">
        <w:rPr>
          <w:rFonts w:ascii="Times New Roman" w:hAnsi="Times New Roman" w:cs="Times New Roman"/>
          <w:sz w:val="24"/>
          <w:szCs w:val="24"/>
        </w:rPr>
        <w:t xml:space="preserve">olunteers indicated how they </w:t>
      </w:r>
      <w:r w:rsidR="00FA243A" w:rsidRPr="00070432">
        <w:rPr>
          <w:rFonts w:ascii="Times New Roman" w:hAnsi="Times New Roman" w:cs="Times New Roman"/>
          <w:sz w:val="24"/>
          <w:szCs w:val="24"/>
        </w:rPr>
        <w:t>empathised with participants’ emotional struggles</w:t>
      </w:r>
      <w:r w:rsidR="00F10124" w:rsidRPr="00070432">
        <w:rPr>
          <w:rFonts w:ascii="Times New Roman" w:hAnsi="Times New Roman" w:cs="Times New Roman"/>
          <w:sz w:val="24"/>
          <w:szCs w:val="24"/>
        </w:rPr>
        <w:t>, listening to older adults’ illness stories</w:t>
      </w:r>
      <w:r w:rsidR="002B53A2">
        <w:rPr>
          <w:rFonts w:ascii="Times New Roman" w:hAnsi="Times New Roman" w:cs="Times New Roman"/>
          <w:sz w:val="24"/>
          <w:szCs w:val="24"/>
        </w:rPr>
        <w:t>,</w:t>
      </w:r>
      <w:r w:rsidR="00F10124" w:rsidRPr="00070432">
        <w:rPr>
          <w:rFonts w:ascii="Times New Roman" w:hAnsi="Times New Roman" w:cs="Times New Roman"/>
          <w:sz w:val="24"/>
          <w:szCs w:val="24"/>
        </w:rPr>
        <w:t xml:space="preserve"> and providing a ‘sounding board’ for participants to open</w:t>
      </w:r>
      <w:r w:rsidR="00070432" w:rsidRPr="00070432">
        <w:rPr>
          <w:rFonts w:ascii="Times New Roman" w:hAnsi="Times New Roman" w:cs="Times New Roman"/>
          <w:sz w:val="24"/>
          <w:szCs w:val="24"/>
        </w:rPr>
        <w:t>-</w:t>
      </w:r>
      <w:r w:rsidR="00F10124" w:rsidRPr="00070432">
        <w:rPr>
          <w:rFonts w:ascii="Times New Roman" w:hAnsi="Times New Roman" w:cs="Times New Roman"/>
          <w:sz w:val="24"/>
          <w:szCs w:val="24"/>
        </w:rPr>
        <w:t xml:space="preserve">up and express their </w:t>
      </w:r>
      <w:r w:rsidR="00070432" w:rsidRPr="00070432">
        <w:rPr>
          <w:rFonts w:ascii="Times New Roman" w:hAnsi="Times New Roman" w:cs="Times New Roman"/>
          <w:sz w:val="24"/>
          <w:szCs w:val="24"/>
        </w:rPr>
        <w:t>feelings</w:t>
      </w:r>
      <w:r w:rsidR="00F62797">
        <w:rPr>
          <w:rFonts w:ascii="Times New Roman" w:hAnsi="Times New Roman" w:cs="Times New Roman"/>
          <w:sz w:val="24"/>
          <w:szCs w:val="24"/>
        </w:rPr>
        <w:t>.</w:t>
      </w:r>
      <w:r w:rsidR="00070432" w:rsidRPr="00070432">
        <w:rPr>
          <w:rFonts w:ascii="Times New Roman" w:hAnsi="Times New Roman" w:cs="Times New Roman"/>
          <w:sz w:val="24"/>
          <w:szCs w:val="24"/>
        </w:rPr>
        <w:t xml:space="preserve"> </w:t>
      </w:r>
    </w:p>
    <w:p w14:paraId="3B5EB422" w14:textId="16BE03C4" w:rsidR="00D71A22" w:rsidRPr="00FC7514" w:rsidRDefault="00D95154" w:rsidP="00FC7514">
      <w:pPr>
        <w:pStyle w:val="ListParagraph"/>
        <w:numPr>
          <w:ilvl w:val="0"/>
          <w:numId w:val="23"/>
        </w:numPr>
        <w:spacing w:after="0" w:line="480" w:lineRule="auto"/>
        <w:rPr>
          <w:rFonts w:ascii="Times New Roman" w:hAnsi="Times New Roman" w:cs="Times New Roman"/>
          <w:i/>
          <w:iCs/>
          <w:sz w:val="24"/>
          <w:szCs w:val="24"/>
        </w:rPr>
      </w:pPr>
      <w:r>
        <w:rPr>
          <w:rFonts w:ascii="Times New Roman" w:hAnsi="Times New Roman" w:cs="Times New Roman"/>
          <w:i/>
          <w:iCs/>
          <w:sz w:val="24"/>
          <w:szCs w:val="24"/>
        </w:rPr>
        <w:t>O</w:t>
      </w:r>
      <w:r w:rsidR="007D1F9C" w:rsidRPr="00FC7514">
        <w:rPr>
          <w:rFonts w:ascii="Times New Roman" w:hAnsi="Times New Roman" w:cs="Times New Roman"/>
          <w:i/>
          <w:iCs/>
          <w:sz w:val="24"/>
          <w:szCs w:val="24"/>
        </w:rPr>
        <w:t>nline group support was like a virtual cuddle</w:t>
      </w:r>
    </w:p>
    <w:p w14:paraId="7BEC5323" w14:textId="2F2ADC52" w:rsidR="00323FDC" w:rsidRPr="00AA6792" w:rsidRDefault="007D1F9C" w:rsidP="009805BA">
      <w:pPr>
        <w:spacing w:after="0" w:line="480" w:lineRule="auto"/>
        <w:rPr>
          <w:rFonts w:ascii="Times New Roman" w:hAnsi="Times New Roman" w:cs="Times New Roman"/>
          <w:sz w:val="24"/>
          <w:szCs w:val="24"/>
        </w:rPr>
      </w:pPr>
      <w:r w:rsidRPr="00060AE1">
        <w:rPr>
          <w:rFonts w:ascii="Times New Roman" w:hAnsi="Times New Roman" w:cs="Times New Roman"/>
          <w:sz w:val="24"/>
          <w:szCs w:val="24"/>
        </w:rPr>
        <w:t>The online group</w:t>
      </w:r>
      <w:r w:rsidR="00A4093A" w:rsidRPr="00060AE1">
        <w:rPr>
          <w:rFonts w:ascii="Times New Roman" w:hAnsi="Times New Roman" w:cs="Times New Roman"/>
          <w:sz w:val="24"/>
          <w:szCs w:val="24"/>
        </w:rPr>
        <w:t xml:space="preserve"> </w:t>
      </w:r>
      <w:r w:rsidR="00AC0767" w:rsidRPr="00060AE1">
        <w:rPr>
          <w:rFonts w:ascii="Times New Roman" w:hAnsi="Times New Roman" w:cs="Times New Roman"/>
          <w:sz w:val="24"/>
          <w:szCs w:val="24"/>
        </w:rPr>
        <w:t>provided m</w:t>
      </w:r>
      <w:r w:rsidR="005D6438" w:rsidRPr="00060AE1">
        <w:rPr>
          <w:rFonts w:ascii="Times New Roman" w:hAnsi="Times New Roman" w:cs="Times New Roman"/>
          <w:sz w:val="24"/>
          <w:szCs w:val="24"/>
        </w:rPr>
        <w:t>utual</w:t>
      </w:r>
      <w:r w:rsidRPr="00060AE1">
        <w:rPr>
          <w:rFonts w:ascii="Times New Roman" w:hAnsi="Times New Roman" w:cs="Times New Roman"/>
          <w:sz w:val="24"/>
          <w:szCs w:val="24"/>
        </w:rPr>
        <w:t xml:space="preserve"> </w:t>
      </w:r>
      <w:r w:rsidR="005D6438" w:rsidRPr="00060AE1">
        <w:rPr>
          <w:rFonts w:ascii="Times New Roman" w:hAnsi="Times New Roman" w:cs="Times New Roman"/>
          <w:sz w:val="24"/>
          <w:szCs w:val="24"/>
        </w:rPr>
        <w:t>support</w:t>
      </w:r>
      <w:r w:rsidR="002878DD" w:rsidRPr="00060AE1">
        <w:rPr>
          <w:rFonts w:ascii="Times New Roman" w:hAnsi="Times New Roman" w:cs="Times New Roman"/>
          <w:sz w:val="24"/>
          <w:szCs w:val="24"/>
        </w:rPr>
        <w:t xml:space="preserve"> among older adults</w:t>
      </w:r>
      <w:r w:rsidR="00CE028D">
        <w:rPr>
          <w:rFonts w:ascii="Times New Roman" w:hAnsi="Times New Roman" w:cs="Times New Roman"/>
          <w:sz w:val="24"/>
          <w:szCs w:val="24"/>
        </w:rPr>
        <w:t xml:space="preserve"> with frailty</w:t>
      </w:r>
      <w:r w:rsidR="00C92858" w:rsidRPr="00060AE1">
        <w:rPr>
          <w:rFonts w:ascii="Times New Roman" w:hAnsi="Times New Roman" w:cs="Times New Roman"/>
          <w:sz w:val="24"/>
          <w:szCs w:val="24"/>
        </w:rPr>
        <w:t xml:space="preserve">, reduced </w:t>
      </w:r>
      <w:r w:rsidR="0005141A">
        <w:rPr>
          <w:rFonts w:ascii="Times New Roman" w:hAnsi="Times New Roman" w:cs="Times New Roman"/>
          <w:sz w:val="24"/>
          <w:szCs w:val="24"/>
        </w:rPr>
        <w:t>loneliness</w:t>
      </w:r>
      <w:r w:rsidR="00C92858" w:rsidRPr="00060AE1">
        <w:rPr>
          <w:rFonts w:ascii="Times New Roman" w:hAnsi="Times New Roman" w:cs="Times New Roman"/>
          <w:sz w:val="24"/>
          <w:szCs w:val="24"/>
        </w:rPr>
        <w:t>, provided a safe space to share illness stories</w:t>
      </w:r>
      <w:r w:rsidR="00B80407">
        <w:rPr>
          <w:rFonts w:ascii="Times New Roman" w:hAnsi="Times New Roman" w:cs="Times New Roman"/>
          <w:sz w:val="24"/>
          <w:szCs w:val="24"/>
        </w:rPr>
        <w:t>,</w:t>
      </w:r>
      <w:r w:rsidR="00C92858" w:rsidRPr="00060AE1">
        <w:rPr>
          <w:rFonts w:ascii="Times New Roman" w:hAnsi="Times New Roman" w:cs="Times New Roman"/>
          <w:sz w:val="24"/>
          <w:szCs w:val="24"/>
        </w:rPr>
        <w:t xml:space="preserve"> and </w:t>
      </w:r>
      <w:r w:rsidR="00495DDE" w:rsidRPr="00060AE1">
        <w:rPr>
          <w:rFonts w:ascii="Times New Roman" w:hAnsi="Times New Roman" w:cs="Times New Roman"/>
          <w:sz w:val="24"/>
          <w:szCs w:val="24"/>
        </w:rPr>
        <w:t>created a positive vicarious experience</w:t>
      </w:r>
      <w:r w:rsidR="00E63654" w:rsidRPr="00060AE1">
        <w:rPr>
          <w:rFonts w:ascii="Times New Roman" w:hAnsi="Times New Roman" w:cs="Times New Roman"/>
          <w:sz w:val="24"/>
          <w:szCs w:val="24"/>
        </w:rPr>
        <w:t xml:space="preserve"> motivating</w:t>
      </w:r>
      <w:r w:rsidR="00306ECA" w:rsidRPr="00060AE1">
        <w:rPr>
          <w:rFonts w:ascii="Times New Roman" w:hAnsi="Times New Roman" w:cs="Times New Roman"/>
          <w:sz w:val="24"/>
          <w:szCs w:val="24"/>
        </w:rPr>
        <w:t xml:space="preserve"> increased exercise effort</w:t>
      </w:r>
      <w:r w:rsidR="00055BF9" w:rsidRPr="00060AE1">
        <w:rPr>
          <w:rFonts w:ascii="Times New Roman" w:hAnsi="Times New Roman" w:cs="Times New Roman"/>
          <w:sz w:val="24"/>
          <w:szCs w:val="24"/>
        </w:rPr>
        <w:t>.</w:t>
      </w:r>
      <w:r w:rsidR="00060AE1">
        <w:rPr>
          <w:rFonts w:ascii="Times New Roman" w:hAnsi="Times New Roman" w:cs="Times New Roman"/>
          <w:sz w:val="24"/>
          <w:szCs w:val="24"/>
        </w:rPr>
        <w:t xml:space="preserve"> </w:t>
      </w:r>
      <w:r w:rsidR="00304562">
        <w:rPr>
          <w:rFonts w:ascii="Times New Roman" w:hAnsi="Times New Roman" w:cs="Times New Roman"/>
          <w:sz w:val="24"/>
          <w:szCs w:val="24"/>
        </w:rPr>
        <w:t>Participants</w:t>
      </w:r>
      <w:r w:rsidR="00E406B7" w:rsidRPr="00060AE1">
        <w:rPr>
          <w:rFonts w:ascii="Times New Roman" w:hAnsi="Times New Roman" w:cs="Times New Roman"/>
          <w:sz w:val="24"/>
          <w:szCs w:val="24"/>
        </w:rPr>
        <w:t xml:space="preserve"> </w:t>
      </w:r>
      <w:r w:rsidR="0097558A" w:rsidRPr="00060AE1">
        <w:rPr>
          <w:rFonts w:ascii="Times New Roman" w:hAnsi="Times New Roman" w:cs="Times New Roman"/>
          <w:sz w:val="24"/>
          <w:szCs w:val="24"/>
        </w:rPr>
        <w:t>felt a sense of belonging</w:t>
      </w:r>
      <w:r w:rsidR="00532AD4" w:rsidRPr="00060AE1">
        <w:rPr>
          <w:rFonts w:ascii="Times New Roman" w:hAnsi="Times New Roman" w:cs="Times New Roman"/>
          <w:sz w:val="24"/>
          <w:szCs w:val="24"/>
        </w:rPr>
        <w:t xml:space="preserve"> in the </w:t>
      </w:r>
      <w:r w:rsidR="00532AD4" w:rsidRPr="00060AE1">
        <w:rPr>
          <w:rFonts w:ascii="Times New Roman" w:hAnsi="Times New Roman" w:cs="Times New Roman"/>
          <w:sz w:val="24"/>
          <w:szCs w:val="24"/>
        </w:rPr>
        <w:lastRenderedPageBreak/>
        <w:t>group</w:t>
      </w:r>
      <w:r w:rsidR="00853577" w:rsidRPr="00060AE1">
        <w:rPr>
          <w:rFonts w:ascii="Times New Roman" w:hAnsi="Times New Roman" w:cs="Times New Roman"/>
          <w:sz w:val="24"/>
          <w:szCs w:val="24"/>
        </w:rPr>
        <w:t xml:space="preserve"> </w:t>
      </w:r>
      <w:r w:rsidR="00117F86">
        <w:rPr>
          <w:rFonts w:ascii="Times New Roman" w:hAnsi="Times New Roman" w:cs="Times New Roman"/>
          <w:sz w:val="24"/>
          <w:szCs w:val="24"/>
        </w:rPr>
        <w:t xml:space="preserve">and enjoyed </w:t>
      </w:r>
      <w:r w:rsidR="00AD3BD6">
        <w:rPr>
          <w:rFonts w:ascii="Times New Roman" w:hAnsi="Times New Roman" w:cs="Times New Roman"/>
          <w:sz w:val="24"/>
          <w:szCs w:val="24"/>
        </w:rPr>
        <w:t>sharing</w:t>
      </w:r>
      <w:r w:rsidR="0073372A">
        <w:rPr>
          <w:rFonts w:ascii="Times New Roman" w:hAnsi="Times New Roman" w:cs="Times New Roman"/>
          <w:sz w:val="24"/>
          <w:szCs w:val="24"/>
        </w:rPr>
        <w:t>, reassuring,</w:t>
      </w:r>
      <w:r w:rsidR="00AD3BD6">
        <w:rPr>
          <w:rFonts w:ascii="Times New Roman" w:hAnsi="Times New Roman" w:cs="Times New Roman"/>
          <w:sz w:val="24"/>
          <w:szCs w:val="24"/>
        </w:rPr>
        <w:t xml:space="preserve"> and </w:t>
      </w:r>
      <w:r w:rsidR="00117F86">
        <w:rPr>
          <w:rFonts w:ascii="Times New Roman" w:hAnsi="Times New Roman" w:cs="Times New Roman"/>
          <w:sz w:val="24"/>
          <w:szCs w:val="24"/>
        </w:rPr>
        <w:t xml:space="preserve">learning </w:t>
      </w:r>
      <w:r w:rsidR="00AD3BD6">
        <w:rPr>
          <w:rFonts w:ascii="Times New Roman" w:hAnsi="Times New Roman" w:cs="Times New Roman"/>
          <w:sz w:val="24"/>
          <w:szCs w:val="24"/>
        </w:rPr>
        <w:t>from others</w:t>
      </w:r>
      <w:r w:rsidR="006E3FAB">
        <w:rPr>
          <w:rFonts w:ascii="Times New Roman" w:hAnsi="Times New Roman" w:cs="Times New Roman"/>
          <w:sz w:val="24"/>
          <w:szCs w:val="24"/>
        </w:rPr>
        <w:t>.</w:t>
      </w:r>
      <w:r w:rsidR="00DB1710">
        <w:rPr>
          <w:rFonts w:ascii="Times New Roman" w:hAnsi="Times New Roman" w:cs="Times New Roman"/>
          <w:sz w:val="24"/>
          <w:szCs w:val="24"/>
        </w:rPr>
        <w:t xml:space="preserve"> </w:t>
      </w:r>
      <w:r w:rsidR="00A108C6">
        <w:rPr>
          <w:rFonts w:ascii="Times New Roman" w:hAnsi="Times New Roman" w:cs="Times New Roman"/>
          <w:sz w:val="24"/>
          <w:szCs w:val="24"/>
        </w:rPr>
        <w:t>Evidence of g</w:t>
      </w:r>
      <w:r w:rsidR="00B157A7" w:rsidRPr="00E727AF">
        <w:rPr>
          <w:rFonts w:ascii="Times New Roman" w:hAnsi="Times New Roman" w:cs="Times New Roman"/>
          <w:sz w:val="24"/>
          <w:szCs w:val="24"/>
        </w:rPr>
        <w:t>roup</w:t>
      </w:r>
      <w:r w:rsidR="00A93A65" w:rsidRPr="00E727AF">
        <w:rPr>
          <w:rFonts w:ascii="Times New Roman" w:hAnsi="Times New Roman" w:cs="Times New Roman"/>
          <w:sz w:val="24"/>
          <w:szCs w:val="24"/>
        </w:rPr>
        <w:t xml:space="preserve"> relatedness </w:t>
      </w:r>
      <w:r w:rsidR="00060AE1" w:rsidRPr="00E727AF">
        <w:rPr>
          <w:rFonts w:ascii="Times New Roman" w:hAnsi="Times New Roman" w:cs="Times New Roman"/>
          <w:sz w:val="24"/>
          <w:szCs w:val="24"/>
        </w:rPr>
        <w:t xml:space="preserve">was expressed by </w:t>
      </w:r>
      <w:r w:rsidR="00295F49" w:rsidRPr="00E727AF">
        <w:rPr>
          <w:rFonts w:ascii="Times New Roman" w:hAnsi="Times New Roman" w:cs="Times New Roman"/>
          <w:sz w:val="24"/>
          <w:szCs w:val="24"/>
        </w:rPr>
        <w:t>the volunteer</w:t>
      </w:r>
      <w:r w:rsidR="00A108C6">
        <w:rPr>
          <w:rFonts w:ascii="Times New Roman" w:hAnsi="Times New Roman" w:cs="Times New Roman"/>
          <w:sz w:val="24"/>
          <w:szCs w:val="24"/>
        </w:rPr>
        <w:t>s</w:t>
      </w:r>
      <w:r w:rsidR="001B0765">
        <w:rPr>
          <w:rFonts w:ascii="Times New Roman" w:hAnsi="Times New Roman" w:cs="Times New Roman"/>
          <w:sz w:val="24"/>
          <w:szCs w:val="24"/>
        </w:rPr>
        <w:t xml:space="preserve"> and participants</w:t>
      </w:r>
      <w:r w:rsidR="00A108C6">
        <w:rPr>
          <w:rFonts w:ascii="Times New Roman" w:hAnsi="Times New Roman" w:cs="Times New Roman"/>
          <w:sz w:val="24"/>
          <w:szCs w:val="24"/>
        </w:rPr>
        <w:t>, who</w:t>
      </w:r>
      <w:r w:rsidR="003A31AE" w:rsidRPr="001E31AC">
        <w:rPr>
          <w:rFonts w:ascii="Times New Roman" w:hAnsi="Times New Roman" w:cs="Times New Roman"/>
          <w:sz w:val="24"/>
          <w:szCs w:val="24"/>
        </w:rPr>
        <w:t xml:space="preserve"> </w:t>
      </w:r>
      <w:r w:rsidR="00631C4F" w:rsidRPr="001E31AC">
        <w:rPr>
          <w:rFonts w:ascii="Times New Roman" w:hAnsi="Times New Roman" w:cs="Times New Roman"/>
          <w:sz w:val="24"/>
          <w:szCs w:val="24"/>
        </w:rPr>
        <w:t>highlight</w:t>
      </w:r>
      <w:r w:rsidR="00A108C6">
        <w:rPr>
          <w:rFonts w:ascii="Times New Roman" w:hAnsi="Times New Roman" w:cs="Times New Roman"/>
          <w:sz w:val="24"/>
          <w:szCs w:val="24"/>
        </w:rPr>
        <w:t>ed</w:t>
      </w:r>
      <w:r w:rsidR="00631C4F" w:rsidRPr="001E31AC">
        <w:rPr>
          <w:rFonts w:ascii="Times New Roman" w:hAnsi="Times New Roman" w:cs="Times New Roman"/>
          <w:sz w:val="24"/>
          <w:szCs w:val="24"/>
        </w:rPr>
        <w:t xml:space="preserve"> the </w:t>
      </w:r>
      <w:r w:rsidR="00937528" w:rsidRPr="001E31AC">
        <w:rPr>
          <w:rFonts w:ascii="Times New Roman" w:hAnsi="Times New Roman" w:cs="Times New Roman"/>
          <w:sz w:val="24"/>
          <w:szCs w:val="24"/>
        </w:rPr>
        <w:t xml:space="preserve">importance of </w:t>
      </w:r>
      <w:r w:rsidR="00631C4F" w:rsidRPr="001E31AC">
        <w:rPr>
          <w:rFonts w:ascii="Times New Roman" w:hAnsi="Times New Roman" w:cs="Times New Roman"/>
          <w:sz w:val="24"/>
          <w:szCs w:val="24"/>
        </w:rPr>
        <w:t>social</w:t>
      </w:r>
      <w:r w:rsidR="00937528" w:rsidRPr="001E31AC">
        <w:rPr>
          <w:rFonts w:ascii="Times New Roman" w:hAnsi="Times New Roman" w:cs="Times New Roman"/>
          <w:sz w:val="24"/>
          <w:szCs w:val="24"/>
        </w:rPr>
        <w:t xml:space="preserve"> interactions in the group</w:t>
      </w:r>
      <w:r w:rsidR="006F0FBF">
        <w:rPr>
          <w:rFonts w:ascii="Times New Roman" w:hAnsi="Times New Roman" w:cs="Times New Roman"/>
          <w:sz w:val="24"/>
          <w:szCs w:val="24"/>
        </w:rPr>
        <w:t>, and was</w:t>
      </w:r>
      <w:r w:rsidR="00263D84" w:rsidRPr="001E31AC">
        <w:rPr>
          <w:rFonts w:ascii="Times New Roman" w:hAnsi="Times New Roman" w:cs="Times New Roman"/>
          <w:sz w:val="24"/>
          <w:szCs w:val="24"/>
        </w:rPr>
        <w:t xml:space="preserve"> an important tool to reduce social isolation, especially for </w:t>
      </w:r>
      <w:r w:rsidR="007E5474" w:rsidRPr="001E31AC">
        <w:rPr>
          <w:rFonts w:ascii="Times New Roman" w:hAnsi="Times New Roman" w:cs="Times New Roman"/>
          <w:sz w:val="24"/>
          <w:szCs w:val="24"/>
        </w:rPr>
        <w:t>older adults who struggled to leave their homes</w:t>
      </w:r>
      <w:r w:rsidR="00AD4F21">
        <w:rPr>
          <w:rFonts w:ascii="Times New Roman" w:hAnsi="Times New Roman" w:cs="Times New Roman"/>
          <w:sz w:val="24"/>
          <w:szCs w:val="24"/>
        </w:rPr>
        <w:t xml:space="preserve">. </w:t>
      </w:r>
    </w:p>
    <w:p w14:paraId="6F542101" w14:textId="4F8FD776" w:rsidR="00D71A22" w:rsidRPr="00FC7514" w:rsidRDefault="007D1F9C" w:rsidP="00FC7514">
      <w:pPr>
        <w:pStyle w:val="ListParagraph"/>
        <w:numPr>
          <w:ilvl w:val="0"/>
          <w:numId w:val="23"/>
        </w:numPr>
        <w:spacing w:after="0" w:line="480" w:lineRule="auto"/>
        <w:rPr>
          <w:rFonts w:ascii="Times New Roman" w:hAnsi="Times New Roman" w:cs="Times New Roman"/>
          <w:i/>
          <w:iCs/>
          <w:sz w:val="24"/>
          <w:szCs w:val="24"/>
        </w:rPr>
      </w:pPr>
      <w:r w:rsidRPr="00FC7514">
        <w:rPr>
          <w:rFonts w:ascii="Times New Roman" w:hAnsi="Times New Roman" w:cs="Times New Roman"/>
          <w:i/>
          <w:iCs/>
          <w:sz w:val="24"/>
          <w:szCs w:val="24"/>
        </w:rPr>
        <w:t>Surrounded by friends and family’s love was vital to recovery</w:t>
      </w:r>
    </w:p>
    <w:p w14:paraId="0F565407" w14:textId="434DFC61" w:rsidR="00D71A22" w:rsidRDefault="003A0DEC" w:rsidP="00AA679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Pr>
          <w:rFonts w:ascii="Times New Roman" w:hAnsi="Times New Roman" w:cs="Times New Roman"/>
          <w:sz w:val="24"/>
          <w:szCs w:val="24"/>
        </w:rPr>
        <w:t>Older adults</w:t>
      </w:r>
      <w:r w:rsidR="007D1F9C">
        <w:rPr>
          <w:rFonts w:ascii="Times New Roman" w:hAnsi="Times New Roman" w:cs="Times New Roman"/>
          <w:sz w:val="24"/>
          <w:szCs w:val="24"/>
        </w:rPr>
        <w:t xml:space="preserve"> </w:t>
      </w:r>
      <w:r w:rsidR="00F14D21">
        <w:rPr>
          <w:rFonts w:ascii="Times New Roman" w:hAnsi="Times New Roman" w:cs="Times New Roman"/>
          <w:sz w:val="24"/>
          <w:szCs w:val="24"/>
        </w:rPr>
        <w:t xml:space="preserve">with close support </w:t>
      </w:r>
      <w:r w:rsidR="009F5799">
        <w:rPr>
          <w:rFonts w:ascii="Times New Roman" w:hAnsi="Times New Roman" w:cs="Times New Roman"/>
          <w:sz w:val="24"/>
          <w:szCs w:val="24"/>
        </w:rPr>
        <w:t xml:space="preserve">from family and friends </w:t>
      </w:r>
      <w:r w:rsidR="009A6C4A">
        <w:rPr>
          <w:rFonts w:ascii="Times New Roman" w:hAnsi="Times New Roman" w:cs="Times New Roman"/>
          <w:sz w:val="24"/>
          <w:szCs w:val="24"/>
        </w:rPr>
        <w:t xml:space="preserve">were </w:t>
      </w:r>
      <w:r w:rsidR="00953105">
        <w:rPr>
          <w:rFonts w:ascii="Times New Roman" w:hAnsi="Times New Roman" w:cs="Times New Roman"/>
          <w:sz w:val="24"/>
          <w:szCs w:val="24"/>
        </w:rPr>
        <w:t xml:space="preserve">encouraged to </w:t>
      </w:r>
      <w:r w:rsidR="00BA6F73">
        <w:rPr>
          <w:rFonts w:ascii="Times New Roman" w:hAnsi="Times New Roman" w:cs="Times New Roman"/>
          <w:sz w:val="24"/>
          <w:szCs w:val="24"/>
        </w:rPr>
        <w:t>participate in the programme</w:t>
      </w:r>
      <w:r w:rsidR="00D019F6">
        <w:rPr>
          <w:rFonts w:ascii="Times New Roman" w:hAnsi="Times New Roman" w:cs="Times New Roman"/>
          <w:sz w:val="24"/>
          <w:szCs w:val="24"/>
        </w:rPr>
        <w:t xml:space="preserve"> and </w:t>
      </w:r>
      <w:r w:rsidR="00DD2194">
        <w:rPr>
          <w:rFonts w:ascii="Times New Roman" w:hAnsi="Times New Roman" w:cs="Times New Roman"/>
          <w:sz w:val="24"/>
          <w:szCs w:val="24"/>
        </w:rPr>
        <w:t>had</w:t>
      </w:r>
      <w:r w:rsidR="00D019F6">
        <w:rPr>
          <w:rFonts w:ascii="Times New Roman" w:hAnsi="Times New Roman" w:cs="Times New Roman"/>
          <w:sz w:val="24"/>
          <w:szCs w:val="24"/>
        </w:rPr>
        <w:t xml:space="preserve"> extra </w:t>
      </w:r>
      <w:r w:rsidR="005D3788">
        <w:rPr>
          <w:rFonts w:ascii="Times New Roman" w:hAnsi="Times New Roman" w:cs="Times New Roman"/>
          <w:sz w:val="24"/>
          <w:szCs w:val="24"/>
        </w:rPr>
        <w:t>care</w:t>
      </w:r>
      <w:r w:rsidR="00D019F6">
        <w:rPr>
          <w:rFonts w:ascii="Times New Roman" w:hAnsi="Times New Roman" w:cs="Times New Roman"/>
          <w:sz w:val="24"/>
          <w:szCs w:val="24"/>
        </w:rPr>
        <w:t xml:space="preserve"> to exercise and </w:t>
      </w:r>
      <w:r w:rsidR="00953105">
        <w:rPr>
          <w:rFonts w:ascii="Times New Roman" w:hAnsi="Times New Roman" w:cs="Times New Roman"/>
          <w:sz w:val="24"/>
          <w:szCs w:val="24"/>
        </w:rPr>
        <w:t>eat well</w:t>
      </w:r>
      <w:r w:rsidR="00D019F6">
        <w:rPr>
          <w:rFonts w:ascii="Times New Roman" w:hAnsi="Times New Roman" w:cs="Times New Roman"/>
          <w:sz w:val="24"/>
          <w:szCs w:val="24"/>
        </w:rPr>
        <w:t>.</w:t>
      </w:r>
      <w:r w:rsidR="003E2C03">
        <w:rPr>
          <w:rFonts w:ascii="Times New Roman" w:hAnsi="Times New Roman" w:cs="Times New Roman"/>
          <w:sz w:val="24"/>
          <w:szCs w:val="24"/>
        </w:rPr>
        <w:t xml:space="preserve"> </w:t>
      </w:r>
      <w:r w:rsidR="009B1D30">
        <w:rPr>
          <w:rFonts w:ascii="Times New Roman" w:hAnsi="Times New Roman" w:cs="Times New Roman"/>
          <w:sz w:val="24"/>
          <w:szCs w:val="24"/>
        </w:rPr>
        <w:t>F</w:t>
      </w:r>
      <w:r w:rsidR="003E2C03">
        <w:rPr>
          <w:rFonts w:ascii="Times New Roman" w:hAnsi="Times New Roman" w:cs="Times New Roman"/>
          <w:sz w:val="24"/>
          <w:szCs w:val="24"/>
        </w:rPr>
        <w:t xml:space="preserve">or </w:t>
      </w:r>
      <w:r w:rsidR="00AB1336">
        <w:rPr>
          <w:rFonts w:ascii="Times New Roman" w:hAnsi="Times New Roman" w:cs="Times New Roman"/>
          <w:sz w:val="24"/>
          <w:szCs w:val="24"/>
        </w:rPr>
        <w:t>participants receiving telephone support, family input was helpful to bolster participation</w:t>
      </w:r>
      <w:r w:rsidR="00CD67CC">
        <w:rPr>
          <w:rFonts w:ascii="Times New Roman" w:hAnsi="Times New Roman" w:cs="Times New Roman"/>
          <w:sz w:val="24"/>
          <w:szCs w:val="24"/>
        </w:rPr>
        <w:t xml:space="preserve"> and provide direction with exercise</w:t>
      </w:r>
      <w:r w:rsidR="003D5D24">
        <w:rPr>
          <w:rFonts w:ascii="Times New Roman" w:hAnsi="Times New Roman" w:cs="Times New Roman"/>
          <w:sz w:val="24"/>
          <w:szCs w:val="24"/>
        </w:rPr>
        <w:t xml:space="preserve">. </w:t>
      </w:r>
      <w:r w:rsidR="00E42C0B">
        <w:rPr>
          <w:rFonts w:ascii="Times New Roman" w:hAnsi="Times New Roman" w:cs="Times New Roman"/>
          <w:sz w:val="24"/>
          <w:szCs w:val="24"/>
        </w:rPr>
        <w:t>Family</w:t>
      </w:r>
      <w:r w:rsidR="00E643F4">
        <w:rPr>
          <w:rFonts w:ascii="Times New Roman" w:hAnsi="Times New Roman" w:cs="Times New Roman"/>
          <w:sz w:val="24"/>
          <w:szCs w:val="24"/>
        </w:rPr>
        <w:t xml:space="preserve"> and friends</w:t>
      </w:r>
      <w:r w:rsidR="00E42C0B">
        <w:rPr>
          <w:rFonts w:ascii="Times New Roman" w:hAnsi="Times New Roman" w:cs="Times New Roman"/>
          <w:sz w:val="24"/>
          <w:szCs w:val="24"/>
        </w:rPr>
        <w:t xml:space="preserve"> were also important social resources to aid appropriate nutritional intake</w:t>
      </w:r>
      <w:r w:rsidR="00E643F4">
        <w:rPr>
          <w:rFonts w:ascii="Times New Roman" w:hAnsi="Times New Roman" w:cs="Times New Roman"/>
          <w:sz w:val="24"/>
          <w:szCs w:val="24"/>
        </w:rPr>
        <w:t xml:space="preserve">, helping with shopping, cooking, and general encouragement to eat when participants were struggling with </w:t>
      </w:r>
      <w:r w:rsidR="00F45451">
        <w:rPr>
          <w:rFonts w:ascii="Times New Roman" w:hAnsi="Times New Roman" w:cs="Times New Roman"/>
          <w:sz w:val="24"/>
          <w:szCs w:val="24"/>
        </w:rPr>
        <w:t>suppressed appetite</w:t>
      </w:r>
      <w:r w:rsidR="007C2E9B">
        <w:rPr>
          <w:rFonts w:ascii="Times New Roman" w:hAnsi="Times New Roman" w:cs="Times New Roman"/>
          <w:sz w:val="24"/>
          <w:szCs w:val="24"/>
        </w:rPr>
        <w:t>.</w:t>
      </w:r>
      <w:r w:rsidR="00E44F56">
        <w:rPr>
          <w:rFonts w:ascii="Times New Roman" w:hAnsi="Times New Roman" w:cs="Times New Roman"/>
          <w:sz w:val="24"/>
          <w:szCs w:val="24"/>
        </w:rPr>
        <w:t xml:space="preserve"> </w:t>
      </w:r>
    </w:p>
    <w:p w14:paraId="5316EE66" w14:textId="0E1FE28E" w:rsidR="005B5BC7" w:rsidRPr="00AA6792" w:rsidRDefault="009D70C5" w:rsidP="009805BA">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 xml:space="preserve">Main theme: </w:t>
      </w:r>
      <w:r w:rsidR="007D1F9C" w:rsidRPr="00AA6792">
        <w:rPr>
          <w:rFonts w:ascii="Times New Roman" w:hAnsi="Times New Roman" w:cs="Times New Roman"/>
          <w:i/>
          <w:iCs/>
          <w:sz w:val="24"/>
          <w:szCs w:val="24"/>
        </w:rPr>
        <w:t>Digital coaching and access swayed how support was received</w:t>
      </w:r>
    </w:p>
    <w:p w14:paraId="5F851BEB" w14:textId="220E4734" w:rsidR="00EE64F1" w:rsidRPr="00AA6792" w:rsidRDefault="007D1F9C" w:rsidP="00AD1A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Pr>
          <w:rFonts w:ascii="Times New Roman" w:hAnsi="Times New Roman" w:cs="Times New Roman"/>
          <w:sz w:val="24"/>
          <w:szCs w:val="24"/>
        </w:rPr>
        <w:t>Participants</w:t>
      </w:r>
      <w:r w:rsidR="0070396D">
        <w:rPr>
          <w:rFonts w:ascii="Times New Roman" w:hAnsi="Times New Roman" w:cs="Times New Roman"/>
          <w:sz w:val="24"/>
          <w:szCs w:val="24"/>
        </w:rPr>
        <w:t>’</w:t>
      </w:r>
      <w:r>
        <w:rPr>
          <w:rFonts w:ascii="Times New Roman" w:hAnsi="Times New Roman" w:cs="Times New Roman"/>
          <w:sz w:val="24"/>
          <w:szCs w:val="24"/>
        </w:rPr>
        <w:t xml:space="preserve"> </w:t>
      </w:r>
      <w:r w:rsidR="0082566E">
        <w:rPr>
          <w:rFonts w:ascii="Times New Roman" w:hAnsi="Times New Roman" w:cs="Times New Roman"/>
          <w:sz w:val="24"/>
          <w:szCs w:val="24"/>
        </w:rPr>
        <w:t>digital knowledge,</w:t>
      </w:r>
      <w:r w:rsidR="00340F11">
        <w:rPr>
          <w:rFonts w:ascii="Times New Roman" w:hAnsi="Times New Roman" w:cs="Times New Roman"/>
          <w:sz w:val="24"/>
          <w:szCs w:val="24"/>
        </w:rPr>
        <w:t xml:space="preserve"> </w:t>
      </w:r>
      <w:r w:rsidR="00563530">
        <w:rPr>
          <w:rFonts w:ascii="Times New Roman" w:hAnsi="Times New Roman" w:cs="Times New Roman"/>
          <w:sz w:val="24"/>
          <w:szCs w:val="24"/>
        </w:rPr>
        <w:t xml:space="preserve">availability of </w:t>
      </w:r>
      <w:r w:rsidR="00563530" w:rsidRPr="001D4B35">
        <w:rPr>
          <w:rFonts w:ascii="Times New Roman" w:hAnsi="Times New Roman" w:cs="Times New Roman"/>
          <w:sz w:val="24"/>
          <w:szCs w:val="24"/>
        </w:rPr>
        <w:t xml:space="preserve">digital support, </w:t>
      </w:r>
      <w:r w:rsidR="00340F11" w:rsidRPr="001D4B35">
        <w:rPr>
          <w:rFonts w:ascii="Times New Roman" w:hAnsi="Times New Roman" w:cs="Times New Roman"/>
          <w:sz w:val="24"/>
          <w:szCs w:val="24"/>
        </w:rPr>
        <w:t>and perceptions of safety using online technology</w:t>
      </w:r>
      <w:r w:rsidR="00563530" w:rsidRPr="001D4B35">
        <w:rPr>
          <w:rFonts w:ascii="Times New Roman" w:hAnsi="Times New Roman" w:cs="Times New Roman"/>
          <w:sz w:val="24"/>
          <w:szCs w:val="24"/>
        </w:rPr>
        <w:t>,</w:t>
      </w:r>
      <w:r w:rsidR="00691235" w:rsidRPr="001D4B35">
        <w:rPr>
          <w:rFonts w:ascii="Times New Roman" w:hAnsi="Times New Roman" w:cs="Times New Roman"/>
          <w:sz w:val="24"/>
          <w:szCs w:val="24"/>
        </w:rPr>
        <w:t xml:space="preserve"> influenced </w:t>
      </w:r>
      <w:r w:rsidR="00570AC1" w:rsidRPr="001D4B35">
        <w:rPr>
          <w:rFonts w:ascii="Times New Roman" w:hAnsi="Times New Roman" w:cs="Times New Roman"/>
          <w:sz w:val="24"/>
          <w:szCs w:val="24"/>
        </w:rPr>
        <w:t>how they wanted to receive</w:t>
      </w:r>
      <w:r w:rsidR="00691235" w:rsidRPr="001D4B35">
        <w:rPr>
          <w:rFonts w:ascii="Times New Roman" w:hAnsi="Times New Roman" w:cs="Times New Roman"/>
          <w:sz w:val="24"/>
          <w:szCs w:val="24"/>
        </w:rPr>
        <w:t xml:space="preserve"> </w:t>
      </w:r>
      <w:r w:rsidR="00570AC1" w:rsidRPr="001D4B35">
        <w:rPr>
          <w:rFonts w:ascii="Times New Roman" w:hAnsi="Times New Roman" w:cs="Times New Roman"/>
          <w:sz w:val="24"/>
          <w:szCs w:val="24"/>
        </w:rPr>
        <w:t>support</w:t>
      </w:r>
      <w:r w:rsidR="00B76BE0" w:rsidRPr="001D4B35">
        <w:rPr>
          <w:rFonts w:ascii="Times New Roman" w:hAnsi="Times New Roman" w:cs="Times New Roman"/>
          <w:sz w:val="24"/>
          <w:szCs w:val="24"/>
        </w:rPr>
        <w:t xml:space="preserve">. </w:t>
      </w:r>
      <w:r w:rsidR="008C1D70" w:rsidRPr="001D4B35">
        <w:rPr>
          <w:rFonts w:ascii="Times New Roman" w:hAnsi="Times New Roman" w:cs="Times New Roman"/>
          <w:sz w:val="24"/>
          <w:szCs w:val="24"/>
        </w:rPr>
        <w:t xml:space="preserve">Age was often perceived as a </w:t>
      </w:r>
      <w:r w:rsidR="00EC5516" w:rsidRPr="001D4B35">
        <w:rPr>
          <w:rFonts w:ascii="Times New Roman" w:hAnsi="Times New Roman" w:cs="Times New Roman"/>
          <w:sz w:val="24"/>
          <w:szCs w:val="24"/>
        </w:rPr>
        <w:t>restriction to using digital t</w:t>
      </w:r>
      <w:r w:rsidR="00EC5516" w:rsidRPr="00293371">
        <w:rPr>
          <w:rFonts w:ascii="Times New Roman" w:hAnsi="Times New Roman" w:cs="Times New Roman"/>
          <w:sz w:val="24"/>
          <w:szCs w:val="24"/>
        </w:rPr>
        <w:t>echnology</w:t>
      </w:r>
      <w:r w:rsidR="00791F64">
        <w:rPr>
          <w:rFonts w:ascii="Times New Roman" w:hAnsi="Times New Roman" w:cs="Times New Roman"/>
          <w:sz w:val="24"/>
          <w:szCs w:val="24"/>
        </w:rPr>
        <w:t xml:space="preserve"> and</w:t>
      </w:r>
      <w:r w:rsidR="00074346">
        <w:rPr>
          <w:rFonts w:ascii="Times New Roman" w:hAnsi="Times New Roman" w:cs="Times New Roman"/>
          <w:sz w:val="24"/>
          <w:szCs w:val="24"/>
        </w:rPr>
        <w:t xml:space="preserve"> participants </w:t>
      </w:r>
      <w:r w:rsidR="00936380">
        <w:rPr>
          <w:rFonts w:ascii="Times New Roman" w:hAnsi="Times New Roman" w:cs="Times New Roman"/>
          <w:sz w:val="24"/>
          <w:szCs w:val="24"/>
        </w:rPr>
        <w:t>indicated</w:t>
      </w:r>
      <w:r w:rsidR="00074346">
        <w:rPr>
          <w:rFonts w:ascii="Times New Roman" w:hAnsi="Times New Roman" w:cs="Times New Roman"/>
          <w:sz w:val="24"/>
          <w:szCs w:val="24"/>
        </w:rPr>
        <w:t xml:space="preserve"> fear of </w:t>
      </w:r>
      <w:r w:rsidR="00B82C9E">
        <w:rPr>
          <w:rFonts w:ascii="Times New Roman" w:hAnsi="Times New Roman" w:cs="Times New Roman"/>
          <w:sz w:val="24"/>
          <w:szCs w:val="24"/>
        </w:rPr>
        <w:t>artificial intelligence and scamming.</w:t>
      </w:r>
      <w:r w:rsidR="00401A31" w:rsidRPr="00293371">
        <w:rPr>
          <w:rFonts w:ascii="Times New Roman" w:hAnsi="Times New Roman" w:cs="Times New Roman"/>
          <w:sz w:val="24"/>
          <w:szCs w:val="24"/>
        </w:rPr>
        <w:t xml:space="preserve"> </w:t>
      </w:r>
      <w:r w:rsidR="004377A4">
        <w:rPr>
          <w:rFonts w:ascii="Times New Roman" w:hAnsi="Times New Roman" w:cs="Times New Roman"/>
          <w:sz w:val="24"/>
          <w:szCs w:val="24"/>
        </w:rPr>
        <w:t xml:space="preserve">Help </w:t>
      </w:r>
      <w:r w:rsidR="008C466C">
        <w:rPr>
          <w:rFonts w:ascii="Times New Roman" w:hAnsi="Times New Roman" w:cs="Times New Roman"/>
          <w:sz w:val="24"/>
          <w:szCs w:val="24"/>
        </w:rPr>
        <w:t>from family</w:t>
      </w:r>
      <w:r w:rsidR="004377A4">
        <w:rPr>
          <w:rFonts w:ascii="Times New Roman" w:hAnsi="Times New Roman" w:cs="Times New Roman"/>
          <w:sz w:val="24"/>
          <w:szCs w:val="24"/>
        </w:rPr>
        <w:t xml:space="preserve"> </w:t>
      </w:r>
      <w:r w:rsidR="00C277E2">
        <w:rPr>
          <w:rFonts w:ascii="Times New Roman" w:hAnsi="Times New Roman" w:cs="Times New Roman"/>
          <w:sz w:val="24"/>
          <w:szCs w:val="24"/>
        </w:rPr>
        <w:t>improved digital access</w:t>
      </w:r>
      <w:r w:rsidR="007B314C" w:rsidRPr="004425F7">
        <w:rPr>
          <w:rFonts w:ascii="Times New Roman" w:hAnsi="Times New Roman" w:cs="Times New Roman"/>
          <w:sz w:val="24"/>
          <w:szCs w:val="24"/>
        </w:rPr>
        <w:t xml:space="preserve">, </w:t>
      </w:r>
      <w:r w:rsidR="006B448A">
        <w:rPr>
          <w:rFonts w:ascii="Times New Roman" w:hAnsi="Times New Roman" w:cs="Times New Roman"/>
          <w:sz w:val="24"/>
          <w:szCs w:val="24"/>
        </w:rPr>
        <w:t xml:space="preserve">for example, setting up and using Zoom. </w:t>
      </w:r>
      <w:r w:rsidR="00E9664E" w:rsidRPr="00FF4FF7">
        <w:rPr>
          <w:rFonts w:ascii="Times New Roman" w:hAnsi="Times New Roman" w:cs="Times New Roman"/>
          <w:sz w:val="24"/>
          <w:szCs w:val="24"/>
        </w:rPr>
        <w:t xml:space="preserve">Most participants who opted for online sessions </w:t>
      </w:r>
      <w:r w:rsidR="001768A7">
        <w:rPr>
          <w:rFonts w:ascii="Times New Roman" w:hAnsi="Times New Roman" w:cs="Times New Roman"/>
          <w:sz w:val="24"/>
          <w:szCs w:val="24"/>
        </w:rPr>
        <w:t>were familiar with</w:t>
      </w:r>
      <w:r w:rsidR="00660C34">
        <w:rPr>
          <w:rFonts w:ascii="Times New Roman" w:hAnsi="Times New Roman" w:cs="Times New Roman"/>
          <w:sz w:val="24"/>
          <w:szCs w:val="24"/>
        </w:rPr>
        <w:t xml:space="preserve"> using</w:t>
      </w:r>
      <w:r w:rsidR="001768A7">
        <w:rPr>
          <w:rFonts w:ascii="Times New Roman" w:hAnsi="Times New Roman" w:cs="Times New Roman"/>
          <w:sz w:val="24"/>
          <w:szCs w:val="24"/>
        </w:rPr>
        <w:t xml:space="preserve"> digital platforms</w:t>
      </w:r>
      <w:r w:rsidR="0074410B">
        <w:rPr>
          <w:rFonts w:ascii="Times New Roman" w:hAnsi="Times New Roman" w:cs="Times New Roman"/>
          <w:sz w:val="24"/>
          <w:szCs w:val="24"/>
        </w:rPr>
        <w:t>, however</w:t>
      </w:r>
      <w:r w:rsidR="004425F7" w:rsidRPr="00FF4FF7">
        <w:rPr>
          <w:rFonts w:ascii="Times New Roman" w:hAnsi="Times New Roman" w:cs="Times New Roman"/>
          <w:sz w:val="24"/>
          <w:szCs w:val="24"/>
        </w:rPr>
        <w:t xml:space="preserve">, availability of </w:t>
      </w:r>
      <w:r w:rsidR="00AD5E6E" w:rsidRPr="00FF4FF7">
        <w:rPr>
          <w:rFonts w:ascii="Times New Roman" w:hAnsi="Times New Roman" w:cs="Times New Roman"/>
          <w:sz w:val="24"/>
          <w:szCs w:val="24"/>
        </w:rPr>
        <w:t xml:space="preserve">iPads and digital coaching </w:t>
      </w:r>
      <w:r w:rsidR="00FF4FF7">
        <w:rPr>
          <w:rFonts w:ascii="Times New Roman" w:hAnsi="Times New Roman" w:cs="Times New Roman"/>
          <w:sz w:val="24"/>
          <w:szCs w:val="24"/>
        </w:rPr>
        <w:t xml:space="preserve">from the </w:t>
      </w:r>
      <w:r w:rsidR="00D95154">
        <w:rPr>
          <w:rFonts w:ascii="Times New Roman" w:hAnsi="Times New Roman" w:cs="Times New Roman"/>
          <w:sz w:val="24"/>
          <w:szCs w:val="24"/>
        </w:rPr>
        <w:t>research</w:t>
      </w:r>
      <w:r w:rsidR="00FF4FF7">
        <w:rPr>
          <w:rFonts w:ascii="Times New Roman" w:hAnsi="Times New Roman" w:cs="Times New Roman"/>
          <w:sz w:val="24"/>
          <w:szCs w:val="24"/>
        </w:rPr>
        <w:t xml:space="preserve"> team </w:t>
      </w:r>
      <w:r w:rsidR="00AD5E6E" w:rsidRPr="00FF4FF7">
        <w:rPr>
          <w:rFonts w:ascii="Times New Roman" w:hAnsi="Times New Roman" w:cs="Times New Roman"/>
          <w:sz w:val="24"/>
          <w:szCs w:val="24"/>
        </w:rPr>
        <w:t xml:space="preserve">was useful for </w:t>
      </w:r>
      <w:r w:rsidR="000465B2">
        <w:rPr>
          <w:rFonts w:ascii="Times New Roman" w:hAnsi="Times New Roman" w:cs="Times New Roman"/>
          <w:sz w:val="24"/>
          <w:szCs w:val="24"/>
        </w:rPr>
        <w:t>participants with</w:t>
      </w:r>
      <w:r w:rsidR="00660C34">
        <w:rPr>
          <w:rFonts w:ascii="Times New Roman" w:hAnsi="Times New Roman" w:cs="Times New Roman"/>
          <w:sz w:val="24"/>
          <w:szCs w:val="24"/>
        </w:rPr>
        <w:t xml:space="preserve"> poor digital literacy</w:t>
      </w:r>
      <w:r w:rsidR="006D3137">
        <w:rPr>
          <w:rFonts w:ascii="Times New Roman" w:hAnsi="Times New Roman" w:cs="Times New Roman"/>
          <w:sz w:val="24"/>
          <w:szCs w:val="24"/>
        </w:rPr>
        <w:t>.</w:t>
      </w:r>
      <w:r w:rsidR="00AD5E6E" w:rsidRPr="00FF4FF7">
        <w:rPr>
          <w:rFonts w:ascii="Times New Roman" w:hAnsi="Times New Roman" w:cs="Times New Roman"/>
          <w:sz w:val="24"/>
          <w:szCs w:val="24"/>
        </w:rPr>
        <w:t xml:space="preserve"> </w:t>
      </w:r>
      <w:r w:rsidR="00D5575E">
        <w:rPr>
          <w:rFonts w:ascii="Times New Roman" w:hAnsi="Times New Roman" w:cs="Times New Roman"/>
          <w:sz w:val="24"/>
          <w:szCs w:val="24"/>
        </w:rPr>
        <w:t xml:space="preserve"> </w:t>
      </w:r>
    </w:p>
    <w:p w14:paraId="7DE23794" w14:textId="77777777" w:rsidR="00D71A22" w:rsidRPr="00AA6792" w:rsidRDefault="007D1F9C" w:rsidP="009805BA">
      <w:pPr>
        <w:spacing w:after="0" w:line="480" w:lineRule="auto"/>
        <w:rPr>
          <w:rFonts w:ascii="Times New Roman" w:hAnsi="Times New Roman" w:cs="Times New Roman"/>
          <w:i/>
          <w:iCs/>
          <w:sz w:val="24"/>
          <w:szCs w:val="24"/>
        </w:rPr>
      </w:pPr>
      <w:r w:rsidRPr="00AA6792">
        <w:rPr>
          <w:rFonts w:ascii="Times New Roman" w:hAnsi="Times New Roman" w:cs="Times New Roman"/>
          <w:i/>
          <w:iCs/>
          <w:sz w:val="24"/>
          <w:szCs w:val="24"/>
        </w:rPr>
        <w:t>Outcomes</w:t>
      </w:r>
    </w:p>
    <w:p w14:paraId="6A7B1AF4" w14:textId="461CE0FD" w:rsidR="00D71A22" w:rsidRPr="00AA6792" w:rsidRDefault="009D70C5" w:rsidP="009805BA">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 xml:space="preserve">Main theme: </w:t>
      </w:r>
      <w:r w:rsidR="007D1F9C" w:rsidRPr="00AA6792">
        <w:rPr>
          <w:rFonts w:ascii="Times New Roman" w:hAnsi="Times New Roman" w:cs="Times New Roman"/>
          <w:i/>
          <w:iCs/>
          <w:sz w:val="24"/>
          <w:szCs w:val="24"/>
        </w:rPr>
        <w:t xml:space="preserve">Intergenerational </w:t>
      </w:r>
      <w:r w:rsidR="004D465A" w:rsidRPr="00AA6792">
        <w:rPr>
          <w:rFonts w:ascii="Times New Roman" w:hAnsi="Times New Roman" w:cs="Times New Roman"/>
          <w:i/>
          <w:iCs/>
          <w:sz w:val="24"/>
          <w:szCs w:val="24"/>
        </w:rPr>
        <w:t xml:space="preserve">understanding – working with older adults helped </w:t>
      </w:r>
      <w:r w:rsidR="00037541" w:rsidRPr="00AA6792">
        <w:rPr>
          <w:rFonts w:ascii="Times New Roman" w:hAnsi="Times New Roman" w:cs="Times New Roman"/>
          <w:i/>
          <w:iCs/>
          <w:sz w:val="24"/>
          <w:szCs w:val="24"/>
        </w:rPr>
        <w:t>transform young</w:t>
      </w:r>
      <w:r w:rsidR="007D1F9C" w:rsidRPr="00AA6792">
        <w:rPr>
          <w:rFonts w:ascii="Times New Roman" w:hAnsi="Times New Roman" w:cs="Times New Roman"/>
          <w:i/>
          <w:iCs/>
          <w:sz w:val="24"/>
          <w:szCs w:val="24"/>
        </w:rPr>
        <w:t xml:space="preserve"> volunteers</w:t>
      </w:r>
      <w:r w:rsidR="004829C4" w:rsidRPr="00AA6792">
        <w:rPr>
          <w:rFonts w:ascii="Times New Roman" w:hAnsi="Times New Roman" w:cs="Times New Roman"/>
          <w:i/>
          <w:iCs/>
          <w:sz w:val="24"/>
          <w:szCs w:val="24"/>
        </w:rPr>
        <w:t>’</w:t>
      </w:r>
      <w:r w:rsidR="007D1F9C" w:rsidRPr="00AA6792">
        <w:rPr>
          <w:rFonts w:ascii="Times New Roman" w:hAnsi="Times New Roman" w:cs="Times New Roman"/>
          <w:i/>
          <w:iCs/>
          <w:sz w:val="24"/>
          <w:szCs w:val="24"/>
        </w:rPr>
        <w:t xml:space="preserve"> </w:t>
      </w:r>
      <w:r w:rsidR="00037541" w:rsidRPr="00AA6792">
        <w:rPr>
          <w:rFonts w:ascii="Times New Roman" w:hAnsi="Times New Roman" w:cs="Times New Roman"/>
          <w:i/>
          <w:iCs/>
          <w:sz w:val="24"/>
          <w:szCs w:val="24"/>
        </w:rPr>
        <w:t>perspectives</w:t>
      </w:r>
    </w:p>
    <w:p w14:paraId="0FC5FBF4" w14:textId="4E1EDE1E" w:rsidR="00D71A22" w:rsidRPr="00AA6792" w:rsidRDefault="007D1F9C" w:rsidP="009805BA">
      <w:pPr>
        <w:spacing w:after="0" w:line="480" w:lineRule="auto"/>
        <w:rPr>
          <w:rFonts w:ascii="Times New Roman" w:hAnsi="Times New Roman" w:cs="Times New Roman"/>
          <w:sz w:val="24"/>
          <w:szCs w:val="24"/>
        </w:rPr>
      </w:pPr>
      <w:r>
        <w:rPr>
          <w:rFonts w:ascii="Times New Roman" w:hAnsi="Times New Roman" w:cs="Times New Roman"/>
          <w:sz w:val="24"/>
          <w:szCs w:val="24"/>
        </w:rPr>
        <w:t>Inexperienced v</w:t>
      </w:r>
      <w:r w:rsidR="00F53C28">
        <w:rPr>
          <w:rFonts w:ascii="Times New Roman" w:hAnsi="Times New Roman" w:cs="Times New Roman"/>
          <w:sz w:val="24"/>
          <w:szCs w:val="24"/>
        </w:rPr>
        <w:t>olunteer</w:t>
      </w:r>
      <w:r w:rsidR="00E15BE1">
        <w:rPr>
          <w:rFonts w:ascii="Times New Roman" w:hAnsi="Times New Roman" w:cs="Times New Roman"/>
          <w:sz w:val="24"/>
          <w:szCs w:val="24"/>
        </w:rPr>
        <w:t xml:space="preserve">s </w:t>
      </w:r>
      <w:r w:rsidR="00B87747">
        <w:rPr>
          <w:rFonts w:ascii="Times New Roman" w:hAnsi="Times New Roman" w:cs="Times New Roman"/>
          <w:sz w:val="24"/>
          <w:szCs w:val="24"/>
        </w:rPr>
        <w:t xml:space="preserve">were positively pushed outside their comfort zones, </w:t>
      </w:r>
      <w:r w:rsidR="00E33FEC">
        <w:rPr>
          <w:rFonts w:ascii="Times New Roman" w:hAnsi="Times New Roman" w:cs="Times New Roman"/>
          <w:sz w:val="24"/>
          <w:szCs w:val="24"/>
        </w:rPr>
        <w:t>opening</w:t>
      </w:r>
      <w:r w:rsidR="00BA3182">
        <w:rPr>
          <w:rFonts w:ascii="Times New Roman" w:hAnsi="Times New Roman" w:cs="Times New Roman"/>
          <w:sz w:val="24"/>
          <w:szCs w:val="24"/>
        </w:rPr>
        <w:t xml:space="preserve"> to older adults</w:t>
      </w:r>
      <w:r w:rsidR="00B87747">
        <w:rPr>
          <w:rFonts w:ascii="Times New Roman" w:hAnsi="Times New Roman" w:cs="Times New Roman"/>
          <w:sz w:val="24"/>
          <w:szCs w:val="24"/>
        </w:rPr>
        <w:t>’</w:t>
      </w:r>
      <w:r w:rsidR="00BA3182">
        <w:rPr>
          <w:rFonts w:ascii="Times New Roman" w:hAnsi="Times New Roman" w:cs="Times New Roman"/>
          <w:sz w:val="24"/>
          <w:szCs w:val="24"/>
        </w:rPr>
        <w:t xml:space="preserve"> difficult illness stories</w:t>
      </w:r>
      <w:r w:rsidR="002C6893">
        <w:rPr>
          <w:rFonts w:ascii="Times New Roman" w:hAnsi="Times New Roman" w:cs="Times New Roman"/>
          <w:sz w:val="24"/>
          <w:szCs w:val="24"/>
        </w:rPr>
        <w:t xml:space="preserve">, </w:t>
      </w:r>
      <w:r w:rsidR="006F3341">
        <w:rPr>
          <w:rFonts w:ascii="Times New Roman" w:hAnsi="Times New Roman" w:cs="Times New Roman"/>
          <w:sz w:val="24"/>
          <w:szCs w:val="24"/>
        </w:rPr>
        <w:t>which improved their understanding of</w:t>
      </w:r>
      <w:r w:rsidR="000A018C">
        <w:rPr>
          <w:rFonts w:ascii="Times New Roman" w:hAnsi="Times New Roman" w:cs="Times New Roman"/>
          <w:sz w:val="24"/>
          <w:szCs w:val="24"/>
        </w:rPr>
        <w:t xml:space="preserve"> </w:t>
      </w:r>
      <w:r w:rsidR="00382B61">
        <w:rPr>
          <w:rFonts w:ascii="Times New Roman" w:hAnsi="Times New Roman" w:cs="Times New Roman"/>
          <w:sz w:val="24"/>
          <w:szCs w:val="24"/>
        </w:rPr>
        <w:t>participants</w:t>
      </w:r>
      <w:r w:rsidR="000A018C">
        <w:rPr>
          <w:rFonts w:ascii="Times New Roman" w:hAnsi="Times New Roman" w:cs="Times New Roman"/>
          <w:sz w:val="24"/>
          <w:szCs w:val="24"/>
        </w:rPr>
        <w:t>’</w:t>
      </w:r>
      <w:r w:rsidR="006F3341">
        <w:rPr>
          <w:rFonts w:ascii="Times New Roman" w:hAnsi="Times New Roman" w:cs="Times New Roman"/>
          <w:sz w:val="24"/>
          <w:szCs w:val="24"/>
        </w:rPr>
        <w:t xml:space="preserve"> </w:t>
      </w:r>
      <w:r w:rsidR="00E32ACD">
        <w:rPr>
          <w:rFonts w:ascii="Times New Roman" w:hAnsi="Times New Roman" w:cs="Times New Roman"/>
          <w:sz w:val="24"/>
          <w:szCs w:val="24"/>
        </w:rPr>
        <w:t>everyday</w:t>
      </w:r>
      <w:r w:rsidR="006F3341">
        <w:rPr>
          <w:rFonts w:ascii="Times New Roman" w:hAnsi="Times New Roman" w:cs="Times New Roman"/>
          <w:sz w:val="24"/>
          <w:szCs w:val="24"/>
        </w:rPr>
        <w:t xml:space="preserve"> struggles</w:t>
      </w:r>
      <w:r w:rsidR="00492B20">
        <w:rPr>
          <w:rFonts w:ascii="Times New Roman" w:hAnsi="Times New Roman" w:cs="Times New Roman"/>
          <w:sz w:val="24"/>
          <w:szCs w:val="24"/>
        </w:rPr>
        <w:t>, and gave them a s</w:t>
      </w:r>
      <w:r w:rsidR="00B87747">
        <w:rPr>
          <w:rFonts w:ascii="Times New Roman" w:hAnsi="Times New Roman" w:cs="Times New Roman"/>
          <w:sz w:val="24"/>
          <w:szCs w:val="24"/>
        </w:rPr>
        <w:t>e</w:t>
      </w:r>
      <w:r w:rsidR="00492B20">
        <w:rPr>
          <w:rFonts w:ascii="Times New Roman" w:hAnsi="Times New Roman" w:cs="Times New Roman"/>
          <w:sz w:val="24"/>
          <w:szCs w:val="24"/>
        </w:rPr>
        <w:t>nse of reward through</w:t>
      </w:r>
      <w:r w:rsidR="00FE7477">
        <w:rPr>
          <w:rFonts w:ascii="Times New Roman" w:hAnsi="Times New Roman" w:cs="Times New Roman"/>
          <w:sz w:val="24"/>
          <w:szCs w:val="24"/>
        </w:rPr>
        <w:t xml:space="preserve"> helping others</w:t>
      </w:r>
      <w:r w:rsidR="00492B20">
        <w:rPr>
          <w:rFonts w:ascii="Times New Roman" w:hAnsi="Times New Roman" w:cs="Times New Roman"/>
          <w:sz w:val="24"/>
          <w:szCs w:val="24"/>
        </w:rPr>
        <w:t xml:space="preserve">. </w:t>
      </w:r>
      <w:r w:rsidR="0052080D">
        <w:rPr>
          <w:rFonts w:ascii="Times New Roman" w:hAnsi="Times New Roman" w:cs="Times New Roman"/>
          <w:sz w:val="24"/>
          <w:szCs w:val="24"/>
        </w:rPr>
        <w:t xml:space="preserve">For example, </w:t>
      </w:r>
      <w:r w:rsidR="00230A7A">
        <w:rPr>
          <w:rFonts w:ascii="Times New Roman" w:hAnsi="Times New Roman" w:cs="Times New Roman"/>
          <w:sz w:val="24"/>
          <w:szCs w:val="24"/>
        </w:rPr>
        <w:lastRenderedPageBreak/>
        <w:t>v</w:t>
      </w:r>
      <w:r w:rsidR="008E7BC3">
        <w:rPr>
          <w:rFonts w:ascii="Times New Roman" w:hAnsi="Times New Roman" w:cs="Times New Roman"/>
          <w:sz w:val="24"/>
          <w:szCs w:val="24"/>
        </w:rPr>
        <w:t>olunteers</w:t>
      </w:r>
      <w:r w:rsidR="0010157B" w:rsidRPr="0031611D">
        <w:rPr>
          <w:rFonts w:ascii="Times New Roman" w:hAnsi="Times New Roman" w:cs="Times New Roman"/>
          <w:sz w:val="24"/>
          <w:szCs w:val="24"/>
        </w:rPr>
        <w:t xml:space="preserve"> </w:t>
      </w:r>
      <w:r w:rsidR="00C31220" w:rsidRPr="0031611D">
        <w:rPr>
          <w:rFonts w:ascii="Times New Roman" w:hAnsi="Times New Roman" w:cs="Times New Roman"/>
          <w:sz w:val="24"/>
          <w:szCs w:val="24"/>
        </w:rPr>
        <w:t xml:space="preserve">helped </w:t>
      </w:r>
      <w:r w:rsidR="00087CCB">
        <w:rPr>
          <w:rFonts w:ascii="Times New Roman" w:hAnsi="Times New Roman" w:cs="Times New Roman"/>
          <w:sz w:val="24"/>
          <w:szCs w:val="24"/>
        </w:rPr>
        <w:t>older adults</w:t>
      </w:r>
      <w:r w:rsidR="00C31220" w:rsidRPr="0031611D">
        <w:rPr>
          <w:rFonts w:ascii="Times New Roman" w:hAnsi="Times New Roman" w:cs="Times New Roman"/>
          <w:sz w:val="24"/>
          <w:szCs w:val="24"/>
        </w:rPr>
        <w:t xml:space="preserve"> to </w:t>
      </w:r>
      <w:r w:rsidR="0010157B" w:rsidRPr="0031611D">
        <w:rPr>
          <w:rFonts w:ascii="Times New Roman" w:hAnsi="Times New Roman" w:cs="Times New Roman"/>
          <w:sz w:val="24"/>
          <w:szCs w:val="24"/>
        </w:rPr>
        <w:t>re</w:t>
      </w:r>
      <w:r w:rsidR="00F771FB" w:rsidRPr="0031611D">
        <w:rPr>
          <w:rFonts w:ascii="Times New Roman" w:hAnsi="Times New Roman" w:cs="Times New Roman"/>
          <w:sz w:val="24"/>
          <w:szCs w:val="24"/>
        </w:rPr>
        <w:t>appraise</w:t>
      </w:r>
      <w:r w:rsidR="00087CCB">
        <w:rPr>
          <w:rFonts w:ascii="Times New Roman" w:hAnsi="Times New Roman" w:cs="Times New Roman"/>
          <w:sz w:val="24"/>
          <w:szCs w:val="24"/>
        </w:rPr>
        <w:t xml:space="preserve"> </w:t>
      </w:r>
      <w:r w:rsidR="0010157B" w:rsidRPr="0031611D">
        <w:rPr>
          <w:rFonts w:ascii="Times New Roman" w:hAnsi="Times New Roman" w:cs="Times New Roman"/>
          <w:sz w:val="24"/>
          <w:szCs w:val="24"/>
        </w:rPr>
        <w:t>negative ageing stereotypes of decline</w:t>
      </w:r>
      <w:r w:rsidR="00235B16">
        <w:rPr>
          <w:rFonts w:ascii="Times New Roman" w:hAnsi="Times New Roman" w:cs="Times New Roman"/>
          <w:sz w:val="24"/>
          <w:szCs w:val="24"/>
        </w:rPr>
        <w:t>.</w:t>
      </w:r>
      <w:r w:rsidR="00F771FB" w:rsidRPr="0031611D">
        <w:rPr>
          <w:rFonts w:ascii="Times New Roman" w:hAnsi="Times New Roman" w:cs="Times New Roman"/>
          <w:sz w:val="24"/>
          <w:szCs w:val="24"/>
        </w:rPr>
        <w:t xml:space="preserve"> </w:t>
      </w:r>
      <w:r w:rsidR="00335CA7" w:rsidRPr="00323090">
        <w:rPr>
          <w:rFonts w:ascii="Times New Roman" w:hAnsi="Times New Roman" w:cs="Times New Roman"/>
          <w:sz w:val="24"/>
          <w:szCs w:val="24"/>
        </w:rPr>
        <w:t>Volunteers enjoyed learning</w:t>
      </w:r>
      <w:r w:rsidR="002C6893" w:rsidRPr="00323090">
        <w:rPr>
          <w:rFonts w:ascii="Times New Roman" w:hAnsi="Times New Roman" w:cs="Times New Roman"/>
          <w:sz w:val="24"/>
          <w:szCs w:val="24"/>
        </w:rPr>
        <w:t xml:space="preserve"> new skills</w:t>
      </w:r>
      <w:r w:rsidR="002C7538" w:rsidRPr="00323090">
        <w:rPr>
          <w:rFonts w:ascii="Times New Roman" w:hAnsi="Times New Roman" w:cs="Times New Roman"/>
          <w:sz w:val="24"/>
          <w:szCs w:val="24"/>
        </w:rPr>
        <w:t xml:space="preserve">, </w:t>
      </w:r>
      <w:r w:rsidR="00335CA7" w:rsidRPr="00323090">
        <w:rPr>
          <w:rFonts w:ascii="Times New Roman" w:hAnsi="Times New Roman" w:cs="Times New Roman"/>
          <w:sz w:val="24"/>
          <w:szCs w:val="24"/>
        </w:rPr>
        <w:t xml:space="preserve">and </w:t>
      </w:r>
      <w:r w:rsidR="002C7538" w:rsidRPr="00323090">
        <w:rPr>
          <w:rFonts w:ascii="Times New Roman" w:hAnsi="Times New Roman" w:cs="Times New Roman"/>
          <w:sz w:val="24"/>
          <w:szCs w:val="24"/>
        </w:rPr>
        <w:t xml:space="preserve">they </w:t>
      </w:r>
      <w:r w:rsidR="00335CA7" w:rsidRPr="00323090">
        <w:rPr>
          <w:rFonts w:ascii="Times New Roman" w:hAnsi="Times New Roman" w:cs="Times New Roman"/>
          <w:sz w:val="24"/>
          <w:szCs w:val="24"/>
        </w:rPr>
        <w:t>flourished w</w:t>
      </w:r>
      <w:r w:rsidR="00335CA7">
        <w:rPr>
          <w:rFonts w:ascii="Times New Roman" w:hAnsi="Times New Roman" w:cs="Times New Roman"/>
          <w:sz w:val="24"/>
          <w:szCs w:val="24"/>
        </w:rPr>
        <w:t xml:space="preserve">ith </w:t>
      </w:r>
      <w:r w:rsidR="00E15BE1">
        <w:rPr>
          <w:rFonts w:ascii="Times New Roman" w:hAnsi="Times New Roman" w:cs="Times New Roman"/>
          <w:sz w:val="24"/>
          <w:szCs w:val="24"/>
        </w:rPr>
        <w:t xml:space="preserve">the responsibility </w:t>
      </w:r>
      <w:r w:rsidR="002C7538">
        <w:rPr>
          <w:rFonts w:ascii="Times New Roman" w:hAnsi="Times New Roman" w:cs="Times New Roman"/>
          <w:sz w:val="24"/>
          <w:szCs w:val="24"/>
        </w:rPr>
        <w:t xml:space="preserve">of </w:t>
      </w:r>
      <w:r w:rsidR="00E15BE1">
        <w:rPr>
          <w:rFonts w:ascii="Times New Roman" w:hAnsi="Times New Roman" w:cs="Times New Roman"/>
          <w:sz w:val="24"/>
          <w:szCs w:val="24"/>
        </w:rPr>
        <w:t>leading support sessions</w:t>
      </w:r>
      <w:r w:rsidR="005D6A91">
        <w:rPr>
          <w:rFonts w:ascii="Times New Roman" w:hAnsi="Times New Roman" w:cs="Times New Roman"/>
          <w:sz w:val="24"/>
          <w:szCs w:val="24"/>
        </w:rPr>
        <w:t xml:space="preserve">, </w:t>
      </w:r>
      <w:r w:rsidR="002C7538">
        <w:rPr>
          <w:rFonts w:ascii="Times New Roman" w:hAnsi="Times New Roman" w:cs="Times New Roman"/>
          <w:sz w:val="24"/>
          <w:szCs w:val="24"/>
        </w:rPr>
        <w:t xml:space="preserve">enhancing their confidence to </w:t>
      </w:r>
      <w:r w:rsidR="00B742B9">
        <w:rPr>
          <w:rFonts w:ascii="Times New Roman" w:hAnsi="Times New Roman" w:cs="Times New Roman"/>
          <w:sz w:val="24"/>
          <w:szCs w:val="24"/>
        </w:rPr>
        <w:t xml:space="preserve">communicate </w:t>
      </w:r>
      <w:r w:rsidR="002C7538">
        <w:rPr>
          <w:rFonts w:ascii="Times New Roman" w:hAnsi="Times New Roman" w:cs="Times New Roman"/>
          <w:sz w:val="24"/>
          <w:szCs w:val="24"/>
        </w:rPr>
        <w:t>and support o</w:t>
      </w:r>
      <w:r w:rsidR="00B742B9">
        <w:rPr>
          <w:rFonts w:ascii="Times New Roman" w:hAnsi="Times New Roman" w:cs="Times New Roman"/>
          <w:sz w:val="24"/>
          <w:szCs w:val="24"/>
        </w:rPr>
        <w:t>lder peoples’ health</w:t>
      </w:r>
      <w:r w:rsidR="00E32ACD">
        <w:rPr>
          <w:rFonts w:ascii="Times New Roman" w:hAnsi="Times New Roman" w:cs="Times New Roman"/>
          <w:sz w:val="24"/>
          <w:szCs w:val="24"/>
        </w:rPr>
        <w:t xml:space="preserve">, </w:t>
      </w:r>
      <w:r w:rsidR="005D6A91">
        <w:rPr>
          <w:rFonts w:ascii="Times New Roman" w:hAnsi="Times New Roman" w:cs="Times New Roman"/>
          <w:sz w:val="24"/>
          <w:szCs w:val="24"/>
        </w:rPr>
        <w:t>which has inspired future careers.</w:t>
      </w:r>
      <w:r w:rsidR="00164F29">
        <w:rPr>
          <w:rFonts w:ascii="Times New Roman" w:hAnsi="Times New Roman" w:cs="Times New Roman"/>
          <w:sz w:val="24"/>
          <w:szCs w:val="24"/>
        </w:rPr>
        <w:t xml:space="preserve"> </w:t>
      </w:r>
    </w:p>
    <w:p w14:paraId="395F760A" w14:textId="25E2D042" w:rsidR="00D71A22" w:rsidRPr="00AA6792" w:rsidRDefault="009D70C5" w:rsidP="009805BA">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 xml:space="preserve">Main theme: </w:t>
      </w:r>
      <w:r w:rsidR="007D1F9C" w:rsidRPr="00AA6792">
        <w:rPr>
          <w:rFonts w:ascii="Times New Roman" w:hAnsi="Times New Roman" w:cs="Times New Roman"/>
          <w:i/>
          <w:iCs/>
          <w:sz w:val="24"/>
          <w:szCs w:val="24"/>
        </w:rPr>
        <w:t>Presence of beneficial change influenced long-term activity</w:t>
      </w:r>
    </w:p>
    <w:p w14:paraId="1CA8C1C7" w14:textId="547C6D77" w:rsidR="00704378" w:rsidRPr="00704378" w:rsidRDefault="007D1F9C" w:rsidP="00AA679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articipants who reported </w:t>
      </w:r>
      <w:r w:rsidR="00A931F6">
        <w:rPr>
          <w:rFonts w:ascii="Times New Roman" w:hAnsi="Times New Roman" w:cs="Times New Roman"/>
          <w:sz w:val="24"/>
          <w:szCs w:val="24"/>
        </w:rPr>
        <w:t>beneficial changes from exercising on the programme</w:t>
      </w:r>
      <w:r w:rsidR="005478ED">
        <w:rPr>
          <w:rFonts w:ascii="Times New Roman" w:hAnsi="Times New Roman" w:cs="Times New Roman"/>
          <w:sz w:val="24"/>
          <w:szCs w:val="24"/>
        </w:rPr>
        <w:t xml:space="preserve">, such as enhanced physical </w:t>
      </w:r>
      <w:r w:rsidR="0015246A">
        <w:rPr>
          <w:rFonts w:ascii="Times New Roman" w:hAnsi="Times New Roman" w:cs="Times New Roman"/>
          <w:sz w:val="24"/>
          <w:szCs w:val="24"/>
        </w:rPr>
        <w:t xml:space="preserve">health and </w:t>
      </w:r>
      <w:r w:rsidR="005478ED">
        <w:rPr>
          <w:rFonts w:ascii="Times New Roman" w:hAnsi="Times New Roman" w:cs="Times New Roman"/>
          <w:sz w:val="24"/>
          <w:szCs w:val="24"/>
        </w:rPr>
        <w:t>functioning</w:t>
      </w:r>
      <w:r w:rsidR="00256219">
        <w:rPr>
          <w:rFonts w:ascii="Times New Roman" w:hAnsi="Times New Roman" w:cs="Times New Roman"/>
          <w:sz w:val="24"/>
          <w:szCs w:val="24"/>
        </w:rPr>
        <w:t xml:space="preserve"> (</w:t>
      </w:r>
      <w:r w:rsidR="00B4714C">
        <w:rPr>
          <w:rFonts w:ascii="Times New Roman" w:hAnsi="Times New Roman" w:cs="Times New Roman"/>
          <w:sz w:val="24"/>
          <w:szCs w:val="24"/>
        </w:rPr>
        <w:t xml:space="preserve">e.g., improved </w:t>
      </w:r>
      <w:r w:rsidR="002B1BF1">
        <w:rPr>
          <w:rFonts w:ascii="Times New Roman" w:hAnsi="Times New Roman" w:cs="Times New Roman"/>
          <w:sz w:val="24"/>
          <w:szCs w:val="24"/>
        </w:rPr>
        <w:t>strength</w:t>
      </w:r>
      <w:r w:rsidR="0028657C">
        <w:rPr>
          <w:rFonts w:ascii="Times New Roman" w:hAnsi="Times New Roman" w:cs="Times New Roman"/>
          <w:sz w:val="24"/>
          <w:szCs w:val="24"/>
        </w:rPr>
        <w:t xml:space="preserve"> and</w:t>
      </w:r>
      <w:r w:rsidR="0015246A">
        <w:rPr>
          <w:rFonts w:ascii="Times New Roman" w:hAnsi="Times New Roman" w:cs="Times New Roman"/>
          <w:sz w:val="24"/>
          <w:szCs w:val="24"/>
        </w:rPr>
        <w:t xml:space="preserve"> reduced joint stiffness)</w:t>
      </w:r>
      <w:r w:rsidR="00422464">
        <w:rPr>
          <w:rFonts w:ascii="Times New Roman" w:hAnsi="Times New Roman" w:cs="Times New Roman"/>
          <w:sz w:val="24"/>
          <w:szCs w:val="24"/>
        </w:rPr>
        <w:t xml:space="preserve"> were motivated to continue exercising </w:t>
      </w:r>
      <w:r w:rsidR="003F7EA1">
        <w:rPr>
          <w:rFonts w:ascii="Times New Roman" w:hAnsi="Times New Roman" w:cs="Times New Roman"/>
          <w:sz w:val="24"/>
          <w:szCs w:val="24"/>
        </w:rPr>
        <w:t>post-intervention and had built</w:t>
      </w:r>
      <w:r w:rsidR="00632FA0">
        <w:rPr>
          <w:rFonts w:ascii="Times New Roman" w:hAnsi="Times New Roman" w:cs="Times New Roman"/>
          <w:sz w:val="24"/>
          <w:szCs w:val="24"/>
        </w:rPr>
        <w:t xml:space="preserve"> </w:t>
      </w:r>
      <w:r w:rsidR="00D95B56">
        <w:rPr>
          <w:rFonts w:ascii="Times New Roman" w:hAnsi="Times New Roman" w:cs="Times New Roman"/>
          <w:sz w:val="24"/>
          <w:szCs w:val="24"/>
        </w:rPr>
        <w:t xml:space="preserve">their </w:t>
      </w:r>
      <w:r w:rsidR="00632FA0">
        <w:rPr>
          <w:rFonts w:ascii="Times New Roman" w:hAnsi="Times New Roman" w:cs="Times New Roman"/>
          <w:sz w:val="24"/>
          <w:szCs w:val="24"/>
        </w:rPr>
        <w:t xml:space="preserve">exercise knowledge </w:t>
      </w:r>
      <w:r w:rsidR="00D95B56">
        <w:rPr>
          <w:rFonts w:ascii="Times New Roman" w:hAnsi="Times New Roman" w:cs="Times New Roman"/>
          <w:sz w:val="24"/>
          <w:szCs w:val="24"/>
        </w:rPr>
        <w:t xml:space="preserve">through </w:t>
      </w:r>
      <w:r w:rsidR="00252DD1">
        <w:rPr>
          <w:rFonts w:ascii="Times New Roman" w:hAnsi="Times New Roman" w:cs="Times New Roman"/>
          <w:sz w:val="24"/>
          <w:szCs w:val="24"/>
        </w:rPr>
        <w:t>the intervention</w:t>
      </w:r>
      <w:r w:rsidR="00D95B56">
        <w:rPr>
          <w:rFonts w:ascii="Times New Roman" w:hAnsi="Times New Roman" w:cs="Times New Roman"/>
          <w:sz w:val="24"/>
          <w:szCs w:val="24"/>
        </w:rPr>
        <w:t xml:space="preserve"> </w:t>
      </w:r>
      <w:r w:rsidR="00632FA0">
        <w:rPr>
          <w:rFonts w:ascii="Times New Roman" w:hAnsi="Times New Roman" w:cs="Times New Roman"/>
          <w:sz w:val="24"/>
          <w:szCs w:val="24"/>
        </w:rPr>
        <w:t xml:space="preserve">to </w:t>
      </w:r>
      <w:r w:rsidR="006958C4">
        <w:rPr>
          <w:rFonts w:ascii="Times New Roman" w:hAnsi="Times New Roman" w:cs="Times New Roman"/>
          <w:sz w:val="24"/>
          <w:szCs w:val="24"/>
        </w:rPr>
        <w:t xml:space="preserve">facilitate </w:t>
      </w:r>
      <w:r w:rsidR="00D95B56">
        <w:rPr>
          <w:rFonts w:ascii="Times New Roman" w:hAnsi="Times New Roman" w:cs="Times New Roman"/>
          <w:sz w:val="24"/>
          <w:szCs w:val="24"/>
        </w:rPr>
        <w:t xml:space="preserve">an </w:t>
      </w:r>
      <w:r w:rsidR="006958C4">
        <w:rPr>
          <w:rFonts w:ascii="Times New Roman" w:hAnsi="Times New Roman" w:cs="Times New Roman"/>
          <w:sz w:val="24"/>
          <w:szCs w:val="24"/>
        </w:rPr>
        <w:t>independent exercise routine</w:t>
      </w:r>
      <w:r w:rsidR="00D95B56">
        <w:rPr>
          <w:rFonts w:ascii="Times New Roman" w:hAnsi="Times New Roman" w:cs="Times New Roman"/>
          <w:sz w:val="24"/>
          <w:szCs w:val="24"/>
        </w:rPr>
        <w:t xml:space="preserve">. </w:t>
      </w:r>
      <w:r w:rsidR="00D95B56" w:rsidRPr="003D337C">
        <w:rPr>
          <w:rFonts w:ascii="Times New Roman" w:hAnsi="Times New Roman" w:cs="Times New Roman"/>
          <w:sz w:val="24"/>
          <w:szCs w:val="24"/>
        </w:rPr>
        <w:t xml:space="preserve">Comparatively, </w:t>
      </w:r>
      <w:r w:rsidR="00635852">
        <w:rPr>
          <w:rFonts w:ascii="Times New Roman" w:hAnsi="Times New Roman" w:cs="Times New Roman"/>
          <w:sz w:val="24"/>
          <w:szCs w:val="24"/>
        </w:rPr>
        <w:t xml:space="preserve">participants who were </w:t>
      </w:r>
      <w:r w:rsidR="00904349">
        <w:rPr>
          <w:rFonts w:ascii="Times New Roman" w:hAnsi="Times New Roman" w:cs="Times New Roman"/>
          <w:sz w:val="24"/>
          <w:szCs w:val="24"/>
        </w:rPr>
        <w:t>further along the frailty trajectory</w:t>
      </w:r>
      <w:r w:rsidR="002205C0">
        <w:rPr>
          <w:rFonts w:ascii="Times New Roman" w:hAnsi="Times New Roman" w:cs="Times New Roman"/>
          <w:sz w:val="24"/>
          <w:szCs w:val="24"/>
        </w:rPr>
        <w:t xml:space="preserve"> generally did not observe any </w:t>
      </w:r>
      <w:r w:rsidR="00314E65">
        <w:rPr>
          <w:rFonts w:ascii="Times New Roman" w:hAnsi="Times New Roman" w:cs="Times New Roman"/>
          <w:sz w:val="24"/>
          <w:szCs w:val="24"/>
        </w:rPr>
        <w:t xml:space="preserve">beneficial changes, which was </w:t>
      </w:r>
      <w:r w:rsidR="006C50AD">
        <w:rPr>
          <w:rFonts w:ascii="Times New Roman" w:hAnsi="Times New Roman" w:cs="Times New Roman"/>
          <w:sz w:val="24"/>
          <w:szCs w:val="24"/>
        </w:rPr>
        <w:t>disappointing</w:t>
      </w:r>
      <w:r w:rsidR="00314E65">
        <w:rPr>
          <w:rFonts w:ascii="Times New Roman" w:hAnsi="Times New Roman" w:cs="Times New Roman"/>
          <w:sz w:val="24"/>
          <w:szCs w:val="24"/>
        </w:rPr>
        <w:t xml:space="preserve"> </w:t>
      </w:r>
      <w:r w:rsidR="00670525">
        <w:rPr>
          <w:rFonts w:ascii="Times New Roman" w:hAnsi="Times New Roman" w:cs="Times New Roman"/>
          <w:sz w:val="24"/>
          <w:szCs w:val="24"/>
        </w:rPr>
        <w:t xml:space="preserve">for individuals desperate to </w:t>
      </w:r>
      <w:r w:rsidR="008D51F4">
        <w:rPr>
          <w:rFonts w:ascii="Times New Roman" w:hAnsi="Times New Roman" w:cs="Times New Roman"/>
          <w:sz w:val="24"/>
          <w:szCs w:val="24"/>
        </w:rPr>
        <w:t xml:space="preserve">return to </w:t>
      </w:r>
      <w:r w:rsidR="00827F3F">
        <w:rPr>
          <w:rFonts w:ascii="Times New Roman" w:hAnsi="Times New Roman" w:cs="Times New Roman"/>
          <w:sz w:val="24"/>
          <w:szCs w:val="24"/>
        </w:rPr>
        <w:t>cherished</w:t>
      </w:r>
      <w:r w:rsidR="008D51F4">
        <w:rPr>
          <w:rFonts w:ascii="Times New Roman" w:hAnsi="Times New Roman" w:cs="Times New Roman"/>
          <w:sz w:val="24"/>
          <w:szCs w:val="24"/>
        </w:rPr>
        <w:t xml:space="preserve"> activities</w:t>
      </w:r>
      <w:r w:rsidR="00B22C4F">
        <w:rPr>
          <w:rFonts w:ascii="Times New Roman" w:hAnsi="Times New Roman" w:cs="Times New Roman"/>
          <w:sz w:val="24"/>
          <w:szCs w:val="24"/>
        </w:rPr>
        <w:t xml:space="preserve"> and made them question the point of exercising</w:t>
      </w:r>
      <w:r w:rsidR="00F41F46">
        <w:rPr>
          <w:rFonts w:ascii="Times New Roman" w:hAnsi="Times New Roman" w:cs="Times New Roman"/>
          <w:sz w:val="24"/>
          <w:szCs w:val="24"/>
        </w:rPr>
        <w:t xml:space="preserve">. </w:t>
      </w:r>
    </w:p>
    <w:p w14:paraId="1FDF372B" w14:textId="1F808761" w:rsidR="00D71A22" w:rsidRPr="00AA6792" w:rsidRDefault="009D70C5" w:rsidP="009805BA">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 xml:space="preserve">Main theme: </w:t>
      </w:r>
      <w:r w:rsidR="007D1F9C" w:rsidRPr="00AA6792">
        <w:rPr>
          <w:rFonts w:ascii="Times New Roman" w:hAnsi="Times New Roman" w:cs="Times New Roman"/>
          <w:i/>
          <w:iCs/>
          <w:sz w:val="24"/>
          <w:szCs w:val="24"/>
        </w:rPr>
        <w:t>‘I’ve got a bit more meat on my bones’ – improved weight and appetite</w:t>
      </w:r>
    </w:p>
    <w:p w14:paraId="2B39A274" w14:textId="48752610" w:rsidR="00EA75FF" w:rsidRDefault="007D1F9C" w:rsidP="009805BA">
      <w:pPr>
        <w:spacing w:after="0" w:line="480" w:lineRule="auto"/>
        <w:rPr>
          <w:rFonts w:ascii="Times New Roman" w:hAnsi="Times New Roman" w:cs="Times New Roman"/>
          <w:sz w:val="24"/>
          <w:szCs w:val="24"/>
        </w:rPr>
      </w:pPr>
      <w:r w:rsidRPr="00C4504A">
        <w:rPr>
          <w:rFonts w:ascii="Times New Roman" w:hAnsi="Times New Roman" w:cs="Times New Roman"/>
          <w:sz w:val="24"/>
          <w:szCs w:val="24"/>
        </w:rPr>
        <w:t xml:space="preserve">For </w:t>
      </w:r>
      <w:r w:rsidR="005F2C6A">
        <w:rPr>
          <w:rFonts w:ascii="Times New Roman" w:hAnsi="Times New Roman" w:cs="Times New Roman"/>
          <w:sz w:val="24"/>
          <w:szCs w:val="24"/>
        </w:rPr>
        <w:t>participant</w:t>
      </w:r>
      <w:r w:rsidRPr="00C4504A">
        <w:rPr>
          <w:rFonts w:ascii="Times New Roman" w:hAnsi="Times New Roman" w:cs="Times New Roman"/>
          <w:sz w:val="24"/>
          <w:szCs w:val="24"/>
        </w:rPr>
        <w:t>s w</w:t>
      </w:r>
      <w:r w:rsidR="007725C1" w:rsidRPr="00C4504A">
        <w:rPr>
          <w:rFonts w:ascii="Times New Roman" w:hAnsi="Times New Roman" w:cs="Times New Roman"/>
          <w:sz w:val="24"/>
          <w:szCs w:val="24"/>
        </w:rPr>
        <w:t>ith</w:t>
      </w:r>
      <w:r w:rsidR="00B2146F" w:rsidRPr="00C4504A">
        <w:rPr>
          <w:rFonts w:ascii="Times New Roman" w:hAnsi="Times New Roman" w:cs="Times New Roman"/>
          <w:sz w:val="24"/>
          <w:szCs w:val="24"/>
        </w:rPr>
        <w:t xml:space="preserve"> undernutrition</w:t>
      </w:r>
      <w:r w:rsidR="005E3548" w:rsidRPr="00C4504A">
        <w:rPr>
          <w:rFonts w:ascii="Times New Roman" w:hAnsi="Times New Roman" w:cs="Times New Roman"/>
          <w:sz w:val="24"/>
          <w:szCs w:val="24"/>
        </w:rPr>
        <w:t xml:space="preserve">, </w:t>
      </w:r>
      <w:r w:rsidR="00093428" w:rsidRPr="00C4504A">
        <w:rPr>
          <w:rFonts w:ascii="Times New Roman" w:hAnsi="Times New Roman" w:cs="Times New Roman"/>
          <w:sz w:val="24"/>
          <w:szCs w:val="24"/>
        </w:rPr>
        <w:t>most</w:t>
      </w:r>
      <w:r w:rsidR="005E3548" w:rsidRPr="00C4504A">
        <w:rPr>
          <w:rFonts w:ascii="Times New Roman" w:hAnsi="Times New Roman" w:cs="Times New Roman"/>
          <w:sz w:val="24"/>
          <w:szCs w:val="24"/>
        </w:rPr>
        <w:t xml:space="preserve"> noticed </w:t>
      </w:r>
      <w:r w:rsidR="002149BD" w:rsidRPr="00C4504A">
        <w:rPr>
          <w:rFonts w:ascii="Times New Roman" w:hAnsi="Times New Roman" w:cs="Times New Roman"/>
          <w:sz w:val="24"/>
          <w:szCs w:val="24"/>
        </w:rPr>
        <w:t>gradual improvements in appetite and increased weight</w:t>
      </w:r>
      <w:r w:rsidR="00197CB6" w:rsidRPr="00C4504A">
        <w:rPr>
          <w:rFonts w:ascii="Times New Roman" w:hAnsi="Times New Roman" w:cs="Times New Roman"/>
          <w:sz w:val="24"/>
          <w:szCs w:val="24"/>
        </w:rPr>
        <w:t xml:space="preserve"> </w:t>
      </w:r>
      <w:r w:rsidR="00416472" w:rsidRPr="00C4504A">
        <w:rPr>
          <w:rFonts w:ascii="Times New Roman" w:hAnsi="Times New Roman" w:cs="Times New Roman"/>
          <w:sz w:val="24"/>
          <w:szCs w:val="24"/>
        </w:rPr>
        <w:t>since hospital discharge</w:t>
      </w:r>
      <w:r w:rsidR="006B0BB4">
        <w:rPr>
          <w:rFonts w:ascii="Times New Roman" w:hAnsi="Times New Roman" w:cs="Times New Roman"/>
          <w:sz w:val="24"/>
          <w:szCs w:val="24"/>
        </w:rPr>
        <w:t xml:space="preserve"> and </w:t>
      </w:r>
      <w:r w:rsidR="00B01E2F">
        <w:rPr>
          <w:rFonts w:ascii="Times New Roman" w:hAnsi="Times New Roman" w:cs="Times New Roman"/>
          <w:sz w:val="24"/>
          <w:szCs w:val="24"/>
        </w:rPr>
        <w:t>during</w:t>
      </w:r>
      <w:r w:rsidR="006B0BB4">
        <w:rPr>
          <w:rFonts w:ascii="Times New Roman" w:hAnsi="Times New Roman" w:cs="Times New Roman"/>
          <w:sz w:val="24"/>
          <w:szCs w:val="24"/>
        </w:rPr>
        <w:t xml:space="preserve"> the programme</w:t>
      </w:r>
      <w:r w:rsidR="00F5280D" w:rsidRPr="00C4504A">
        <w:rPr>
          <w:rFonts w:ascii="Times New Roman" w:hAnsi="Times New Roman" w:cs="Times New Roman"/>
          <w:sz w:val="24"/>
          <w:szCs w:val="24"/>
        </w:rPr>
        <w:t xml:space="preserve">. </w:t>
      </w:r>
      <w:r w:rsidR="00B17B37">
        <w:rPr>
          <w:rFonts w:ascii="Times New Roman" w:hAnsi="Times New Roman" w:cs="Times New Roman"/>
          <w:sz w:val="24"/>
          <w:szCs w:val="24"/>
        </w:rPr>
        <w:t xml:space="preserve">Acute illness often </w:t>
      </w:r>
      <w:r>
        <w:rPr>
          <w:rFonts w:ascii="Times New Roman" w:hAnsi="Times New Roman" w:cs="Times New Roman"/>
          <w:sz w:val="24"/>
          <w:szCs w:val="24"/>
        </w:rPr>
        <w:t xml:space="preserve">led to weight loss, in which participants grappled with complex and multifaceted </w:t>
      </w:r>
      <w:r w:rsidR="00934B43">
        <w:rPr>
          <w:rFonts w:ascii="Times New Roman" w:hAnsi="Times New Roman" w:cs="Times New Roman"/>
          <w:sz w:val="24"/>
          <w:szCs w:val="24"/>
        </w:rPr>
        <w:t xml:space="preserve">influences on their nutritional status. Resolution of illness symptoms, </w:t>
      </w:r>
      <w:r w:rsidR="002E60AC">
        <w:rPr>
          <w:rFonts w:ascii="Times New Roman" w:hAnsi="Times New Roman" w:cs="Times New Roman"/>
          <w:sz w:val="24"/>
          <w:szCs w:val="24"/>
        </w:rPr>
        <w:t>and discharge from hospital improved appetite and some participants reported feeling hungry after exercise.</w:t>
      </w:r>
      <w:r>
        <w:rPr>
          <w:rFonts w:ascii="Times New Roman" w:hAnsi="Times New Roman" w:cs="Times New Roman"/>
          <w:sz w:val="24"/>
          <w:szCs w:val="24"/>
        </w:rPr>
        <w:t xml:space="preserve"> </w:t>
      </w:r>
      <w:r w:rsidR="00FA6A50">
        <w:rPr>
          <w:rFonts w:ascii="Times New Roman" w:hAnsi="Times New Roman" w:cs="Times New Roman"/>
          <w:sz w:val="24"/>
          <w:szCs w:val="24"/>
        </w:rPr>
        <w:t xml:space="preserve">Enhanced strength enabled participants to </w:t>
      </w:r>
      <w:r w:rsidR="00E5595B">
        <w:rPr>
          <w:rFonts w:ascii="Times New Roman" w:hAnsi="Times New Roman" w:cs="Times New Roman"/>
          <w:sz w:val="24"/>
          <w:szCs w:val="24"/>
        </w:rPr>
        <w:t xml:space="preserve">complete their own shopping, increasing their interest in planning meals. </w:t>
      </w:r>
    </w:p>
    <w:p w14:paraId="4F7BC670" w14:textId="77777777" w:rsidR="00417C1D" w:rsidRDefault="00417C1D" w:rsidP="009805BA">
      <w:pPr>
        <w:spacing w:after="0" w:line="480" w:lineRule="auto"/>
        <w:rPr>
          <w:rFonts w:ascii="Times New Roman" w:hAnsi="Times New Roman" w:cs="Times New Roman"/>
          <w:sz w:val="24"/>
          <w:szCs w:val="24"/>
        </w:rPr>
      </w:pPr>
    </w:p>
    <w:p w14:paraId="19BB7D0F" w14:textId="25E9D440" w:rsidR="00417C1D" w:rsidRPr="00FC7514" w:rsidRDefault="00417C1D" w:rsidP="00FC7514">
      <w:pPr>
        <w:spacing w:after="0" w:line="480" w:lineRule="auto"/>
        <w:jc w:val="center"/>
        <w:rPr>
          <w:rFonts w:ascii="Times New Roman" w:hAnsi="Times New Roman" w:cs="Times New Roman"/>
          <w:i/>
          <w:iCs/>
          <w:sz w:val="24"/>
          <w:szCs w:val="24"/>
        </w:rPr>
      </w:pPr>
      <w:r w:rsidRPr="00FC7514">
        <w:rPr>
          <w:rFonts w:ascii="Times New Roman" w:hAnsi="Times New Roman" w:cs="Times New Roman"/>
          <w:i/>
          <w:iCs/>
          <w:sz w:val="24"/>
          <w:szCs w:val="24"/>
        </w:rPr>
        <w:t>TABLE 3 HERE</w:t>
      </w:r>
    </w:p>
    <w:p w14:paraId="6BD4B725" w14:textId="77777777" w:rsidR="00417C1D" w:rsidRDefault="00417C1D" w:rsidP="009805BA">
      <w:pPr>
        <w:spacing w:after="0" w:line="480" w:lineRule="auto"/>
        <w:rPr>
          <w:rFonts w:ascii="Times New Roman" w:hAnsi="Times New Roman" w:cs="Times New Roman"/>
          <w:sz w:val="24"/>
          <w:szCs w:val="24"/>
        </w:rPr>
      </w:pPr>
    </w:p>
    <w:p w14:paraId="0AE49386" w14:textId="431DCCC0" w:rsidR="00C6437D" w:rsidRDefault="007D1F9C" w:rsidP="009805B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iscussion</w:t>
      </w:r>
    </w:p>
    <w:p w14:paraId="284A0F97" w14:textId="77777777" w:rsidR="00B56762" w:rsidRDefault="00DC2081" w:rsidP="009805BA">
      <w:pPr>
        <w:pStyle w:val="NormalWeb"/>
        <w:shd w:val="clear" w:color="auto" w:fill="FFFFFF"/>
        <w:spacing w:before="0" w:beforeAutospacing="0" w:after="0" w:afterAutospacing="0" w:line="480" w:lineRule="auto"/>
      </w:pPr>
      <w:r>
        <w:lastRenderedPageBreak/>
        <w:t>This study dem</w:t>
      </w:r>
      <w:r w:rsidR="00D01ADC">
        <w:t>o</w:t>
      </w:r>
      <w:r>
        <w:t>nstrated that i</w:t>
      </w:r>
      <w:r w:rsidR="007D1F9C">
        <w:t xml:space="preserve">t </w:t>
      </w:r>
      <w:r w:rsidR="00D01ADC">
        <w:t>i</w:t>
      </w:r>
      <w:r w:rsidR="007D1F9C">
        <w:t xml:space="preserve">s feasible and safe </w:t>
      </w:r>
      <w:r w:rsidR="007D01BF">
        <w:t xml:space="preserve">to </w:t>
      </w:r>
      <w:r w:rsidR="00434DA7">
        <w:t>implement</w:t>
      </w:r>
      <w:r w:rsidR="007D01BF">
        <w:t xml:space="preserve"> a remote multimodal intervention</w:t>
      </w:r>
      <w:r>
        <w:t>,</w:t>
      </w:r>
      <w:r w:rsidR="007D01BF">
        <w:t xml:space="preserve"> delivered by volunteers</w:t>
      </w:r>
      <w:r>
        <w:t>,</w:t>
      </w:r>
      <w:r w:rsidR="00434DA7">
        <w:t xml:space="preserve"> to </w:t>
      </w:r>
      <w:r w:rsidR="006A6743">
        <w:t xml:space="preserve">older adults </w:t>
      </w:r>
      <w:r w:rsidR="00893E06">
        <w:t xml:space="preserve">with frailty </w:t>
      </w:r>
      <w:r w:rsidR="006A6743">
        <w:t xml:space="preserve">after </w:t>
      </w:r>
      <w:r w:rsidR="00AE38D1">
        <w:t>discharge from</w:t>
      </w:r>
      <w:r w:rsidR="006A6743">
        <w:t xml:space="preserve"> hospital. The </w:t>
      </w:r>
      <w:r w:rsidR="00367F8D">
        <w:t xml:space="preserve">intervention was acceptable to </w:t>
      </w:r>
      <w:r>
        <w:t xml:space="preserve">both </w:t>
      </w:r>
      <w:r w:rsidR="008416D0">
        <w:t xml:space="preserve">volunteers and </w:t>
      </w:r>
      <w:r w:rsidR="00893E06">
        <w:t>participant</w:t>
      </w:r>
      <w:r w:rsidR="00367F8D">
        <w:t xml:space="preserve">s who </w:t>
      </w:r>
      <w:r w:rsidR="000C5C97">
        <w:t>had</w:t>
      </w:r>
      <w:r w:rsidR="00E307F4">
        <w:t xml:space="preserve"> </w:t>
      </w:r>
      <w:r w:rsidR="008C5F0B">
        <w:t xml:space="preserve">sufficient </w:t>
      </w:r>
      <w:r w:rsidR="006723A8">
        <w:t xml:space="preserve">care to meet their basic needs. </w:t>
      </w:r>
      <w:r w:rsidR="00A27A23">
        <w:t xml:space="preserve">Volunteers </w:t>
      </w:r>
      <w:r w:rsidR="00B34295">
        <w:t xml:space="preserve">provided </w:t>
      </w:r>
      <w:r w:rsidR="001C06A1">
        <w:t>emotional support, helping older adults to process their illness stories</w:t>
      </w:r>
      <w:r w:rsidR="00713209">
        <w:t xml:space="preserve">, and encouraged </w:t>
      </w:r>
      <w:r w:rsidR="00C701D9">
        <w:t xml:space="preserve">positive </w:t>
      </w:r>
      <w:r w:rsidR="00E61586">
        <w:t xml:space="preserve">health behaviour change. </w:t>
      </w:r>
      <w:r w:rsidR="004E0559">
        <w:t>Volunteers were motivated,</w:t>
      </w:r>
      <w:r w:rsidR="00143407">
        <w:t xml:space="preserve"> with </w:t>
      </w:r>
      <w:r w:rsidR="00AC5E98">
        <w:t xml:space="preserve">5 </w:t>
      </w:r>
      <w:r w:rsidR="00143407">
        <w:t>volunteers deliver</w:t>
      </w:r>
      <w:r w:rsidR="00AC5E98">
        <w:t>ing</w:t>
      </w:r>
      <w:r w:rsidR="00143407">
        <w:t xml:space="preserve"> 45 online sessions and 90 telephone calls</w:t>
      </w:r>
      <w:r w:rsidR="00AC5E98">
        <w:t>.</w:t>
      </w:r>
      <w:r w:rsidR="00EA1715">
        <w:t xml:space="preserve"> </w:t>
      </w:r>
      <w:r w:rsidR="00DD5F31">
        <w:t>The</w:t>
      </w:r>
      <w:r w:rsidR="00AD5B3D">
        <w:t xml:space="preserve"> interviews</w:t>
      </w:r>
      <w:r w:rsidR="00082362">
        <w:t xml:space="preserve"> </w:t>
      </w:r>
      <w:r w:rsidR="002468C9">
        <w:t xml:space="preserve">provided greater insights into the work of the volunteers, </w:t>
      </w:r>
      <w:r w:rsidR="00F01713">
        <w:t>show</w:t>
      </w:r>
      <w:r w:rsidR="00CA5202">
        <w:t>ing</w:t>
      </w:r>
      <w:r w:rsidR="00F01713">
        <w:t xml:space="preserve"> that volunteers were caring and joyful</w:t>
      </w:r>
      <w:r w:rsidR="00FB2BA9">
        <w:t xml:space="preserve">, which </w:t>
      </w:r>
      <w:r w:rsidR="00ED04E3">
        <w:t>corroborates their</w:t>
      </w:r>
      <w:r w:rsidR="00DD5F31">
        <w:t xml:space="preserve"> commitment and motivation in </w:t>
      </w:r>
      <w:r w:rsidR="0040016C">
        <w:t>undertaking their role</w:t>
      </w:r>
      <w:r w:rsidR="00F01713">
        <w:t>.</w:t>
      </w:r>
      <w:r w:rsidR="00AD5B3D">
        <w:t xml:space="preserve"> </w:t>
      </w:r>
      <w:r w:rsidR="00143407">
        <w:t xml:space="preserve"> </w:t>
      </w:r>
      <w:r w:rsidR="00143407" w:rsidRPr="0015476B">
        <w:t xml:space="preserve"> </w:t>
      </w:r>
    </w:p>
    <w:p w14:paraId="0CB2D91E" w14:textId="38F4F439" w:rsidR="00AA6792" w:rsidRDefault="00AD49CC" w:rsidP="00B56762">
      <w:pPr>
        <w:pStyle w:val="NormalWeb"/>
        <w:shd w:val="clear" w:color="auto" w:fill="FFFFFF"/>
        <w:spacing w:before="0" w:beforeAutospacing="0" w:after="0" w:afterAutospacing="0" w:line="480" w:lineRule="auto"/>
        <w:ind w:firstLine="720"/>
      </w:pPr>
      <w:r>
        <w:t>A</w:t>
      </w:r>
      <w:r w:rsidR="003A7D42">
        <w:t xml:space="preserve"> key </w:t>
      </w:r>
      <w:r w:rsidR="00DC2081">
        <w:t xml:space="preserve">component of </w:t>
      </w:r>
      <w:r w:rsidR="003A7D42">
        <w:t>success was volunteer training and support</w:t>
      </w:r>
      <w:r w:rsidR="00526455">
        <w:t xml:space="preserve"> through the</w:t>
      </w:r>
      <w:r w:rsidR="003A7D42">
        <w:t xml:space="preserve"> backing </w:t>
      </w:r>
      <w:r w:rsidR="00526455">
        <w:t>of</w:t>
      </w:r>
      <w:r w:rsidR="003A7D42">
        <w:t xml:space="preserve"> a </w:t>
      </w:r>
      <w:r w:rsidR="00FF7C0B">
        <w:t xml:space="preserve">health practitioner, especially given some of the complex needs of older adults </w:t>
      </w:r>
      <w:r w:rsidR="00893E06">
        <w:t xml:space="preserve">with frailty </w:t>
      </w:r>
      <w:r w:rsidR="00FF7C0B">
        <w:t xml:space="preserve">transitioning </w:t>
      </w:r>
      <w:r w:rsidR="001951C5">
        <w:t xml:space="preserve">from hospital to </w:t>
      </w:r>
      <w:r w:rsidR="00FF7C0B">
        <w:t>home</w:t>
      </w:r>
      <w:r w:rsidR="001951C5">
        <w:t>.</w:t>
      </w:r>
      <w:r w:rsidR="000B0FAC">
        <w:t xml:space="preserve"> </w:t>
      </w:r>
      <w:r w:rsidR="00924A8A">
        <w:t xml:space="preserve">On average, each volunteer required 5.5 hours of training to </w:t>
      </w:r>
      <w:r w:rsidR="00FC18B8">
        <w:t>be signed of</w:t>
      </w:r>
      <w:r w:rsidR="00B56762">
        <w:t>f</w:t>
      </w:r>
      <w:r w:rsidR="00FC18B8">
        <w:t xml:space="preserve"> as competent. The training programme delivered w</w:t>
      </w:r>
      <w:r w:rsidR="00C2645C">
        <w:t>as</w:t>
      </w:r>
      <w:r w:rsidR="00FC18B8">
        <w:t xml:space="preserve"> well received as reflected in the interviews where volunteers felt </w:t>
      </w:r>
      <w:r w:rsidR="00C2645C">
        <w:t xml:space="preserve">well-prepared and supported in their role. </w:t>
      </w:r>
      <w:r w:rsidR="00A21330">
        <w:t xml:space="preserve"> </w:t>
      </w:r>
      <w:r w:rsidR="00922AA9">
        <w:t xml:space="preserve">Digital coaching facilitated online access, </w:t>
      </w:r>
      <w:r w:rsidR="00DC2081">
        <w:t xml:space="preserve">while </w:t>
      </w:r>
      <w:r w:rsidR="006D3245">
        <w:t xml:space="preserve">providing </w:t>
      </w:r>
      <w:r w:rsidR="00DC2081">
        <w:t xml:space="preserve">a </w:t>
      </w:r>
      <w:r w:rsidR="00922AA9">
        <w:t>c</w:t>
      </w:r>
      <w:r w:rsidR="00AE5E63">
        <w:t xml:space="preserve">hoice between online and telephone support </w:t>
      </w:r>
      <w:r w:rsidR="00BD5532">
        <w:t xml:space="preserve">enabled inclusion of </w:t>
      </w:r>
      <w:r w:rsidR="00893E06">
        <w:t>participant</w:t>
      </w:r>
      <w:r w:rsidR="00A473A0">
        <w:t>s</w:t>
      </w:r>
      <w:r w:rsidR="00BD5532">
        <w:t xml:space="preserve"> </w:t>
      </w:r>
      <w:r w:rsidR="00DC2081">
        <w:t xml:space="preserve">who were unable or unwilling </w:t>
      </w:r>
      <w:r w:rsidR="00BD5532">
        <w:t>to us</w:t>
      </w:r>
      <w:r w:rsidR="00DC2081">
        <w:t>e</w:t>
      </w:r>
      <w:r w:rsidR="0062322C">
        <w:t xml:space="preserve"> technology</w:t>
      </w:r>
      <w:r w:rsidR="00473A8E">
        <w:t xml:space="preserve">. </w:t>
      </w:r>
      <w:r w:rsidR="002955B0" w:rsidRPr="00AC1D60">
        <w:t xml:space="preserve">The online group </w:t>
      </w:r>
      <w:r w:rsidR="00DC2081">
        <w:t>provided</w:t>
      </w:r>
      <w:r w:rsidR="00DC2081" w:rsidRPr="00AC1D60">
        <w:t xml:space="preserve"> </w:t>
      </w:r>
      <w:r w:rsidR="002955B0" w:rsidRPr="00AC1D60">
        <w:t>a positive vicarious experience</w:t>
      </w:r>
      <w:r w:rsidR="00DC2081">
        <w:t>,</w:t>
      </w:r>
      <w:r w:rsidR="00A27CA0">
        <w:t xml:space="preserve"> creating a sense of belonging</w:t>
      </w:r>
      <w:r w:rsidR="002955B0" w:rsidRPr="00AC1D60">
        <w:t xml:space="preserve">, </w:t>
      </w:r>
      <w:r w:rsidR="00A27CA0">
        <w:t xml:space="preserve">while </w:t>
      </w:r>
      <w:r w:rsidR="002955B0" w:rsidRPr="00AC1D60">
        <w:t xml:space="preserve">telephone calls provided </w:t>
      </w:r>
      <w:r w:rsidR="002955B0" w:rsidRPr="006D2339">
        <w:t>reassurance and monitoring to socially isolated older adults</w:t>
      </w:r>
      <w:r w:rsidR="00210FA4" w:rsidRPr="006D2339">
        <w:t xml:space="preserve">, and an opportunity to discuss health topics in </w:t>
      </w:r>
      <w:r w:rsidR="00A66E44" w:rsidRPr="006D2339">
        <w:t xml:space="preserve">more </w:t>
      </w:r>
      <w:r w:rsidR="00210FA4" w:rsidRPr="006D2339">
        <w:t>depth</w:t>
      </w:r>
      <w:r w:rsidR="002955B0" w:rsidRPr="006D2339">
        <w:t>.</w:t>
      </w:r>
      <w:r w:rsidR="00DA1A7C" w:rsidRPr="006D2339">
        <w:t xml:space="preserve"> </w:t>
      </w:r>
      <w:r w:rsidR="002955B0" w:rsidRPr="006D2339">
        <w:t xml:space="preserve"> </w:t>
      </w:r>
    </w:p>
    <w:p w14:paraId="3CFBCFEA" w14:textId="322AD2E0" w:rsidR="009C44C3" w:rsidRPr="00FC7514" w:rsidRDefault="00233DA5" w:rsidP="009805BA">
      <w:pPr>
        <w:pStyle w:val="NormalWeb"/>
        <w:shd w:val="clear" w:color="auto" w:fill="FFFFFF"/>
        <w:spacing w:before="0" w:beforeAutospacing="0" w:after="0" w:afterAutospacing="0" w:line="480" w:lineRule="auto"/>
        <w:rPr>
          <w:i/>
          <w:iCs/>
        </w:rPr>
      </w:pPr>
      <w:r>
        <w:rPr>
          <w:i/>
          <w:iCs/>
        </w:rPr>
        <w:t>Factors influencing</w:t>
      </w:r>
      <w:r w:rsidR="001B1A96">
        <w:rPr>
          <w:i/>
          <w:iCs/>
        </w:rPr>
        <w:t xml:space="preserve"> </w:t>
      </w:r>
      <w:r w:rsidR="002B7B6F">
        <w:rPr>
          <w:i/>
          <w:iCs/>
        </w:rPr>
        <w:t>i</w:t>
      </w:r>
      <w:r w:rsidR="001B1A96">
        <w:rPr>
          <w:i/>
          <w:iCs/>
        </w:rPr>
        <w:t>ntervention</w:t>
      </w:r>
      <w:r>
        <w:rPr>
          <w:i/>
          <w:iCs/>
        </w:rPr>
        <w:t xml:space="preserve"> </w:t>
      </w:r>
      <w:r w:rsidR="002B7B6F">
        <w:rPr>
          <w:i/>
          <w:iCs/>
        </w:rPr>
        <w:t>f</w:t>
      </w:r>
      <w:r>
        <w:rPr>
          <w:i/>
          <w:iCs/>
        </w:rPr>
        <w:t xml:space="preserve">easibility and </w:t>
      </w:r>
      <w:r w:rsidR="002B7B6F">
        <w:rPr>
          <w:i/>
          <w:iCs/>
        </w:rPr>
        <w:t>a</w:t>
      </w:r>
      <w:r>
        <w:rPr>
          <w:i/>
          <w:iCs/>
        </w:rPr>
        <w:t>cceptability</w:t>
      </w:r>
    </w:p>
    <w:p w14:paraId="6B345E2F" w14:textId="3E6F6790" w:rsidR="00A87AFB" w:rsidRDefault="007D1F9C" w:rsidP="0006451A">
      <w:pPr>
        <w:pStyle w:val="NormalWeb"/>
        <w:shd w:val="clear" w:color="auto" w:fill="FFFFFF"/>
        <w:spacing w:before="0" w:beforeAutospacing="0" w:after="0" w:afterAutospacing="0" w:line="480" w:lineRule="auto"/>
        <w:ind w:firstLine="720"/>
      </w:pPr>
      <w:r>
        <w:t xml:space="preserve">This study </w:t>
      </w:r>
      <w:r w:rsidR="002E41A4">
        <w:t>builds on</w:t>
      </w:r>
      <w:r w:rsidR="002017E6">
        <w:t xml:space="preserve"> </w:t>
      </w:r>
      <w:r w:rsidR="009904B2">
        <w:t>existing research</w:t>
      </w:r>
      <w:r w:rsidR="00F37504">
        <w:t xml:space="preserve"> </w:t>
      </w:r>
      <w:r w:rsidR="002E41A4">
        <w:t xml:space="preserve">that shows </w:t>
      </w:r>
      <w:r w:rsidR="00F57F82">
        <w:t xml:space="preserve">appropriately trained volunteers can </w:t>
      </w:r>
      <w:r w:rsidR="00A40EA6">
        <w:t>deliver exercise and nutrition support to older adults</w:t>
      </w:r>
      <w:r w:rsidR="00345608">
        <w:t xml:space="preserve"> </w:t>
      </w:r>
      <w:r w:rsidR="003408E1">
        <w:fldChar w:fldCharType="begin">
          <w:fldData xml:space="preserve">PEVuZE5vdGU+PENpdGU+PEF1dGhvcj5MYXRpZjwvQXV0aG9yPjxZZWFyPjIwMjE8L1llYXI+PFJl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</w:fldData>
        </w:fldChar>
      </w:r>
      <w:r w:rsidR="00694093">
        <w:instrText xml:space="preserve"> ADDIN EN.CITE </w:instrText>
      </w:r>
      <w:r w:rsidR="00694093">
        <w:fldChar w:fldCharType="begin">
          <w:fldData xml:space="preserve">PEVuZE5vdGU+PENpdGU+PEF1dGhvcj5MYXRpZjwvQXV0aG9yPjxZZWFyPjIwMjE8L1llYXI+PFJl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</w:fldData>
        </w:fldChar>
      </w:r>
      <w:r w:rsidR="00694093">
        <w:instrText xml:space="preserve"> ADDIN EN.CITE.DATA </w:instrText>
      </w:r>
      <w:r w:rsidR="00694093">
        <w:fldChar w:fldCharType="end"/>
      </w:r>
      <w:r w:rsidR="003408E1">
        <w:fldChar w:fldCharType="separate"/>
      </w:r>
      <w:r w:rsidR="006A7A57">
        <w:rPr>
          <w:noProof/>
        </w:rPr>
        <w:t>[16, 17, 19, 26]</w:t>
      </w:r>
      <w:r w:rsidR="003408E1">
        <w:fldChar w:fldCharType="end"/>
      </w:r>
      <w:r w:rsidR="00041B30">
        <w:t>, and</w:t>
      </w:r>
      <w:r w:rsidR="00056B64">
        <w:t xml:space="preserve"> </w:t>
      </w:r>
      <w:r w:rsidR="005E2AC5">
        <w:t>h</w:t>
      </w:r>
      <w:r>
        <w:t>ighlights the value of volunteers to provide s</w:t>
      </w:r>
      <w:r w:rsidR="001540B2">
        <w:t xml:space="preserve">ocial support alongside </w:t>
      </w:r>
      <w:r w:rsidR="00B24216">
        <w:t>the expertise of a health professional</w:t>
      </w:r>
      <w:r w:rsidR="006027BC">
        <w:t>.</w:t>
      </w:r>
      <w:r w:rsidR="00027D9C">
        <w:t xml:space="preserve"> </w:t>
      </w:r>
      <w:r w:rsidR="00EB7198">
        <w:t>A</w:t>
      </w:r>
      <w:r w:rsidR="001F172E">
        <w:t xml:space="preserve"> </w:t>
      </w:r>
      <w:r w:rsidR="002E41A4">
        <w:t>central</w:t>
      </w:r>
      <w:r w:rsidR="00513917">
        <w:t xml:space="preserve"> </w:t>
      </w:r>
      <w:r w:rsidR="002E41A4">
        <w:t xml:space="preserve">role </w:t>
      </w:r>
      <w:r w:rsidR="00513917">
        <w:t>of volunteer</w:t>
      </w:r>
      <w:r w:rsidR="00141D37">
        <w:t>s</w:t>
      </w:r>
      <w:r w:rsidR="002E41A4">
        <w:t>,</w:t>
      </w:r>
      <w:r w:rsidR="00513917">
        <w:t xml:space="preserve"> </w:t>
      </w:r>
      <w:r w:rsidR="002E41A4">
        <w:t>in this study and others,</w:t>
      </w:r>
      <w:r w:rsidR="00513917">
        <w:t xml:space="preserve"> </w:t>
      </w:r>
      <w:r w:rsidR="00AA2BEC">
        <w:t>is</w:t>
      </w:r>
      <w:r w:rsidR="002508EF">
        <w:t xml:space="preserve"> their ability to</w:t>
      </w:r>
      <w:r w:rsidR="00304D3B">
        <w:t xml:space="preserve"> </w:t>
      </w:r>
      <w:r w:rsidR="002508EF">
        <w:t>forge</w:t>
      </w:r>
      <w:r w:rsidR="009670B4">
        <w:t xml:space="preserve"> </w:t>
      </w:r>
      <w:r w:rsidR="00CD3951">
        <w:t xml:space="preserve">social </w:t>
      </w:r>
      <w:r w:rsidR="009670B4">
        <w:t>connections</w:t>
      </w:r>
      <w:r w:rsidR="00A046BD">
        <w:t xml:space="preserve"> </w:t>
      </w:r>
      <w:r w:rsidR="00A04DE5">
        <w:t xml:space="preserve">and act as peer support </w:t>
      </w:r>
      <w:r w:rsidR="007D57D6">
        <w:t xml:space="preserve">to motivate </w:t>
      </w:r>
      <w:r w:rsidR="00C12AE7">
        <w:t xml:space="preserve">older adults </w:t>
      </w:r>
      <w:r w:rsidR="00F16313">
        <w:t xml:space="preserve">and improve confidence </w:t>
      </w:r>
      <w:r w:rsidR="00C12AE7">
        <w:t>to engage with</w:t>
      </w:r>
      <w:r w:rsidR="00F16313">
        <w:t xml:space="preserve"> </w:t>
      </w:r>
      <w:r w:rsidR="005317D7">
        <w:lastRenderedPageBreak/>
        <w:t>exercise and nutri</w:t>
      </w:r>
      <w:r w:rsidR="00BA5B33">
        <w:t>tion improvements</w:t>
      </w:r>
      <w:r w:rsidR="00FD3338">
        <w:t xml:space="preserve"> </w:t>
      </w:r>
      <w:r w:rsidR="004A65E4">
        <w:fldChar w:fldCharType="begin">
          <w:fldData xml:space="preserve">PEVuZE5vdGU+PENpdGU+PEF1dGhvcj5MaW08L0F1dGhvcj48WWVhcj4yMDE5PC9ZZWFyPjxSZWNO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</w:fldData>
        </w:fldChar>
      </w:r>
      <w:r w:rsidR="00694093">
        <w:instrText xml:space="preserve"> ADDIN EN.CITE </w:instrText>
      </w:r>
      <w:r w:rsidR="00694093">
        <w:fldChar w:fldCharType="begin">
          <w:fldData xml:space="preserve">PEVuZE5vdGU+PENpdGU+PEF1dGhvcj5MaW08L0F1dGhvcj48WWVhcj4yMDE5PC9ZZWFyPjxSZWNO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</w:fldData>
        </w:fldChar>
      </w:r>
      <w:r w:rsidR="00694093">
        <w:instrText xml:space="preserve"> ADDIN EN.CITE.DATA </w:instrText>
      </w:r>
      <w:r w:rsidR="00694093">
        <w:fldChar w:fldCharType="end"/>
      </w:r>
      <w:r w:rsidR="004A65E4">
        <w:fldChar w:fldCharType="separate"/>
      </w:r>
      <w:r w:rsidR="006A7A57">
        <w:rPr>
          <w:noProof/>
        </w:rPr>
        <w:t>[19, 26]</w:t>
      </w:r>
      <w:r w:rsidR="004A65E4">
        <w:fldChar w:fldCharType="end"/>
      </w:r>
      <w:r w:rsidR="009A37CC">
        <w:t>.</w:t>
      </w:r>
      <w:r w:rsidR="00C12AE7">
        <w:t xml:space="preserve"> </w:t>
      </w:r>
      <w:r w:rsidR="006224FB">
        <w:t>In line with previous research</w:t>
      </w:r>
      <w:r w:rsidR="009E3517">
        <w:t>, t</w:t>
      </w:r>
      <w:r w:rsidR="000A19C5">
        <w:t>he online group was an important social resource</w:t>
      </w:r>
      <w:r w:rsidR="006142BF">
        <w:t xml:space="preserve">, in which participants gained insight into exercise and nutrition behaviours from each other </w:t>
      </w:r>
      <w:r w:rsidR="009E3517">
        <w:fldChar w:fldCharType="begin"/>
      </w:r>
      <w:r w:rsidR="00694093">
        <w:instrText xml:space="preserve"> ADDIN EN.CITE &lt;EndNote&gt;&lt;Cite&gt;&lt;Author&gt;Steinhoff&lt;/Author&gt;&lt;Year&gt;2024&lt;/Year&gt;&lt;RecNum&gt;128&lt;/RecNum&gt;&lt;DisplayText&gt;[47]&lt;/DisplayText&gt;&lt;record&gt;&lt;rec-number&gt;128&lt;/rec-number&gt;&lt;foreign-keys&gt;&lt;key app="EN" db-id="vr0ddpxxn9fxsmea9ph5vrpca2xwwvrdfxrx" timestamp="1724770990"&gt;128&lt;/key&gt;&lt;/foreign-keys&gt;&lt;ref-type name="Journal Article"&gt;17&lt;/ref-type&gt;&lt;contributors&gt;&lt;authors&gt;&lt;author&gt;Steinhoff, Paula&lt;/author&gt;&lt;author&gt;Reiner, Amelie&lt;/author&gt;&lt;/authors&gt;&lt;/contributors&gt;&lt;titles&gt;&lt;title&gt;Physical activity and functional social support in community-dwelling older adults: a scoping review&lt;/title&gt;&lt;secondary-title&gt;BMC Public Health&lt;/secondary-title&gt;&lt;/titles&gt;&lt;periodical&gt;&lt;full-title&gt;BMC Public Health&lt;/full-title&gt;&lt;/periodical&gt;&lt;pages&gt;1355&lt;/pages&gt;&lt;volume&gt;24&lt;/volume&gt;&lt;number&gt;1&lt;/number&gt;&lt;dates&gt;&lt;year&gt;2024&lt;/year&gt;&lt;pub-dates&gt;&lt;date&gt;2024/05/20&lt;/date&gt;&lt;/pub-dates&gt;&lt;/dates&gt;&lt;isbn&gt;1471-2458&lt;/isbn&gt;&lt;urls&gt;&lt;related-urls&gt;&lt;url&gt;https://doi.org/10.1186/s12889-024-18863-6&lt;/url&gt;&lt;/related-urls&gt;&lt;/urls&gt;&lt;electronic-resource-num&gt;10.1186/s12889-024-18863-6&lt;/electronic-resource-num&gt;&lt;/record&gt;&lt;/Cite&gt;&lt;/EndNote&gt;</w:instrText>
      </w:r>
      <w:r w:rsidR="009E3517">
        <w:fldChar w:fldCharType="separate"/>
      </w:r>
      <w:r w:rsidR="00694093">
        <w:rPr>
          <w:noProof/>
        </w:rPr>
        <w:t>[47]</w:t>
      </w:r>
      <w:r w:rsidR="009E3517">
        <w:fldChar w:fldCharType="end"/>
      </w:r>
      <w:r w:rsidR="009E3517">
        <w:t xml:space="preserve"> </w:t>
      </w:r>
      <w:r w:rsidR="006142BF">
        <w:t>and a sense of belonging with individuals experiencing comparable illness/recovery stories</w:t>
      </w:r>
      <w:r w:rsidR="000C6959">
        <w:t xml:space="preserve"> </w:t>
      </w:r>
      <w:r w:rsidR="000C6959">
        <w:fldChar w:fldCharType="begin"/>
      </w:r>
      <w:r w:rsidR="00694093">
        <w:instrText xml:space="preserve"> ADDIN EN.CITE &lt;EndNote&gt;&lt;Cite&gt;&lt;Author&gt;Bjerkmo&lt;/Author&gt;&lt;Year&gt;2023&lt;/Year&gt;&lt;RecNum&gt;242&lt;/RecNum&gt;&lt;DisplayText&gt;[48]&lt;/DisplayText&gt;&lt;record&gt;&lt;rec-number&gt;242&lt;/rec-number&gt;&lt;foreign-keys&gt;&lt;key app="EN" db-id="dte9ew5tvx5wphe9svop0fr8w9sw5wefv959" timestamp="1724934096"&gt;242&lt;/key&gt;&lt;/foreign-keys&gt;&lt;ref-type name="Journal Article"&gt;17&lt;/ref-type&gt;&lt;contributors&gt;&lt;authors&gt;&lt;author&gt;Bjerkmo, Lena&lt;/author&gt;&lt;author&gt;Helgesen, Ann Karin&lt;/author&gt;&lt;author&gt;Blix, Bodil Hansen&lt;/author&gt;&lt;/authors&gt;&lt;/contributors&gt;&lt;titles&gt;&lt;title&gt;Being and becoming ‘a frail older adult’: Meaning-making and resistance through storytelling&lt;/title&gt;&lt;secondary-title&gt;Journal of Aging Studies&lt;/secondary-title&gt;&lt;/titles&gt;&lt;periodical&gt;&lt;full-title&gt;Journal of Aging Studies&lt;/full-title&gt;&lt;/periodical&gt;&lt;pages&gt;101128&lt;/pages&gt;&lt;volume&gt;65&lt;/volume&gt;&lt;keywords&gt;&lt;keyword&gt;Frailty&lt;/keyword&gt;&lt;keyword&gt;Older adults&lt;/keyword&gt;&lt;keyword&gt;Aging in place&lt;/keyword&gt;&lt;keyword&gt;Longitudinal interview&lt;/keyword&gt;&lt;keyword&gt;Narrative gerontology&lt;/keyword&gt;&lt;keyword&gt;Narrative identity&lt;/keyword&gt;&lt;/keywords&gt;&lt;dates&gt;&lt;year&gt;2023&lt;/year&gt;&lt;pub-dates&gt;&lt;date&gt;2023/06/01/&lt;/date&gt;&lt;/pub-dates&gt;&lt;/dates&gt;&lt;isbn&gt;0890-4065&lt;/isbn&gt;&lt;urls&gt;&lt;related-urls&gt;&lt;url&gt;https://www.sciencedirect.com/science/article/pii/S0890406523000294&lt;/url&gt;&lt;/related-urls&gt;&lt;/urls&gt;&lt;electronic-resource-num&gt;https://doi.org/10.1016/j.jaging.2023.101128&lt;/electronic-resource-num&gt;&lt;/record&gt;&lt;/Cite&gt;&lt;/EndNote&gt;</w:instrText>
      </w:r>
      <w:r w:rsidR="000C6959">
        <w:fldChar w:fldCharType="separate"/>
      </w:r>
      <w:r w:rsidR="00694093">
        <w:rPr>
          <w:noProof/>
        </w:rPr>
        <w:t>[48]</w:t>
      </w:r>
      <w:r w:rsidR="000C6959">
        <w:fldChar w:fldCharType="end"/>
      </w:r>
      <w:r w:rsidR="006142BF">
        <w:t xml:space="preserve">. </w:t>
      </w:r>
    </w:p>
    <w:p w14:paraId="026027BA" w14:textId="055295F0" w:rsidR="00D43861" w:rsidRDefault="002E41A4" w:rsidP="0041120B">
      <w:pPr>
        <w:pStyle w:val="NormalWeb"/>
        <w:shd w:val="clear" w:color="auto" w:fill="FFFFFF"/>
        <w:spacing w:before="0" w:beforeAutospacing="0" w:after="0" w:afterAutospacing="0" w:line="480" w:lineRule="auto"/>
        <w:ind w:firstLine="720"/>
      </w:pPr>
      <w:r>
        <w:t>Challenges to engagement</w:t>
      </w:r>
      <w:r w:rsidR="003B146A">
        <w:t xml:space="preserve"> </w:t>
      </w:r>
      <w:r w:rsidR="009C02E6">
        <w:t>w</w:t>
      </w:r>
      <w:r w:rsidR="008F5953">
        <w:t>ere</w:t>
      </w:r>
      <w:r w:rsidR="009C02E6">
        <w:t xml:space="preserve"> </w:t>
      </w:r>
      <w:r w:rsidR="00856CE7">
        <w:t xml:space="preserve">unmet care needs and </w:t>
      </w:r>
      <w:r w:rsidR="009C02E6">
        <w:t>exercise discomfort</w:t>
      </w:r>
      <w:r w:rsidR="00BD277E">
        <w:t>.</w:t>
      </w:r>
      <w:r w:rsidR="00171B2C">
        <w:t xml:space="preserve"> </w:t>
      </w:r>
      <w:r w:rsidR="008F5953">
        <w:t xml:space="preserve">Increased demand and pressures on a restricted workforce, causing staff stress, exhaustion, and increased staff turnover, has affected the quality of care delivered, and the availability of trained personnel </w:t>
      </w:r>
      <w:r w:rsidR="008F5953">
        <w:rPr>
          <w:color w:val="222222"/>
          <w:shd w:val="clear" w:color="auto" w:fill="FFFFFF"/>
        </w:rPr>
        <w:fldChar w:fldCharType="begin"/>
      </w:r>
      <w:r w:rsidR="00694093">
        <w:rPr>
          <w:color w:val="222222"/>
          <w:shd w:val="clear" w:color="auto" w:fill="FFFFFF"/>
        </w:rPr>
        <w:instrText xml:space="preserve"> ADDIN EN.CITE &lt;EndNote&gt;&lt;Cite&gt;&lt;Author&gt;Kurpas&lt;/Author&gt;&lt;Year&gt;2018&lt;/Year&gt;&lt;RecNum&gt;130&lt;/RecNum&gt;&lt;DisplayText&gt;[49, 50]&lt;/DisplayText&gt;&lt;record&gt;&lt;rec-number&gt;130&lt;/rec-number&gt;&lt;foreign-keys&gt;&lt;key app="EN" db-id="vr0ddpxxn9fxsmea9ph5vrpca2xwwvrdfxrx" timestamp="1725380644"&gt;130&lt;/key&gt;&lt;/foreign-keys&gt;&lt;ref-type name="Journal Article"&gt;17&lt;/ref-type&gt;&lt;contributors&gt;&lt;authors&gt;&lt;author&gt;Kurpas, Donata&lt;/author&gt;&lt;author&gt;Gwyther, Holly&lt;/author&gt;&lt;author&gt;Szwamel, Katarzyna&lt;/author&gt;&lt;author&gt;Shaw, Rachel L.&lt;/author&gt;&lt;author&gt;D’Avanzo, Barbara&lt;/author&gt;&lt;author&gt;Holland, Carol A.&lt;/author&gt;&lt;author&gt;Bujnowska-Fedak, Maria Magdalena&lt;/author&gt;&lt;/authors&gt;&lt;/contributors&gt;&lt;titles&gt;&lt;title&gt;Patient-centred access to health care: a framework analysis of the care interface for frail older adults&lt;/title&gt;&lt;secondary-title&gt;BMC Geriatrics&lt;/secondary-title&gt;&lt;/titles&gt;&lt;periodical&gt;&lt;full-title&gt;BMC Geriatrics&lt;/full-title&gt;&lt;/periodical&gt;&lt;pages&gt;273&lt;/pages&gt;&lt;volume&gt;18&lt;/volume&gt;&lt;number&gt;1&lt;/number&gt;&lt;dates&gt;&lt;year&gt;2018&lt;/year&gt;&lt;pub-dates&gt;&lt;date&gt;2018/11/12&lt;/date&gt;&lt;/pub-dates&gt;&lt;/dates&gt;&lt;isbn&gt;1471-2318&lt;/isbn&gt;&lt;urls&gt;&lt;related-urls&gt;&lt;url&gt;https://doi.org/10.1186/s12877-018-0960-7&lt;/url&gt;&lt;/related-urls&gt;&lt;/urls&gt;&lt;electronic-resource-num&gt;10.1186/s12877-018-0960-7&lt;/electronic-resource-num&gt;&lt;/record&gt;&lt;/Cite&gt;&lt;Cite&gt;&lt;Author&gt;Commission&lt;/Author&gt;&lt;Year&gt;2023&lt;/Year&gt;&lt;RecNum&gt;134&lt;/RecNum&gt;&lt;record&gt;&lt;rec-number&gt;134&lt;/rec-number&gt;&lt;foreign-keys&gt;&lt;key app="EN" db-id="vr0ddpxxn9fxsmea9ph5vrpca2xwwvrdfxrx" timestamp="1725436857"&gt;134&lt;/key&gt;&lt;/foreign-keys&gt;&lt;ref-type name="Electronic Article"&gt;43&lt;/ref-type&gt;&lt;contributors&gt;&lt;authors&gt;&lt;author&gt;Care Quality Commission&lt;/author&gt;&lt;/authors&gt;&lt;/contributors&gt;&lt;titles&gt;&lt;title&gt;The state of health care and adult social care in England 2022/23&lt;/title&gt;&lt;tertiary-title&gt;State of Care 2022/23&lt;/tertiary-title&gt;&lt;/titles&gt;&lt;dates&gt;&lt;year&gt;2023&lt;/year&gt;&lt;pub-dates&gt;&lt;date&gt;04/09/2024&lt;/date&gt;&lt;/pub-dates&gt;&lt;/dates&gt;&lt;publisher&gt;Care Quality Commission&lt;/publisher&gt;&lt;isbn&gt;https://www.cqc.org.uk/publications/major-report/state-care/2022-2023&lt;/isbn&gt;&lt;urls&gt;&lt;/urls&gt;&lt;/record&gt;&lt;/Cite&gt;&lt;/EndNote&gt;</w:instrText>
      </w:r>
      <w:r w:rsidR="008F5953">
        <w:rPr>
          <w:color w:val="222222"/>
          <w:shd w:val="clear" w:color="auto" w:fill="FFFFFF"/>
        </w:rPr>
        <w:fldChar w:fldCharType="separate"/>
      </w:r>
      <w:r w:rsidR="00694093">
        <w:rPr>
          <w:noProof/>
          <w:color w:val="222222"/>
          <w:shd w:val="clear" w:color="auto" w:fill="FFFFFF"/>
        </w:rPr>
        <w:t>[49, 50]</w:t>
      </w:r>
      <w:r w:rsidR="008F5953">
        <w:rPr>
          <w:color w:val="222222"/>
          <w:shd w:val="clear" w:color="auto" w:fill="FFFFFF"/>
        </w:rPr>
        <w:fldChar w:fldCharType="end"/>
      </w:r>
      <w:r w:rsidR="008F5953">
        <w:t xml:space="preserve">. </w:t>
      </w:r>
      <w:r>
        <w:t xml:space="preserve">This </w:t>
      </w:r>
      <w:r w:rsidR="008F5953">
        <w:t xml:space="preserve">context affected </w:t>
      </w:r>
      <w:r>
        <w:t xml:space="preserve">intervention </w:t>
      </w:r>
      <w:r w:rsidR="008F5953">
        <w:t>feasibility and acceptability, indicat</w:t>
      </w:r>
      <w:r>
        <w:t>ing</w:t>
      </w:r>
      <w:r w:rsidR="008F5953">
        <w:t xml:space="preserve"> growing inequalities for socially isolated older adults</w:t>
      </w:r>
      <w:r w:rsidR="00D55CB5">
        <w:t xml:space="preserve"> with frailty</w:t>
      </w:r>
      <w:r w:rsidR="008F5953">
        <w:t xml:space="preserve"> from a lower socioeconomic background.</w:t>
      </w:r>
      <w:r w:rsidR="00A44C15">
        <w:t xml:space="preserve"> </w:t>
      </w:r>
      <w:r w:rsidR="00D55CB5">
        <w:t>Participants</w:t>
      </w:r>
      <w:r w:rsidR="00CD7361">
        <w:t xml:space="preserve"> </w:t>
      </w:r>
      <w:r>
        <w:t>valued</w:t>
      </w:r>
      <w:r w:rsidR="00CD7361">
        <w:t xml:space="preserve"> ‘exercise </w:t>
      </w:r>
      <w:r>
        <w:t>a</w:t>
      </w:r>
      <w:r w:rsidR="00CD7361">
        <w:t xml:space="preserve">s medicine’ </w:t>
      </w:r>
      <w:r w:rsidR="001B5CEC">
        <w:t xml:space="preserve">but struggled with </w:t>
      </w:r>
      <w:r w:rsidR="00CD7361">
        <w:t>the effort required to move a frail</w:t>
      </w:r>
      <w:r w:rsidR="001B5CEC">
        <w:t>, sometimes painful</w:t>
      </w:r>
      <w:r w:rsidR="00CD7361">
        <w:t xml:space="preserve"> older body. </w:t>
      </w:r>
      <w:r w:rsidR="001B5CEC">
        <w:t>Emerging</w:t>
      </w:r>
      <w:r w:rsidR="00CD7361">
        <w:t xml:space="preserve"> evidence advises health professionals to move beyond a </w:t>
      </w:r>
      <w:r w:rsidR="001B5CEC">
        <w:t>purely ‘</w:t>
      </w:r>
      <w:r w:rsidR="00CD7361">
        <w:t>restitution narrative</w:t>
      </w:r>
      <w:r w:rsidR="001B5CEC">
        <w:t>’</w:t>
      </w:r>
      <w:r w:rsidR="00CD7361">
        <w:t xml:space="preserve"> (i.e., exercise as a cure) to consider wellbeing</w:t>
      </w:r>
      <w:r w:rsidR="001B5CEC">
        <w:t xml:space="preserve">, </w:t>
      </w:r>
      <w:r w:rsidR="00CD7361">
        <w:t xml:space="preserve">exercise enjoyment, </w:t>
      </w:r>
      <w:r w:rsidR="001B5CEC">
        <w:t>and the</w:t>
      </w:r>
      <w:r w:rsidR="00CD7361">
        <w:t xml:space="preserve"> personal meaning </w:t>
      </w:r>
      <w:r w:rsidR="001B5CEC">
        <w:t xml:space="preserve">attached </w:t>
      </w:r>
      <w:r w:rsidR="00CD7361">
        <w:t>to PA</w:t>
      </w:r>
      <w:r w:rsidR="009841C0">
        <w:t xml:space="preserve"> </w:t>
      </w:r>
      <w:r w:rsidR="003A58B9">
        <w:fldChar w:fldCharType="begin">
          <w:fldData xml:space="preserve">PEVuZE5vdGU+PENpdGU+PEF1dGhvcj5QaG9lbml4PC9BdXRob3I+PFllYXI+MjAxNDwvWWVhcj48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</w:fldData>
        </w:fldChar>
      </w:r>
      <w:r w:rsidR="00694093">
        <w:instrText xml:space="preserve"> ADDIN EN.CITE </w:instrText>
      </w:r>
      <w:r w:rsidR="00694093">
        <w:fldChar w:fldCharType="begin">
          <w:fldData xml:space="preserve">PEVuZE5vdGU+PENpdGU+PEF1dGhvcj5QaG9lbml4PC9BdXRob3I+PFllYXI+MjAxNDwvWWVhcj48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</w:fldData>
        </w:fldChar>
      </w:r>
      <w:r w:rsidR="00694093">
        <w:instrText xml:space="preserve"> ADDIN EN.CITE.DATA </w:instrText>
      </w:r>
      <w:r w:rsidR="00694093">
        <w:fldChar w:fldCharType="end"/>
      </w:r>
      <w:r w:rsidR="003A58B9">
        <w:fldChar w:fldCharType="separate"/>
      </w:r>
      <w:r w:rsidR="00694093">
        <w:rPr>
          <w:noProof/>
        </w:rPr>
        <w:t>[51, 52]</w:t>
      </w:r>
      <w:r w:rsidR="003A58B9">
        <w:fldChar w:fldCharType="end"/>
      </w:r>
      <w:r w:rsidR="00CD7361">
        <w:t xml:space="preserve">. </w:t>
      </w:r>
      <w:r w:rsidR="00645374">
        <w:t>P</w:t>
      </w:r>
      <w:r w:rsidR="00CD7361" w:rsidRPr="000822AB">
        <w:t xml:space="preserve">ractitioners need to reinforce realistic exercise expectations and to look beyond physical adaptations to some of the immediate social and psychological advantages, such as finding </w:t>
      </w:r>
      <w:r w:rsidR="00645374">
        <w:t xml:space="preserve">an </w:t>
      </w:r>
      <w:r w:rsidR="00CD7361" w:rsidRPr="000822AB">
        <w:t xml:space="preserve">exercise they enjoy and </w:t>
      </w:r>
      <w:r w:rsidR="00CD7361">
        <w:t xml:space="preserve">starting with a selection of exercise considered ‘comfortable’. This is in line with emerging research that demonstrated the importance of targeting pleasure on exercise-intensity </w:t>
      </w:r>
      <w:r w:rsidR="00CD7361">
        <w:fldChar w:fldCharType="begin"/>
      </w:r>
      <w:r w:rsidR="00694093">
        <w:instrText xml:space="preserve"> ADDIN EN.CITE &lt;EndNote&gt;&lt;Cite&gt;&lt;Author&gt;Teixeira&lt;/Author&gt;&lt;Year&gt;2024&lt;/Year&gt;&lt;RecNum&gt;122&lt;/RecNum&gt;&lt;DisplayText&gt;[53]&lt;/DisplayText&gt;&lt;record&gt;&lt;rec-number&gt;122&lt;/rec-number&gt;&lt;foreign-keys&gt;&lt;key app="EN" db-id="vr0ddpxxn9fxsmea9ph5vrpca2xwwvrdfxrx" timestamp="1724767341"&gt;122&lt;/key&gt;&lt;/foreign-keys&gt;&lt;ref-type name="Journal Article"&gt;17&lt;/ref-type&gt;&lt;contributors&gt;&lt;authors&gt;&lt;author&gt;Teixeira, Diogo S.&lt;/author&gt;&lt;author&gt;Bastos, Vasco&lt;/author&gt;&lt;author&gt;Andrade, Ana J.&lt;/author&gt;&lt;author&gt;Palmeira, António L.&lt;/author&gt;&lt;author&gt;Ekkekakis, Panteleimon&lt;/author&gt;&lt;/authors&gt;&lt;/contributors&gt;&lt;titles&gt;&lt;title&gt;Individualized pleasure-oriented exercise sessions, exercise frequency, and affective outcomes: a pragmatic randomized controlled trial&lt;/title&gt;&lt;secondary-title&gt;International Journal of Behavioral Nutrition and Physical Activity&lt;/secondary-title&gt;&lt;/titles&gt;&lt;periodical&gt;&lt;full-title&gt;International Journal of Behavioral Nutrition and Physical Activity&lt;/full-title&gt;&lt;/periodical&gt;&lt;pages&gt;85&lt;/pages&gt;&lt;volume&gt;21&lt;/volume&gt;&lt;number&gt;1&lt;/number&gt;&lt;dates&gt;&lt;year&gt;2024&lt;/year&gt;&lt;pub-dates&gt;&lt;date&gt;2024/08/05&lt;/date&gt;&lt;/pub-dates&gt;&lt;/dates&gt;&lt;isbn&gt;1479-5868&lt;/isbn&gt;&lt;urls&gt;&lt;related-urls&gt;&lt;url&gt;https://doi.org/10.1186/s12966-024-01636-0&lt;/url&gt;&lt;/related-urls&gt;&lt;/urls&gt;&lt;electronic-resource-num&gt;10.1186/s12966-024-01636-0&lt;/electronic-resource-num&gt;&lt;/record&gt;&lt;/Cite&gt;&lt;/EndNote&gt;</w:instrText>
      </w:r>
      <w:r w:rsidR="00CD7361">
        <w:fldChar w:fldCharType="separate"/>
      </w:r>
      <w:r w:rsidR="00694093">
        <w:rPr>
          <w:noProof/>
        </w:rPr>
        <w:t>[53]</w:t>
      </w:r>
      <w:r w:rsidR="00CD7361">
        <w:fldChar w:fldCharType="end"/>
      </w:r>
      <w:r w:rsidR="00CD7361">
        <w:t xml:space="preserve">. </w:t>
      </w:r>
    </w:p>
    <w:p w14:paraId="23587883" w14:textId="3BA2B654" w:rsidR="000D18CF" w:rsidRPr="00CC09C5" w:rsidRDefault="00A9479C" w:rsidP="009752B5">
      <w:pPr>
        <w:spacing w:after="0" w:line="480" w:lineRule="auto"/>
        <w:ind w:firstLine="720"/>
      </w:pPr>
      <w:r w:rsidRPr="00AC114C">
        <w:rPr>
          <w:rFonts w:ascii="Times New Roman" w:hAnsi="Times New Roman" w:cs="Times New Roman"/>
          <w:sz w:val="24"/>
          <w:szCs w:val="24"/>
        </w:rPr>
        <w:t xml:space="preserve">Using </w:t>
      </w:r>
      <w:r w:rsidR="000D18CF" w:rsidRPr="00AC114C">
        <w:rPr>
          <w:rFonts w:ascii="Times New Roman" w:hAnsi="Times New Roman" w:cs="Times New Roman"/>
          <w:sz w:val="24"/>
          <w:szCs w:val="24"/>
        </w:rPr>
        <w:t xml:space="preserve">the </w:t>
      </w:r>
      <w:r w:rsidRPr="00AC114C">
        <w:rPr>
          <w:rFonts w:ascii="Times New Roman" w:hAnsi="Times New Roman" w:cs="Times New Roman"/>
          <w:sz w:val="24"/>
          <w:szCs w:val="24"/>
        </w:rPr>
        <w:t>N</w:t>
      </w:r>
      <w:r w:rsidR="000D18CF" w:rsidRPr="00AC114C">
        <w:rPr>
          <w:rFonts w:ascii="Times New Roman" w:hAnsi="Times New Roman" w:cs="Times New Roman"/>
          <w:sz w:val="24"/>
          <w:szCs w:val="24"/>
        </w:rPr>
        <w:t xml:space="preserve">utrition </w:t>
      </w:r>
      <w:r w:rsidRPr="00AC114C">
        <w:rPr>
          <w:rFonts w:ascii="Times New Roman" w:hAnsi="Times New Roman" w:cs="Times New Roman"/>
          <w:sz w:val="24"/>
          <w:szCs w:val="24"/>
        </w:rPr>
        <w:t>W</w:t>
      </w:r>
      <w:r w:rsidR="000D18CF" w:rsidRPr="00AC114C">
        <w:rPr>
          <w:rFonts w:ascii="Times New Roman" w:hAnsi="Times New Roman" w:cs="Times New Roman"/>
          <w:sz w:val="24"/>
          <w:szCs w:val="24"/>
        </w:rPr>
        <w:t>heel</w:t>
      </w:r>
      <w:r w:rsidRPr="00AC114C">
        <w:rPr>
          <w:rFonts w:ascii="Times New Roman" w:hAnsi="Times New Roman" w:cs="Times New Roman"/>
          <w:sz w:val="24"/>
          <w:szCs w:val="24"/>
        </w:rPr>
        <w:t>, volunteers</w:t>
      </w:r>
      <w:r w:rsidR="000D18CF" w:rsidRPr="00AC114C">
        <w:rPr>
          <w:rFonts w:ascii="Times New Roman" w:hAnsi="Times New Roman" w:cs="Times New Roman"/>
          <w:sz w:val="24"/>
          <w:szCs w:val="24"/>
        </w:rPr>
        <w:t xml:space="preserve"> identified </w:t>
      </w:r>
      <w:r w:rsidRPr="00AC114C">
        <w:rPr>
          <w:rFonts w:ascii="Times New Roman" w:hAnsi="Times New Roman" w:cs="Times New Roman"/>
          <w:sz w:val="24"/>
          <w:szCs w:val="24"/>
        </w:rPr>
        <w:t xml:space="preserve">39% of older people </w:t>
      </w:r>
      <w:r w:rsidR="000D18CF" w:rsidRPr="00AC114C">
        <w:rPr>
          <w:rFonts w:ascii="Times New Roman" w:hAnsi="Times New Roman" w:cs="Times New Roman"/>
          <w:sz w:val="24"/>
          <w:szCs w:val="24"/>
        </w:rPr>
        <w:t xml:space="preserve">at risk of </w:t>
      </w:r>
      <w:r w:rsidR="000B41D3">
        <w:rPr>
          <w:rFonts w:ascii="Times New Roman" w:hAnsi="Times New Roman" w:cs="Times New Roman"/>
          <w:sz w:val="24"/>
          <w:szCs w:val="24"/>
        </w:rPr>
        <w:t xml:space="preserve">malnutrition (as </w:t>
      </w:r>
      <w:r w:rsidR="000D18CF" w:rsidRPr="00AC114C">
        <w:rPr>
          <w:rFonts w:ascii="Times New Roman" w:hAnsi="Times New Roman" w:cs="Times New Roman"/>
          <w:sz w:val="24"/>
          <w:szCs w:val="24"/>
        </w:rPr>
        <w:t>undernutrition</w:t>
      </w:r>
      <w:r w:rsidR="000B41D3">
        <w:rPr>
          <w:rFonts w:ascii="Times New Roman" w:hAnsi="Times New Roman" w:cs="Times New Roman"/>
          <w:sz w:val="24"/>
          <w:szCs w:val="24"/>
        </w:rPr>
        <w:t>)</w:t>
      </w:r>
      <w:r w:rsidRPr="00AC114C">
        <w:rPr>
          <w:rFonts w:ascii="Times New Roman" w:hAnsi="Times New Roman" w:cs="Times New Roman"/>
          <w:sz w:val="24"/>
          <w:szCs w:val="24"/>
        </w:rPr>
        <w:t>.</w:t>
      </w:r>
      <w:r w:rsidR="007E2A93" w:rsidRPr="00AC114C">
        <w:rPr>
          <w:rFonts w:ascii="Times New Roman" w:hAnsi="Times New Roman" w:cs="Times New Roman"/>
          <w:sz w:val="24"/>
          <w:szCs w:val="24"/>
        </w:rPr>
        <w:t xml:space="preserve"> O</w:t>
      </w:r>
      <w:r w:rsidR="000D18CF" w:rsidRPr="00AC114C">
        <w:rPr>
          <w:rFonts w:ascii="Times New Roman" w:hAnsi="Times New Roman" w:cs="Times New Roman"/>
          <w:sz w:val="24"/>
          <w:szCs w:val="24"/>
        </w:rPr>
        <w:t xml:space="preserve">ur findings extend early evaluation work, which highlighted the </w:t>
      </w:r>
      <w:r w:rsidR="007E2A93" w:rsidRPr="00AC114C">
        <w:rPr>
          <w:rFonts w:ascii="Times New Roman" w:hAnsi="Times New Roman" w:cs="Times New Roman"/>
          <w:sz w:val="24"/>
          <w:szCs w:val="24"/>
        </w:rPr>
        <w:t>N</w:t>
      </w:r>
      <w:r w:rsidR="000D18CF" w:rsidRPr="00AC114C">
        <w:rPr>
          <w:rFonts w:ascii="Times New Roman" w:hAnsi="Times New Roman" w:cs="Times New Roman"/>
          <w:sz w:val="24"/>
          <w:szCs w:val="24"/>
        </w:rPr>
        <w:t xml:space="preserve">utrition </w:t>
      </w:r>
      <w:r w:rsidR="007E2A93" w:rsidRPr="00AC114C">
        <w:rPr>
          <w:rFonts w:ascii="Times New Roman" w:hAnsi="Times New Roman" w:cs="Times New Roman"/>
          <w:sz w:val="24"/>
          <w:szCs w:val="24"/>
        </w:rPr>
        <w:t>W</w:t>
      </w:r>
      <w:r w:rsidR="000D18CF" w:rsidRPr="00AC114C">
        <w:rPr>
          <w:rFonts w:ascii="Times New Roman" w:hAnsi="Times New Roman" w:cs="Times New Roman"/>
          <w:sz w:val="24"/>
          <w:szCs w:val="24"/>
        </w:rPr>
        <w:t xml:space="preserve">heel as an effective tool to identify and guide older adults ‘at risk’ of undernutrition to appropriate advice and signposting </w:t>
      </w:r>
      <w:r w:rsidR="000D18CF" w:rsidRPr="00AC114C">
        <w:rPr>
          <w:rFonts w:ascii="Times New Roman" w:hAnsi="Times New Roman" w:cs="Times New Roman"/>
          <w:sz w:val="24"/>
          <w:szCs w:val="24"/>
        </w:rPr>
        <w:fldChar w:fldCharType="begin">
          <w:fldData xml:space="preserve">PEVuZE5vdGU+PENpdGU+PEF1dGhvcj5OZXR3b3JrPC9BdXRob3I+PFllYXI+MjAyMDwvWWVhcj48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</w:fldData>
        </w:fldChar>
      </w:r>
      <w:r w:rsidR="00694093">
        <w:rPr>
          <w:rFonts w:ascii="Times New Roman" w:hAnsi="Times New Roman" w:cs="Times New Roman"/>
          <w:sz w:val="24"/>
          <w:szCs w:val="24"/>
        </w:rPr>
        <w:instrText xml:space="preserve"> ADDIN EN.CITE </w:instrText>
      </w:r>
      <w:r w:rsidR="00694093">
        <w:rPr>
          <w:rFonts w:ascii="Times New Roman" w:hAnsi="Times New Roman" w:cs="Times New Roman"/>
          <w:sz w:val="24"/>
          <w:szCs w:val="24"/>
        </w:rPr>
        <w:fldChar w:fldCharType="begin">
          <w:fldData xml:space="preserve">PEVuZE5vdGU+PENpdGU+PEF1dGhvcj5OZXR3b3JrPC9BdXRob3I+PFllYXI+MjAyMDwvWWVhcj48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</w:fldData>
        </w:fldChar>
      </w:r>
      <w:r w:rsidR="00694093">
        <w:rPr>
          <w:rFonts w:ascii="Times New Roman" w:hAnsi="Times New Roman" w:cs="Times New Roman"/>
          <w:sz w:val="24"/>
          <w:szCs w:val="24"/>
        </w:rPr>
        <w:instrText xml:space="preserve"> ADDIN EN.CITE.DATA </w:instrText>
      </w:r>
      <w:r w:rsidR="00694093">
        <w:rPr>
          <w:rFonts w:ascii="Times New Roman" w:hAnsi="Times New Roman" w:cs="Times New Roman"/>
          <w:sz w:val="24"/>
          <w:szCs w:val="24"/>
        </w:rPr>
      </w:r>
      <w:r w:rsidR="00694093">
        <w:rPr>
          <w:rFonts w:ascii="Times New Roman" w:hAnsi="Times New Roman" w:cs="Times New Roman"/>
          <w:sz w:val="24"/>
          <w:szCs w:val="24"/>
        </w:rPr>
        <w:fldChar w:fldCharType="end"/>
      </w:r>
      <w:r w:rsidR="000D18CF" w:rsidRPr="00AC114C">
        <w:rPr>
          <w:rFonts w:ascii="Times New Roman" w:hAnsi="Times New Roman" w:cs="Times New Roman"/>
          <w:sz w:val="24"/>
          <w:szCs w:val="24"/>
        </w:rPr>
      </w:r>
      <w:r w:rsidR="000D18CF" w:rsidRPr="00AC114C">
        <w:rPr>
          <w:rFonts w:ascii="Times New Roman" w:hAnsi="Times New Roman" w:cs="Times New Roman"/>
          <w:sz w:val="24"/>
          <w:szCs w:val="24"/>
        </w:rPr>
        <w:fldChar w:fldCharType="separate"/>
      </w:r>
      <w:r w:rsidR="00694093">
        <w:rPr>
          <w:rFonts w:ascii="Times New Roman" w:hAnsi="Times New Roman" w:cs="Times New Roman"/>
          <w:noProof/>
          <w:sz w:val="24"/>
          <w:szCs w:val="24"/>
        </w:rPr>
        <w:t>[33, 54, 55]</w:t>
      </w:r>
      <w:r w:rsidR="000D18CF" w:rsidRPr="00AC114C">
        <w:rPr>
          <w:rFonts w:ascii="Times New Roman" w:hAnsi="Times New Roman" w:cs="Times New Roman"/>
          <w:sz w:val="24"/>
          <w:szCs w:val="24"/>
        </w:rPr>
        <w:fldChar w:fldCharType="end"/>
      </w:r>
      <w:r w:rsidR="000D18CF" w:rsidRPr="00AC114C">
        <w:rPr>
          <w:rFonts w:ascii="Times New Roman" w:hAnsi="Times New Roman" w:cs="Times New Roman"/>
          <w:sz w:val="24"/>
          <w:szCs w:val="24"/>
        </w:rPr>
        <w:t xml:space="preserve">. Volunteers found the </w:t>
      </w:r>
      <w:r w:rsidR="001D3A5C" w:rsidRPr="00AC114C">
        <w:rPr>
          <w:rFonts w:ascii="Times New Roman" w:hAnsi="Times New Roman" w:cs="Times New Roman"/>
          <w:sz w:val="24"/>
          <w:szCs w:val="24"/>
        </w:rPr>
        <w:t>tool</w:t>
      </w:r>
      <w:r w:rsidR="000D18CF" w:rsidRPr="00AC114C">
        <w:rPr>
          <w:rFonts w:ascii="Times New Roman" w:hAnsi="Times New Roman" w:cs="Times New Roman"/>
          <w:sz w:val="24"/>
          <w:szCs w:val="24"/>
        </w:rPr>
        <w:t xml:space="preserve"> easy to use and valuable to start nutrition conversations</w:t>
      </w:r>
      <w:r w:rsidR="00224FDC" w:rsidRPr="00AC114C">
        <w:rPr>
          <w:rFonts w:ascii="Times New Roman" w:hAnsi="Times New Roman" w:cs="Times New Roman"/>
          <w:sz w:val="24"/>
          <w:szCs w:val="24"/>
        </w:rPr>
        <w:t xml:space="preserve">, particularly </w:t>
      </w:r>
      <w:r w:rsidR="0050050E" w:rsidRPr="00AC114C">
        <w:rPr>
          <w:rFonts w:ascii="Times New Roman" w:hAnsi="Times New Roman" w:cs="Times New Roman"/>
          <w:sz w:val="24"/>
          <w:szCs w:val="24"/>
        </w:rPr>
        <w:t xml:space="preserve">one-to-one on the telephone </w:t>
      </w:r>
      <w:r w:rsidR="00B0696C" w:rsidRPr="00AC114C">
        <w:rPr>
          <w:rFonts w:ascii="Times New Roman" w:hAnsi="Times New Roman" w:cs="Times New Roman"/>
          <w:sz w:val="24"/>
          <w:szCs w:val="24"/>
        </w:rPr>
        <w:t xml:space="preserve">rather than in </w:t>
      </w:r>
      <w:r w:rsidR="000D18CF" w:rsidRPr="00AC114C">
        <w:rPr>
          <w:rFonts w:ascii="Times New Roman" w:hAnsi="Times New Roman" w:cs="Times New Roman"/>
          <w:sz w:val="24"/>
          <w:szCs w:val="24"/>
        </w:rPr>
        <w:t xml:space="preserve">an online group setting, </w:t>
      </w:r>
      <w:r w:rsidR="00B0696C" w:rsidRPr="00AC114C">
        <w:rPr>
          <w:rFonts w:ascii="Times New Roman" w:hAnsi="Times New Roman" w:cs="Times New Roman"/>
          <w:sz w:val="24"/>
          <w:szCs w:val="24"/>
        </w:rPr>
        <w:t xml:space="preserve">where </w:t>
      </w:r>
      <w:r w:rsidR="00533FD3" w:rsidRPr="00AC114C">
        <w:rPr>
          <w:rFonts w:ascii="Times New Roman" w:hAnsi="Times New Roman" w:cs="Times New Roman"/>
          <w:sz w:val="24"/>
          <w:szCs w:val="24"/>
        </w:rPr>
        <w:t>participants felt they had less opportunit</w:t>
      </w:r>
      <w:r w:rsidR="000B74EF" w:rsidRPr="00AC114C">
        <w:rPr>
          <w:rFonts w:ascii="Times New Roman" w:hAnsi="Times New Roman" w:cs="Times New Roman"/>
          <w:sz w:val="24"/>
          <w:szCs w:val="24"/>
        </w:rPr>
        <w:t xml:space="preserve">y to elaborate on sensitive nutrition topics. </w:t>
      </w:r>
      <w:r w:rsidR="000C3249">
        <w:rPr>
          <w:rFonts w:ascii="Times New Roman" w:hAnsi="Times New Roman" w:cs="Times New Roman"/>
          <w:sz w:val="24"/>
          <w:szCs w:val="24"/>
        </w:rPr>
        <w:t xml:space="preserve">The utility of the Nutrition Wheel </w:t>
      </w:r>
      <w:r w:rsidR="00EB475A">
        <w:rPr>
          <w:rFonts w:ascii="Times New Roman" w:hAnsi="Times New Roman" w:cs="Times New Roman"/>
          <w:sz w:val="24"/>
          <w:szCs w:val="24"/>
        </w:rPr>
        <w:t xml:space="preserve">adds </w:t>
      </w:r>
      <w:r w:rsidR="00EB475A">
        <w:rPr>
          <w:rFonts w:ascii="Times New Roman" w:hAnsi="Times New Roman" w:cs="Times New Roman"/>
          <w:sz w:val="24"/>
          <w:szCs w:val="24"/>
        </w:rPr>
        <w:lastRenderedPageBreak/>
        <w:t xml:space="preserve">to a burgeoning evidence-base showing </w:t>
      </w:r>
      <w:r w:rsidR="00BF52C5">
        <w:rPr>
          <w:rFonts w:ascii="Times New Roman" w:hAnsi="Times New Roman" w:cs="Times New Roman"/>
          <w:sz w:val="24"/>
          <w:szCs w:val="24"/>
        </w:rPr>
        <w:t xml:space="preserve">the value of </w:t>
      </w:r>
      <w:r w:rsidR="00EB475A">
        <w:rPr>
          <w:rFonts w:ascii="Times New Roman" w:hAnsi="Times New Roman" w:cs="Times New Roman"/>
          <w:sz w:val="24"/>
          <w:szCs w:val="24"/>
        </w:rPr>
        <w:t>volunteer</w:t>
      </w:r>
      <w:r w:rsidR="00F40748">
        <w:rPr>
          <w:rFonts w:ascii="Times New Roman" w:hAnsi="Times New Roman" w:cs="Times New Roman"/>
          <w:sz w:val="24"/>
          <w:szCs w:val="24"/>
        </w:rPr>
        <w:t xml:space="preserve">-led methods in supporting </w:t>
      </w:r>
      <w:r w:rsidR="003C341E">
        <w:rPr>
          <w:rFonts w:ascii="Times New Roman" w:hAnsi="Times New Roman" w:cs="Times New Roman"/>
          <w:sz w:val="24"/>
          <w:szCs w:val="24"/>
        </w:rPr>
        <w:t xml:space="preserve">adherence to a </w:t>
      </w:r>
      <w:r w:rsidR="00C11ADE">
        <w:rPr>
          <w:rFonts w:ascii="Times New Roman" w:hAnsi="Times New Roman" w:cs="Times New Roman"/>
          <w:sz w:val="24"/>
          <w:szCs w:val="24"/>
        </w:rPr>
        <w:t>tailored nutrition guidance</w:t>
      </w:r>
      <w:r w:rsidR="007C211B">
        <w:rPr>
          <w:rFonts w:ascii="Times New Roman" w:hAnsi="Times New Roman" w:cs="Times New Roman"/>
          <w:sz w:val="24"/>
          <w:szCs w:val="24"/>
        </w:rPr>
        <w:t xml:space="preserve"> and intervention, such as </w:t>
      </w:r>
      <w:r w:rsidR="000D18CF" w:rsidRPr="009752B5">
        <w:rPr>
          <w:rFonts w:ascii="Times New Roman" w:hAnsi="Times New Roman" w:cs="Times New Roman"/>
          <w:sz w:val="24"/>
          <w:szCs w:val="24"/>
        </w:rPr>
        <w:t xml:space="preserve">dietary recommendations and recipes </w:t>
      </w:r>
      <w:r w:rsidR="001C304D">
        <w:rPr>
          <w:rFonts w:ascii="Times New Roman" w:hAnsi="Times New Roman" w:cs="Times New Roman"/>
          <w:sz w:val="24"/>
          <w:szCs w:val="24"/>
        </w:rPr>
        <w:t xml:space="preserve">delivered through volunteers </w:t>
      </w:r>
      <w:r w:rsidR="000D18CF" w:rsidRPr="009752B5">
        <w:rPr>
          <w:rFonts w:ascii="Times New Roman" w:hAnsi="Times New Roman" w:cs="Times New Roman"/>
          <w:sz w:val="24"/>
          <w:szCs w:val="24"/>
        </w:rPr>
        <w:t xml:space="preserve">in the community </w:t>
      </w:r>
      <w:r w:rsidR="000D18CF" w:rsidRPr="009752B5">
        <w:rPr>
          <w:rFonts w:ascii="Times New Roman" w:hAnsi="Times New Roman" w:cs="Times New Roman"/>
          <w:sz w:val="24"/>
          <w:szCs w:val="24"/>
        </w:rPr>
        <w:fldChar w:fldCharType="begin">
          <w:fldData xml:space="preserve">PEVuZE5vdGU+PENpdGU+PEF1dGhvcj5IYWlkZXI8L0F1dGhvcj48WWVhcj4yMDE3PC9ZZWFyPjxS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</w:fldData>
        </w:fldChar>
      </w:r>
      <w:r w:rsidR="00694093">
        <w:rPr>
          <w:rFonts w:ascii="Times New Roman" w:hAnsi="Times New Roman" w:cs="Times New Roman"/>
          <w:sz w:val="24"/>
          <w:szCs w:val="24"/>
        </w:rPr>
        <w:instrText xml:space="preserve"> ADDIN EN.CITE </w:instrText>
      </w:r>
      <w:r w:rsidR="00694093">
        <w:rPr>
          <w:rFonts w:ascii="Times New Roman" w:hAnsi="Times New Roman" w:cs="Times New Roman"/>
          <w:sz w:val="24"/>
          <w:szCs w:val="24"/>
        </w:rPr>
        <w:fldChar w:fldCharType="begin">
          <w:fldData xml:space="preserve">PEVuZE5vdGU+PENpdGU+PEF1dGhvcj5IYWlkZXI8L0F1dGhvcj48WWVhcj4yMDE3PC9ZZWFyPjxS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</w:fldData>
        </w:fldChar>
      </w:r>
      <w:r w:rsidR="00694093">
        <w:rPr>
          <w:rFonts w:ascii="Times New Roman" w:hAnsi="Times New Roman" w:cs="Times New Roman"/>
          <w:sz w:val="24"/>
          <w:szCs w:val="24"/>
        </w:rPr>
        <w:instrText xml:space="preserve"> ADDIN EN.CITE.DATA </w:instrText>
      </w:r>
      <w:r w:rsidR="00694093">
        <w:rPr>
          <w:rFonts w:ascii="Times New Roman" w:hAnsi="Times New Roman" w:cs="Times New Roman"/>
          <w:sz w:val="24"/>
          <w:szCs w:val="24"/>
        </w:rPr>
      </w:r>
      <w:r w:rsidR="00694093">
        <w:rPr>
          <w:rFonts w:ascii="Times New Roman" w:hAnsi="Times New Roman" w:cs="Times New Roman"/>
          <w:sz w:val="24"/>
          <w:szCs w:val="24"/>
        </w:rPr>
        <w:fldChar w:fldCharType="end"/>
      </w:r>
      <w:r w:rsidR="000D18CF" w:rsidRPr="009752B5">
        <w:rPr>
          <w:rFonts w:ascii="Times New Roman" w:hAnsi="Times New Roman" w:cs="Times New Roman"/>
          <w:sz w:val="24"/>
          <w:szCs w:val="24"/>
        </w:rPr>
      </w:r>
      <w:r w:rsidR="000D18CF" w:rsidRPr="009752B5">
        <w:rPr>
          <w:rFonts w:ascii="Times New Roman" w:hAnsi="Times New Roman" w:cs="Times New Roman"/>
          <w:sz w:val="24"/>
          <w:szCs w:val="24"/>
        </w:rPr>
        <w:fldChar w:fldCharType="separate"/>
      </w:r>
      <w:r w:rsidR="00694093">
        <w:rPr>
          <w:rFonts w:ascii="Times New Roman" w:hAnsi="Times New Roman" w:cs="Times New Roman"/>
          <w:noProof/>
          <w:sz w:val="24"/>
          <w:szCs w:val="24"/>
        </w:rPr>
        <w:t>[56]</w:t>
      </w:r>
      <w:r w:rsidR="000D18CF" w:rsidRPr="009752B5">
        <w:rPr>
          <w:rFonts w:ascii="Times New Roman" w:hAnsi="Times New Roman" w:cs="Times New Roman"/>
          <w:sz w:val="24"/>
          <w:szCs w:val="24"/>
        </w:rPr>
        <w:fldChar w:fldCharType="end"/>
      </w:r>
      <w:r w:rsidR="000D18CF" w:rsidRPr="009752B5">
        <w:rPr>
          <w:rFonts w:ascii="Times New Roman" w:hAnsi="Times New Roman" w:cs="Times New Roman"/>
          <w:sz w:val="24"/>
          <w:szCs w:val="24"/>
        </w:rPr>
        <w:t xml:space="preserve">, and improved lunchtime energy intake of older adults in hospital through mealtime assistants </w:t>
      </w:r>
      <w:r w:rsidR="000D18CF" w:rsidRPr="009752B5">
        <w:rPr>
          <w:rFonts w:ascii="Times New Roman" w:hAnsi="Times New Roman" w:cs="Times New Roman"/>
          <w:sz w:val="24"/>
          <w:szCs w:val="24"/>
        </w:rPr>
        <w:fldChar w:fldCharType="begin"/>
      </w:r>
      <w:r w:rsidR="006A7A57">
        <w:rPr>
          <w:rFonts w:ascii="Times New Roman" w:hAnsi="Times New Roman" w:cs="Times New Roman"/>
          <w:sz w:val="24"/>
          <w:szCs w:val="24"/>
        </w:rPr>
        <w:instrText xml:space="preserve"> ADDIN EN.CITE &lt;EndNote&gt;&lt;Cite&gt;&lt;Author&gt;Latif&lt;/Author&gt;&lt;Year&gt;2021&lt;/Year&gt;&lt;RecNum&gt;67&lt;/RecNum&gt;&lt;DisplayText&gt;[16]&lt;/DisplayText&gt;&lt;record&gt;&lt;rec-number&gt;67&lt;/rec-number&gt;&lt;foreign-keys&gt;&lt;key app="EN" db-id="dte9ew5tvx5wphe9svop0fr8w9sw5wefv959" timestamp="0"&gt;67&lt;/key&gt;&lt;/foreign-keys&gt;&lt;ref-type name="Journal Article"&gt;17&lt;/ref-type&gt;&lt;contributors&gt;&lt;authors&gt;&lt;author&gt;Latif, J.&lt;/author&gt;&lt;author&gt;Dabbous, M.&lt;/author&gt;&lt;author&gt;Weekes, C. E.&lt;/author&gt;&lt;author&gt;Baldwin, C.&lt;/author&gt;&lt;/authors&gt;&lt;/contributors&gt;&lt;auth-address&gt;Department of Nutritional Sciences, King&amp;apos;s College London, London, SE1 9NH, UK.&amp;#xD;Department of Nutritional Sciences, King&amp;apos;s College London, London, SE1 9NH, UK. Electronic address: massar.dabbous@kcl.ac.uk.&amp;#xD;Department of Nutrition and Dietetics, Guy&amp;apos;s and St. Thomas&amp;apos; NHS Foundation Trust, London, SE1 7HE, UK.&lt;/auth-address&gt;&lt;titles&gt;&lt;title&gt;The effectiveness of trained volunteer delivered interventions in adults at risk of malnutrition: A systematic review and meta-analysis&lt;/title&gt;&lt;secondary-title&gt;Clin Nutr&lt;/secondary-title&gt;&lt;/titles&gt;&lt;pages&gt;710-727&lt;/pages&gt;&lt;volume&gt;40&lt;/volume&gt;&lt;number&gt;3&lt;/number&gt;&lt;edition&gt;2020/07/12&lt;/edition&gt;&lt;keywords&gt;&lt;keyword&gt;Adult&lt;/keyword&gt;&lt;keyword&gt;*Eating&lt;/keyword&gt;&lt;keyword&gt;Energy Intake&lt;/keyword&gt;&lt;keyword&gt;Female&lt;/keyword&gt;&lt;keyword&gt;Humans&lt;/keyword&gt;&lt;keyword&gt;Male&lt;/keyword&gt;&lt;keyword&gt;Malnutrition/*prevention &amp;amp; control&lt;/keyword&gt;&lt;keyword&gt;Meals&lt;/keyword&gt;&lt;keyword&gt;Patient Satisfaction&lt;/keyword&gt;&lt;keyword&gt;*Volunteers&lt;/keyword&gt;&lt;keyword&gt;*Malnutrition&lt;/keyword&gt;&lt;keyword&gt;*Mealtime assistance&lt;/keyword&gt;&lt;keyword&gt;*Nutrition intervention&lt;/keyword&gt;&lt;keyword&gt;*Nutrition risk&lt;/keyword&gt;&lt;keyword&gt;*Supportive intervention&lt;/keyword&gt;&lt;/keywords&gt;&lt;dates&gt;&lt;year&gt;2021&lt;/year&gt;&lt;pub-dates&gt;&lt;date&gt;Mar&lt;/date&gt;&lt;/pub-dates&gt;&lt;/dates&gt;&lt;isbn&gt;1532-1983 (Electronic)&amp;#xD;0261-5614 (Linking)&lt;/isbn&gt;&lt;accession-num&gt;32651019&lt;/accession-num&gt;&lt;urls&gt;&lt;related-urls&gt;&lt;url&gt;https://www.ncbi.nlm.nih.gov/pubmed/32651019&lt;/url&gt;&lt;/related-urls&gt;&lt;/urls&gt;&lt;electronic-resource-num&gt;10.1016/j.clnu.2020.06.008&lt;/electronic-resource-num&gt;&lt;/record&gt;&lt;/Cite&gt;&lt;/EndNote&gt;</w:instrText>
      </w:r>
      <w:r w:rsidR="000D18CF" w:rsidRPr="009752B5">
        <w:rPr>
          <w:rFonts w:ascii="Times New Roman" w:hAnsi="Times New Roman" w:cs="Times New Roman"/>
          <w:sz w:val="24"/>
          <w:szCs w:val="24"/>
        </w:rPr>
        <w:fldChar w:fldCharType="separate"/>
      </w:r>
      <w:r w:rsidR="006A7A57">
        <w:rPr>
          <w:rFonts w:ascii="Times New Roman" w:hAnsi="Times New Roman" w:cs="Times New Roman"/>
          <w:noProof/>
          <w:sz w:val="24"/>
          <w:szCs w:val="24"/>
        </w:rPr>
        <w:t>[16]</w:t>
      </w:r>
      <w:r w:rsidR="000D18CF" w:rsidRPr="009752B5">
        <w:rPr>
          <w:rFonts w:ascii="Times New Roman" w:hAnsi="Times New Roman" w:cs="Times New Roman"/>
          <w:sz w:val="24"/>
          <w:szCs w:val="24"/>
        </w:rPr>
        <w:fldChar w:fldCharType="end"/>
      </w:r>
      <w:r w:rsidR="000D18CF" w:rsidRPr="009752B5">
        <w:rPr>
          <w:rFonts w:ascii="Times New Roman" w:hAnsi="Times New Roman" w:cs="Times New Roman"/>
          <w:sz w:val="24"/>
          <w:szCs w:val="24"/>
        </w:rPr>
        <w:t>.</w:t>
      </w:r>
    </w:p>
    <w:p w14:paraId="60F4F08A" w14:textId="7FEAE517" w:rsidR="006D4904" w:rsidRDefault="00785F67" w:rsidP="006D4904">
      <w:pPr>
        <w:pStyle w:val="NormalWeb"/>
        <w:shd w:val="clear" w:color="auto" w:fill="FFFFFF"/>
        <w:spacing w:before="0" w:beforeAutospacing="0" w:after="0" w:afterAutospacing="0" w:line="480" w:lineRule="auto"/>
        <w:ind w:firstLine="720"/>
      </w:pPr>
      <w:r>
        <w:t>Participant</w:t>
      </w:r>
      <w:r w:rsidR="006D4904">
        <w:t>s report</w:t>
      </w:r>
      <w:r w:rsidR="001B5CEC">
        <w:t>ing</w:t>
      </w:r>
      <w:r w:rsidR="006D4904">
        <w:t xml:space="preserve"> difficulties accessing services outside home, </w:t>
      </w:r>
      <w:r w:rsidR="001B5CEC">
        <w:t xml:space="preserve">made provision of </w:t>
      </w:r>
      <w:r w:rsidR="006D4904">
        <w:t xml:space="preserve">remote support </w:t>
      </w:r>
      <w:r w:rsidR="001B5CEC">
        <w:t>options essential</w:t>
      </w:r>
      <w:r w:rsidR="006D4904">
        <w:t>. Forty seven percent completed the intervention online and 53% received telephone support. Despite the reinforcement of online interventions during and post COVID</w:t>
      </w:r>
      <w:r w:rsidR="00E5355A">
        <w:t xml:space="preserve"> </w:t>
      </w:r>
      <w:r w:rsidR="00D40D25">
        <w:fldChar w:fldCharType="begin">
          <w:fldData xml:space="preserve">PEVuZE5vdGU+PENpdGU+PEF1dGhvcj5TaGFwaXJhPC9BdXRob3I+PFllYXI+MjAyMTwvWWVhcj48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</w:fldData>
        </w:fldChar>
      </w:r>
      <w:r w:rsidR="00694093">
        <w:instrText xml:space="preserve"> ADDIN EN.CITE </w:instrText>
      </w:r>
      <w:r w:rsidR="00694093">
        <w:fldChar w:fldCharType="begin">
          <w:fldData xml:space="preserve">PEVuZE5vdGU+PENpdGU+PEF1dGhvcj5TaGFwaXJhPC9BdXRob3I+PFllYXI+MjAyMTwvWWVhcj48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</w:fldData>
        </w:fldChar>
      </w:r>
      <w:r w:rsidR="00694093">
        <w:instrText xml:space="preserve"> ADDIN EN.CITE.DATA </w:instrText>
      </w:r>
      <w:r w:rsidR="00694093">
        <w:fldChar w:fldCharType="end"/>
      </w:r>
      <w:r w:rsidR="00D40D25">
        <w:fldChar w:fldCharType="separate"/>
      </w:r>
      <w:r w:rsidR="00694093">
        <w:rPr>
          <w:noProof/>
        </w:rPr>
        <w:t>[57, 58]</w:t>
      </w:r>
      <w:r w:rsidR="00D40D25">
        <w:fldChar w:fldCharType="end"/>
      </w:r>
      <w:r w:rsidR="006D4904">
        <w:t xml:space="preserve">, our findings indicate the need to provide additional forms of implementation for older adults who are resistant to learning how to navigate online software and to prevent digital exclusion </w:t>
      </w:r>
      <w:r w:rsidR="006D4904">
        <w:fldChar w:fldCharType="begin"/>
      </w:r>
      <w:r w:rsidR="00694093">
        <w:instrText xml:space="preserve"> ADDIN EN.CITE &lt;EndNote&gt;&lt;Cite&gt;&lt;Author&gt;Heponiemi&lt;/Author&gt;&lt;Year&gt;2022&lt;/Year&gt;&lt;RecNum&gt;253&lt;/RecNum&gt;&lt;DisplayText&gt;[58]&lt;/DisplayText&gt;&lt;record&gt;&lt;rec-number&gt;253&lt;/rec-number&gt;&lt;foreign-keys&gt;&lt;key app="EN" db-id="dte9ew5tvx5wphe9svop0fr8w9sw5wefv959" timestamp="1724942806"&gt;253&lt;/key&gt;&lt;/foreign-keys&gt;&lt;ref-type name="Journal Article"&gt;17&lt;/ref-type&gt;&lt;contributors&gt;&lt;authors&gt;&lt;author&gt;Heponiemi, Tarja&lt;/author&gt;&lt;author&gt;Virtanen, Lotta&lt;/author&gt;&lt;author&gt;Kaihlanen, Anu-Marja&lt;/author&gt;&lt;author&gt;Kainiemi Päivikki Koponen, Emma&lt;/author&gt;&lt;author&gt;Koskinen, Seppo&lt;/author&gt;&lt;/authors&gt;&lt;/contributors&gt;&lt;titles&gt;&lt;title&gt;Use and changes in the use of the Internet for obtaining services among older adults during the COVID-19 pandemic: A longitudinal population-based survey study&lt;/title&gt;&lt;secondary-title&gt;New Media &amp;amp; Society&lt;/secondary-title&gt;&lt;/titles&gt;&lt;periodical&gt;&lt;full-title&gt;New Media &amp;amp; Society&lt;/full-title&gt;&lt;/periodical&gt;&lt;pages&gt;3146-3167&lt;/pages&gt;&lt;volume&gt;26&lt;/volume&gt;&lt;number&gt;6&lt;/number&gt;&lt;dates&gt;&lt;year&gt;2022&lt;/year&gt;&lt;pub-dates&gt;&lt;date&gt;2024/06/01&lt;/date&gt;&lt;/pub-dates&gt;&lt;/dates&gt;&lt;publisher&gt;SAGE Publications&lt;/publisher&gt;&lt;isbn&gt;1461-4448&lt;/isbn&gt;&lt;urls&gt;&lt;related-urls&gt;&lt;url&gt;https://doi.org/10.1177/14614448221097000&lt;/url&gt;&lt;/related-urls&gt;&lt;/urls&gt;&lt;electronic-resource-num&gt;10.1177/14614448221097000&lt;/electronic-resource-num&gt;&lt;access-date&gt;2024/08/29&lt;/access-date&gt;&lt;/record&gt;&lt;/Cite&gt;&lt;/EndNote&gt;</w:instrText>
      </w:r>
      <w:r w:rsidR="006D4904">
        <w:fldChar w:fldCharType="separate"/>
      </w:r>
      <w:r w:rsidR="00694093">
        <w:rPr>
          <w:noProof/>
        </w:rPr>
        <w:t>[58]</w:t>
      </w:r>
      <w:r w:rsidR="006D4904">
        <w:fldChar w:fldCharType="end"/>
      </w:r>
      <w:r w:rsidR="006D4904">
        <w:t xml:space="preserve">. Reasons for preference towards telephone support included a fear of scamming, and poor confidence learning new technological skills at an older age; akin to digital barriers reported in previous works </w:t>
      </w:r>
      <w:r w:rsidR="006D4904">
        <w:fldChar w:fldCharType="begin"/>
      </w:r>
      <w:r w:rsidR="00694093">
        <w:instrText xml:space="preserve"> ADDIN EN.CITE &lt;EndNote&gt;&lt;Cite&gt;&lt;Author&gt;Aslan&lt;/Author&gt;&lt;Year&gt;2024&lt;/Year&gt;&lt;RecNum&gt;254&lt;/RecNum&gt;&lt;DisplayText&gt;[59]&lt;/DisplayText&gt;&lt;record&gt;&lt;rec-number&gt;254&lt;/rec-number&gt;&lt;foreign-keys&gt;&lt;key app="EN" db-id="dte9ew5tvx5wphe9svop0fr8w9sw5wefv959" timestamp="1724943730"&gt;254&lt;/key&gt;&lt;/foreign-keys&gt;&lt;ref-type name="Journal Article"&gt;17&lt;/ref-type&gt;&lt;contributors&gt;&lt;authors&gt;&lt;author&gt;Aslan, Ayse&lt;/author&gt;&lt;author&gt;Mold, Freda&lt;/author&gt;&lt;author&gt;van Marwijk, Harm&lt;/author&gt;&lt;author&gt;Armes, Jo&lt;/author&gt;&lt;/authors&gt;&lt;/contributors&gt;&lt;titles&gt;&lt;title&gt;What are the determinants of older people adopting communicative e-health services: a meta-ethnography&lt;/title&gt;&lt;secondary-title&gt;BMC Health Services Research&lt;/secondary-title&gt;&lt;/titles&gt;&lt;periodical&gt;&lt;full-title&gt;BMC Health Services Research&lt;/full-title&gt;&lt;/periodical&gt;&lt;pages&gt;60&lt;/pages&gt;&lt;volume&gt;24&lt;/volume&gt;&lt;number&gt;1&lt;/number&gt;&lt;dates&gt;&lt;year&gt;2024&lt;/year&gt;&lt;pub-dates&gt;&lt;date&gt;2024/01/11&lt;/date&gt;&lt;/pub-dates&gt;&lt;/dates&gt;&lt;isbn&gt;1472-6963&lt;/isbn&gt;&lt;urls&gt;&lt;related-urls&gt;&lt;url&gt;https://doi.org/10.1186/s12913-023-10372-3&lt;/url&gt;&lt;/related-urls&gt;&lt;/urls&gt;&lt;electronic-resource-num&gt;10.1186/s12913-023-10372-3&lt;/electronic-resource-num&gt;&lt;/record&gt;&lt;/Cite&gt;&lt;/EndNote&gt;</w:instrText>
      </w:r>
      <w:r w:rsidR="006D4904">
        <w:fldChar w:fldCharType="separate"/>
      </w:r>
      <w:r w:rsidR="00694093">
        <w:rPr>
          <w:noProof/>
        </w:rPr>
        <w:t>[59]</w:t>
      </w:r>
      <w:r w:rsidR="006D4904">
        <w:fldChar w:fldCharType="end"/>
      </w:r>
      <w:r w:rsidR="006D4904">
        <w:t xml:space="preserve">. </w:t>
      </w:r>
      <w:r w:rsidR="006C75CE">
        <w:t xml:space="preserve">Addressing </w:t>
      </w:r>
      <w:r w:rsidR="006D4904">
        <w:t xml:space="preserve">digital literacy and the appropriateness of technological interfaces for older adults </w:t>
      </w:r>
      <w:r w:rsidR="006D4904">
        <w:fldChar w:fldCharType="begin">
          <w:fldData xml:space="preserve">PEVuZE5vdGU+PENpdGU+PEF1dGhvcj5Bc2xhbjwvQXV0aG9yPjxZZWFyPjIwMjQ8L1llYXI+PFJl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</w:fldData>
        </w:fldChar>
      </w:r>
      <w:r w:rsidR="00694093">
        <w:instrText xml:space="preserve"> ADDIN EN.CITE </w:instrText>
      </w:r>
      <w:r w:rsidR="00694093">
        <w:fldChar w:fldCharType="begin">
          <w:fldData xml:space="preserve">PEVuZE5vdGU+PENpdGU+PEF1dGhvcj5Bc2xhbjwvQXV0aG9yPjxZZWFyPjIwMjQ8L1llYXI+PFJl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</w:fldData>
        </w:fldChar>
      </w:r>
      <w:r w:rsidR="00694093">
        <w:instrText xml:space="preserve"> ADDIN EN.CITE.DATA </w:instrText>
      </w:r>
      <w:r w:rsidR="00694093">
        <w:fldChar w:fldCharType="end"/>
      </w:r>
      <w:r w:rsidR="006D4904">
        <w:fldChar w:fldCharType="separate"/>
      </w:r>
      <w:r w:rsidR="00694093">
        <w:rPr>
          <w:noProof/>
        </w:rPr>
        <w:t>[14, 59]</w:t>
      </w:r>
      <w:r w:rsidR="006D4904">
        <w:fldChar w:fldCharType="end"/>
      </w:r>
      <w:r w:rsidR="004B2B57">
        <w:t>, including</w:t>
      </w:r>
      <w:r w:rsidR="006D4904">
        <w:t xml:space="preserve"> </w:t>
      </w:r>
      <w:r w:rsidR="000F5325">
        <w:t xml:space="preserve">options for </w:t>
      </w:r>
      <w:r w:rsidR="004B2B57">
        <w:t>c</w:t>
      </w:r>
      <w:r w:rsidR="006D4904">
        <w:t>o-design</w:t>
      </w:r>
      <w:r w:rsidR="006C75CE">
        <w:t>, may</w:t>
      </w:r>
      <w:r w:rsidR="000F5325">
        <w:t xml:space="preserve"> improve</w:t>
      </w:r>
      <w:r w:rsidR="006D4904">
        <w:t xml:space="preserve"> </w:t>
      </w:r>
      <w:r w:rsidR="006C75CE">
        <w:t xml:space="preserve">feasibility </w:t>
      </w:r>
      <w:r w:rsidR="006D4904">
        <w:t xml:space="preserve">of future interventions </w:t>
      </w:r>
      <w:r w:rsidR="006D4904">
        <w:fldChar w:fldCharType="begin"/>
      </w:r>
      <w:r w:rsidR="00694093">
        <w:instrText xml:space="preserve"> ADDIN EN.CITE &lt;EndNote&gt;&lt;Cite&gt;&lt;Author&gt;Villa-García&lt;/Author&gt;&lt;Year&gt;2023&lt;/Year&gt;&lt;RecNum&gt;250&lt;/RecNum&gt;&lt;DisplayText&gt;[60]&lt;/DisplayText&gt;&lt;record&gt;&lt;rec-number&gt;250&lt;/rec-number&gt;&lt;foreign-keys&gt;&lt;key app="EN" db-id="dte9ew5tvx5wphe9svop0fr8w9sw5wefv959" timestamp="1724942221"&gt;250&lt;/key&gt;&lt;/foreign-keys&gt;&lt;ref-type name="Journal Article"&gt;17&lt;/ref-type&gt;&lt;contributors&gt;&lt;authors&gt;&lt;author&gt;Villa-García,Lorena&lt;/author&gt;&lt;author&gt;Davey,Vanessa&lt;/author&gt;&lt;author&gt;Peréz,Laura M.&lt;/author&gt;&lt;author&gt;Soto-Bagaria,Luis&lt;/author&gt;&lt;author&gt;Risco,Ester&lt;/author&gt;&lt;author&gt;Díaz,Pako&lt;/author&gt;&lt;author&gt;Kuluski,Kerry&lt;/author&gt;&lt;author&gt;Giné-Garriga,Maria&lt;/author&gt;&lt;author&gt;Castellano-Tejedor,Carmina&lt;/author&gt;&lt;author&gt;Inzitari,Marco&lt;/author&gt;&lt;/authors&gt;&lt;/contributors&gt;&lt;titles&gt;&lt;title&gt;Co-designing implementation strategies to promote remote physical activity programs in frail older community-dwellers&lt;/title&gt;&lt;secondary-title&gt;Frontiers in Public Health&lt;/secondary-title&gt;&lt;short-title&gt;Co-designing strategies to promote remote physical activity programs in frail older adults&lt;/short-title&gt;&lt;/titles&gt;&lt;periodical&gt;&lt;full-title&gt;Frontiers in Public Health&lt;/full-title&gt;&lt;/periodical&gt;&lt;volume&gt;11&lt;/volume&gt;&lt;keywords&gt;&lt;keyword&gt;older adults,Frailty,Aging,mHealth,World Café,Integrated Care,Participatory methods,co-design&lt;/keyword&gt;&lt;/keywords&gt;&lt;dates&gt;&lt;year&gt;2023&lt;/year&gt;&lt;pub-dates&gt;&lt;date&gt;2023-March-07&lt;/date&gt;&lt;/pub-dates&gt;&lt;/dates&gt;&lt;isbn&gt;2296-2565&lt;/isbn&gt;&lt;work-type&gt;Original Research&lt;/work-type&gt;&lt;urls&gt;&lt;related-urls&gt;&lt;url&gt;https://www.frontiersin.org/journals/public-health/articles/10.3389/fpubh.2023.1062843&lt;/url&gt;&lt;/related-urls&gt;&lt;/urls&gt;&lt;electronic-resource-num&gt;10.3389/fpubh.2023.1062843&lt;/electronic-resource-num&gt;&lt;language&gt;English&lt;/language&gt;&lt;/record&gt;&lt;/Cite&gt;&lt;/EndNote&gt;</w:instrText>
      </w:r>
      <w:r w:rsidR="006D4904">
        <w:fldChar w:fldCharType="separate"/>
      </w:r>
      <w:r w:rsidR="00694093">
        <w:rPr>
          <w:noProof/>
        </w:rPr>
        <w:t>[60]</w:t>
      </w:r>
      <w:r w:rsidR="006D4904">
        <w:fldChar w:fldCharType="end"/>
      </w:r>
      <w:r w:rsidR="006D4904">
        <w:t xml:space="preserve">. </w:t>
      </w:r>
    </w:p>
    <w:p w14:paraId="0998D5EF" w14:textId="793061AE" w:rsidR="009037A2" w:rsidRDefault="00FA4635" w:rsidP="009E20F0">
      <w:pPr>
        <w:pStyle w:val="NormalWeb"/>
        <w:shd w:val="clear" w:color="auto" w:fill="FFFFFF"/>
        <w:spacing w:before="0" w:beforeAutospacing="0" w:after="0" w:afterAutospacing="0" w:line="480" w:lineRule="auto"/>
        <w:ind w:firstLine="720"/>
      </w:pPr>
      <w:r>
        <w:t xml:space="preserve">Ongoing </w:t>
      </w:r>
      <w:r w:rsidR="00D02D31">
        <w:t xml:space="preserve">trainer </w:t>
      </w:r>
      <w:r>
        <w:t xml:space="preserve">support </w:t>
      </w:r>
      <w:r w:rsidR="00D02D31">
        <w:t xml:space="preserve">played </w:t>
      </w:r>
      <w:r w:rsidR="009654B2">
        <w:t>a</w:t>
      </w:r>
      <w:r w:rsidR="00D02D31">
        <w:t>n important role in</w:t>
      </w:r>
      <w:r>
        <w:t xml:space="preserve"> volunteer welfare and retention</w:t>
      </w:r>
      <w:r w:rsidR="00B67441">
        <w:t>, a key factor affecting intervention implementation</w:t>
      </w:r>
      <w:r>
        <w:t xml:space="preserve">. </w:t>
      </w:r>
      <w:r w:rsidR="003E24B9">
        <w:t>Y</w:t>
      </w:r>
      <w:r w:rsidR="00933BAF">
        <w:t>oung volunteers</w:t>
      </w:r>
      <w:r w:rsidR="006C75CE">
        <w:t>, in particular,</w:t>
      </w:r>
      <w:r w:rsidR="00933BAF">
        <w:t xml:space="preserve"> found facilitating conversation challenging and </w:t>
      </w:r>
      <w:r w:rsidR="00D02D31">
        <w:t>benefitted</w:t>
      </w:r>
      <w:r w:rsidR="00933BAF">
        <w:t xml:space="preserve"> from the trainer</w:t>
      </w:r>
      <w:r w:rsidR="00D02D31">
        <w:t>’s support</w:t>
      </w:r>
      <w:r w:rsidR="00933BAF">
        <w:t xml:space="preserve"> </w:t>
      </w:r>
      <w:r w:rsidR="00D02D31">
        <w:t xml:space="preserve">in </w:t>
      </w:r>
      <w:r w:rsidR="00933BAF">
        <w:t>prepar</w:t>
      </w:r>
      <w:r w:rsidR="00D02D31">
        <w:t>ing</w:t>
      </w:r>
      <w:r w:rsidR="00933BAF">
        <w:t xml:space="preserve"> for intergenerational interactions, including developing empathy - </w:t>
      </w:r>
      <w:r w:rsidR="00D02D31">
        <w:t>consistent with</w:t>
      </w:r>
      <w:r w:rsidR="00933BAF">
        <w:t xml:space="preserve"> previous interventions </w:t>
      </w:r>
      <w:r w:rsidR="00933BAF">
        <w:fldChar w:fldCharType="begin"/>
      </w:r>
      <w:r w:rsidR="00694093">
        <w:instrText xml:space="preserve"> ADDIN EN.CITE &lt;EndNote&gt;&lt;Cite&gt;&lt;Author&gt;Chung&lt;/Author&gt;&lt;Year&gt;2009&lt;/Year&gt;&lt;RecNum&gt;150&lt;/RecNum&gt;&lt;DisplayText&gt;[61]&lt;/DisplayText&gt;&lt;record&gt;&lt;rec-number&gt;150&lt;/rec-number&gt;&lt;foreign-keys&gt;&lt;key app="EN" db-id="vr0ddpxxn9fxsmea9ph5vrpca2xwwvrdfxrx" timestamp="1725450751"&gt;150&lt;/key&gt;&lt;/foreign-keys&gt;&lt;ref-type name="Journal Article"&gt;17&lt;/ref-type&gt;&lt;contributors&gt;&lt;authors&gt;&lt;author&gt;Chung, J. C.&lt;/author&gt;&lt;/authors&gt;&lt;/contributors&gt;&lt;auth-address&gt;Department of Rehabilitation Sciences, The Hong Kong Polytechnic University, Kowloon, NA, Hong Kong. jenny.chung@polyu.edu.hk&lt;/auth-address&gt;&lt;titles&gt;&lt;title&gt;An intergenerational reminiscence programme for older adults with early dementia and youth volunteers: values and challenges&lt;/title&gt;&lt;secondary-title&gt;Scand J Caring Sci&lt;/secondary-title&gt;&lt;/titles&gt;&lt;periodical&gt;&lt;full-title&gt;Scand J Caring Sci&lt;/full-title&gt;&lt;/periodical&gt;&lt;pages&gt;259-64&lt;/pages&gt;&lt;volume&gt;23&lt;/volume&gt;&lt;number&gt;2&lt;/number&gt;&lt;keywords&gt;&lt;keyword&gt;Adolescent&lt;/keyword&gt;&lt;keyword&gt;Adult&lt;/keyword&gt;&lt;keyword&gt;Aged&lt;/keyword&gt;&lt;keyword&gt;Dementia/*psychology&lt;/keyword&gt;&lt;keyword&gt;Female&lt;/keyword&gt;&lt;keyword&gt;*Human Experimentation&lt;/keyword&gt;&lt;keyword&gt;Humans&lt;/keyword&gt;&lt;keyword&gt;*Intergenerational Relations&lt;/keyword&gt;&lt;keyword&gt;Male&lt;/keyword&gt;&lt;keyword&gt;*Memory&lt;/keyword&gt;&lt;keyword&gt;Program Evaluation&lt;/keyword&gt;&lt;keyword&gt;Quality of Life&lt;/keyword&gt;&lt;keyword&gt;Surveys and Questionnaires&lt;/keyword&gt;&lt;keyword&gt;Young Adult&lt;/keyword&gt;&lt;/keywords&gt;&lt;dates&gt;&lt;year&gt;2009&lt;/year&gt;&lt;pub-dates&gt;&lt;date&gt;Jun&lt;/date&gt;&lt;/pub-dates&gt;&lt;/dates&gt;&lt;isbn&gt;0283-9318&lt;/isbn&gt;&lt;accession-num&gt;19192238&lt;/accession-num&gt;&lt;urls&gt;&lt;/urls&gt;&lt;electronic-resource-num&gt;10.1111/j.1471-6712.2008.00615.x&lt;/electronic-resource-num&gt;&lt;remote-database-provider&gt;NLM&lt;/remote-database-provider&gt;&lt;language&gt;eng&lt;/language&gt;&lt;/record&gt;&lt;/Cite&gt;&lt;/EndNote&gt;</w:instrText>
      </w:r>
      <w:r w:rsidR="00933BAF">
        <w:fldChar w:fldCharType="separate"/>
      </w:r>
      <w:r w:rsidR="00694093">
        <w:rPr>
          <w:noProof/>
        </w:rPr>
        <w:t>[61]</w:t>
      </w:r>
      <w:r w:rsidR="00933BAF">
        <w:fldChar w:fldCharType="end"/>
      </w:r>
      <w:r w:rsidR="00933BAF">
        <w:t xml:space="preserve">. While sharing difficult illness stories was emotionally challenging for younger volunteers, they were appreciative of widening their perspectives and understanding of older adults living with </w:t>
      </w:r>
      <w:r w:rsidR="00FE5458">
        <w:t>frailty</w:t>
      </w:r>
      <w:r w:rsidR="00933BAF">
        <w:t xml:space="preserve">. </w:t>
      </w:r>
      <w:r>
        <w:t>This study adds to existing research exploring strategies to recruit, train, and retain volunteers involved in supporting older adults’ health and wellbeing</w:t>
      </w:r>
      <w:r w:rsidR="00D416CD">
        <w:t xml:space="preserve"> </w:t>
      </w:r>
      <w:r w:rsidR="001737D7">
        <w:fldChar w:fldCharType="begin">
          <w:fldData xml:space="preserve">PEVuZE5vdGU+PENpdGU+PEF1dGhvcj5MaW08L0F1dGhvcj48WWVhcj4yMDE5PC9ZZWFyPjxSZWNO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</w:fldData>
        </w:fldChar>
      </w:r>
      <w:r w:rsidR="00694093">
        <w:instrText xml:space="preserve"> ADDIN EN.CITE </w:instrText>
      </w:r>
      <w:r w:rsidR="00694093">
        <w:fldChar w:fldCharType="begin">
          <w:fldData xml:space="preserve">PEVuZE5vdGU+PENpdGU+PEF1dGhvcj5MaW08L0F1dGhvcj48WWVhcj4yMDE5PC9ZZWFyPjxSZWNO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</w:fldData>
        </w:fldChar>
      </w:r>
      <w:r w:rsidR="00694093">
        <w:instrText xml:space="preserve"> ADDIN EN.CITE.DATA </w:instrText>
      </w:r>
      <w:r w:rsidR="00694093">
        <w:fldChar w:fldCharType="end"/>
      </w:r>
      <w:r w:rsidR="001737D7">
        <w:fldChar w:fldCharType="separate"/>
      </w:r>
      <w:r w:rsidR="00694093">
        <w:rPr>
          <w:noProof/>
        </w:rPr>
        <w:t>[19, 26, 62]</w:t>
      </w:r>
      <w:r w:rsidR="001737D7">
        <w:fldChar w:fldCharType="end"/>
      </w:r>
      <w:r w:rsidR="00D02D31">
        <w:t>.</w:t>
      </w:r>
      <w:r>
        <w:t xml:space="preserve"> </w:t>
      </w:r>
      <w:r w:rsidR="00D02D31">
        <w:t>It also adds evidence of</w:t>
      </w:r>
      <w:r>
        <w:t xml:space="preserve"> the </w:t>
      </w:r>
      <w:r w:rsidR="00D02D31">
        <w:t>positive impact of</w:t>
      </w:r>
      <w:r>
        <w:t xml:space="preserve"> volunteer</w:t>
      </w:r>
      <w:r w:rsidR="00D02D31">
        <w:t xml:space="preserve"> roles</w:t>
      </w:r>
      <w:r>
        <w:t xml:space="preserve"> within health and social care (e.g., diversifying the workforce)</w:t>
      </w:r>
      <w:r w:rsidR="00CE6869">
        <w:t xml:space="preserve"> </w:t>
      </w:r>
      <w:r w:rsidR="00C06E1F">
        <w:fldChar w:fldCharType="begin"/>
      </w:r>
      <w:r w:rsidR="006A7A57">
        <w:instrText xml:space="preserve"> ADDIN EN.CITE &lt;EndNote&gt;&lt;Cite&gt;&lt;Author&gt;C. Naylor&lt;/Author&gt;&lt;Year&gt;2013&lt;/Year&gt;&lt;RecNum&gt;267&lt;/RecNum&gt;&lt;DisplayText&gt;[24]&lt;/DisplayText&gt;&lt;record&gt;&lt;rec-number&gt;267&lt;/rec-number&gt;&lt;foreign-keys&gt;&lt;key app="EN" db-id="dte9ew5tvx5wphe9svop0fr8w9sw5wefv959" timestamp="1725531683"&gt;267&lt;/key&gt;&lt;/foreign-keys&gt;&lt;ref-type name="Electronic Article"&gt;43&lt;/ref-type&gt;&lt;contributors&gt;&lt;authors&gt;&lt;author&gt;C. Naylor, C. Mundle,  L. Weaks, &amp;amp; D. Buck&lt;/author&gt;&lt;/authors&gt;&lt;/contributors&gt;&lt;titles&gt;&lt;title&gt;Volunteering in health and care: securing a sustainable future&lt;/title&gt;&lt;tertiary-title&gt;The Kings Fund - Insight and Analysis - Reports&lt;/tertiary-title&gt;&lt;/titles&gt;&lt;section&gt;14/03/2013&lt;/section&gt;&lt;dates&gt;&lt;year&gt;2013&lt;/year&gt;&lt;pub-dates&gt;&lt;date&gt;05/09/2024&lt;/date&gt;&lt;/pub-dates&gt;&lt;/dates&gt;&lt;pub-location&gt;London, UK&lt;/pub-location&gt;&lt;publisher&gt;The Kings Fund&lt;/publisher&gt;&lt;isbn&gt;https://www.kingsfund.org.uk/insight-and-analysis/reports/volunteering-health-care&lt;/isbn&gt;&lt;urls&gt;&lt;/urls&gt;&lt;/record&gt;&lt;/Cite&gt;&lt;/EndNote&gt;</w:instrText>
      </w:r>
      <w:r w:rsidR="00C06E1F">
        <w:fldChar w:fldCharType="separate"/>
      </w:r>
      <w:r w:rsidR="006A7A57">
        <w:rPr>
          <w:noProof/>
        </w:rPr>
        <w:t>[24]</w:t>
      </w:r>
      <w:r w:rsidR="00C06E1F">
        <w:fldChar w:fldCharType="end"/>
      </w:r>
      <w:r>
        <w:t xml:space="preserve">, and the positive impact on volunteers’ confidence, upskilling, and experiences for career development </w:t>
      </w:r>
      <w:r>
        <w:fldChar w:fldCharType="begin"/>
      </w:r>
      <w:r w:rsidR="006A7A57">
        <w:instrText xml:space="preserve"> ADDIN EN.CITE &lt;EndNote&gt;&lt;Cite&gt;&lt;Author&gt;Beech&lt;/Author&gt;&lt;Year&gt;2022&lt;/Year&gt;&lt;RecNum&gt;268&lt;/RecNum&gt;&lt;DisplayText&gt;[19, 23]&lt;/DisplayText&gt;&lt;record&gt;&lt;rec-number&gt;268&lt;/rec-number&gt;&lt;foreign-keys&gt;&lt;key app="EN" db-id="dte9ew5tvx5wphe9svop0fr8w9sw5wefv959" timestamp="1725532039"&gt;268&lt;/key&gt;&lt;/foreign-keys&gt;&lt;ref-type name="Electronic Article"&gt;43&lt;/ref-type&gt;&lt;contributors&gt;&lt;authors&gt;&lt;author&gt;H. Gilburt &amp;amp; J. Beech&lt;/author&gt;&lt;/authors&gt;&lt;/contributors&gt;&lt;titles&gt;&lt;title&gt;Adding value through volunteering in NHS trusts&lt;/title&gt;&lt;tertiary-title&gt;The Kings Fund - Insight and analysis - Reports&lt;/tertiary-title&gt;&lt;/titles&gt;&lt;pages&gt;1-92&lt;/pages&gt;&lt;section&gt;09/05/2022&lt;/section&gt;&lt;dates&gt;&lt;year&gt;2022&lt;/year&gt;&lt;pub-dates&gt;&lt;date&gt;05/09/2024&lt;/date&gt;&lt;/pub-dates&gt;&lt;/dates&gt;&lt;pub-location&gt;London, UK&lt;/pub-location&gt;&lt;publisher&gt;The Kings Fund&lt;/publisher&gt;&lt;isbn&gt;https://www.kingsfund.org.uk/insight-and-analysis/reports/adding-value-strategic-vision-volunteering-nhs-trusts&lt;/isbn&gt;&lt;urls&gt;&lt;/urls&gt;&lt;/record&gt;&lt;/Cite&gt;&lt;Cite&gt;&lt;Author&gt;Lim&lt;/Author&gt;&lt;Year&gt;2023&lt;/Year&gt;&lt;RecNum&gt;257&lt;/RecNum&gt;&lt;record&gt;&lt;rec-number&gt;257&lt;/rec-number&gt;&lt;foreign-keys&gt;&lt;key app="EN" db-id="dte9ew5tvx5wphe9svop0fr8w9sw5wefv959" timestamp="1725365411"&gt;257&lt;/key&gt;&lt;/foreign-keys&gt;&lt;ref-type name="Journal Article"&gt;17&lt;/ref-type&gt;&lt;contributors&gt;&lt;authors&gt;&lt;author&gt;Lim, S. E. R.&lt;/author&gt;&lt;author&gt;Meredith, S. J.&lt;/author&gt;&lt;author&gt;Agnew, S.&lt;/author&gt;&lt;author&gt;Clift, E.&lt;/author&gt;&lt;author&gt;Ibrahim, K.&lt;/author&gt;&lt;author&gt;Roberts, H. C.&lt;/author&gt;&lt;/authors&gt;&lt;/contributors&gt;&lt;titles&gt;&lt;title&gt;Volunteer-led online group exercise for community-dwelling older people: a feasibility and acceptability study&lt;/title&gt;&lt;secondary-title&gt;BMC Geriatrics&lt;/secondary-title&gt;&lt;/titles&gt;&lt;periodical&gt;&lt;full-title&gt;BMC Geriatrics&lt;/full-title&gt;&lt;/periodical&gt;&lt;pages&gt;461&lt;/pages&gt;&lt;volume&gt;23&lt;/volume&gt;&lt;number&gt;1&lt;/number&gt;&lt;dates&gt;&lt;year&gt;2023&lt;/year&gt;&lt;pub-dates&gt;&lt;date&gt;2023/07/28&lt;/date&gt;&lt;/pub-dates&gt;&lt;/dates&gt;&lt;isbn&gt;1471-2318&lt;/isbn&gt;&lt;urls&gt;&lt;related-urls&gt;&lt;url&gt;https://doi.org/10.1186/s12877-023-04184-7&lt;/url&gt;&lt;/related-urls&gt;&lt;/urls&gt;&lt;electronic-resource-num&gt;10.1186/s12877-023-04184-7&lt;/electronic-resource-num&gt;&lt;/record&gt;&lt;/Cite&gt;&lt;/EndNote&gt;</w:instrText>
      </w:r>
      <w:r>
        <w:fldChar w:fldCharType="separate"/>
      </w:r>
      <w:r w:rsidR="006A7A57">
        <w:rPr>
          <w:noProof/>
        </w:rPr>
        <w:t>[19, 23]</w:t>
      </w:r>
      <w:r>
        <w:fldChar w:fldCharType="end"/>
      </w:r>
      <w:r>
        <w:t xml:space="preserve">. </w:t>
      </w:r>
    </w:p>
    <w:p w14:paraId="7D1708F1" w14:textId="5958CA97" w:rsidR="004913D2" w:rsidRDefault="00154E05" w:rsidP="009E20F0">
      <w:pPr>
        <w:pStyle w:val="NormalWeb"/>
        <w:shd w:val="clear" w:color="auto" w:fill="FFFFFF"/>
        <w:spacing w:before="0" w:beforeAutospacing="0" w:after="0" w:afterAutospacing="0" w:line="480" w:lineRule="auto"/>
        <w:ind w:firstLine="720"/>
      </w:pPr>
      <w:r>
        <w:lastRenderedPageBreak/>
        <w:t xml:space="preserve">Key aspects to consider for the </w:t>
      </w:r>
      <w:r w:rsidR="00C648D4">
        <w:t xml:space="preserve">scalability and sustainability of the volunteer-led intervention </w:t>
      </w:r>
      <w:r w:rsidR="00015BB6">
        <w:t xml:space="preserve">are </w:t>
      </w:r>
      <w:r w:rsidR="00846499">
        <w:t xml:space="preserve">the presence of </w:t>
      </w:r>
      <w:r w:rsidR="00FA48B8">
        <w:t xml:space="preserve">financial, material, and staff </w:t>
      </w:r>
      <w:r w:rsidR="00846499">
        <w:t>resources</w:t>
      </w:r>
      <w:r w:rsidR="00FA48B8">
        <w:t xml:space="preserve"> to </w:t>
      </w:r>
      <w:r w:rsidR="00560463">
        <w:t>recruit, train, support</w:t>
      </w:r>
      <w:r w:rsidR="003E068A">
        <w:t>,</w:t>
      </w:r>
      <w:r w:rsidR="00560463">
        <w:t xml:space="preserve"> and retain volunteers</w:t>
      </w:r>
      <w:r w:rsidR="003E068A">
        <w:t xml:space="preserve"> long-term. </w:t>
      </w:r>
      <w:r w:rsidR="00B87DCC">
        <w:t>In the current study dedicated</w:t>
      </w:r>
      <w:r w:rsidR="00FA714D">
        <w:t xml:space="preserve"> hospital voluntary services </w:t>
      </w:r>
      <w:r w:rsidR="006628B8">
        <w:t>were</w:t>
      </w:r>
      <w:r w:rsidR="00FA714D">
        <w:t xml:space="preserve"> well established within the NHS trust and liaised closely with the research team</w:t>
      </w:r>
      <w:r w:rsidR="00B20340">
        <w:t xml:space="preserve">. </w:t>
      </w:r>
      <w:r w:rsidR="00420D05">
        <w:t>National</w:t>
      </w:r>
      <w:r w:rsidR="00B20340">
        <w:t xml:space="preserve"> </w:t>
      </w:r>
      <w:r w:rsidR="00420D05">
        <w:t xml:space="preserve">policy </w:t>
      </w:r>
      <w:r w:rsidR="00DD1F03">
        <w:t>is pushing for the development of a strategic approach</w:t>
      </w:r>
      <w:r w:rsidR="00333983">
        <w:t xml:space="preserve"> to volunteering in NHS trusts</w:t>
      </w:r>
      <w:r w:rsidR="000F224F">
        <w:t xml:space="preserve"> </w:t>
      </w:r>
      <w:r w:rsidR="00D44AF2">
        <w:fldChar w:fldCharType="begin"/>
      </w:r>
      <w:r w:rsidR="00694093">
        <w:instrText xml:space="preserve"> ADDIN EN.CITE &lt;EndNote&gt;&lt;Cite&gt;&lt;Author&gt;England&lt;/Author&gt;&lt;Year&gt;2023&lt;/Year&gt;&lt;RecNum&gt;281&lt;/RecNum&gt;&lt;DisplayText&gt;[63]&lt;/DisplayText&gt;&lt;record&gt;&lt;rec-number&gt;281&lt;/rec-number&gt;&lt;foreign-keys&gt;&lt;key app="EN" db-id="dte9ew5tvx5wphe9svop0fr8w9sw5wefv959" timestamp="1742471017"&gt;281&lt;/key&gt;&lt;/foreign-keys&gt;&lt;ref-type name="Report"&gt;27&lt;/ref-type&gt;&lt;contributors&gt;&lt;authors&gt;&lt;author&gt;National Health Service (NHS) England&lt;/author&gt;&lt;/authors&gt;&lt;/contributors&gt;&lt;titles&gt;&lt;title&gt;The NHS Long Term Plan&lt;/title&gt;&lt;/titles&gt;&lt;dates&gt;&lt;year&gt;2023&lt;/year&gt;&lt;/dates&gt;&lt;pub-location&gt;United Kingdom&lt;/pub-location&gt;&lt;urls&gt;&lt;related-urls&gt;&lt;url&gt;https://www.england.nhs.uk/publication/the-nhs-long-term-plan/&lt;/url&gt;&lt;/related-urls&gt;&lt;/urls&gt;&lt;access-date&gt;20/03/2025&lt;/access-date&gt;&lt;/record&gt;&lt;/Cite&gt;&lt;/EndNote&gt;</w:instrText>
      </w:r>
      <w:r w:rsidR="00D44AF2">
        <w:fldChar w:fldCharType="separate"/>
      </w:r>
      <w:r w:rsidR="00694093">
        <w:rPr>
          <w:noProof/>
        </w:rPr>
        <w:t>[63]</w:t>
      </w:r>
      <w:r w:rsidR="00D44AF2">
        <w:fldChar w:fldCharType="end"/>
      </w:r>
      <w:r w:rsidR="00333983">
        <w:t>, however, the scope of volunteering services and support differs across hospital contexts</w:t>
      </w:r>
      <w:r w:rsidR="00141126">
        <w:t xml:space="preserve">, indicating the need for further </w:t>
      </w:r>
      <w:r w:rsidR="00E65E0B">
        <w:t xml:space="preserve">volunteer-led feasibility studies across </w:t>
      </w:r>
      <w:r w:rsidR="00CF4DF1">
        <w:t>differing hospital regions</w:t>
      </w:r>
      <w:r w:rsidR="000902B2">
        <w:t xml:space="preserve"> </w:t>
      </w:r>
      <w:r w:rsidR="009A56A5">
        <w:fldChar w:fldCharType="begin"/>
      </w:r>
      <w:r w:rsidR="006A7A57">
        <w:instrText xml:space="preserve"> ADDIN EN.CITE &lt;EndNote&gt;&lt;Cite&gt;&lt;Author&gt;Beech&lt;/Author&gt;&lt;Year&gt;2022&lt;/Year&gt;&lt;RecNum&gt;268&lt;/RecNum&gt;&lt;DisplayText&gt;[23]&lt;/DisplayText&gt;&lt;record&gt;&lt;rec-number&gt;268&lt;/rec-number&gt;&lt;foreign-keys&gt;&lt;key app="EN" db-id="dte9ew5tvx5wphe9svop0fr8w9sw5wefv959" timestamp="1725532039"&gt;268&lt;/key&gt;&lt;/foreign-keys&gt;&lt;ref-type name="Electronic Article"&gt;43&lt;/ref-type&gt;&lt;contributors&gt;&lt;authors&gt;&lt;author&gt;H. Gilburt &amp;amp; J. Beech&lt;/author&gt;&lt;/authors&gt;&lt;/contributors&gt;&lt;titles&gt;&lt;title&gt;Adding value through volunteering in NHS trusts&lt;/title&gt;&lt;tertiary-title&gt;The Kings Fund - Insight and analysis - Reports&lt;/tertiary-title&gt;&lt;/titles&gt;&lt;pages&gt;1-92&lt;/pages&gt;&lt;section&gt;09/05/2022&lt;/section&gt;&lt;dates&gt;&lt;year&gt;2022&lt;/year&gt;&lt;pub-dates&gt;&lt;date&gt;05/09/2024&lt;/date&gt;&lt;/pub-dates&gt;&lt;/dates&gt;&lt;pub-location&gt;London, UK&lt;/pub-location&gt;&lt;publisher&gt;The Kings Fund&lt;/publisher&gt;&lt;isbn&gt;https://www.kingsfund.org.uk/insight-and-analysis/reports/adding-value-strategic-vision-volunteering-nhs-trusts&lt;/isbn&gt;&lt;urls&gt;&lt;/urls&gt;&lt;/record&gt;&lt;/Cite&gt;&lt;/EndNote&gt;</w:instrText>
      </w:r>
      <w:r w:rsidR="009A56A5">
        <w:fldChar w:fldCharType="separate"/>
      </w:r>
      <w:r w:rsidR="006A7A57">
        <w:rPr>
          <w:noProof/>
        </w:rPr>
        <w:t>[23]</w:t>
      </w:r>
      <w:r w:rsidR="009A56A5">
        <w:fldChar w:fldCharType="end"/>
      </w:r>
      <w:r w:rsidR="003B442D">
        <w:t xml:space="preserve">. </w:t>
      </w:r>
      <w:r w:rsidR="006B6CDF">
        <w:t>Moreover, t</w:t>
      </w:r>
      <w:r w:rsidR="008E415F">
        <w:t>he presence of a</w:t>
      </w:r>
      <w:r w:rsidR="008B06D1">
        <w:t xml:space="preserve"> central </w:t>
      </w:r>
      <w:r w:rsidR="001D5DA1">
        <w:t>trainer</w:t>
      </w:r>
      <w:r w:rsidR="00586760">
        <w:t xml:space="preserve">/supervisor </w:t>
      </w:r>
      <w:r w:rsidR="008E415F">
        <w:t>i</w:t>
      </w:r>
      <w:r w:rsidR="006B6CDF">
        <w:t>s</w:t>
      </w:r>
      <w:r w:rsidR="008E415F">
        <w:t xml:space="preserve"> essential</w:t>
      </w:r>
      <w:r w:rsidR="006B6CDF">
        <w:t xml:space="preserve"> to</w:t>
      </w:r>
      <w:r w:rsidR="008E415F">
        <w:t xml:space="preserve"> </w:t>
      </w:r>
      <w:r w:rsidR="00101DDF">
        <w:t>provide role specific training and support</w:t>
      </w:r>
      <w:r w:rsidR="00BA7B89">
        <w:t xml:space="preserve">, </w:t>
      </w:r>
      <w:r w:rsidR="00710AE2">
        <w:t xml:space="preserve">and the identification and buy-in of health practitioners to fulfil this role is </w:t>
      </w:r>
      <w:r w:rsidR="00F626E2">
        <w:t xml:space="preserve">a key component to scale-up the intervention. </w:t>
      </w:r>
    </w:p>
    <w:p w14:paraId="56772EF4" w14:textId="0042C889" w:rsidR="001F17BA" w:rsidRDefault="00FD1843" w:rsidP="00936BA4">
      <w:pPr>
        <w:pStyle w:val="NormalWeb"/>
        <w:shd w:val="clear" w:color="auto" w:fill="FFFFFF"/>
        <w:spacing w:before="0" w:beforeAutospacing="0" w:after="0" w:afterAutospacing="0" w:line="480" w:lineRule="auto"/>
        <w:ind w:firstLine="720"/>
      </w:pPr>
      <w:r>
        <w:t>Who volunteers</w:t>
      </w:r>
      <w:r w:rsidR="00CC09C5">
        <w:t xml:space="preserve"> are</w:t>
      </w:r>
      <w:r>
        <w:t>, including their qualities, also needs to be considered</w:t>
      </w:r>
      <w:r w:rsidR="00363CB9">
        <w:t xml:space="preserve">. </w:t>
      </w:r>
      <w:r w:rsidR="00C85128">
        <w:t xml:space="preserve">While volunteer recruitment was open to anyone </w:t>
      </w:r>
      <w:r w:rsidR="00E27267">
        <w:t xml:space="preserve">16 years or older, our project attracted </w:t>
      </w:r>
      <w:r w:rsidR="00363CB9">
        <w:t xml:space="preserve">student </w:t>
      </w:r>
      <w:r w:rsidR="009A7274">
        <w:t>volunteer</w:t>
      </w:r>
      <w:r w:rsidR="00E27267">
        <w:t>s</w:t>
      </w:r>
      <w:r w:rsidR="00DC75EC">
        <w:t>,</w:t>
      </w:r>
      <w:r w:rsidR="009A7274">
        <w:t xml:space="preserve"> with 2 dropping out due to studying commitments</w:t>
      </w:r>
      <w:r w:rsidR="00A71EFD">
        <w:t>.</w:t>
      </w:r>
      <w:r w:rsidR="008F4EE2">
        <w:t xml:space="preserve"> The qualities of volunteers in the current study facilitated the success of the intervention, including their capacity to deliver non-judgmental, motivational support and care to older people living with frailty</w:t>
      </w:r>
      <w:r w:rsidR="00B30FA8">
        <w:t>.</w:t>
      </w:r>
      <w:r w:rsidR="00D51DCD">
        <w:t xml:space="preserve"> </w:t>
      </w:r>
      <w:r w:rsidR="00B30FA8">
        <w:t>T</w:t>
      </w:r>
      <w:r w:rsidR="00D51DCD">
        <w:t xml:space="preserve">he </w:t>
      </w:r>
      <w:r w:rsidR="006A1A96">
        <w:t xml:space="preserve">feasibility of student volunteers </w:t>
      </w:r>
      <w:r w:rsidR="003A675C">
        <w:t xml:space="preserve">in supporting a healthcare intervention for older people is consistent </w:t>
      </w:r>
      <w:r w:rsidR="00201BBB">
        <w:t>with previous research showing the acceptability of students as mobility volunteers on medicine for older people wards</w:t>
      </w:r>
      <w:r w:rsidR="006A1A96">
        <w:t xml:space="preserve"> </w:t>
      </w:r>
      <w:r w:rsidR="002E6D4A">
        <w:fldChar w:fldCharType="begin"/>
      </w:r>
      <w:r w:rsidR="002E6D4A">
        <w:instrText xml:space="preserve"> ADDIN EN.CITE &lt;EndNote&gt;&lt;Cite&gt;&lt;Author&gt;Lim&lt;/Author&gt;&lt;Year&gt;2019&lt;/Year&gt;&lt;RecNum&gt;158&lt;/RecNum&gt;&lt;DisplayText&gt;[26]&lt;/DisplayText&gt;&lt;record&gt;&lt;rec-number&gt;158&lt;/rec-number&gt;&lt;foreign-keys&gt;&lt;key app="EN" db-id="vr0ddpxxn9fxsmea9ph5vrpca2xwwvrdfxrx" timestamp="1725550193"&gt;158&lt;/key&gt;&lt;/foreign-keys&gt;&lt;ref-type name="Journal Article"&gt;17&lt;/ref-type&gt;&lt;contributors&gt;&lt;authors&gt;&lt;author&gt;Lim, Stephen&lt;/author&gt;&lt;author&gt;Ibrahim, Kinda&lt;/author&gt;&lt;author&gt;Dodds, Richard&lt;/author&gt;&lt;author&gt;Purkis, Annette&lt;/author&gt;&lt;author&gt;Baxter, Mark&lt;/author&gt;&lt;author&gt;Rogers, Anne&lt;/author&gt;&lt;author&gt;Sayer, Avan Aihie&lt;/author&gt;&lt;author&gt;Roberts, Helen C&lt;/author&gt;&lt;/authors&gt;&lt;/contributors&gt;&lt;titles&gt;&lt;title&gt;Physical activity in hospitalised older people: the feasibility and acceptability of a volunteer-led mobility intervention in the SoMoVe™ study&lt;/title&gt;&lt;secondary-title&gt;Age and Ageing&lt;/secondary-title&gt;&lt;/titles&gt;&lt;periodical&gt;&lt;full-title&gt;Age and Ageing&lt;/full-title&gt;&lt;/periodical&gt;&lt;pages&gt;283-291&lt;/pages&gt;&lt;volume&gt;49&lt;/volume&gt;&lt;number&gt;2&lt;/number&gt;&lt;dates&gt;&lt;year&gt;2019&lt;/year&gt;&lt;/dates&gt;&lt;isbn&gt;0002-0729&lt;/isbn&gt;&lt;urls&gt;&lt;related-urls&gt;&lt;url&gt;https://doi.org/10.1093/ageing/afz114&lt;/url&gt;&lt;/related-urls&gt;&lt;/urls&gt;&lt;electronic-resource-num&gt;10.1093/ageing/afz114&lt;/electronic-resource-num&gt;&lt;access-date&gt;9/5/2024&lt;/access-date&gt;&lt;/record&gt;&lt;/Cite&gt;&lt;/EndNote&gt;</w:instrText>
      </w:r>
      <w:r w:rsidR="002E6D4A">
        <w:fldChar w:fldCharType="separate"/>
      </w:r>
      <w:r w:rsidR="002E6D4A">
        <w:rPr>
          <w:noProof/>
        </w:rPr>
        <w:t>[26]</w:t>
      </w:r>
      <w:r w:rsidR="002E6D4A">
        <w:fldChar w:fldCharType="end"/>
      </w:r>
      <w:r w:rsidR="008F4EE2">
        <w:t>.</w:t>
      </w:r>
      <w:r w:rsidR="00A71EFD">
        <w:t xml:space="preserve"> </w:t>
      </w:r>
      <w:r w:rsidR="005563BE">
        <w:t xml:space="preserve">Nevertheless, </w:t>
      </w:r>
      <w:r w:rsidR="00E07E89">
        <w:t xml:space="preserve">consideration of </w:t>
      </w:r>
      <w:r w:rsidR="008B05D0">
        <w:t>the input required from a health practitioner to support training needs and ongoing support is essential</w:t>
      </w:r>
      <w:r w:rsidR="009932BF">
        <w:t xml:space="preserve"> for </w:t>
      </w:r>
      <w:r w:rsidR="00AA1E46">
        <w:t>volunteer and participant safety.</w:t>
      </w:r>
      <w:r w:rsidR="008B05D0">
        <w:t xml:space="preserve"> </w:t>
      </w:r>
      <w:r w:rsidR="007E1592">
        <w:t xml:space="preserve">In </w:t>
      </w:r>
      <w:r w:rsidR="00C600B2">
        <w:t>other</w:t>
      </w:r>
      <w:r w:rsidR="007E1592">
        <w:t xml:space="preserve"> research</w:t>
      </w:r>
      <w:r w:rsidR="00640A5D">
        <w:t xml:space="preserve">, </w:t>
      </w:r>
      <w:r w:rsidR="00706DF3">
        <w:t xml:space="preserve">older people who were </w:t>
      </w:r>
      <w:r w:rsidR="0015530D">
        <w:t>long-established volunteers</w:t>
      </w:r>
      <w:r w:rsidR="00706DF3">
        <w:t xml:space="preserve"> in community social clubs</w:t>
      </w:r>
      <w:r w:rsidR="007566E9">
        <w:t xml:space="preserve"> were recruited to deliver a volunteer-led exercise programme </w:t>
      </w:r>
      <w:r w:rsidR="00706DF3">
        <w:t>to</w:t>
      </w:r>
      <w:r w:rsidR="007566E9">
        <w:t xml:space="preserve"> club</w:t>
      </w:r>
      <w:r w:rsidR="00706DF3">
        <w:t xml:space="preserve"> members.</w:t>
      </w:r>
      <w:r w:rsidR="0015530D">
        <w:t xml:space="preserve"> </w:t>
      </w:r>
      <w:r w:rsidR="00A16C73">
        <w:t>The volunteers</w:t>
      </w:r>
      <w:r w:rsidR="0015530D">
        <w:t xml:space="preserve"> had developed a meaningful role and relationship with</w:t>
      </w:r>
      <w:r w:rsidR="004B2147">
        <w:t>in</w:t>
      </w:r>
      <w:r w:rsidR="0015530D">
        <w:t xml:space="preserve"> the clubs </w:t>
      </w:r>
      <w:r w:rsidR="00A16C73">
        <w:t>and</w:t>
      </w:r>
      <w:r w:rsidR="004B2147">
        <w:t xml:space="preserve"> they were a</w:t>
      </w:r>
      <w:r w:rsidR="00480481">
        <w:t xml:space="preserve"> similar</w:t>
      </w:r>
      <w:r w:rsidR="000A1C9A">
        <w:t xml:space="preserve"> age </w:t>
      </w:r>
      <w:r w:rsidR="00C412D1">
        <w:t xml:space="preserve">with familiar lived experiences </w:t>
      </w:r>
      <w:r w:rsidR="00A8179D">
        <w:t xml:space="preserve">to the club members, hence a key quality of these volunteers was </w:t>
      </w:r>
      <w:r w:rsidR="004E1F62">
        <w:t xml:space="preserve">that </w:t>
      </w:r>
      <w:r w:rsidR="006F0E05">
        <w:t>they were relatable</w:t>
      </w:r>
      <w:r w:rsidR="00A30254">
        <w:t xml:space="preserve"> to </w:t>
      </w:r>
      <w:r w:rsidR="00835FA2">
        <w:t>participant</w:t>
      </w:r>
      <w:r w:rsidR="00A30254">
        <w:t>s</w:t>
      </w:r>
      <w:r w:rsidR="003F36CC">
        <w:t>, and became</w:t>
      </w:r>
      <w:r w:rsidR="006F0E05">
        <w:t xml:space="preserve"> </w:t>
      </w:r>
      <w:r w:rsidR="003F36CC">
        <w:t xml:space="preserve">positive exercise </w:t>
      </w:r>
      <w:r w:rsidR="006F0E05">
        <w:t>role models</w:t>
      </w:r>
      <w:r w:rsidR="001D2B58">
        <w:t xml:space="preserve"> </w:t>
      </w:r>
      <w:r w:rsidR="00791220">
        <w:fldChar w:fldCharType="begin"/>
      </w:r>
      <w:r w:rsidR="006A7A57">
        <w:instrText xml:space="preserve"> ADDIN EN.CITE &lt;EndNote&gt;&lt;Cite&gt;&lt;Author&gt;Lim&lt;/Author&gt;&lt;Year&gt;2023&lt;/Year&gt;&lt;RecNum&gt;257&lt;/RecNum&gt;&lt;DisplayText&gt;[19]&lt;/DisplayText&gt;&lt;record&gt;&lt;rec-number&gt;257&lt;/rec-number&gt;&lt;foreign-keys&gt;&lt;key app="EN" db-id="dte9ew5tvx5wphe9svop0fr8w9sw5wefv959" timestamp="1725365411"&gt;257&lt;/key&gt;&lt;/foreign-keys&gt;&lt;ref-type name="Journal Article"&gt;17&lt;/ref-type&gt;&lt;contributors&gt;&lt;authors&gt;&lt;author&gt;Lim, S. E. R.&lt;/author&gt;&lt;author&gt;Meredith, S. J.&lt;/author&gt;&lt;author&gt;Agnew, S.&lt;/author&gt;&lt;author&gt;Clift, E.&lt;/author&gt;&lt;author&gt;Ibrahim, K.&lt;/author&gt;&lt;author&gt;Roberts, H. C.&lt;/author&gt;&lt;/authors&gt;&lt;/contributors&gt;&lt;titles&gt;&lt;title&gt;Volunteer-led online group exercise for community-dwelling older people: a feasibility and acceptability study&lt;/title&gt;&lt;secondary-title&gt;BMC Geriatrics&lt;/secondary-title&gt;&lt;/titles&gt;&lt;periodical&gt;&lt;full-title&gt;BMC Geriatrics&lt;/full-title&gt;&lt;/periodical&gt;&lt;pages&gt;461&lt;/pages&gt;&lt;volume&gt;23&lt;/volume&gt;&lt;number&gt;1&lt;/number&gt;&lt;dates&gt;&lt;year&gt;2023&lt;/year&gt;&lt;pub-dates&gt;&lt;date&gt;2023/07/28&lt;/date&gt;&lt;/pub-dates&gt;&lt;/dates&gt;&lt;isbn&gt;1471-2318&lt;/isbn&gt;&lt;urls&gt;&lt;related-urls&gt;&lt;url&gt;https://doi.org/10.1186/s12877-023-04184-7&lt;/url&gt;&lt;/related-urls&gt;&lt;/urls&gt;&lt;electronic-resource-num&gt;10.1186/s12877-023-04184-7&lt;/electronic-resource-num&gt;&lt;/record&gt;&lt;/Cite&gt;&lt;/EndNote&gt;</w:instrText>
      </w:r>
      <w:r w:rsidR="00791220">
        <w:fldChar w:fldCharType="separate"/>
      </w:r>
      <w:r w:rsidR="006A7A57">
        <w:rPr>
          <w:noProof/>
        </w:rPr>
        <w:t>[19]</w:t>
      </w:r>
      <w:r w:rsidR="00791220">
        <w:fldChar w:fldCharType="end"/>
      </w:r>
      <w:r w:rsidR="001D2B58">
        <w:t>.</w:t>
      </w:r>
      <w:r w:rsidR="00EB0C92">
        <w:t xml:space="preserve"> </w:t>
      </w:r>
      <w:r w:rsidR="008C5290">
        <w:t>In other research, and c</w:t>
      </w:r>
      <w:r w:rsidR="00613042">
        <w:t xml:space="preserve">onsistent </w:t>
      </w:r>
      <w:r w:rsidR="00613042">
        <w:lastRenderedPageBreak/>
        <w:t xml:space="preserve">with our findings, </w:t>
      </w:r>
      <w:r w:rsidR="0045752C">
        <w:t>intergenerational projects provided</w:t>
      </w:r>
      <w:r w:rsidR="00B644FB">
        <w:t xml:space="preserve"> reciprocal benefits </w:t>
      </w:r>
      <w:r w:rsidR="0045752C">
        <w:t>for both young and old participants</w:t>
      </w:r>
      <w:r w:rsidR="00AB1644">
        <w:t xml:space="preserve"> </w:t>
      </w:r>
      <w:r w:rsidR="003D01C0">
        <w:fldChar w:fldCharType="begin">
          <w:fldData xml:space="preserve">PEVuZE5vdGU+PENpdGU+PEF1dGhvcj5CbGFpcyBCc2M8L0F1dGhvcj48WWVhcj4yMDE3PC9ZZWFy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</w:fldData>
        </w:fldChar>
      </w:r>
      <w:r w:rsidR="003D01C0">
        <w:instrText xml:space="preserve"> ADDIN EN.CITE </w:instrText>
      </w:r>
      <w:r w:rsidR="003D01C0">
        <w:fldChar w:fldCharType="begin">
          <w:fldData xml:space="preserve">PEVuZE5vdGU+PENpdGU+PEF1dGhvcj5CbGFpcyBCc2M8L0F1dGhvcj48WWVhcj4yMDE3PC9ZZWFy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</w:fldData>
        </w:fldChar>
      </w:r>
      <w:r w:rsidR="003D01C0">
        <w:instrText xml:space="preserve"> ADDIN EN.CITE.DATA </w:instrText>
      </w:r>
      <w:r w:rsidR="003D01C0">
        <w:fldChar w:fldCharType="end"/>
      </w:r>
      <w:r w:rsidR="003D01C0">
        <w:fldChar w:fldCharType="separate"/>
      </w:r>
      <w:r w:rsidR="003D01C0">
        <w:rPr>
          <w:noProof/>
        </w:rPr>
        <w:t>[64, 65]</w:t>
      </w:r>
      <w:r w:rsidR="003D01C0">
        <w:fldChar w:fldCharType="end"/>
      </w:r>
      <w:r w:rsidR="00AA18EA">
        <w:t xml:space="preserve">. For instance, </w:t>
      </w:r>
      <w:r w:rsidR="00E03AA4">
        <w:t>intergenerational volunteering in long-term care</w:t>
      </w:r>
      <w:r w:rsidR="00D91D7C">
        <w:t xml:space="preserve"> benefitted younger individuals through improving attitudes toward older adults and </w:t>
      </w:r>
      <w:r w:rsidR="00CA3E19">
        <w:t xml:space="preserve">developing </w:t>
      </w:r>
      <w:r w:rsidR="00D91D7C">
        <w:t>career-related skills, and benefitted care home residents through</w:t>
      </w:r>
      <w:r w:rsidR="009D727C">
        <w:t xml:space="preserve"> enhancing well-being, and improving engagement in care-home activities </w:t>
      </w:r>
      <w:r w:rsidR="00CA3E19">
        <w:fldChar w:fldCharType="begin"/>
      </w:r>
      <w:r w:rsidR="00CA3E19">
        <w:instrText xml:space="preserve"> ADDIN EN.CITE &lt;EndNote&gt;&lt;Cite&gt;&lt;Author&gt;Blais Bsc&lt;/Author&gt;&lt;Year&gt;2017&lt;/Year&gt;&lt;RecNum&gt;146&lt;/RecNum&gt;&lt;DisplayText&gt;[64]&lt;/DisplayText&gt;&lt;record&gt;&lt;rec-number&gt;146&lt;/rec-number&gt;&lt;foreign-keys&gt;&lt;key app="EN" db-id="vr0ddpxxn9fxsmea9ph5vrpca2xwwvrdfxrx" timestamp="1725450309"&gt;146&lt;/key&gt;&lt;/foreign-keys&gt;&lt;ref-type name="Journal Article"&gt;17&lt;/ref-type&gt;&lt;contributors&gt;&lt;authors&gt;&lt;author&gt;Blais Bsc, Stephanie&lt;/author&gt;&lt;author&gt;McCleary PhD, Lynn&lt;/author&gt;&lt;author&gt;Garcia PhD, Linda&lt;/author&gt;&lt;author&gt;Robitaille PhD, Annie&lt;/author&gt;&lt;/authors&gt;&lt;/contributors&gt;&lt;titles&gt;&lt;title&gt;Examining the Benefits of Intergenerational Volunteering in Long-Term Care: A Review of the Literature&lt;/title&gt;&lt;secondary-title&gt;Journal of Intergenerational Relationships&lt;/secondary-title&gt;&lt;/titles&gt;&lt;periodical&gt;&lt;full-title&gt;Journal of Intergenerational Relationships&lt;/full-title&gt;&lt;/periodical&gt;&lt;pages&gt;258-272&lt;/pages&gt;&lt;volume&gt;15&lt;/volume&gt;&lt;number&gt;3&lt;/number&gt;&lt;dates&gt;&lt;year&gt;2017&lt;/year&gt;&lt;pub-dates&gt;&lt;date&gt;2017/07/03&lt;/date&gt;&lt;/pub-dates&gt;&lt;/dates&gt;&lt;publisher&gt;Routledge&lt;/publisher&gt;&lt;isbn&gt;1535-0770&lt;/isbn&gt;&lt;urls&gt;&lt;related-urls&gt;&lt;url&gt;https://doi.org/10.1080/15350770.2017.1330056&lt;/url&gt;&lt;/related-urls&gt;&lt;/urls&gt;&lt;electronic-resource-num&gt;10.1080/15350770.2017.1330056&lt;/electronic-resource-num&gt;&lt;/record&gt;&lt;/Cite&gt;&lt;/EndNote&gt;</w:instrText>
      </w:r>
      <w:r w:rsidR="00CA3E19">
        <w:fldChar w:fldCharType="separate"/>
      </w:r>
      <w:r w:rsidR="00CA3E19">
        <w:rPr>
          <w:noProof/>
        </w:rPr>
        <w:t>[64]</w:t>
      </w:r>
      <w:r w:rsidR="00CA3E19">
        <w:fldChar w:fldCharType="end"/>
      </w:r>
      <w:r w:rsidR="009D727C">
        <w:t>.</w:t>
      </w:r>
      <w:r w:rsidR="0045752C">
        <w:t xml:space="preserve"> </w:t>
      </w:r>
      <w:r w:rsidR="00CB207D">
        <w:t>Moreover, a</w:t>
      </w:r>
      <w:r w:rsidR="00AC24C7">
        <w:t>n</w:t>
      </w:r>
      <w:r w:rsidR="00CB207D">
        <w:t xml:space="preserve"> ‘</w:t>
      </w:r>
      <w:r w:rsidR="00AC24C7">
        <w:t xml:space="preserve">intergenerational exercise buddy programme’ found </w:t>
      </w:r>
      <w:r w:rsidR="00AD172E">
        <w:t xml:space="preserve">cross-generational interactions helped motivate older people to </w:t>
      </w:r>
      <w:r w:rsidR="00416C88">
        <w:t xml:space="preserve">sustain participation </w:t>
      </w:r>
      <w:r w:rsidR="00351989">
        <w:t>in community exercise classes (e.g., yoga and tai chi)</w:t>
      </w:r>
      <w:r w:rsidR="00936BA4">
        <w:t xml:space="preserve"> </w:t>
      </w:r>
      <w:r w:rsidR="00AB1644">
        <w:fldChar w:fldCharType="begin"/>
      </w:r>
      <w:r w:rsidR="00AB1644">
        <w:instrText xml:space="preserve"> ADDIN EN.CITE &lt;EndNote&gt;&lt;Cite&gt;&lt;Author&gt;Kim&lt;/Author&gt;&lt;Year&gt;2021&lt;/Year&gt;&lt;RecNum&gt;148&lt;/RecNum&gt;&lt;DisplayText&gt;[65]&lt;/DisplayText&gt;&lt;record&gt;&lt;rec-number&gt;148&lt;/rec-number&gt;&lt;foreign-keys&gt;&lt;key app="EN" db-id="vr0ddpxxn9fxsmea9ph5vrpca2xwwvrdfxrx" timestamp="1725450396"&gt;148&lt;/key&gt;&lt;/foreign-keys&gt;&lt;ref-type name="Journal Article"&gt;17&lt;/ref-type&gt;&lt;contributors&gt;&lt;authors&gt;&lt;author&gt;Kim, Eun Hae&lt;/author&gt;&lt;author&gt;Chee, Kyong Hee&lt;/author&gt;&lt;author&gt;DeStefano, Clay&lt;/author&gt;&lt;author&gt;Broome, Anna&lt;/author&gt;&lt;author&gt;Bell, Brenda&lt;/author&gt;&lt;/authors&gt;&lt;/contributors&gt;&lt;titles&gt;&lt;title&gt;Retention in intergenerational exercise classes for older adults: a mixed-method research study&lt;/title&gt;&lt;secondary-title&gt;Educational Gerontology&lt;/secondary-title&gt;&lt;/titles&gt;&lt;periodical&gt;&lt;full-title&gt;Educational Gerontology&lt;/full-title&gt;&lt;/periodical&gt;&lt;pages&gt;269-284&lt;/pages&gt;&lt;volume&gt;47&lt;/volume&gt;&lt;number&gt;6&lt;/number&gt;&lt;dates&gt;&lt;year&gt;2021&lt;/year&gt;&lt;pub-dates&gt;&lt;date&gt;2021/06/03&lt;/date&gt;&lt;/pub-dates&gt;&lt;/dates&gt;&lt;publisher&gt;Routledge&lt;/publisher&gt;&lt;isbn&gt;0360-1277&lt;/isbn&gt;&lt;urls&gt;&lt;related-urls&gt;&lt;url&gt;https://doi.org/10.1080/03601277.2021.1923132&lt;/url&gt;&lt;/related-urls&gt;&lt;/urls&gt;&lt;electronic-resource-num&gt;10.1080/03601277.2021.1923132&lt;/electronic-resource-num&gt;&lt;/record&gt;&lt;/Cite&gt;&lt;/EndNote&gt;</w:instrText>
      </w:r>
      <w:r w:rsidR="00AB1644">
        <w:fldChar w:fldCharType="separate"/>
      </w:r>
      <w:r w:rsidR="00AB1644">
        <w:rPr>
          <w:noProof/>
        </w:rPr>
        <w:t>[65]</w:t>
      </w:r>
      <w:r w:rsidR="00AB1644">
        <w:fldChar w:fldCharType="end"/>
      </w:r>
      <w:r w:rsidR="00357AFA">
        <w:t xml:space="preserve">, with similar findings reflected </w:t>
      </w:r>
      <w:r w:rsidR="00AE7C4D">
        <w:t xml:space="preserve">in the current study, in which </w:t>
      </w:r>
      <w:r w:rsidR="00D902ED">
        <w:t>the positivity and energy of the young volunteers</w:t>
      </w:r>
      <w:r w:rsidR="00307E6A">
        <w:t xml:space="preserve"> transferred to</w:t>
      </w:r>
      <w:r w:rsidR="00B03643">
        <w:t xml:space="preserve"> older people living with frailty and helped motivate their health behaviour change</w:t>
      </w:r>
      <w:r w:rsidR="00AE7C4D">
        <w:t>.</w:t>
      </w:r>
      <w:r w:rsidR="00936BA4">
        <w:t xml:space="preserve"> </w:t>
      </w:r>
    </w:p>
    <w:p w14:paraId="032D6262" w14:textId="0921A611" w:rsidR="003D3230" w:rsidRDefault="003F36CC" w:rsidP="00306AA2">
      <w:pPr>
        <w:pStyle w:val="NormalWeb"/>
        <w:shd w:val="clear" w:color="auto" w:fill="FFFFFF"/>
        <w:spacing w:before="0" w:beforeAutospacing="0" w:after="0" w:afterAutospacing="0" w:line="480" w:lineRule="auto"/>
        <w:ind w:firstLine="720"/>
      </w:pPr>
      <w:r>
        <w:t xml:space="preserve">Establishing links with the local community, such as visits to colleges, </w:t>
      </w:r>
      <w:r w:rsidR="00B372C6">
        <w:t xml:space="preserve">church groups, or </w:t>
      </w:r>
      <w:r>
        <w:t>older peoples’ social groups, and advertising across various social media outlets could help</w:t>
      </w:r>
      <w:r w:rsidR="00EF12A7">
        <w:t xml:space="preserve"> reach a diverse </w:t>
      </w:r>
      <w:r w:rsidR="00940244">
        <w:t>po</w:t>
      </w:r>
      <w:r w:rsidR="00236FCF">
        <w:t>pulation</w:t>
      </w:r>
      <w:r w:rsidR="00940244">
        <w:t xml:space="preserve"> of volunteers</w:t>
      </w:r>
      <w:r w:rsidR="009138A8">
        <w:t xml:space="preserve"> and enhance</w:t>
      </w:r>
      <w:r>
        <w:t xml:space="preserve"> sustainability of volunteer roles. Setting out volunteer expectations at recruitment is also important to improve sustainability, such as setting eligibility criteria for age and time commitments, ensuring commitment is proportionate to recruitment and training processes and is cost-efficient. </w:t>
      </w:r>
      <w:r w:rsidR="00641B4A">
        <w:t>F</w:t>
      </w:r>
      <w:r w:rsidR="00954D11">
        <w:t>uture research should explore</w:t>
      </w:r>
      <w:r w:rsidR="0084632B">
        <w:t xml:space="preserve"> the feasibility and acceptability of differ</w:t>
      </w:r>
      <w:r w:rsidR="00641B4A">
        <w:t>ent</w:t>
      </w:r>
      <w:r w:rsidR="0084632B">
        <w:t xml:space="preserve"> volunteer groups</w:t>
      </w:r>
      <w:r w:rsidR="00BD7C81">
        <w:t xml:space="preserve"> (e.g., life experiences, ages, backgrounds)</w:t>
      </w:r>
      <w:r w:rsidR="0084632B">
        <w:t xml:space="preserve"> </w:t>
      </w:r>
      <w:r w:rsidR="00AF36D5">
        <w:t>to deliver a complex multimodal intervention to older people with frailty</w:t>
      </w:r>
      <w:r w:rsidR="00954D11">
        <w:t>.</w:t>
      </w:r>
      <w:r w:rsidR="00AF36D5">
        <w:t xml:space="preserve"> </w:t>
      </w:r>
      <w:r w:rsidR="007C4DDF">
        <w:t xml:space="preserve">While </w:t>
      </w:r>
      <w:r w:rsidR="00060392">
        <w:t xml:space="preserve">the Frail2fit project aligns with </w:t>
      </w:r>
      <w:r w:rsidR="0038471A">
        <w:t xml:space="preserve">some of </w:t>
      </w:r>
      <w:r w:rsidR="00962CBE">
        <w:t xml:space="preserve">the aims of </w:t>
      </w:r>
      <w:r w:rsidR="00060392">
        <w:t xml:space="preserve">reablement services </w:t>
      </w:r>
      <w:r w:rsidR="00962CBE">
        <w:t>to</w:t>
      </w:r>
      <w:r w:rsidR="00306AA2">
        <w:t xml:space="preserve"> </w:t>
      </w:r>
      <w:r w:rsidR="003D3230" w:rsidRPr="003D3230">
        <w:t>increas</w:t>
      </w:r>
      <w:r w:rsidR="00962CBE">
        <w:t>e</w:t>
      </w:r>
      <w:r w:rsidR="003D3230" w:rsidRPr="003D3230">
        <w:t xml:space="preserve"> function, </w:t>
      </w:r>
      <w:r w:rsidR="00F170AE">
        <w:t xml:space="preserve">and </w:t>
      </w:r>
      <w:r w:rsidR="003D3230" w:rsidRPr="003D3230">
        <w:t>increas</w:t>
      </w:r>
      <w:r w:rsidR="00962CBE">
        <w:t>e</w:t>
      </w:r>
      <w:r w:rsidR="00306AA2">
        <w:t xml:space="preserve"> </w:t>
      </w:r>
      <w:r w:rsidR="003D3230" w:rsidRPr="003D3230">
        <w:t>or maintain independence in a person's place of residence</w:t>
      </w:r>
      <w:r w:rsidR="000F4013">
        <w:t xml:space="preserve"> </w:t>
      </w:r>
      <w:r w:rsidR="00FF483C">
        <w:fldChar w:fldCharType="begin"/>
      </w:r>
      <w:r w:rsidR="00FF483C">
        <w:instrText xml:space="preserve"> ADDIN EN.CITE &lt;EndNote&gt;&lt;Cite&gt;&lt;Author&gt;Gough&lt;/Author&gt;&lt;Year&gt;2025&lt;/Year&gt;&lt;RecNum&gt;216&lt;/RecNum&gt;&lt;DisplayText&gt;[10]&lt;/DisplayText&gt;&lt;record&gt;&lt;rec-number&gt;216&lt;/rec-number&gt;&lt;foreign-keys&gt;&lt;key app="EN" db-id="vr0ddpxxn9fxsmea9ph5vrpca2xwwvrdfxrx" timestamp="1747226140"&gt;216&lt;/key&gt;&lt;/foreign-keys&gt;&lt;ref-type name="Journal Article"&gt;17&lt;/ref-type&gt;&lt;contributors&gt;&lt;authors&gt;&lt;author&gt;Gough, Claire&lt;/author&gt;&lt;author&gt;Damarell, Raechel A.&lt;/author&gt;&lt;author&gt;Dizon, Janine&lt;/author&gt;&lt;author&gt;Ross, Paul D. S.&lt;/author&gt;&lt;author&gt;Tieman, Jennifer&lt;/author&gt;&lt;/authors&gt;&lt;/contributors&gt;&lt;titles&gt;&lt;title&gt;Rehabilitation, reablement, and restorative care approaches in the aged care sector: a scoping review of systematic reviews&lt;/title&gt;&lt;secondary-title&gt;BMC Geriatrics&lt;/secondary-title&gt;&lt;/titles&gt;&lt;periodical&gt;&lt;full-title&gt;BMC Geriatrics&lt;/full-title&gt;&lt;/periodical&gt;&lt;pages&gt;44&lt;/pages&gt;&lt;volume&gt;25&lt;/volume&gt;&lt;number&gt;1&lt;/number&gt;&lt;dates&gt;&lt;year&gt;2025&lt;/year&gt;&lt;pub-dates&gt;&lt;date&gt;2025/01/20&lt;/date&gt;&lt;/pub-dates&gt;&lt;/dates&gt;&lt;isbn&gt;1471-2318&lt;/isbn&gt;&lt;urls&gt;&lt;related-urls&gt;&lt;url&gt;https://doi.org/10.1186/s12877-025-05680-8&lt;/url&gt;&lt;/related-urls&gt;&lt;/urls&gt;&lt;electronic-resource-num&gt;10.1186/s12877-025-05680-8&lt;/electronic-resource-num&gt;&lt;/record&gt;&lt;/Cite&gt;&lt;/EndNote&gt;</w:instrText>
      </w:r>
      <w:r w:rsidR="00FF483C">
        <w:fldChar w:fldCharType="separate"/>
      </w:r>
      <w:r w:rsidR="00FF483C">
        <w:rPr>
          <w:noProof/>
        </w:rPr>
        <w:t>[10]</w:t>
      </w:r>
      <w:r w:rsidR="00FF483C">
        <w:fldChar w:fldCharType="end"/>
      </w:r>
      <w:r w:rsidR="00306AA2">
        <w:t>, the volunteer-led initiative is not a replacement f</w:t>
      </w:r>
      <w:r w:rsidR="000F4013">
        <w:t>or existing age care services. With these considerations in mind, volunteer-led projects, such as Frail2fit could work as a beneficial adjunct to reablement and as a longer-term solution to continued maintenance of health behaviour change, including exercise and eating well for older people with frailty after intermediate care ceases</w:t>
      </w:r>
      <w:r w:rsidR="00FF483C">
        <w:t xml:space="preserve"> </w:t>
      </w:r>
      <w:r w:rsidR="005F60CC">
        <w:fldChar w:fldCharType="begin"/>
      </w:r>
      <w:r w:rsidR="005F60CC">
        <w:instrText xml:space="preserve"> ADDIN EN.CITE &lt;EndNote&gt;&lt;Cite&gt;&lt;Author&gt;Mjøsund&lt;/Author&gt;&lt;Year&gt;2020&lt;/Year&gt;&lt;RecNum&gt;217&lt;/RecNum&gt;&lt;DisplayText&gt;[11]&lt;/DisplayText&gt;&lt;record&gt;&lt;rec-number&gt;217&lt;/rec-number&gt;&lt;foreign-keys&gt;&lt;key app="EN" db-id="vr0ddpxxn9fxsmea9ph5vrpca2xwwvrdfxrx" timestamp="1747226210"&gt;217&lt;/key&gt;&lt;/foreign-keys&gt;&lt;ref-type name="Journal Article"&gt;17&lt;/ref-type&gt;&lt;contributors&gt;&lt;authors&gt;&lt;author&gt;Mjøsund, H. L.&lt;/author&gt;&lt;author&gt;Moe, C. F.&lt;/author&gt;&lt;author&gt;Burton, E.&lt;/author&gt;&lt;author&gt;Uhrenfeldt, L.&lt;/author&gt;&lt;/authors&gt;&lt;/contributors&gt;&lt;auth-address&gt;Faculty of Nursing and Health Sciences, Nord University, Bodø, Norway.&amp;#xD;Centre for Work and Mental Health, Nordland Hospital Trust, Bodø, Norway.&amp;#xD;School of Physiotherapy &amp;amp; Exercise Science, Curtin University, Perth, Australia.&amp;#xD;Danish Centre of Systematic Review, a JBI Centre of Excellence, Center of Clinical Guidelines, Department of Clinical Medicine, Aalborg University, Aalborg, Denmark.&lt;/auth-address&gt;&lt;titles&gt;&lt;title&gt;Integration of Physical Activity in Reablement for Community Dwelling Older Adults: A Systematic Scoping Review&lt;/title&gt;&lt;secondary-title&gt;J Multidiscip Healthc&lt;/secondary-title&gt;&lt;/titles&gt;&lt;periodical&gt;&lt;full-title&gt;J Multidiscip Healthc&lt;/full-title&gt;&lt;/periodical&gt;&lt;pages&gt;1291-1315&lt;/pages&gt;&lt;volume&gt;13&lt;/volume&gt;&lt;edition&gt;20201029&lt;/edition&gt;&lt;keywords&gt;&lt;keyword&gt;80 and over&lt;/keyword&gt;&lt;keyword&gt;aged&lt;/keyword&gt;&lt;keyword&gt;exercise therapy&lt;/keyword&gt;&lt;keyword&gt;health personnel&lt;/keyword&gt;&lt;keyword&gt;health services for the aged&lt;/keyword&gt;&lt;keyword&gt;physical fitness&lt;/keyword&gt;&lt;keyword&gt;rehabilitation&lt;/keyword&gt;&lt;/keywords&gt;&lt;dates&gt;&lt;year&gt;2020&lt;/year&gt;&lt;/dates&gt;&lt;isbn&gt;1178-2390 (Print)&amp;#xD;1178-2390&lt;/isbn&gt;&lt;accession-num&gt;33154647&lt;/accession-num&gt;&lt;urls&gt;&lt;/urls&gt;&lt;custom1&gt;None of the authors participating in the review (HLM, CFM, EB, and LU) have any competing interests.&lt;/custom1&gt;&lt;custom2&gt;PMC7606358&lt;/custom2&gt;&lt;electronic-resource-num&gt;10.2147/jmdh.S270247&lt;/electronic-resource-num&gt;&lt;remote-database-provider&gt;NLM&lt;/remote-database-provider&gt;&lt;language&gt;eng&lt;/language&gt;&lt;/record&gt;&lt;/Cite&gt;&lt;/EndNote&gt;</w:instrText>
      </w:r>
      <w:r w:rsidR="005F60CC">
        <w:fldChar w:fldCharType="separate"/>
      </w:r>
      <w:r w:rsidR="005F60CC">
        <w:rPr>
          <w:noProof/>
        </w:rPr>
        <w:t>[11]</w:t>
      </w:r>
      <w:r w:rsidR="005F60CC">
        <w:fldChar w:fldCharType="end"/>
      </w:r>
      <w:r w:rsidR="000F4013">
        <w:t>.</w:t>
      </w:r>
      <w:r w:rsidR="002F0D3B">
        <w:t xml:space="preserve"> </w:t>
      </w:r>
      <w:r w:rsidR="00217BC5">
        <w:t>Key findings from this study</w:t>
      </w:r>
      <w:r w:rsidR="00C03245">
        <w:t>, including</w:t>
      </w:r>
      <w:r w:rsidR="00156061">
        <w:t xml:space="preserve"> social connection</w:t>
      </w:r>
      <w:r w:rsidR="00FE5BDD">
        <w:t xml:space="preserve"> and </w:t>
      </w:r>
      <w:r w:rsidR="00FE5BDD">
        <w:lastRenderedPageBreak/>
        <w:t>encouragement from volunteers</w:t>
      </w:r>
      <w:r w:rsidR="00156061">
        <w:t xml:space="preserve">, </w:t>
      </w:r>
      <w:r w:rsidR="00847B6C">
        <w:t xml:space="preserve">the need to consider </w:t>
      </w:r>
      <w:r w:rsidR="00156061">
        <w:t>digital literacy</w:t>
      </w:r>
      <w:r w:rsidR="00847B6C">
        <w:t xml:space="preserve"> and digital support</w:t>
      </w:r>
      <w:r w:rsidR="008E6808">
        <w:t xml:space="preserve"> for older people with frailty</w:t>
      </w:r>
      <w:r w:rsidR="002D01EB">
        <w:t xml:space="preserve">, </w:t>
      </w:r>
      <w:r w:rsidR="00847B6C">
        <w:t xml:space="preserve">and the implementation of </w:t>
      </w:r>
      <w:r w:rsidR="001C7D78">
        <w:t xml:space="preserve">training and ongoing volunteer support from a health practitioner, </w:t>
      </w:r>
      <w:r w:rsidR="009240C7">
        <w:t>will inform refinements to the intervention</w:t>
      </w:r>
      <w:r w:rsidR="00B04142">
        <w:t xml:space="preserve"> for</w:t>
      </w:r>
      <w:r w:rsidR="00C80AA5">
        <w:t xml:space="preserve"> future </w:t>
      </w:r>
      <w:r w:rsidR="002D01EB">
        <w:t>trial designs</w:t>
      </w:r>
      <w:r w:rsidR="00B04142">
        <w:t xml:space="preserve"> and scalability</w:t>
      </w:r>
      <w:r w:rsidR="002D01EB">
        <w:t>.</w:t>
      </w:r>
    </w:p>
    <w:p w14:paraId="174FA2B8" w14:textId="5287EAB4" w:rsidR="00AF6450" w:rsidRPr="00FC7514" w:rsidRDefault="009037A2" w:rsidP="00440964">
      <w:pPr>
        <w:pStyle w:val="NormalWeb"/>
        <w:shd w:val="clear" w:color="auto" w:fill="FFFFFF"/>
        <w:spacing w:before="0" w:beforeAutospacing="0" w:after="0" w:afterAutospacing="0" w:line="480" w:lineRule="auto"/>
        <w:rPr>
          <w:i/>
          <w:iCs/>
        </w:rPr>
      </w:pPr>
      <w:r>
        <w:rPr>
          <w:i/>
          <w:iCs/>
        </w:rPr>
        <w:t>Secondary Outcomes</w:t>
      </w:r>
      <w:r w:rsidR="00AF6450">
        <w:rPr>
          <w:i/>
          <w:iCs/>
        </w:rPr>
        <w:t xml:space="preserve"> </w:t>
      </w:r>
    </w:p>
    <w:p w14:paraId="40F9A858" w14:textId="182E56D0" w:rsidR="009A73BD" w:rsidRDefault="007D1F9C" w:rsidP="009752B5">
      <w:pPr>
        <w:pStyle w:val="NormalWeb"/>
        <w:shd w:val="clear" w:color="auto" w:fill="FFFFFF"/>
        <w:spacing w:before="0" w:beforeAutospacing="0" w:after="0" w:afterAutospacing="0" w:line="480" w:lineRule="auto"/>
        <w:ind w:firstLine="720"/>
      </w:pPr>
      <w:r>
        <w:t xml:space="preserve">This feasibility study found </w:t>
      </w:r>
      <w:r w:rsidR="00D04402">
        <w:t xml:space="preserve">significant </w:t>
      </w:r>
      <w:r w:rsidR="00495097">
        <w:t xml:space="preserve">improvements in self-reported </w:t>
      </w:r>
      <w:r w:rsidR="00ED7BE8">
        <w:t>T</w:t>
      </w:r>
      <w:r w:rsidR="00495097">
        <w:t>PA</w:t>
      </w:r>
      <w:r w:rsidR="00D04402">
        <w:t xml:space="preserve">, appetite, and </w:t>
      </w:r>
      <w:r w:rsidR="00ED7BE8">
        <w:t>QOL</w:t>
      </w:r>
      <w:r w:rsidR="00D04402">
        <w:t xml:space="preserve"> post-intervention</w:t>
      </w:r>
      <w:r w:rsidR="007D5CA4">
        <w:t xml:space="preserve">, </w:t>
      </w:r>
      <w:r w:rsidR="00C80CAD">
        <w:t>nevertheless,</w:t>
      </w:r>
      <w:r w:rsidR="007D5CA4">
        <w:t xml:space="preserve"> </w:t>
      </w:r>
      <w:r w:rsidR="007E229B">
        <w:t xml:space="preserve">our </w:t>
      </w:r>
      <w:r w:rsidR="00027E25">
        <w:t>sample size was small</w:t>
      </w:r>
      <w:r w:rsidR="00FC4B8E">
        <w:t>,</w:t>
      </w:r>
      <w:r w:rsidR="00027E25">
        <w:t xml:space="preserve"> and </w:t>
      </w:r>
      <w:r w:rsidR="007D5CA4">
        <w:t>these</w:t>
      </w:r>
      <w:r w:rsidR="00085258">
        <w:t xml:space="preserve"> preliminary findings </w:t>
      </w:r>
      <w:r w:rsidR="007D5CA4">
        <w:t>require confirmation</w:t>
      </w:r>
      <w:r w:rsidR="00085258">
        <w:t xml:space="preserve"> in a larger controlled trial</w:t>
      </w:r>
      <w:r w:rsidR="00891D99">
        <w:t xml:space="preserve"> to improve generali</w:t>
      </w:r>
      <w:r w:rsidR="00F90BE8">
        <w:t>s</w:t>
      </w:r>
      <w:r w:rsidR="00891D99">
        <w:t>ability</w:t>
      </w:r>
      <w:r w:rsidR="00085258">
        <w:t>.</w:t>
      </w:r>
      <w:r w:rsidR="00D04402">
        <w:t xml:space="preserve"> </w:t>
      </w:r>
      <w:r w:rsidR="007D2E4E">
        <w:t>B</w:t>
      </w:r>
      <w:r w:rsidR="00776987">
        <w:t xml:space="preserve">aseline </w:t>
      </w:r>
      <w:r w:rsidR="005E5002">
        <w:t>PA (PASE score</w:t>
      </w:r>
      <w:r w:rsidR="00766CD4">
        <w:t xml:space="preserve"> </w:t>
      </w:r>
      <w:r w:rsidR="00C11EB9">
        <w:t>32.8</w:t>
      </w:r>
      <w:r w:rsidR="005E5002">
        <w:t xml:space="preserve">) </w:t>
      </w:r>
      <w:r w:rsidR="000A543B">
        <w:t xml:space="preserve">of older adults </w:t>
      </w:r>
      <w:r w:rsidR="00FE5458">
        <w:t>with frailty</w:t>
      </w:r>
      <w:r w:rsidR="000A543B">
        <w:t xml:space="preserve"> was low compared to healthy older adults</w:t>
      </w:r>
      <w:r w:rsidR="00036C53">
        <w:t xml:space="preserve"> in previous research (</w:t>
      </w:r>
      <w:r w:rsidR="00B90058">
        <w:t xml:space="preserve">PASE score </w:t>
      </w:r>
      <w:r w:rsidR="007068D2">
        <w:t>118.9</w:t>
      </w:r>
      <w:r w:rsidR="00036C53">
        <w:t>)</w:t>
      </w:r>
      <w:r w:rsidR="003B3F69">
        <w:t xml:space="preserve"> </w:t>
      </w:r>
      <w:r w:rsidR="003B3F69">
        <w:fldChar w:fldCharType="begin"/>
      </w:r>
      <w:r w:rsidR="00AB1644">
        <w:instrText xml:space="preserve"> ADDIN EN.CITE &lt;EndNote&gt;&lt;Cite&gt;&lt;Author&gt;Washburn&lt;/Author&gt;&lt;Year&gt;1999&lt;/Year&gt;&lt;RecNum&gt;114&lt;/RecNum&gt;&lt;DisplayText&gt;[66]&lt;/DisplayText&gt;&lt;record&gt;&lt;rec-number&gt;114&lt;/rec-number&gt;&lt;foreign-keys&gt;&lt;key app="EN" db-id="vr0ddpxxn9fxsmea9ph5vrpca2xwwvrdfxrx" timestamp="1724747756"&gt;114&lt;/key&gt;&lt;/foreign-keys&gt;&lt;ref-type name="Journal Article"&gt;17&lt;/ref-type&gt;&lt;contributors&gt;&lt;authors&gt;&lt;author&gt;Washburn, Richard A.&lt;/author&gt;&lt;author&gt;McAuley, Edward&lt;/author&gt;&lt;author&gt;Katula, Jeffrey&lt;/author&gt;&lt;author&gt;Mihalko, Shannon L.&lt;/author&gt;&lt;author&gt;Boileau, Richard A.&lt;/author&gt;&lt;/authors&gt;&lt;/contributors&gt;&lt;titles&gt;&lt;title&gt;The Physical Activity Scale for the Elderly (PASE): Evidence for Validity&lt;/title&gt;&lt;secondary-title&gt;Journal of Clinical Epidemiology&lt;/secondary-title&gt;&lt;/titles&gt;&lt;periodical&gt;&lt;full-title&gt;Journal of Clinical Epidemiology&lt;/full-title&gt;&lt;/periodical&gt;&lt;pages&gt;643-651&lt;/pages&gt;&lt;volume&gt;52&lt;/volume&gt;&lt;number&gt;7&lt;/number&gt;&lt;keywords&gt;&lt;keyword&gt;Aging&lt;/keyword&gt;&lt;keyword&gt;physical activity assessment&lt;/keyword&gt;&lt;keyword&gt;validity&lt;/keyword&gt;&lt;/keywords&gt;&lt;dates&gt;&lt;year&gt;1999&lt;/year&gt;&lt;pub-dates&gt;&lt;date&gt;1999/07/01/&lt;/date&gt;&lt;/pub-dates&gt;&lt;/dates&gt;&lt;isbn&gt;0895-4356&lt;/isbn&gt;&lt;urls&gt;&lt;related-urls&gt;&lt;url&gt;https://www.sciencedirect.com/science/article/pii/S0895435699000499&lt;/url&gt;&lt;/related-urls&gt;&lt;/urls&gt;&lt;electronic-resource-num&gt;https://doi.org/10.1016/S0895-4356(99)00049-9&lt;/electronic-resource-num&gt;&lt;/record&gt;&lt;/Cite&gt;&lt;/EndNote&gt;</w:instrText>
      </w:r>
      <w:r w:rsidR="003B3F69">
        <w:fldChar w:fldCharType="separate"/>
      </w:r>
      <w:r w:rsidR="00AB1644">
        <w:rPr>
          <w:noProof/>
        </w:rPr>
        <w:t>[66]</w:t>
      </w:r>
      <w:r w:rsidR="003B3F69">
        <w:fldChar w:fldCharType="end"/>
      </w:r>
      <w:r w:rsidR="00036C53">
        <w:t>, and consistent with PA levels of older adults with sarcopenia (</w:t>
      </w:r>
      <w:r w:rsidR="00776987">
        <w:t xml:space="preserve">PASE </w:t>
      </w:r>
      <w:r w:rsidR="001F2159">
        <w:t>40.2</w:t>
      </w:r>
      <w:r w:rsidR="00036C53">
        <w:t>)</w:t>
      </w:r>
      <w:r w:rsidR="00776987">
        <w:t xml:space="preserve"> </w:t>
      </w:r>
      <w:r w:rsidR="00204F3C">
        <w:fldChar w:fldCharType="begin"/>
      </w:r>
      <w:r w:rsidR="00AB1644">
        <w:instrText xml:space="preserve"> ADDIN EN.CITE &lt;EndNote&gt;&lt;Cite&gt;&lt;Author&gt;Curcio&lt;/Author&gt;&lt;Year&gt;2019&lt;/Year&gt;&lt;RecNum&gt;112&lt;/RecNum&gt;&lt;DisplayText&gt;[67]&lt;/DisplayText&gt;&lt;record&gt;&lt;rec-number&gt;112&lt;/rec-number&gt;&lt;foreign-keys&gt;&lt;key app="EN" db-id="vr0ddpxxn9fxsmea9ph5vrpca2xwwvrdfxrx" timestamp="1724746197"&gt;112&lt;/key&gt;&lt;/foreign-keys&gt;&lt;ref-type name="Journal Article"&gt;17&lt;/ref-type&gt;&lt;contributors&gt;&lt;authors&gt;&lt;author&gt;Curcio, Francesco&lt;/author&gt;&lt;author&gt;Liguori, Ilaria&lt;/author&gt;&lt;author&gt;Cellulare, Michele&lt;/author&gt;&lt;author&gt;Sasso, Giuseppe&lt;/author&gt;&lt;author&gt;Della-Morte, David&lt;/author&gt;&lt;author&gt;Gargiulo, Gaetano&lt;/author&gt;&lt;author&gt;Testa, Gianluca&lt;/author&gt;&lt;author&gt;Cacciatore, Francesco&lt;/author&gt;&lt;author&gt;Bonaduce, Domenico&lt;/author&gt;&lt;author&gt;Abete, Pasquale&lt;/author&gt;&lt;/authors&gt;&lt;/contributors&gt;&lt;titles&gt;&lt;title&gt;Physical Activity Scale for the Elderly (PASE) Score Is Related to Sarcopenia in Noninstitutionalized Older Adults&lt;/title&gt;&lt;secondary-title&gt;Journal of Geriatric Physical Therapy&lt;/secondary-title&gt;&lt;/titles&gt;&lt;periodical&gt;&lt;full-title&gt;Journal of Geriatric Physical Therapy&lt;/full-title&gt;&lt;/periodical&gt;&lt;pages&gt;130-135&lt;/pages&gt;&lt;volume&gt;42&lt;/volume&gt;&lt;number&gt;3&lt;/number&gt;&lt;keywords&gt;&lt;keyword&gt;older adults&lt;/keyword&gt;&lt;keyword&gt;physical activity&lt;/keyword&gt;&lt;keyword&gt;sarcopenia&lt;/keyword&gt;&lt;/keywords&gt;&lt;dates&gt;&lt;year&gt;2019&lt;/year&gt;&lt;/dates&gt;&lt;isbn&gt;1539-8412&lt;/isbn&gt;&lt;accession-num&gt;00139143-201907000-00004&lt;/accession-num&gt;&lt;urls&gt;&lt;related-urls&gt;&lt;url&gt;https://journals.lww.com/jgpt/fulltext/2019/07000/physical_activity_scale_for_the_elderly__pase_.4.aspx&lt;/url&gt;&lt;/related-urls&gt;&lt;/urls&gt;&lt;electronic-resource-num&gt;10.1519/jpt.0000000000000139&lt;/electronic-resource-num&gt;&lt;/record&gt;&lt;/Cite&gt;&lt;/EndNote&gt;</w:instrText>
      </w:r>
      <w:r w:rsidR="00204F3C">
        <w:fldChar w:fldCharType="separate"/>
      </w:r>
      <w:r w:rsidR="00AB1644">
        <w:rPr>
          <w:noProof/>
        </w:rPr>
        <w:t>[67]</w:t>
      </w:r>
      <w:r w:rsidR="00204F3C">
        <w:fldChar w:fldCharType="end"/>
      </w:r>
      <w:r w:rsidR="00036C53">
        <w:t>.</w:t>
      </w:r>
      <w:r w:rsidR="0029045F">
        <w:t xml:space="preserve"> </w:t>
      </w:r>
      <w:r w:rsidR="00022B7A">
        <w:t xml:space="preserve">MVPA increased from </w:t>
      </w:r>
      <w:r w:rsidR="006D5FB6">
        <w:t xml:space="preserve">19 to 23 </w:t>
      </w:r>
      <w:r w:rsidR="00FA2E70" w:rsidRPr="00FA2E70">
        <w:t>mins∙day</w:t>
      </w:r>
      <w:r w:rsidR="00FA2E70" w:rsidRPr="00FA2E70">
        <w:rPr>
          <w:vertAlign w:val="superscript"/>
        </w:rPr>
        <w:t>-1</w:t>
      </w:r>
      <w:r w:rsidR="006D5FB6">
        <w:t xml:space="preserve">, </w:t>
      </w:r>
      <w:r w:rsidR="00022B7A">
        <w:t>equating</w:t>
      </w:r>
      <w:r w:rsidR="005F7DCE">
        <w:t xml:space="preserve"> to 161</w:t>
      </w:r>
      <w:r w:rsidR="005F7DCE" w:rsidRPr="00A5713C">
        <w:t xml:space="preserve"> </w:t>
      </w:r>
      <w:r w:rsidR="00A5713C" w:rsidRPr="00A5713C">
        <w:t>mins∙week</w:t>
      </w:r>
      <w:r w:rsidR="00A5713C" w:rsidRPr="00A5713C">
        <w:rPr>
          <w:vertAlign w:val="superscript"/>
        </w:rPr>
        <w:t>-1</w:t>
      </w:r>
      <w:r w:rsidR="00022B7A">
        <w:t xml:space="preserve"> -</w:t>
      </w:r>
      <w:r w:rsidR="005F7DCE">
        <w:t xml:space="preserve"> an activity level consistent with </w:t>
      </w:r>
      <w:r w:rsidR="00295754">
        <w:t>PA recommendations to improve health of older adults (i.e., 150 mins of moderate, or 75 mins of vigorous PA/week)</w:t>
      </w:r>
      <w:r w:rsidR="00C06E1F">
        <w:t xml:space="preserve"> </w:t>
      </w:r>
      <w:r w:rsidR="00B96A9C">
        <w:fldChar w:fldCharType="begin"/>
      </w:r>
      <w:r w:rsidR="00694093">
        <w:instrText xml:space="preserve"> ADDIN EN.CITE &lt;EndNote&gt;&lt;Cite&gt;&lt;Author&gt;Organisation&lt;/Author&gt;&lt;Year&gt;2021&lt;/Year&gt;&lt;RecNum&gt;128&lt;/RecNum&gt;&lt;DisplayText&gt;[34]&lt;/DisplayText&gt;&lt;record&gt;&lt;rec-number&gt;128&lt;/rec-number&gt;&lt;foreign-keys&gt;&lt;key app="EN" db-id="dte9ew5tvx5wphe9svop0fr8w9sw5wefv959" timestamp="0"&gt;128&lt;/key&gt;&lt;/foreign-keys&gt;&lt;ref-type name="Web Page"&gt;12&lt;/ref-type&gt;&lt;contributors&gt;&lt;authors&gt;&lt;author&gt;World Health Organisation&lt;/author&gt;&lt;/authors&gt;&lt;/contributors&gt;&lt;titles&gt;&lt;title&gt;Global Recommendations on Physical Activity for Health&lt;/title&gt;&lt;/titles&gt;&lt;dates&gt;&lt;year&gt;2021&lt;/year&gt;&lt;/dates&gt;&lt;urls&gt;&lt;related-urls&gt;&lt;url&gt;https://www.who.int/publications/i/item/9789241599979&lt;/url&gt;&lt;/related-urls&gt;&lt;/urls&gt;&lt;/record&gt;&lt;/Cite&gt;&lt;/EndNote&gt;</w:instrText>
      </w:r>
      <w:r w:rsidR="00B96A9C">
        <w:fldChar w:fldCharType="separate"/>
      </w:r>
      <w:r w:rsidR="00694093">
        <w:rPr>
          <w:noProof/>
        </w:rPr>
        <w:t>[34]</w:t>
      </w:r>
      <w:r w:rsidR="00B96A9C">
        <w:fldChar w:fldCharType="end"/>
      </w:r>
      <w:r w:rsidR="00295754">
        <w:t>.</w:t>
      </w:r>
      <w:r w:rsidR="00335CB8">
        <w:t xml:space="preserve"> </w:t>
      </w:r>
      <w:r w:rsidR="000D3B79">
        <w:t>H</w:t>
      </w:r>
      <w:r w:rsidR="00AF1EB6">
        <w:t xml:space="preserve">igher MVPA has been shown to </w:t>
      </w:r>
      <w:r w:rsidR="000D3B79">
        <w:t xml:space="preserve">significantly </w:t>
      </w:r>
      <w:r w:rsidR="00AF1EB6">
        <w:t>reduce the incidence of functional disability</w:t>
      </w:r>
      <w:r w:rsidR="007A6B6E">
        <w:t xml:space="preserve"> regardless of frailty in a</w:t>
      </w:r>
      <w:r w:rsidR="000D3B79">
        <w:t>n</w:t>
      </w:r>
      <w:r w:rsidR="007A6B6E">
        <w:t xml:space="preserve"> inverse non-linear dose-response </w:t>
      </w:r>
      <w:r w:rsidR="000D3B79">
        <w:t>relationship</w:t>
      </w:r>
      <w:r w:rsidR="007A6B6E">
        <w:t xml:space="preserve"> </w:t>
      </w:r>
      <w:r w:rsidR="00E1133B">
        <w:fldChar w:fldCharType="begin"/>
      </w:r>
      <w:r w:rsidR="00AB1644">
        <w:instrText xml:space="preserve"> ADDIN EN.CITE &lt;EndNote&gt;&lt;Cite&gt;&lt;Author&gt;Seino&lt;/Author&gt;&lt;Year&gt;2024&lt;/Year&gt;&lt;RecNum&gt;116&lt;/RecNum&gt;&lt;DisplayText&gt;[68]&lt;/DisplayText&gt;&lt;record&gt;&lt;rec-number&gt;116&lt;/rec-number&gt;&lt;foreign-keys&gt;&lt;key app="EN" db-id="vr0ddpxxn9fxsmea9ph5vrpca2xwwvrdfxrx" timestamp="1724751499"&gt;116&lt;/key&gt;&lt;/foreign-keys&gt;&lt;ref-type name="Journal Article"&gt;17&lt;/ref-type&gt;&lt;contributors&gt;&lt;authors&gt;&lt;author&gt;Seino,Satoshi&lt;/author&gt;&lt;author&gt;Abe,Takumi&lt;/author&gt;&lt;author&gt;Nofuji,Yu&lt;/author&gt;&lt;author&gt;Hata,Toshiki&lt;/author&gt;&lt;author&gt;Shinkai,Shoji&lt;/author&gt;&lt;author&gt;Kitamura,Akihiko&lt;/author&gt;&lt;author&gt;Fujiwara,Yoshinori&lt;/author&gt;&lt;/authors&gt;&lt;/contributors&gt;&lt;titles&gt;&lt;title&gt;Dose–response associations between physical activity and sedentary time with functional disability in older adults with or without frailty: a prospective cohort study&lt;/title&gt;&lt;secondary-title&gt;Frontiers in Public Health&lt;/secondary-title&gt;&lt;short-title&gt;Physical activity and functional disability&lt;/short-title&gt;&lt;/titles&gt;&lt;periodical&gt;&lt;full-title&gt;Frontiers in Public Health&lt;/full-title&gt;&lt;/periodical&gt;&lt;volume&gt;12&lt;/volume&gt;&lt;keywords&gt;&lt;keyword&gt;Disability,Frailty,physical activity,sedentary time,IPAQ,dose-response,older adults&lt;/keyword&gt;&lt;/keywords&gt;&lt;dates&gt;&lt;year&gt;2024&lt;/year&gt;&lt;pub-dates&gt;&lt;date&gt;2024-April-24&lt;/date&gt;&lt;/pub-dates&gt;&lt;/dates&gt;&lt;isbn&gt;2296-2565&lt;/isbn&gt;&lt;work-type&gt;Original Research&lt;/work-type&gt;&lt;urls&gt;&lt;related-urls&gt;&lt;url&gt;https://www.frontiersin.org/journals/public-health/articles/10.3389/fpubh.2024.1357618&lt;/url&gt;&lt;/related-urls&gt;&lt;/urls&gt;&lt;electronic-resource-num&gt;10.3389/fpubh.2024.1357618&lt;/electronic-resource-num&gt;&lt;language&gt;English&lt;/language&gt;&lt;/record&gt;&lt;/Cite&gt;&lt;/EndNote&gt;</w:instrText>
      </w:r>
      <w:r w:rsidR="00E1133B">
        <w:fldChar w:fldCharType="separate"/>
      </w:r>
      <w:r w:rsidR="00AB1644">
        <w:rPr>
          <w:noProof/>
        </w:rPr>
        <w:t>[68]</w:t>
      </w:r>
      <w:r w:rsidR="00E1133B">
        <w:fldChar w:fldCharType="end"/>
      </w:r>
      <w:r w:rsidR="007A6B6E">
        <w:t xml:space="preserve">. </w:t>
      </w:r>
      <w:r w:rsidR="00C26F97">
        <w:t xml:space="preserve">In the current </w:t>
      </w:r>
      <w:r w:rsidR="000E57AC">
        <w:t>intervention</w:t>
      </w:r>
      <w:r w:rsidR="006E221B">
        <w:t>, s</w:t>
      </w:r>
      <w:r w:rsidR="00851665">
        <w:t xml:space="preserve">ocial support and exercise monitoring provided by volunteers </w:t>
      </w:r>
      <w:r w:rsidR="009C0A98">
        <w:t>and showcased in our theme ‘</w:t>
      </w:r>
      <w:r w:rsidR="009C0A98" w:rsidRPr="00AA6792">
        <w:rPr>
          <w:i/>
          <w:iCs/>
        </w:rPr>
        <w:t>Supported and encouraged by the people who care helps overcome adversity</w:t>
      </w:r>
      <w:r w:rsidR="009C0A98">
        <w:rPr>
          <w:i/>
          <w:iCs/>
        </w:rPr>
        <w:t>’,</w:t>
      </w:r>
      <w:r w:rsidR="007D0A24">
        <w:rPr>
          <w:i/>
          <w:iCs/>
        </w:rPr>
        <w:t xml:space="preserve"> </w:t>
      </w:r>
      <w:r w:rsidR="00851665">
        <w:t>possibly contributed to improved PA levels</w:t>
      </w:r>
      <w:r w:rsidR="00796FEB">
        <w:t xml:space="preserve">, with participants </w:t>
      </w:r>
      <w:r w:rsidR="00DF182D">
        <w:t xml:space="preserve">reporting </w:t>
      </w:r>
      <w:r w:rsidR="004327DB">
        <w:t xml:space="preserve">the value of </w:t>
      </w:r>
      <w:r w:rsidR="000821B6">
        <w:t>volunteers’</w:t>
      </w:r>
      <w:r w:rsidR="00EF6EF8">
        <w:t xml:space="preserve"> </w:t>
      </w:r>
      <w:r w:rsidR="00BE18D9">
        <w:t>enthusias</w:t>
      </w:r>
      <w:r w:rsidR="000821B6">
        <w:t>m and</w:t>
      </w:r>
      <w:r w:rsidR="00BE18D9">
        <w:t xml:space="preserve"> non-judgmental support</w:t>
      </w:r>
      <w:r w:rsidR="00851665">
        <w:t xml:space="preserve"> </w:t>
      </w:r>
      <w:r w:rsidR="000821B6">
        <w:t>on their motivation to</w:t>
      </w:r>
      <w:r w:rsidR="00C26F97">
        <w:t xml:space="preserve"> engage with the health programme. </w:t>
      </w:r>
      <w:r w:rsidR="00E762C7">
        <w:t xml:space="preserve">Moreover, </w:t>
      </w:r>
      <w:r w:rsidR="00BE09C6">
        <w:t xml:space="preserve">the </w:t>
      </w:r>
      <w:r w:rsidR="00AF0FB6">
        <w:t xml:space="preserve">positive vicarious experience </w:t>
      </w:r>
      <w:r w:rsidR="005B749B">
        <w:t>of</w:t>
      </w:r>
      <w:r w:rsidR="00FE3332">
        <w:t xml:space="preserve"> the online group </w:t>
      </w:r>
      <w:r w:rsidR="002D4F37">
        <w:t>is</w:t>
      </w:r>
      <w:r w:rsidR="00FE3332">
        <w:t xml:space="preserve"> consistent with</w:t>
      </w:r>
      <w:r w:rsidR="007042D6">
        <w:t xml:space="preserve"> </w:t>
      </w:r>
      <w:r w:rsidR="0088096C">
        <w:t xml:space="preserve">existing literature </w:t>
      </w:r>
      <w:r w:rsidR="00734E04">
        <w:t>illustrat</w:t>
      </w:r>
      <w:r w:rsidR="0088096C">
        <w:t xml:space="preserve">ing the importance of </w:t>
      </w:r>
      <w:r w:rsidR="00792C2E">
        <w:t xml:space="preserve">peer role models on enhanced </w:t>
      </w:r>
      <w:r w:rsidR="005E3F7C">
        <w:t xml:space="preserve">exercise </w:t>
      </w:r>
      <w:r w:rsidR="00792C2E">
        <w:t xml:space="preserve">self-efficacy (i.e., </w:t>
      </w:r>
      <w:r w:rsidR="005E3F7C">
        <w:t>confidence in abilities to perform exercise)</w:t>
      </w:r>
      <w:r w:rsidR="000E6E8A">
        <w:t xml:space="preserve"> </w:t>
      </w:r>
      <w:r w:rsidR="00BF7CA4">
        <w:fldChar w:fldCharType="begin">
          <w:fldData xml:space="preserve">PEVuZE5vdGU+PENpdGU+PEF1dGhvcj5MaW08L0F1dGhvcj48WWVhcj4yMDIzPC9ZZWFyPjxSZWNO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</w:fldData>
        </w:fldChar>
      </w:r>
      <w:r w:rsidR="00AB1644">
        <w:instrText xml:space="preserve"> ADDIN EN.CITE </w:instrText>
      </w:r>
      <w:r w:rsidR="00AB1644">
        <w:fldChar w:fldCharType="begin">
          <w:fldData xml:space="preserve">PEVuZE5vdGU+PENpdGU+PEF1dGhvcj5MaW08L0F1dGhvcj48WWVhcj4yMDIzPC9ZZWFyPjxSZWNO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</w:fldData>
        </w:fldChar>
      </w:r>
      <w:r w:rsidR="00AB1644">
        <w:instrText xml:space="preserve"> ADDIN EN.CITE.DATA </w:instrText>
      </w:r>
      <w:r w:rsidR="00AB1644">
        <w:fldChar w:fldCharType="end"/>
      </w:r>
      <w:r w:rsidR="00BF7CA4">
        <w:fldChar w:fldCharType="separate"/>
      </w:r>
      <w:r w:rsidR="00AB1644">
        <w:rPr>
          <w:noProof/>
        </w:rPr>
        <w:t>[19, 69]</w:t>
      </w:r>
      <w:r w:rsidR="00BF7CA4">
        <w:fldChar w:fldCharType="end"/>
      </w:r>
      <w:r w:rsidR="005E3F7C">
        <w:t>,</w:t>
      </w:r>
      <w:r w:rsidR="007042D6">
        <w:t xml:space="preserve"> </w:t>
      </w:r>
      <w:r w:rsidR="00003128">
        <w:t xml:space="preserve">and </w:t>
      </w:r>
      <w:r w:rsidR="007042D6">
        <w:t>increased exercise effort</w:t>
      </w:r>
      <w:r w:rsidR="00003128">
        <w:t xml:space="preserve"> through participating in </w:t>
      </w:r>
      <w:r w:rsidR="006C1A87">
        <w:t xml:space="preserve">a group of individuals with a similar age and functional ability </w:t>
      </w:r>
      <w:r w:rsidR="008F3097">
        <w:fldChar w:fldCharType="begin"/>
      </w:r>
      <w:r w:rsidR="00AB1644">
        <w:instrText xml:space="preserve"> ADDIN EN.CITE &lt;EndNote&gt;&lt;Cite&gt;&lt;Author&gt;Meredith&lt;/Author&gt;&lt;Year&gt;2023&lt;/Year&gt;&lt;RecNum&gt;285&lt;/RecNum&gt;&lt;DisplayText&gt;[70]&lt;/DisplayText&gt;&lt;record&gt;&lt;rec-number&gt;285&lt;/rec-number&gt;&lt;foreign-keys&gt;&lt;key app="EN" db-id="dte9ew5tvx5wphe9svop0fr8w9sw5wefv959" timestamp="1743082020"&gt;285&lt;/key&gt;&lt;/foreign-keys&gt;&lt;ref-type name="Journal Article"&gt;17&lt;/ref-type&gt;&lt;contributors&gt;&lt;authors&gt;&lt;author&gt;Meredith, Samantha J&lt;/author&gt;&lt;author&gt;Cox, Natalie J&lt;/author&gt;&lt;author&gt;Ibrahim, Kinda&lt;/author&gt;&lt;author&gt;Higson, Joanna&lt;/author&gt;&lt;author&gt;McNiff, Jessica&lt;/author&gt;&lt;author&gt;Mitchell, Stephanie&lt;/author&gt;&lt;author&gt;Rutherford, Matthew&lt;/author&gt;&lt;author&gt;Wijayendran, Anusan&lt;/author&gt;&lt;author&gt;Shenkin, Susan D&lt;/author&gt;&lt;author&gt;Kilgour, Alixe H M&lt;/author&gt;&lt;author&gt;Lim, Stephen E R&lt;/author&gt;&lt;/authors&gt;&lt;/contributors&gt;&lt;titles&gt;&lt;title&gt;Factors that influence older adults’ participation in physical activity: a systematic review of qualitative studies&lt;/title&gt;&lt;secondary-title&gt;Age and Ageing&lt;/secondary-title&gt;&lt;/titles&gt;&lt;periodical&gt;&lt;full-title&gt;Age and Ageing&lt;/full-title&gt;&lt;/periodical&gt;&lt;volume&gt;52&lt;/volume&gt;&lt;number&gt;8&lt;/number&gt;&lt;dates&gt;&lt;year&gt;2023&lt;/year&gt;&lt;/dates&gt;&lt;isbn&gt;1468-2834&lt;/isbn&gt;&lt;urls&gt;&lt;related-urls&gt;&lt;url&gt;https://doi.org/10.1093/ageing/afad145&lt;/url&gt;&lt;/related-urls&gt;&lt;/urls&gt;&lt;custom1&gt;afad145&lt;/custom1&gt;&lt;electronic-resource-num&gt;10.1093/ageing/afad145&lt;/electronic-resource-num&gt;&lt;access-date&gt;3/27/2025&lt;/access-date&gt;&lt;/record&gt;&lt;/Cite&gt;&lt;/EndNote&gt;</w:instrText>
      </w:r>
      <w:r w:rsidR="008F3097">
        <w:fldChar w:fldCharType="separate"/>
      </w:r>
      <w:r w:rsidR="00AB1644">
        <w:rPr>
          <w:noProof/>
        </w:rPr>
        <w:t>[70]</w:t>
      </w:r>
      <w:r w:rsidR="008F3097">
        <w:fldChar w:fldCharType="end"/>
      </w:r>
      <w:r w:rsidR="00725474">
        <w:t>.</w:t>
      </w:r>
      <w:r w:rsidR="009015F3">
        <w:t xml:space="preserve"> </w:t>
      </w:r>
      <w:r w:rsidR="00D44369">
        <w:t>Despite favourable</w:t>
      </w:r>
      <w:r w:rsidR="00591002">
        <w:t xml:space="preserve"> PA</w:t>
      </w:r>
      <w:r w:rsidR="009015F3">
        <w:t xml:space="preserve"> levels post-intervention</w:t>
      </w:r>
      <w:r w:rsidR="00335CB8">
        <w:t>, rates of inactivity</w:t>
      </w:r>
      <w:r w:rsidR="008676EA">
        <w:t xml:space="preserve"> w</w:t>
      </w:r>
      <w:r w:rsidR="004F4016">
        <w:t>ere</w:t>
      </w:r>
      <w:r w:rsidR="008676EA">
        <w:t xml:space="preserve"> </w:t>
      </w:r>
      <w:r w:rsidR="00750BF9">
        <w:t>high</w:t>
      </w:r>
      <w:r w:rsidR="00CA1208">
        <w:t xml:space="preserve"> across all time points</w:t>
      </w:r>
      <w:r w:rsidR="00251E4C">
        <w:t xml:space="preserve"> (12</w:t>
      </w:r>
      <w:r w:rsidR="00C03755">
        <w:t>.2-12.</w:t>
      </w:r>
      <w:r w:rsidR="00C03755" w:rsidRPr="00A5713C">
        <w:t>5</w:t>
      </w:r>
      <w:r w:rsidR="00251E4C" w:rsidRPr="00A5713C">
        <w:t xml:space="preserve"> </w:t>
      </w:r>
      <w:r w:rsidR="00A5713C" w:rsidRPr="00A5713C">
        <w:t>hours∙day</w:t>
      </w:r>
      <w:r w:rsidR="00A5713C" w:rsidRPr="00A5713C">
        <w:rPr>
          <w:vertAlign w:val="superscript"/>
        </w:rPr>
        <w:t>-1</w:t>
      </w:r>
      <w:r w:rsidR="00251E4C" w:rsidRPr="00A5713C">
        <w:t>)</w:t>
      </w:r>
      <w:r w:rsidR="004F4016">
        <w:t>,</w:t>
      </w:r>
      <w:r w:rsidR="00632CF8">
        <w:t xml:space="preserve"> associated with</w:t>
      </w:r>
      <w:r w:rsidR="00910344">
        <w:t xml:space="preserve"> </w:t>
      </w:r>
      <w:r w:rsidR="00552EE8">
        <w:t xml:space="preserve">increased risk of </w:t>
      </w:r>
      <w:r w:rsidR="00552EE8">
        <w:lastRenderedPageBreak/>
        <w:t xml:space="preserve">mortality </w:t>
      </w:r>
      <w:r w:rsidR="00241824">
        <w:t xml:space="preserve">in older people </w:t>
      </w:r>
      <w:r w:rsidR="004D4F51">
        <w:t xml:space="preserve">with frailty </w:t>
      </w:r>
      <w:r w:rsidR="00552EE8">
        <w:t>independent of PA levels</w:t>
      </w:r>
      <w:r w:rsidR="00241824">
        <w:t xml:space="preserve"> </w:t>
      </w:r>
      <w:r w:rsidR="00A537B4">
        <w:fldChar w:fldCharType="begin"/>
      </w:r>
      <w:r w:rsidR="00AB1644">
        <w:instrText xml:space="preserve"> ADDIN EN.CITE &lt;EndNote&gt;&lt;Cite&gt;&lt;Author&gt;Kehler&lt;/Author&gt;&lt;Year&gt;2019&lt;/Year&gt;&lt;RecNum&gt;117&lt;/RecNum&gt;&lt;DisplayText&gt;[71]&lt;/DisplayText&gt;&lt;record&gt;&lt;rec-number&gt;117&lt;/rec-number&gt;&lt;foreign-keys&gt;&lt;key app="EN" db-id="vr0ddpxxn9fxsmea9ph5vrpca2xwwvrdfxrx" timestamp="1724751616"&gt;117&lt;/key&gt;&lt;/foreign-keys&gt;&lt;ref-type name="Journal Article"&gt;17&lt;/ref-type&gt;&lt;contributors&gt;&lt;authors&gt;&lt;author&gt;Kehler, Dustin Scott&lt;/author&gt;&lt;author&gt;Theou, Olga&lt;/author&gt;&lt;/authors&gt;&lt;/contributors&gt;&lt;titles&gt;&lt;title&gt;The impact of physical activity and sedentary behaviors on frailty levels&lt;/title&gt;&lt;secondary-title&gt;Mechanisms of Ageing and Development&lt;/secondary-title&gt;&lt;/titles&gt;&lt;periodical&gt;&lt;full-title&gt;Mechanisms of Ageing and Development&lt;/full-title&gt;&lt;/periodical&gt;&lt;pages&gt;29-41&lt;/pages&gt;&lt;volume&gt;180&lt;/volume&gt;&lt;keywords&gt;&lt;keyword&gt;Frail elderly&lt;/keyword&gt;&lt;keyword&gt;Exercise&lt;/keyword&gt;&lt;keyword&gt;Sedentary lifestyle&lt;/keyword&gt;&lt;keyword&gt;Physical activity&lt;/keyword&gt;&lt;/keywords&gt;&lt;dates&gt;&lt;year&gt;2019&lt;/year&gt;&lt;pub-dates&gt;&lt;date&gt;2019/06/01/&lt;/date&gt;&lt;/pub-dates&gt;&lt;/dates&gt;&lt;isbn&gt;0047-6374&lt;/isbn&gt;&lt;urls&gt;&lt;related-urls&gt;&lt;url&gt;https://www.sciencedirect.com/science/article/pii/S0047637418302446&lt;/url&gt;&lt;/related-urls&gt;&lt;/urls&gt;&lt;electronic-resource-num&gt;https://doi.org/10.1016/j.mad.2019.03.004&lt;/electronic-resource-num&gt;&lt;/record&gt;&lt;/Cite&gt;&lt;/EndNote&gt;</w:instrText>
      </w:r>
      <w:r w:rsidR="00A537B4">
        <w:fldChar w:fldCharType="separate"/>
      </w:r>
      <w:r w:rsidR="00AB1644">
        <w:rPr>
          <w:noProof/>
        </w:rPr>
        <w:t>[71]</w:t>
      </w:r>
      <w:r w:rsidR="00A537B4">
        <w:fldChar w:fldCharType="end"/>
      </w:r>
      <w:r w:rsidR="00F11288">
        <w:t xml:space="preserve">. </w:t>
      </w:r>
      <w:r w:rsidR="007D5CA4">
        <w:t>Consequ</w:t>
      </w:r>
      <w:r w:rsidR="00EB5331">
        <w:t>e</w:t>
      </w:r>
      <w:r w:rsidR="007D5CA4">
        <w:t>ntly</w:t>
      </w:r>
      <w:r w:rsidR="00F11288">
        <w:t>,</w:t>
      </w:r>
      <w:r w:rsidR="0027666F">
        <w:t xml:space="preserve"> a </w:t>
      </w:r>
      <w:r w:rsidR="007D5CA4">
        <w:t xml:space="preserve">promising </w:t>
      </w:r>
      <w:r w:rsidR="0027666F">
        <w:t>direction for future research</w:t>
      </w:r>
      <w:r w:rsidR="00F11288">
        <w:t xml:space="preserve"> is </w:t>
      </w:r>
      <w:r w:rsidR="007D5CA4">
        <w:t>incorporating</w:t>
      </w:r>
      <w:r w:rsidR="00F11288">
        <w:t xml:space="preserve"> </w:t>
      </w:r>
      <w:r w:rsidR="00E03012">
        <w:t>strategies</w:t>
      </w:r>
      <w:r w:rsidR="0027666F">
        <w:t xml:space="preserve"> to </w:t>
      </w:r>
      <w:r w:rsidR="007D5CA4">
        <w:t>interrupt</w:t>
      </w:r>
      <w:r w:rsidR="0027666F">
        <w:t xml:space="preserve"> sitting time</w:t>
      </w:r>
      <w:r w:rsidR="00E03012">
        <w:t xml:space="preserve"> </w:t>
      </w:r>
      <w:r w:rsidR="006E250D">
        <w:t>of</w:t>
      </w:r>
      <w:r w:rsidR="00E03012">
        <w:t xml:space="preserve"> older adults</w:t>
      </w:r>
      <w:r w:rsidR="004D4F51">
        <w:t xml:space="preserve"> with frailty</w:t>
      </w:r>
      <w:r w:rsidR="00E03012">
        <w:t xml:space="preserve"> </w:t>
      </w:r>
      <w:r w:rsidR="00A537B4">
        <w:fldChar w:fldCharType="begin"/>
      </w:r>
      <w:r w:rsidR="00AB1644">
        <w:instrText xml:space="preserve"> ADDIN EN.CITE &lt;EndNote&gt;&lt;Cite&gt;&lt;Author&gt;Kehler&lt;/Author&gt;&lt;Year&gt;2019&lt;/Year&gt;&lt;RecNum&gt;117&lt;/RecNum&gt;&lt;DisplayText&gt;[71]&lt;/DisplayText&gt;&lt;record&gt;&lt;rec-number&gt;117&lt;/rec-number&gt;&lt;foreign-keys&gt;&lt;key app="EN" db-id="vr0ddpxxn9fxsmea9ph5vrpca2xwwvrdfxrx" timestamp="1724751616"&gt;117&lt;/key&gt;&lt;/foreign-keys&gt;&lt;ref-type name="Journal Article"&gt;17&lt;/ref-type&gt;&lt;contributors&gt;&lt;authors&gt;&lt;author&gt;Kehler, Dustin Scott&lt;/author&gt;&lt;author&gt;Theou, Olga&lt;/author&gt;&lt;/authors&gt;&lt;/contributors&gt;&lt;titles&gt;&lt;title&gt;The impact of physical activity and sedentary behaviors on frailty levels&lt;/title&gt;&lt;secondary-title&gt;Mechanisms of Ageing and Development&lt;/secondary-title&gt;&lt;/titles&gt;&lt;periodical&gt;&lt;full-title&gt;Mechanisms of Ageing and Development&lt;/full-title&gt;&lt;/periodical&gt;&lt;pages&gt;29-41&lt;/pages&gt;&lt;volume&gt;180&lt;/volume&gt;&lt;keywords&gt;&lt;keyword&gt;Frail elderly&lt;/keyword&gt;&lt;keyword&gt;Exercise&lt;/keyword&gt;&lt;keyword&gt;Sedentary lifestyle&lt;/keyword&gt;&lt;keyword&gt;Physical activity&lt;/keyword&gt;&lt;/keywords&gt;&lt;dates&gt;&lt;year&gt;2019&lt;/year&gt;&lt;pub-dates&gt;&lt;date&gt;2019/06/01/&lt;/date&gt;&lt;/pub-dates&gt;&lt;/dates&gt;&lt;isbn&gt;0047-6374&lt;/isbn&gt;&lt;urls&gt;&lt;related-urls&gt;&lt;url&gt;https://www.sciencedirect.com/science/article/pii/S0047637418302446&lt;/url&gt;&lt;/related-urls&gt;&lt;/urls&gt;&lt;electronic-resource-num&gt;https://doi.org/10.1016/j.mad.2019.03.004&lt;/electronic-resource-num&gt;&lt;/record&gt;&lt;/Cite&gt;&lt;/EndNote&gt;</w:instrText>
      </w:r>
      <w:r w:rsidR="00A537B4">
        <w:fldChar w:fldCharType="separate"/>
      </w:r>
      <w:r w:rsidR="00AB1644">
        <w:rPr>
          <w:noProof/>
        </w:rPr>
        <w:t>[71]</w:t>
      </w:r>
      <w:r w:rsidR="00A537B4">
        <w:fldChar w:fldCharType="end"/>
      </w:r>
      <w:r w:rsidR="00E03012">
        <w:t>, s</w:t>
      </w:r>
      <w:r w:rsidR="0027666F">
        <w:t>uch as</w:t>
      </w:r>
      <w:r w:rsidR="006E250D">
        <w:t xml:space="preserve"> </w:t>
      </w:r>
      <w:r w:rsidR="00217A39">
        <w:t xml:space="preserve">encouraging </w:t>
      </w:r>
      <w:r w:rsidR="007D5CA4">
        <w:t xml:space="preserve">brief </w:t>
      </w:r>
      <w:r w:rsidR="00217A39">
        <w:t xml:space="preserve">bouts of </w:t>
      </w:r>
      <w:r w:rsidR="00A27B78">
        <w:t xml:space="preserve">daily </w:t>
      </w:r>
      <w:r w:rsidR="00217A39">
        <w:t>functional training</w:t>
      </w:r>
      <w:r w:rsidR="00B65E28">
        <w:t xml:space="preserve"> </w:t>
      </w:r>
      <w:r w:rsidR="00456891">
        <w:fldChar w:fldCharType="begin"/>
      </w:r>
      <w:r w:rsidR="00AB1644">
        <w:instrText xml:space="preserve"> ADDIN EN.CITE &lt;EndNote&gt;&lt;Cite&gt;&lt;Author&gt;Harvey&lt;/Author&gt;&lt;Year&gt;2018&lt;/Year&gt;&lt;RecNum&gt;118&lt;/RecNum&gt;&lt;DisplayText&gt;[72]&lt;/DisplayText&gt;&lt;record&gt;&lt;rec-number&gt;118&lt;/rec-number&gt;&lt;foreign-keys&gt;&lt;key app="EN" db-id="vr0ddpxxn9fxsmea9ph5vrpca2xwwvrdfxrx" timestamp="1724751750"&gt;118&lt;/key&gt;&lt;/foreign-keys&gt;&lt;ref-type name="Journal Article"&gt;17&lt;/ref-type&gt;&lt;contributors&gt;&lt;authors&gt;&lt;author&gt;Harvey, J. A.&lt;/author&gt;&lt;author&gt;Chastin, S. F. M.&lt;/author&gt;&lt;author&gt;Skelton, D. A.&lt;/author&gt;&lt;/authors&gt;&lt;/contributors&gt;&lt;auth-address&gt;Institute of Applied Health Research, School of Health and Life Sciences, Glasgow Caledonian University, Glasgow, Scotland, UK.&lt;/auth-address&gt;&lt;titles&gt;&lt;title&gt;Breaking sedentary behaviour has the potential to increase/ maintain function in frail older adults&lt;/title&gt;&lt;secondary-title&gt;J Frailty Sarcopenia Falls&lt;/secondary-title&gt;&lt;/titles&gt;&lt;periodical&gt;&lt;full-title&gt;J Frailty Sarcopenia Falls&lt;/full-title&gt;&lt;/periodical&gt;&lt;pages&gt;26-31&lt;/pages&gt;&lt;volume&gt;3&lt;/volume&gt;&lt;number&gt;1&lt;/number&gt;&lt;edition&gt;20180301&lt;/edition&gt;&lt;keywords&gt;&lt;keyword&gt;Frailty&lt;/keyword&gt;&lt;keyword&gt;Older Adults&lt;/keyword&gt;&lt;keyword&gt;Physical Function&lt;/keyword&gt;&lt;keyword&gt;Sedentary Behavior&lt;/keyword&gt;&lt;keyword&gt;Sitting Time&lt;/keyword&gt;&lt;/keywords&gt;&lt;dates&gt;&lt;year&gt;2018&lt;/year&gt;&lt;pub-dates&gt;&lt;date&gt;Mar&lt;/date&gt;&lt;/pub-dates&gt;&lt;/dates&gt;&lt;isbn&gt;2459-4148&lt;/isbn&gt;&lt;accession-num&gt;32300691&lt;/accession-num&gt;&lt;urls&gt;&lt;/urls&gt;&lt;custom1&gt;The authors have no conflict of interest.&lt;/custom1&gt;&lt;custom2&gt;PMC7155349&lt;/custom2&gt;&lt;electronic-resource-num&gt;10.22540/jfsf-03-026&lt;/electronic-resource-num&gt;&lt;remote-database-provider&gt;NLM&lt;/remote-database-provider&gt;&lt;language&gt;eng&lt;/language&gt;&lt;/record&gt;&lt;/Cite&gt;&lt;/EndNote&gt;</w:instrText>
      </w:r>
      <w:r w:rsidR="00456891">
        <w:fldChar w:fldCharType="separate"/>
      </w:r>
      <w:r w:rsidR="00AB1644">
        <w:rPr>
          <w:noProof/>
        </w:rPr>
        <w:t>[72]</w:t>
      </w:r>
      <w:r w:rsidR="00456891">
        <w:fldChar w:fldCharType="end"/>
      </w:r>
      <w:r w:rsidR="00B65E28">
        <w:t>.</w:t>
      </w:r>
      <w:r w:rsidR="006D7F43">
        <w:t xml:space="preserve"> </w:t>
      </w:r>
      <w:r w:rsidR="005C18E6">
        <w:t>A</w:t>
      </w:r>
      <w:r w:rsidR="00725D57">
        <w:t xml:space="preserve">ppetite assessment </w:t>
      </w:r>
      <w:r w:rsidR="007D5CA4">
        <w:t xml:space="preserve">showed </w:t>
      </w:r>
      <w:r w:rsidR="00725D57">
        <w:t>41% of participants had low</w:t>
      </w:r>
      <w:r w:rsidR="007D5CA4">
        <w:t xml:space="preserve"> baseline</w:t>
      </w:r>
      <w:r w:rsidR="00725D57">
        <w:t xml:space="preserve"> appetite, associated with </w:t>
      </w:r>
      <w:r w:rsidR="007D5CA4">
        <w:t xml:space="preserve">age-related </w:t>
      </w:r>
      <w:r w:rsidR="00725D57">
        <w:t>anorexia and malnutrition (SNAQ &lt;14</w:t>
      </w:r>
      <w:r w:rsidR="00725D57" w:rsidRPr="00701D84">
        <w:t>)</w:t>
      </w:r>
      <w:r w:rsidR="00725D57" w:rsidRPr="00701D84">
        <w:rPr>
          <w:color w:val="1F1F1F"/>
        </w:rPr>
        <w:t xml:space="preserve"> </w:t>
      </w:r>
      <w:r w:rsidR="00725D57" w:rsidRPr="00701D84">
        <w:rPr>
          <w:color w:val="1F1F1F"/>
        </w:rPr>
        <w:fldChar w:fldCharType="begin">
          <w:fldData xml:space="preserve">PEVuZE5vdGU+PENpdGU+PEF1dGhvcj5XaWxzb248L0F1dGhvcj48WWVhcj4yMDA1PC9ZZWFyPjxS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</w:fldData>
        </w:fldChar>
      </w:r>
      <w:r w:rsidR="00AB1644">
        <w:rPr>
          <w:color w:val="1F1F1F"/>
        </w:rPr>
        <w:instrText xml:space="preserve"> ADDIN EN.CITE </w:instrText>
      </w:r>
      <w:r w:rsidR="00AB1644">
        <w:rPr>
          <w:color w:val="1F1F1F"/>
        </w:rPr>
        <w:fldChar w:fldCharType="begin">
          <w:fldData xml:space="preserve">PEVuZE5vdGU+PENpdGU+PEF1dGhvcj5XaWxzb248L0F1dGhvcj48WWVhcj4yMDA1PC9ZZWFyPjxS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</w:fldData>
        </w:fldChar>
      </w:r>
      <w:r w:rsidR="00AB1644">
        <w:rPr>
          <w:color w:val="1F1F1F"/>
        </w:rPr>
        <w:instrText xml:space="preserve"> ADDIN EN.CITE.DATA </w:instrText>
      </w:r>
      <w:r w:rsidR="00AB1644">
        <w:rPr>
          <w:color w:val="1F1F1F"/>
        </w:rPr>
      </w:r>
      <w:r w:rsidR="00AB1644">
        <w:rPr>
          <w:color w:val="1F1F1F"/>
        </w:rPr>
        <w:fldChar w:fldCharType="end"/>
      </w:r>
      <w:r w:rsidR="00725D57" w:rsidRPr="00701D84">
        <w:rPr>
          <w:color w:val="1F1F1F"/>
        </w:rPr>
      </w:r>
      <w:r w:rsidR="00725D57" w:rsidRPr="00701D84">
        <w:rPr>
          <w:color w:val="1F1F1F"/>
        </w:rPr>
        <w:fldChar w:fldCharType="separate"/>
      </w:r>
      <w:r w:rsidR="00AB1644">
        <w:rPr>
          <w:noProof/>
          <w:color w:val="1F1F1F"/>
        </w:rPr>
        <w:t>[73, 74]</w:t>
      </w:r>
      <w:r w:rsidR="00725D57" w:rsidRPr="00701D84">
        <w:rPr>
          <w:color w:val="1F1F1F"/>
        </w:rPr>
        <w:fldChar w:fldCharType="end"/>
      </w:r>
      <w:r w:rsidR="00725D57" w:rsidRPr="00701D84">
        <w:t xml:space="preserve">. </w:t>
      </w:r>
      <w:r w:rsidR="00725D57">
        <w:t>Appetite loss</w:t>
      </w:r>
      <w:r w:rsidR="00560224">
        <w:t xml:space="preserve"> in older people</w:t>
      </w:r>
      <w:r w:rsidR="00725D57">
        <w:t xml:space="preserve"> is common</w:t>
      </w:r>
      <w:r w:rsidR="00560224">
        <w:t>,</w:t>
      </w:r>
      <w:r w:rsidR="00725D57">
        <w:t xml:space="preserve"> with complex and multifaceted influences, including physiological signalling, hedonism, and environmental and societal influences </w:t>
      </w:r>
      <w:r w:rsidR="00725D57">
        <w:fldChar w:fldCharType="begin">
          <w:fldData xml:space="preserve">PEVuZE5vdGU+PENpdGU+PEF1dGhvcj5Db3g8L0F1dGhvcj48WWVhcj4yMDIwPC9ZZWFyPjxSZWNO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</w:fldData>
        </w:fldChar>
      </w:r>
      <w:r w:rsidR="00AB1644">
        <w:instrText xml:space="preserve"> ADDIN EN.CITE </w:instrText>
      </w:r>
      <w:r w:rsidR="00AB1644">
        <w:fldChar w:fldCharType="begin">
          <w:fldData xml:space="preserve">PEVuZE5vdGU+PENpdGU+PEF1dGhvcj5Db3g8L0F1dGhvcj48WWVhcj4yMDIwPC9ZZWFyPjxSZWNO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</w:fldData>
        </w:fldChar>
      </w:r>
      <w:r w:rsidR="00AB1644">
        <w:instrText xml:space="preserve"> ADDIN EN.CITE.DATA </w:instrText>
      </w:r>
      <w:r w:rsidR="00AB1644">
        <w:fldChar w:fldCharType="end"/>
      </w:r>
      <w:r w:rsidR="00725D57">
        <w:fldChar w:fldCharType="separate"/>
      </w:r>
      <w:r w:rsidR="00AB1644">
        <w:rPr>
          <w:noProof/>
        </w:rPr>
        <w:t>[74]</w:t>
      </w:r>
      <w:r w:rsidR="00725D57">
        <w:fldChar w:fldCharType="end"/>
      </w:r>
      <w:r w:rsidR="00725D57">
        <w:t>. Consistent with our findings, previous research showed improvements in appetite over time post-hospitalisation</w:t>
      </w:r>
      <w:r w:rsidR="007D5CA4">
        <w:t>, with a</w:t>
      </w:r>
      <w:r w:rsidR="00F104F1">
        <w:t xml:space="preserve"> </w:t>
      </w:r>
      <w:r w:rsidR="00725D57">
        <w:t>d</w:t>
      </w:r>
      <w:r w:rsidR="00725D57" w:rsidRPr="00D90EBB">
        <w:t xml:space="preserve">ecreased appetite reported by 51% </w:t>
      </w:r>
      <w:r w:rsidR="00725D57">
        <w:t xml:space="preserve">of older adults </w:t>
      </w:r>
      <w:r w:rsidR="00725D57" w:rsidRPr="00D90EBB">
        <w:t>at hospital admission, 34% at discharge, 28% one month post-discharge, and 17% three months post-discharge</w:t>
      </w:r>
      <w:r w:rsidR="00725D57">
        <w:t xml:space="preserve"> </w:t>
      </w:r>
      <w:r w:rsidR="00725D57">
        <w:fldChar w:fldCharType="begin"/>
      </w:r>
      <w:r w:rsidR="00AB1644">
        <w:instrText xml:space="preserve"> ADDIN EN.CITE &lt;EndNote&gt;&lt;Cite&gt;&lt;Author&gt;van Dronkelaar&lt;/Author&gt;&lt;Year&gt;2019&lt;/Year&gt;&lt;RecNum&gt;265&lt;/RecNum&gt;&lt;DisplayText&gt;[75]&lt;/DisplayText&gt;&lt;record&gt;&lt;rec-number&gt;265&lt;/rec-number&gt;&lt;foreign-keys&gt;&lt;key app="EN" db-id="dte9ew5tvx5wphe9svop0fr8w9sw5wefv959" timestamp="1725525026"&gt;265&lt;/key&gt;&lt;/foreign-keys&gt;&lt;ref-type name="Journal Article"&gt;17&lt;/ref-type&gt;&lt;contributors&gt;&lt;authors&gt;&lt;author&gt;van Dronkelaar, Carliene&lt;/author&gt;&lt;author&gt;Tieland, Michael&lt;/author&gt;&lt;author&gt;Aarden, Jesse J.&lt;/author&gt;&lt;author&gt;Reichardt, Lucienne A.&lt;/author&gt;&lt;author&gt;van Seben, Rosanne&lt;/author&gt;&lt;author&gt;van der Schaaf, Marike&lt;/author&gt;&lt;author&gt;van der Esch, Martin&lt;/author&gt;&lt;author&gt;Engelbert, Raoul H. H.&lt;/author&gt;&lt;author&gt;Twisk, Jos W. R.&lt;/author&gt;&lt;author&gt;Bosch, Jos A.&lt;/author&gt;&lt;author&gt;Buurman, Bianca M.&lt;/author&gt;&lt;author&gt;on behalf of the Hospital-ADL Study Group&lt;/author&gt;&lt;/authors&gt;&lt;/contributors&gt;&lt;titles&gt;&lt;title&gt;Decreased Appetite is Associated with Sarcopenia-Related Outcomes in Acute Hospitalized Older Adults&lt;/title&gt;&lt;secondary-title&gt;Nutrients&lt;/secondary-title&gt;&lt;/titles&gt;&lt;periodical&gt;&lt;full-title&gt;Nutrients&lt;/full-title&gt;&lt;/periodical&gt;&lt;pages&gt;932&lt;/pages&gt;&lt;volume&gt;11&lt;/volume&gt;&lt;number&gt;4&lt;/number&gt;&lt;dates&gt;&lt;year&gt;2019&lt;/year&gt;&lt;/dates&gt;&lt;isbn&gt;2072-6643&lt;/isbn&gt;&lt;accession-num&gt;doi:10.3390/nu11040932&lt;/accession-num&gt;&lt;urls&gt;&lt;related-urls&gt;&lt;url&gt;https://www.mdpi.com/2072-6643/11/4/932&lt;/url&gt;&lt;/related-urls&gt;&lt;/urls&gt;&lt;/record&gt;&lt;/Cite&gt;&lt;/EndNote&gt;</w:instrText>
      </w:r>
      <w:r w:rsidR="00725D57">
        <w:fldChar w:fldCharType="separate"/>
      </w:r>
      <w:r w:rsidR="00AB1644">
        <w:rPr>
          <w:noProof/>
        </w:rPr>
        <w:t>[75]</w:t>
      </w:r>
      <w:r w:rsidR="00725D57">
        <w:fldChar w:fldCharType="end"/>
      </w:r>
      <w:r w:rsidR="00725D57" w:rsidRPr="00D90EBB">
        <w:t xml:space="preserve">. </w:t>
      </w:r>
      <w:r w:rsidR="00A37A61">
        <w:t>The</w:t>
      </w:r>
      <w:r w:rsidR="0023463A">
        <w:t xml:space="preserve"> observed improvements in appetite </w:t>
      </w:r>
      <w:r w:rsidR="00146EC4">
        <w:t xml:space="preserve">agree </w:t>
      </w:r>
      <w:r w:rsidR="009A73BD">
        <w:t xml:space="preserve">with our theme </w:t>
      </w:r>
      <w:r w:rsidR="009A73BD" w:rsidRPr="00AA6792">
        <w:rPr>
          <w:i/>
          <w:iCs/>
        </w:rPr>
        <w:t>‘I’ve got a bit more meat on my bones’ – improved weight and appetite</w:t>
      </w:r>
      <w:r w:rsidR="00650376">
        <w:rPr>
          <w:i/>
          <w:iCs/>
        </w:rPr>
        <w:t>’</w:t>
      </w:r>
      <w:r w:rsidR="00650376">
        <w:t xml:space="preserve">, and suggest that </w:t>
      </w:r>
      <w:r w:rsidR="00EE4069">
        <w:t xml:space="preserve">resolution of illness symptoms, and enhanced ability to </w:t>
      </w:r>
      <w:r w:rsidR="00EE565C">
        <w:t xml:space="preserve">obtain and prepare food </w:t>
      </w:r>
      <w:r w:rsidR="00A05FDF">
        <w:t xml:space="preserve">likely contributed to </w:t>
      </w:r>
      <w:r w:rsidR="00066952">
        <w:t>improved eating behaviours</w:t>
      </w:r>
      <w:r w:rsidR="00570F5A">
        <w:t xml:space="preserve">. The influence of </w:t>
      </w:r>
      <w:r w:rsidR="00046795">
        <w:t xml:space="preserve">the Nutrition Wheel on appetite is less certain, however, </w:t>
      </w:r>
      <w:r w:rsidR="0041059C">
        <w:t xml:space="preserve">those receiving tailored </w:t>
      </w:r>
      <w:r w:rsidR="00923055">
        <w:t xml:space="preserve">nutrition </w:t>
      </w:r>
      <w:r w:rsidR="00FC7D46">
        <w:t xml:space="preserve">signposting from the </w:t>
      </w:r>
      <w:r w:rsidR="00AA61E0">
        <w:t>Nutrition Wheel</w:t>
      </w:r>
      <w:r w:rsidR="00FC7D46">
        <w:t xml:space="preserve"> indicated improved awareness of malnutrition and</w:t>
      </w:r>
      <w:r w:rsidR="00AA61E0">
        <w:t xml:space="preserve"> </w:t>
      </w:r>
      <w:r w:rsidR="00387D78">
        <w:t xml:space="preserve">efforts to fortify their meals to increase </w:t>
      </w:r>
      <w:r w:rsidR="000B41D3">
        <w:t>energy and nutrient</w:t>
      </w:r>
      <w:r w:rsidR="00387D78">
        <w:t xml:space="preserve"> intake.</w:t>
      </w:r>
      <w:r w:rsidR="00FC7D46">
        <w:t xml:space="preserve"> </w:t>
      </w:r>
      <w:r w:rsidR="0041059C">
        <w:t xml:space="preserve"> </w:t>
      </w:r>
      <w:r w:rsidR="00A05FDF">
        <w:t xml:space="preserve"> </w:t>
      </w:r>
    </w:p>
    <w:p w14:paraId="0295D821" w14:textId="07992FCF" w:rsidR="00AF6450" w:rsidRPr="00F10BFE" w:rsidRDefault="007D5CA4" w:rsidP="000F1515">
      <w:pPr>
        <w:pStyle w:val="NormalWeb"/>
        <w:shd w:val="clear" w:color="auto" w:fill="FFFFFF"/>
        <w:spacing w:before="0" w:beforeAutospacing="0" w:after="0" w:afterAutospacing="0" w:line="480" w:lineRule="auto"/>
      </w:pPr>
      <w:r>
        <w:t xml:space="preserve">The </w:t>
      </w:r>
      <w:r w:rsidR="00E640F8">
        <w:t>secondary health</w:t>
      </w:r>
      <w:r w:rsidR="00725D57">
        <w:t xml:space="preserve"> improvements in </w:t>
      </w:r>
      <w:r>
        <w:t xml:space="preserve">our study </w:t>
      </w:r>
      <w:r w:rsidR="00725D57">
        <w:t xml:space="preserve">are promising but need </w:t>
      </w:r>
      <w:r>
        <w:t>validation</w:t>
      </w:r>
      <w:r w:rsidR="0053138F">
        <w:t xml:space="preserve"> against a </w:t>
      </w:r>
      <w:r w:rsidR="00725D57">
        <w:t xml:space="preserve">control group in </w:t>
      </w:r>
      <w:r w:rsidR="00936931">
        <w:t xml:space="preserve">a </w:t>
      </w:r>
      <w:r w:rsidR="00725D57">
        <w:t xml:space="preserve">future randomised controlled trial, </w:t>
      </w:r>
      <w:r w:rsidR="00E640F8">
        <w:t xml:space="preserve">especially </w:t>
      </w:r>
      <w:r w:rsidR="00725D57">
        <w:t>considering the ‘expected’ improvement in appetite</w:t>
      </w:r>
      <w:r w:rsidR="00E640F8">
        <w:t>, QOL, and PA</w:t>
      </w:r>
      <w:r w:rsidR="00725D57">
        <w:t xml:space="preserve"> post-hospitalisation. </w:t>
      </w:r>
      <w:r w:rsidR="002845E5">
        <w:t>Although participant recruitment strategies were designed to reduce selection bias</w:t>
      </w:r>
      <w:r w:rsidR="00A512B1">
        <w:t xml:space="preserve">, there is also the possibility that </w:t>
      </w:r>
      <w:r w:rsidR="00412EA0">
        <w:t xml:space="preserve">participants </w:t>
      </w:r>
      <w:r w:rsidR="002335B7">
        <w:t xml:space="preserve">included in the trial were </w:t>
      </w:r>
      <w:r w:rsidR="00AE7687">
        <w:t>more motivated to receive health support</w:t>
      </w:r>
      <w:r w:rsidR="003239FC">
        <w:t xml:space="preserve">, and thus more likely to </w:t>
      </w:r>
      <w:r w:rsidR="00465A1F">
        <w:t>experience improvements</w:t>
      </w:r>
      <w:r w:rsidR="0087596C">
        <w:t xml:space="preserve">. </w:t>
      </w:r>
    </w:p>
    <w:p w14:paraId="051C7D49" w14:textId="77777777" w:rsidR="0003581D" w:rsidRPr="00AA6792" w:rsidRDefault="007D1F9C" w:rsidP="009805BA">
      <w:pPr>
        <w:pStyle w:val="NormalWeb"/>
        <w:shd w:val="clear" w:color="auto" w:fill="FFFFFF"/>
        <w:spacing w:before="0" w:beforeAutospacing="0" w:after="0" w:afterAutospacing="0" w:line="480" w:lineRule="auto"/>
        <w:rPr>
          <w:i/>
          <w:iCs/>
        </w:rPr>
      </w:pPr>
      <w:r w:rsidRPr="00AA6792">
        <w:rPr>
          <w:i/>
          <w:iCs/>
        </w:rPr>
        <w:t>Strengths and Limitations</w:t>
      </w:r>
      <w:r w:rsidR="00224B7C" w:rsidRPr="00AA6792">
        <w:rPr>
          <w:i/>
          <w:iCs/>
        </w:rPr>
        <w:t xml:space="preserve"> </w:t>
      </w:r>
    </w:p>
    <w:p w14:paraId="7234DD52" w14:textId="6B6CCB6F" w:rsidR="00C31CFD" w:rsidRDefault="007D1F9C" w:rsidP="009805BA">
      <w:pPr>
        <w:pStyle w:val="NormalWeb"/>
        <w:shd w:val="clear" w:color="auto" w:fill="FFFFFF"/>
        <w:spacing w:before="0" w:beforeAutospacing="0" w:after="0" w:afterAutospacing="0" w:line="480" w:lineRule="auto"/>
      </w:pPr>
      <w:r>
        <w:t xml:space="preserve">The time </w:t>
      </w:r>
      <w:r w:rsidR="0053138F">
        <w:t>needed to complete</w:t>
      </w:r>
      <w:r w:rsidR="00D12A2C">
        <w:t xml:space="preserve"> </w:t>
      </w:r>
      <w:r>
        <w:t xml:space="preserve">volunteer </w:t>
      </w:r>
      <w:r w:rsidR="0053138F">
        <w:t xml:space="preserve">background </w:t>
      </w:r>
      <w:r>
        <w:t>checks</w:t>
      </w:r>
      <w:r w:rsidR="00BE5970">
        <w:t xml:space="preserve"> delayed completion of</w:t>
      </w:r>
      <w:r w:rsidR="000107C2">
        <w:t xml:space="preserve"> training and </w:t>
      </w:r>
      <w:r w:rsidR="00BE5970">
        <w:t>competencies</w:t>
      </w:r>
      <w:r w:rsidR="0053138F">
        <w:t>, resulting in a smaller</w:t>
      </w:r>
      <w:r w:rsidR="00BE5970">
        <w:t xml:space="preserve"> </w:t>
      </w:r>
      <w:r w:rsidR="0089526F">
        <w:t>volunteer</w:t>
      </w:r>
      <w:r w:rsidR="0053138F">
        <w:t xml:space="preserve"> pool </w:t>
      </w:r>
      <w:r w:rsidR="0089526F">
        <w:t xml:space="preserve">at </w:t>
      </w:r>
      <w:r w:rsidR="0053138F">
        <w:t xml:space="preserve">the start of the </w:t>
      </w:r>
      <w:r w:rsidR="0089526F">
        <w:t xml:space="preserve">intervention, which </w:t>
      </w:r>
      <w:r w:rsidR="0089526F">
        <w:lastRenderedPageBreak/>
        <w:t>reduced session</w:t>
      </w:r>
      <w:r w:rsidR="0053138F">
        <w:t xml:space="preserve"> availability</w:t>
      </w:r>
      <w:r w:rsidR="000533F0">
        <w:t xml:space="preserve"> and resulted in a change to the tapered nature of the intervention</w:t>
      </w:r>
      <w:r w:rsidR="002C6098">
        <w:t xml:space="preserve"> reported in our protocol paper </w:t>
      </w:r>
      <w:r w:rsidR="00B308C6">
        <w:fldChar w:fldCharType="begin">
          <w:fldData xml:space="preserve">PEVuZE5vdGU+PENpdGU+PEF1dGhvcj5NZXJlZGl0aDwvQXV0aG9yPjxZZWFyPjIwMjM8L1llYXI+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</w:fldData>
        </w:fldChar>
      </w:r>
      <w:r w:rsidR="00694093">
        <w:instrText xml:space="preserve"> ADDIN EN.CITE </w:instrText>
      </w:r>
      <w:r w:rsidR="00694093">
        <w:fldChar w:fldCharType="begin">
          <w:fldData xml:space="preserve">PEVuZE5vdGU+PENpdGU+PEF1dGhvcj5NZXJlZGl0aDwvQXV0aG9yPjxZZWFyPjIwMjM8L1llYXI+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</w:fldData>
        </w:fldChar>
      </w:r>
      <w:r w:rsidR="00694093">
        <w:instrText xml:space="preserve"> ADDIN EN.CITE.DATA </w:instrText>
      </w:r>
      <w:r w:rsidR="00694093">
        <w:fldChar w:fldCharType="end"/>
      </w:r>
      <w:r w:rsidR="00B308C6">
        <w:fldChar w:fldCharType="separate"/>
      </w:r>
      <w:r w:rsidR="00694093">
        <w:rPr>
          <w:noProof/>
        </w:rPr>
        <w:t>[32]</w:t>
      </w:r>
      <w:r w:rsidR="00B308C6">
        <w:fldChar w:fldCharType="end"/>
      </w:r>
      <w:r w:rsidR="00B308C6">
        <w:t>.</w:t>
      </w:r>
      <w:r w:rsidR="00E15948">
        <w:t xml:space="preserve"> Once more volunteers were </w:t>
      </w:r>
      <w:r w:rsidR="00BA529E">
        <w:t>trained</w:t>
      </w:r>
      <w:r w:rsidR="00E15948">
        <w:t xml:space="preserve"> our offer increased to 3 sessions/week.</w:t>
      </w:r>
      <w:r w:rsidR="0074612A">
        <w:t xml:space="preserve"> </w:t>
      </w:r>
      <w:r w:rsidR="00545779">
        <w:t>Th</w:t>
      </w:r>
      <w:r w:rsidR="0053138F">
        <w:t>is</w:t>
      </w:r>
      <w:r w:rsidR="00545779">
        <w:t xml:space="preserve"> variable frequency and </w:t>
      </w:r>
      <w:r w:rsidR="003E7E16">
        <w:t xml:space="preserve">heterogeneity in exercise stimulus and nutrition </w:t>
      </w:r>
      <w:r w:rsidR="0096193F">
        <w:t>guidance</w:t>
      </w:r>
      <w:r w:rsidR="00F41857">
        <w:t xml:space="preserve"> </w:t>
      </w:r>
      <w:r w:rsidR="0053138F">
        <w:t xml:space="preserve">may have </w:t>
      </w:r>
      <w:r w:rsidR="00F41857">
        <w:t>impact</w:t>
      </w:r>
      <w:r w:rsidR="00791FEE">
        <w:t>ed</w:t>
      </w:r>
      <w:r w:rsidR="00F41857">
        <w:t xml:space="preserve"> outcome</w:t>
      </w:r>
      <w:r w:rsidR="00E9762D">
        <w:t>s</w:t>
      </w:r>
      <w:r w:rsidR="00F34E7D">
        <w:t>.</w:t>
      </w:r>
      <w:r w:rsidR="00A656FA">
        <w:t xml:space="preserve"> </w:t>
      </w:r>
    </w:p>
    <w:p w14:paraId="0D0349CD" w14:textId="7BE68905" w:rsidR="003467D6" w:rsidRPr="00AA6792" w:rsidRDefault="0053138F" w:rsidP="00AA6792">
      <w:pPr>
        <w:pStyle w:val="NormalWeb"/>
        <w:shd w:val="clear" w:color="auto" w:fill="FFFFFF"/>
        <w:spacing w:before="0" w:beforeAutospacing="0" w:after="0" w:afterAutospacing="0" w:line="480" w:lineRule="auto"/>
        <w:ind w:firstLine="720"/>
        <w:rPr>
          <w:b/>
          <w:bCs/>
        </w:rPr>
      </w:pPr>
      <w:r>
        <w:t>The</w:t>
      </w:r>
      <w:r w:rsidR="007D1F9C">
        <w:t xml:space="preserve"> exclusion of older adults who </w:t>
      </w:r>
      <w:r w:rsidR="00A32190">
        <w:t>were</w:t>
      </w:r>
      <w:r w:rsidR="007D1F9C">
        <w:t xml:space="preserve"> unable to provide consent, </w:t>
      </w:r>
      <w:r>
        <w:t>a</w:t>
      </w:r>
      <w:r w:rsidR="007D1F9C">
        <w:t xml:space="preserve"> small sample size, </w:t>
      </w:r>
      <w:r>
        <w:t xml:space="preserve">and the lack of a control group may also limit the </w:t>
      </w:r>
      <w:r w:rsidR="007D1F9C">
        <w:t>generalisability of findings.</w:t>
      </w:r>
      <w:r w:rsidR="00413C1B">
        <w:t xml:space="preserve"> </w:t>
      </w:r>
      <w:r w:rsidR="00CD675E">
        <w:t xml:space="preserve">However, </w:t>
      </w:r>
      <w:r w:rsidR="00412B2B">
        <w:t xml:space="preserve">using a mixed methods </w:t>
      </w:r>
      <w:r w:rsidR="00050CC0">
        <w:t xml:space="preserve">study design was well suited </w:t>
      </w:r>
      <w:r w:rsidR="00A32190">
        <w:t>to meet our primary</w:t>
      </w:r>
      <w:r w:rsidR="00CD675E">
        <w:t xml:space="preserve"> aim</w:t>
      </w:r>
      <w:r w:rsidR="00050CC0">
        <w:t xml:space="preserve"> to determine the feasibility and acceptability of the intervention</w:t>
      </w:r>
      <w:r w:rsidR="00A32190">
        <w:t>.</w:t>
      </w:r>
      <w:r w:rsidR="00CD7BA0">
        <w:t xml:space="preserve"> </w:t>
      </w:r>
      <w:r w:rsidR="00412B2B">
        <w:t xml:space="preserve">Combining </w:t>
      </w:r>
      <w:r w:rsidR="00346AFF">
        <w:t>in</w:t>
      </w:r>
      <w:r w:rsidR="00A96812">
        <w:t>-</w:t>
      </w:r>
      <w:r w:rsidR="00346AFF">
        <w:t xml:space="preserve">depth qualitative explorations </w:t>
      </w:r>
      <w:r w:rsidR="00272876">
        <w:t>with</w:t>
      </w:r>
      <w:r w:rsidR="00346AFF">
        <w:t xml:space="preserve"> quantitative data</w:t>
      </w:r>
      <w:r w:rsidR="00EE0BD9">
        <w:t xml:space="preserve">, </w:t>
      </w:r>
      <w:r w:rsidR="00412B2B">
        <w:t xml:space="preserve">enabled detailed reporting of </w:t>
      </w:r>
      <w:r w:rsidR="00EE0BD9">
        <w:t>older adults</w:t>
      </w:r>
      <w:r w:rsidR="0000498D">
        <w:t>'</w:t>
      </w:r>
      <w:r w:rsidR="00346AFF">
        <w:t xml:space="preserve"> </w:t>
      </w:r>
      <w:r w:rsidR="00E71409">
        <w:t>experiences</w:t>
      </w:r>
      <w:r w:rsidR="00EB5331">
        <w:t>,</w:t>
      </w:r>
      <w:r w:rsidR="00346AFF">
        <w:t xml:space="preserve"> provi</w:t>
      </w:r>
      <w:r w:rsidR="00412B2B">
        <w:t>ded</w:t>
      </w:r>
      <w:r w:rsidR="00346AFF">
        <w:t xml:space="preserve"> </w:t>
      </w:r>
      <w:r w:rsidR="00272876">
        <w:t xml:space="preserve">detailed </w:t>
      </w:r>
      <w:r w:rsidR="00346AFF">
        <w:t>insight into</w:t>
      </w:r>
      <w:r w:rsidR="00925863">
        <w:t xml:space="preserve"> implementation processes, as well as examination of </w:t>
      </w:r>
      <w:r w:rsidR="00325C1F">
        <w:t xml:space="preserve">quantitative </w:t>
      </w:r>
      <w:r w:rsidR="00DE74B8">
        <w:t xml:space="preserve">feasibility assessments and </w:t>
      </w:r>
      <w:r w:rsidR="00325C1F">
        <w:t>secondary outcome measures</w:t>
      </w:r>
      <w:r w:rsidR="00DE74B8">
        <w:t>,</w:t>
      </w:r>
      <w:r w:rsidR="00325C1F">
        <w:t xml:space="preserve"> </w:t>
      </w:r>
      <w:r w:rsidR="00412B2B">
        <w:t>which will</w:t>
      </w:r>
      <w:r w:rsidR="00325C1F">
        <w:t xml:space="preserve"> inform larger trials</w:t>
      </w:r>
      <w:r w:rsidR="00DE74B8">
        <w:t xml:space="preserve">. </w:t>
      </w:r>
      <w:r w:rsidR="00D965F1">
        <w:t>Although self-reported secondary outcome measures</w:t>
      </w:r>
      <w:r w:rsidR="00E47790">
        <w:t xml:space="preserve"> have provided important insights</w:t>
      </w:r>
      <w:r w:rsidR="00EE128B">
        <w:t xml:space="preserve"> into the potential health impacts of the volunteer-led intervention</w:t>
      </w:r>
      <w:r w:rsidR="004E54E7">
        <w:t xml:space="preserve">, objective measures, such as </w:t>
      </w:r>
      <w:r w:rsidR="0097671D">
        <w:t>the short physical performance battery</w:t>
      </w:r>
      <w:r w:rsidR="002E3BB9">
        <w:t xml:space="preserve"> to assess physical function</w:t>
      </w:r>
      <w:r w:rsidR="00667F24">
        <w:t>,</w:t>
      </w:r>
      <w:r w:rsidR="0097671D">
        <w:t xml:space="preserve"> and </w:t>
      </w:r>
      <w:r w:rsidR="00E13E95">
        <w:t xml:space="preserve">anthropometric parameters to assess </w:t>
      </w:r>
      <w:r w:rsidR="0097671D">
        <w:t>c</w:t>
      </w:r>
      <w:r w:rsidR="002E3BB9">
        <w:t>hanges in nutritional status</w:t>
      </w:r>
      <w:r w:rsidR="00E13E95">
        <w:t>,</w:t>
      </w:r>
      <w:r w:rsidR="00A76177">
        <w:t xml:space="preserve"> should be considered in a future RC</w:t>
      </w:r>
      <w:r w:rsidR="00E13E95">
        <w:t>T</w:t>
      </w:r>
      <w:r w:rsidR="00A76177">
        <w:t xml:space="preserve">. </w:t>
      </w:r>
      <w:r w:rsidR="002E3BB9">
        <w:t xml:space="preserve"> </w:t>
      </w:r>
      <w:r w:rsidR="004E54E7">
        <w:t xml:space="preserve"> </w:t>
      </w:r>
      <w:r w:rsidR="00E47790">
        <w:t xml:space="preserve"> </w:t>
      </w:r>
    </w:p>
    <w:p w14:paraId="08EF475E" w14:textId="1A3829A0" w:rsidR="003467D6" w:rsidRDefault="007D1F9C" w:rsidP="009805B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onclusions</w:t>
      </w:r>
    </w:p>
    <w:p w14:paraId="013643EC" w14:textId="751C1443" w:rsidR="00E73795" w:rsidRDefault="002F097D" w:rsidP="009805BA">
      <w:pPr>
        <w:pStyle w:val="NormalWeb"/>
        <w:shd w:val="clear" w:color="auto" w:fill="FFFFFF"/>
        <w:spacing w:before="0" w:beforeAutospacing="0" w:after="0" w:afterAutospacing="0" w:line="480" w:lineRule="auto"/>
      </w:pPr>
      <w:r>
        <w:t xml:space="preserve">With adequate training and healthcare practitioner </w:t>
      </w:r>
      <w:r w:rsidR="008D370C">
        <w:t>support, it</w:t>
      </w:r>
      <w:r w:rsidR="007D1F9C">
        <w:t xml:space="preserve"> was safe and feasible for v</w:t>
      </w:r>
      <w:r w:rsidR="002B11B3" w:rsidRPr="00AC1D60">
        <w:t xml:space="preserve">olunteers </w:t>
      </w:r>
      <w:r w:rsidR="007D1F9C">
        <w:t>to</w:t>
      </w:r>
      <w:r w:rsidR="00497E72">
        <w:t xml:space="preserve"> </w:t>
      </w:r>
      <w:r w:rsidR="002B11B3" w:rsidRPr="00AC1D60">
        <w:t xml:space="preserve">deliver a remote multimodal intervention </w:t>
      </w:r>
      <w:r w:rsidR="0000194E">
        <w:t>to</w:t>
      </w:r>
      <w:r w:rsidR="002B11B3" w:rsidRPr="00AC1D60">
        <w:t xml:space="preserve"> older adults </w:t>
      </w:r>
      <w:r w:rsidR="005C07EF">
        <w:t xml:space="preserve">with frailty </w:t>
      </w:r>
      <w:r w:rsidR="008D370C">
        <w:t xml:space="preserve">following </w:t>
      </w:r>
      <w:r w:rsidR="008D370C" w:rsidRPr="00AC1D60">
        <w:t>hospital</w:t>
      </w:r>
      <w:r w:rsidR="008D370C">
        <w:t xml:space="preserve"> discharge</w:t>
      </w:r>
      <w:r w:rsidR="002B11B3" w:rsidRPr="00AC1D60">
        <w:t xml:space="preserve">. </w:t>
      </w:r>
      <w:r w:rsidR="0043396E" w:rsidRPr="00AC1D60">
        <w:t xml:space="preserve">The intervention was acceptable to </w:t>
      </w:r>
      <w:r w:rsidR="008D370C">
        <w:t xml:space="preserve">both </w:t>
      </w:r>
      <w:r w:rsidR="0043396E" w:rsidRPr="00AC1D60">
        <w:t xml:space="preserve">volunteers and </w:t>
      </w:r>
      <w:r w:rsidR="005166F4">
        <w:t>participants</w:t>
      </w:r>
      <w:r w:rsidR="00936F57">
        <w:t xml:space="preserve"> who </w:t>
      </w:r>
      <w:r w:rsidR="00737802">
        <w:t>had sufficient social care</w:t>
      </w:r>
      <w:r w:rsidR="0043396E" w:rsidRPr="00AC1D60">
        <w:t>.</w:t>
      </w:r>
      <w:r w:rsidR="002C4CA1">
        <w:t xml:space="preserve"> </w:t>
      </w:r>
      <w:r w:rsidR="00430B6C" w:rsidRPr="00AC1D60">
        <w:t xml:space="preserve">The online group </w:t>
      </w:r>
      <w:r w:rsidR="008D370C">
        <w:t>fostered</w:t>
      </w:r>
      <w:r w:rsidR="008D370C" w:rsidRPr="00AC1D60">
        <w:t xml:space="preserve"> </w:t>
      </w:r>
      <w:r w:rsidR="00430B6C" w:rsidRPr="00AC1D60">
        <w:t xml:space="preserve">a positive vicarious experience, and telephone calls provided reassurance and monitoring </w:t>
      </w:r>
      <w:r w:rsidR="001505D5">
        <w:t>to</w:t>
      </w:r>
      <w:r w:rsidR="00430B6C" w:rsidRPr="00AC1D60">
        <w:t xml:space="preserve"> older adults</w:t>
      </w:r>
      <w:r w:rsidR="001505D5">
        <w:t xml:space="preserve"> with frailty</w:t>
      </w:r>
      <w:r w:rsidR="00430B6C" w:rsidRPr="00AC1D60">
        <w:t xml:space="preserve">. </w:t>
      </w:r>
      <w:r w:rsidR="00C2305E">
        <w:t xml:space="preserve">When </w:t>
      </w:r>
      <w:r w:rsidR="00FD5981">
        <w:t>i</w:t>
      </w:r>
      <w:r w:rsidR="002835AD">
        <w:t>mplementing</w:t>
      </w:r>
      <w:r w:rsidR="00FD5981">
        <w:t xml:space="preserve"> volunteer-led interventions into routine practice</w:t>
      </w:r>
      <w:r w:rsidR="002835AD">
        <w:t>, healthcare systems should consider</w:t>
      </w:r>
      <w:r w:rsidR="00F3128F">
        <w:t>, 1)</w:t>
      </w:r>
      <w:r w:rsidR="002835AD">
        <w:t xml:space="preserve"> </w:t>
      </w:r>
      <w:r w:rsidR="006D626A">
        <w:t xml:space="preserve">closely liaising with hospital voluntary services to optimise volunteer recruitment and support, </w:t>
      </w:r>
      <w:r w:rsidR="00F3128F">
        <w:t xml:space="preserve">2) employing </w:t>
      </w:r>
      <w:r w:rsidR="006D626A">
        <w:t xml:space="preserve">a </w:t>
      </w:r>
      <w:r w:rsidR="00E005D2">
        <w:t>key healthcare practitioner</w:t>
      </w:r>
      <w:r w:rsidR="00B23472">
        <w:t>/supervisor</w:t>
      </w:r>
      <w:r w:rsidR="00E005D2">
        <w:t xml:space="preserve"> to train and </w:t>
      </w:r>
      <w:r w:rsidR="00702DE5">
        <w:t>guide</w:t>
      </w:r>
      <w:r w:rsidR="00E005D2">
        <w:t xml:space="preserve"> </w:t>
      </w:r>
      <w:r w:rsidR="00E005D2">
        <w:lastRenderedPageBreak/>
        <w:t xml:space="preserve">volunteers, </w:t>
      </w:r>
      <w:r w:rsidR="008E3992">
        <w:t xml:space="preserve">and </w:t>
      </w:r>
      <w:r w:rsidR="00E005D2">
        <w:t xml:space="preserve">3) </w:t>
      </w:r>
      <w:r w:rsidR="00884770">
        <w:t>consider the qualities volunteers will need to successfully deliver the intervention</w:t>
      </w:r>
      <w:r w:rsidR="00F340F2">
        <w:t xml:space="preserve"> (e.g., emotional intelligence).</w:t>
      </w:r>
      <w:r w:rsidR="00C2305E">
        <w:t xml:space="preserve"> </w:t>
      </w:r>
      <w:r w:rsidR="002C64E3">
        <w:t xml:space="preserve">The feasibility and acceptability of volunteer-led multimodal interventions for older people with frailty needs to be explored </w:t>
      </w:r>
      <w:r w:rsidR="00766324">
        <w:t>across differing hospital contexts and regions</w:t>
      </w:r>
      <w:r w:rsidR="003B7F12">
        <w:t>, and f</w:t>
      </w:r>
      <w:r w:rsidR="008B2CE5">
        <w:t>uture controlled trial</w:t>
      </w:r>
      <w:r w:rsidR="008D370C">
        <w:t>s</w:t>
      </w:r>
      <w:r w:rsidR="008B2CE5">
        <w:t xml:space="preserve"> </w:t>
      </w:r>
      <w:r w:rsidR="008D370C">
        <w:t>are</w:t>
      </w:r>
      <w:r w:rsidR="00430B6C">
        <w:t xml:space="preserve"> </w:t>
      </w:r>
      <w:r w:rsidR="008D370C">
        <w:t>need</w:t>
      </w:r>
      <w:r w:rsidR="00430B6C">
        <w:t xml:space="preserve">ed </w:t>
      </w:r>
      <w:r w:rsidR="007A3E86">
        <w:t xml:space="preserve">to examine </w:t>
      </w:r>
      <w:r w:rsidR="00661D54">
        <w:t xml:space="preserve">the </w:t>
      </w:r>
      <w:r w:rsidR="008D370C">
        <w:t>intervention’s effects</w:t>
      </w:r>
      <w:r w:rsidR="00661D54">
        <w:t xml:space="preserve"> on </w:t>
      </w:r>
      <w:r w:rsidR="00620A88">
        <w:t xml:space="preserve">the </w:t>
      </w:r>
      <w:r w:rsidR="00661D54">
        <w:t>health outcomes</w:t>
      </w:r>
      <w:r w:rsidR="00466252">
        <w:t xml:space="preserve"> of </w:t>
      </w:r>
      <w:r w:rsidR="008D370C">
        <w:t>this population</w:t>
      </w:r>
      <w:r w:rsidR="003B7F12">
        <w:t>.</w:t>
      </w:r>
      <w:r w:rsidR="00895604">
        <w:t xml:space="preserve"> </w:t>
      </w:r>
    </w:p>
    <w:p w14:paraId="3F613CAC" w14:textId="2B99CF67" w:rsidR="00204F3C" w:rsidRDefault="00204F3C" w:rsidP="00D237DD">
      <w:pPr>
        <w:spacing w:after="0" w:line="240" w:lineRule="auto"/>
        <w:rPr>
          <w:rFonts w:ascii="Times New Roman" w:hAnsi="Times New Roman" w:cs="Times New Roman"/>
          <w:b/>
          <w:bCs/>
          <w:sz w:val="24"/>
          <w:szCs w:val="24"/>
        </w:rPr>
      </w:pPr>
    </w:p>
    <w:p w14:paraId="3558A6C0" w14:textId="77777777" w:rsidR="005F1D34" w:rsidRDefault="007B69A9" w:rsidP="00D237DD">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Acknowledgements</w:t>
      </w:r>
    </w:p>
    <w:p w14:paraId="2A6155B9" w14:textId="623A41CF" w:rsidR="00D001B7" w:rsidRDefault="005F1D34" w:rsidP="00D237DD">
      <w:pPr>
        <w:spacing w:after="0" w:line="240" w:lineRule="auto"/>
        <w:rPr>
          <w:rFonts w:ascii="Times New Roman" w:hAnsi="Times New Roman" w:cs="Times New Roman"/>
          <w:sz w:val="24"/>
          <w:szCs w:val="24"/>
        </w:rPr>
      </w:pPr>
      <w:r>
        <w:rPr>
          <w:rFonts w:ascii="Times New Roman" w:hAnsi="Times New Roman" w:cs="Times New Roman"/>
          <w:sz w:val="24"/>
          <w:szCs w:val="24"/>
        </w:rPr>
        <w:t>Many thanks to our wonderful research participants</w:t>
      </w:r>
      <w:r w:rsidR="00CF4405">
        <w:rPr>
          <w:rFonts w:ascii="Times New Roman" w:hAnsi="Times New Roman" w:cs="Times New Roman"/>
          <w:sz w:val="24"/>
          <w:szCs w:val="24"/>
        </w:rPr>
        <w:t xml:space="preserve"> and fantastic volunteers for making the project possible</w:t>
      </w:r>
      <w:r w:rsidR="000C3017">
        <w:rPr>
          <w:rFonts w:ascii="Times New Roman" w:hAnsi="Times New Roman" w:cs="Times New Roman"/>
          <w:sz w:val="24"/>
          <w:szCs w:val="24"/>
        </w:rPr>
        <w:t xml:space="preserve">. </w:t>
      </w:r>
      <w:r w:rsidR="00964377">
        <w:rPr>
          <w:rFonts w:ascii="Times New Roman" w:hAnsi="Times New Roman" w:cs="Times New Roman"/>
          <w:sz w:val="24"/>
          <w:szCs w:val="24"/>
        </w:rPr>
        <w:t>T</w:t>
      </w:r>
      <w:r w:rsidR="000C3017">
        <w:rPr>
          <w:rFonts w:ascii="Times New Roman" w:hAnsi="Times New Roman" w:cs="Times New Roman"/>
          <w:sz w:val="24"/>
          <w:szCs w:val="24"/>
        </w:rPr>
        <w:t xml:space="preserve">hank you to </w:t>
      </w:r>
      <w:r w:rsidR="00D0166E">
        <w:rPr>
          <w:rFonts w:ascii="Times New Roman" w:hAnsi="Times New Roman" w:cs="Times New Roman"/>
          <w:sz w:val="24"/>
          <w:szCs w:val="24"/>
        </w:rPr>
        <w:t xml:space="preserve">Tapan Kumar Paraseth for </w:t>
      </w:r>
      <w:r w:rsidR="007E0081">
        <w:rPr>
          <w:rFonts w:ascii="Times New Roman" w:hAnsi="Times New Roman" w:cs="Times New Roman"/>
          <w:sz w:val="24"/>
          <w:szCs w:val="24"/>
        </w:rPr>
        <w:t>helping with participant recruitment</w:t>
      </w:r>
      <w:r w:rsidR="00964377">
        <w:rPr>
          <w:rFonts w:ascii="Times New Roman" w:hAnsi="Times New Roman" w:cs="Times New Roman"/>
          <w:sz w:val="24"/>
          <w:szCs w:val="24"/>
        </w:rPr>
        <w:t xml:space="preserve"> and to </w:t>
      </w:r>
      <w:r w:rsidR="00B25523">
        <w:rPr>
          <w:rFonts w:ascii="Times New Roman" w:hAnsi="Times New Roman" w:cs="Times New Roman"/>
          <w:sz w:val="24"/>
          <w:szCs w:val="24"/>
        </w:rPr>
        <w:t xml:space="preserve">the amazing volunteer support staff in the </w:t>
      </w:r>
      <w:r w:rsidR="00964377">
        <w:rPr>
          <w:rFonts w:ascii="Times New Roman" w:hAnsi="Times New Roman" w:cs="Times New Roman"/>
          <w:sz w:val="24"/>
          <w:szCs w:val="24"/>
        </w:rPr>
        <w:t>Patient Support Hu</w:t>
      </w:r>
      <w:r w:rsidR="00B25523">
        <w:rPr>
          <w:rFonts w:ascii="Times New Roman" w:hAnsi="Times New Roman" w:cs="Times New Roman"/>
          <w:sz w:val="24"/>
          <w:szCs w:val="24"/>
        </w:rPr>
        <w:t>b</w:t>
      </w:r>
      <w:r w:rsidR="007E0081">
        <w:rPr>
          <w:rFonts w:ascii="Times New Roman" w:hAnsi="Times New Roman" w:cs="Times New Roman"/>
          <w:sz w:val="24"/>
          <w:szCs w:val="24"/>
        </w:rPr>
        <w:t xml:space="preserve">. </w:t>
      </w:r>
    </w:p>
    <w:p w14:paraId="42E08E59" w14:textId="77777777" w:rsidR="00BA0413" w:rsidRDefault="00BA0413" w:rsidP="00D237DD">
      <w:pPr>
        <w:spacing w:after="0" w:line="240" w:lineRule="auto"/>
        <w:rPr>
          <w:rFonts w:ascii="Times New Roman" w:hAnsi="Times New Roman" w:cs="Times New Roman"/>
          <w:sz w:val="24"/>
          <w:szCs w:val="24"/>
        </w:rPr>
      </w:pPr>
    </w:p>
    <w:p w14:paraId="171EBF61" w14:textId="77777777" w:rsidR="00BA0413" w:rsidRDefault="00BA0413" w:rsidP="00BA0413">
      <w:pPr>
        <w:spacing w:after="0" w:line="240" w:lineRule="auto"/>
        <w:rPr>
          <w:rFonts w:ascii="Times New Roman" w:hAnsi="Times New Roman" w:cs="Times New Roman"/>
          <w:b/>
          <w:bCs/>
          <w:sz w:val="24"/>
          <w:szCs w:val="24"/>
        </w:rPr>
      </w:pPr>
      <w:r w:rsidRPr="00D0603C">
        <w:rPr>
          <w:rFonts w:ascii="Times New Roman" w:hAnsi="Times New Roman" w:cs="Times New Roman"/>
          <w:b/>
          <w:bCs/>
          <w:sz w:val="24"/>
          <w:szCs w:val="24"/>
        </w:rPr>
        <w:t>Funding</w:t>
      </w:r>
    </w:p>
    <w:p w14:paraId="512CFB6A" w14:textId="54AD1C46" w:rsidR="00EE5998" w:rsidRDefault="008051C3" w:rsidP="00D0603C">
      <w:pPr>
        <w:spacing w:after="0" w:line="240" w:lineRule="auto"/>
        <w:rPr>
          <w:rFonts w:ascii="Times New Roman" w:hAnsi="Times New Roman" w:cs="Times New Roman"/>
          <w:sz w:val="24"/>
          <w:szCs w:val="24"/>
        </w:rPr>
      </w:pPr>
      <w:r w:rsidRPr="008051C3">
        <w:rPr>
          <w:rFonts w:ascii="Times New Roman" w:hAnsi="Times New Roman" w:cs="Times New Roman"/>
          <w:sz w:val="24"/>
          <w:szCs w:val="24"/>
        </w:rPr>
        <w:t>The University Hospital Southampton Foundation Trust Small Grants</w:t>
      </w:r>
      <w:r>
        <w:rPr>
          <w:rFonts w:ascii="Times New Roman" w:hAnsi="Times New Roman" w:cs="Times New Roman"/>
          <w:sz w:val="24"/>
          <w:szCs w:val="24"/>
        </w:rPr>
        <w:t xml:space="preserve"> </w:t>
      </w:r>
      <w:r w:rsidRPr="008051C3">
        <w:rPr>
          <w:rFonts w:ascii="Times New Roman" w:hAnsi="Times New Roman" w:cs="Times New Roman"/>
          <w:sz w:val="24"/>
          <w:szCs w:val="24"/>
        </w:rPr>
        <w:t>Scheme funded this research (Reference number: GNT0525).</w:t>
      </w:r>
      <w:r w:rsidR="00AE38D1">
        <w:rPr>
          <w:rFonts w:ascii="Times New Roman" w:hAnsi="Times New Roman" w:cs="Times New Roman"/>
          <w:sz w:val="24"/>
          <w:szCs w:val="24"/>
        </w:rPr>
        <w:t xml:space="preserve"> MG is in part funded by the NIHR Southampton Biomedical Research Centre and in part by the NIHR Senior Investigator scheme.</w:t>
      </w:r>
    </w:p>
    <w:p w14:paraId="39C91614" w14:textId="77777777" w:rsidR="000C2104" w:rsidRDefault="000C2104" w:rsidP="00D0603C">
      <w:pPr>
        <w:spacing w:after="0" w:line="240" w:lineRule="auto"/>
        <w:rPr>
          <w:rFonts w:ascii="Times New Roman" w:hAnsi="Times New Roman" w:cs="Times New Roman"/>
          <w:sz w:val="24"/>
          <w:szCs w:val="24"/>
        </w:rPr>
      </w:pPr>
    </w:p>
    <w:p w14:paraId="083757D6" w14:textId="2DE18E90" w:rsidR="000C2104" w:rsidRDefault="000C2104" w:rsidP="00D0603C">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Conflicts of Interest</w:t>
      </w:r>
    </w:p>
    <w:p w14:paraId="110ADB84" w14:textId="45F1DF97" w:rsidR="000C2104" w:rsidRPr="003B34E2" w:rsidRDefault="007F2956" w:rsidP="00D0603C">
      <w:pPr>
        <w:spacing w:after="0" w:line="240" w:lineRule="auto"/>
        <w:rPr>
          <w:rFonts w:ascii="Times New Roman" w:hAnsi="Times New Roman" w:cs="Times New Roman"/>
          <w:sz w:val="24"/>
          <w:szCs w:val="24"/>
        </w:rPr>
      </w:pPr>
      <w:r w:rsidRPr="003B34E2">
        <w:rPr>
          <w:rFonts w:ascii="Times New Roman" w:hAnsi="Times New Roman" w:cs="Times New Roman"/>
          <w:sz w:val="24"/>
          <w:szCs w:val="24"/>
        </w:rPr>
        <w:t xml:space="preserve">The authors declare the following financial interests/personal relationships which may be considered as potential competing interests: </w:t>
      </w:r>
      <w:r w:rsidR="003B34E2" w:rsidRPr="003B34E2">
        <w:rPr>
          <w:rFonts w:ascii="Times New Roman" w:hAnsi="Times New Roman" w:cs="Times New Roman"/>
          <w:sz w:val="24"/>
          <w:szCs w:val="24"/>
        </w:rPr>
        <w:t>Samantha Jane Meredith reports financial support was provided by The University Hospital Southampton NHS Foundation Trust. Samantha Jane Meredith reports a relationship with University of Southampton that includes: employment. If there are other authors, they declare that they have no known competing financial interests or personal relationships that could have appeared to influence the work reported in this paper.</w:t>
      </w:r>
    </w:p>
    <w:p w14:paraId="6EE1A933" w14:textId="77777777" w:rsidR="00EE5998" w:rsidRDefault="00EE5998" w:rsidP="00D0603C">
      <w:pPr>
        <w:spacing w:after="0" w:line="240" w:lineRule="auto"/>
        <w:rPr>
          <w:rFonts w:ascii="Times New Roman" w:hAnsi="Times New Roman" w:cs="Times New Roman"/>
          <w:sz w:val="24"/>
          <w:szCs w:val="24"/>
        </w:rPr>
      </w:pPr>
    </w:p>
    <w:p w14:paraId="5B9104B1" w14:textId="77777777" w:rsidR="007D6835" w:rsidRDefault="007D6835" w:rsidP="00D0603C">
      <w:pPr>
        <w:spacing w:after="0" w:line="240" w:lineRule="auto"/>
        <w:rPr>
          <w:rFonts w:ascii="Times New Roman" w:hAnsi="Times New Roman" w:cs="Times New Roman"/>
          <w:sz w:val="24"/>
          <w:szCs w:val="24"/>
        </w:rPr>
      </w:pPr>
    </w:p>
    <w:p w14:paraId="5FECFB83" w14:textId="77777777" w:rsidR="00086B33" w:rsidRDefault="00086B33" w:rsidP="00D0603C">
      <w:pPr>
        <w:spacing w:after="0" w:line="240" w:lineRule="auto"/>
        <w:rPr>
          <w:rFonts w:ascii="Times New Roman" w:hAnsi="Times New Roman" w:cs="Times New Roman"/>
          <w:sz w:val="24"/>
          <w:szCs w:val="24"/>
        </w:rPr>
      </w:pPr>
    </w:p>
    <w:p w14:paraId="7C9DC3FE" w14:textId="77777777" w:rsidR="009752B5" w:rsidRDefault="009752B5" w:rsidP="00D0603C">
      <w:pPr>
        <w:spacing w:after="0" w:line="240" w:lineRule="auto"/>
        <w:rPr>
          <w:rFonts w:ascii="Times New Roman" w:hAnsi="Times New Roman" w:cs="Times New Roman"/>
          <w:sz w:val="24"/>
          <w:szCs w:val="24"/>
        </w:rPr>
      </w:pPr>
    </w:p>
    <w:p w14:paraId="5F53FFE4" w14:textId="77777777" w:rsidR="009752B5" w:rsidRDefault="009752B5" w:rsidP="00D0603C">
      <w:pPr>
        <w:spacing w:after="0" w:line="240" w:lineRule="auto"/>
        <w:rPr>
          <w:rFonts w:ascii="Times New Roman" w:hAnsi="Times New Roman" w:cs="Times New Roman"/>
          <w:sz w:val="24"/>
          <w:szCs w:val="24"/>
        </w:rPr>
      </w:pPr>
    </w:p>
    <w:p w14:paraId="180E02FD" w14:textId="77777777" w:rsidR="009752B5" w:rsidRDefault="009752B5" w:rsidP="00D0603C">
      <w:pPr>
        <w:spacing w:after="0" w:line="240" w:lineRule="auto"/>
        <w:rPr>
          <w:rFonts w:ascii="Times New Roman" w:hAnsi="Times New Roman" w:cs="Times New Roman"/>
          <w:sz w:val="24"/>
          <w:szCs w:val="24"/>
        </w:rPr>
      </w:pPr>
    </w:p>
    <w:p w14:paraId="381B2494" w14:textId="77777777" w:rsidR="009752B5" w:rsidRDefault="009752B5" w:rsidP="00D0603C">
      <w:pPr>
        <w:spacing w:after="0" w:line="240" w:lineRule="auto"/>
        <w:rPr>
          <w:rFonts w:ascii="Times New Roman" w:hAnsi="Times New Roman" w:cs="Times New Roman"/>
          <w:sz w:val="24"/>
          <w:szCs w:val="24"/>
        </w:rPr>
      </w:pPr>
    </w:p>
    <w:p w14:paraId="1A80755E" w14:textId="77777777" w:rsidR="009752B5" w:rsidRDefault="009752B5" w:rsidP="00D0603C">
      <w:pPr>
        <w:spacing w:after="0" w:line="240" w:lineRule="auto"/>
        <w:rPr>
          <w:rFonts w:ascii="Times New Roman" w:hAnsi="Times New Roman" w:cs="Times New Roman"/>
          <w:sz w:val="24"/>
          <w:szCs w:val="24"/>
        </w:rPr>
      </w:pPr>
    </w:p>
    <w:p w14:paraId="5D62F443" w14:textId="77777777" w:rsidR="009752B5" w:rsidRDefault="009752B5" w:rsidP="00D0603C">
      <w:pPr>
        <w:spacing w:after="0" w:line="240" w:lineRule="auto"/>
        <w:rPr>
          <w:rFonts w:ascii="Times New Roman" w:hAnsi="Times New Roman" w:cs="Times New Roman"/>
          <w:sz w:val="24"/>
          <w:szCs w:val="24"/>
        </w:rPr>
      </w:pPr>
    </w:p>
    <w:p w14:paraId="47230696" w14:textId="77777777" w:rsidR="009752B5" w:rsidRDefault="009752B5" w:rsidP="00D0603C">
      <w:pPr>
        <w:spacing w:after="0" w:line="240" w:lineRule="auto"/>
        <w:rPr>
          <w:rFonts w:ascii="Times New Roman" w:hAnsi="Times New Roman" w:cs="Times New Roman"/>
          <w:sz w:val="24"/>
          <w:szCs w:val="24"/>
        </w:rPr>
      </w:pPr>
    </w:p>
    <w:p w14:paraId="755FC445" w14:textId="77777777" w:rsidR="009B5C56" w:rsidRDefault="009B5C56" w:rsidP="00D0603C">
      <w:pPr>
        <w:spacing w:after="0" w:line="240" w:lineRule="auto"/>
        <w:rPr>
          <w:rFonts w:ascii="Times New Roman" w:hAnsi="Times New Roman" w:cs="Times New Roman"/>
          <w:sz w:val="24"/>
          <w:szCs w:val="24"/>
        </w:rPr>
      </w:pPr>
    </w:p>
    <w:p w14:paraId="7EEC9AC0" w14:textId="77777777" w:rsidR="009B5C56" w:rsidRDefault="009B5C56" w:rsidP="00D0603C">
      <w:pPr>
        <w:spacing w:after="0" w:line="240" w:lineRule="auto"/>
        <w:rPr>
          <w:rFonts w:ascii="Times New Roman" w:hAnsi="Times New Roman" w:cs="Times New Roman"/>
          <w:sz w:val="24"/>
          <w:szCs w:val="24"/>
        </w:rPr>
      </w:pPr>
    </w:p>
    <w:p w14:paraId="31401F59" w14:textId="77777777" w:rsidR="009B5C56" w:rsidRDefault="009B5C56" w:rsidP="00D0603C">
      <w:pPr>
        <w:spacing w:after="0" w:line="240" w:lineRule="auto"/>
        <w:rPr>
          <w:rFonts w:ascii="Times New Roman" w:hAnsi="Times New Roman" w:cs="Times New Roman"/>
          <w:sz w:val="24"/>
          <w:szCs w:val="24"/>
        </w:rPr>
      </w:pPr>
    </w:p>
    <w:p w14:paraId="30D5CA3D" w14:textId="77777777" w:rsidR="009B5C56" w:rsidRDefault="009B5C56" w:rsidP="00D0603C">
      <w:pPr>
        <w:spacing w:after="0" w:line="240" w:lineRule="auto"/>
        <w:rPr>
          <w:rFonts w:ascii="Times New Roman" w:hAnsi="Times New Roman" w:cs="Times New Roman"/>
          <w:sz w:val="24"/>
          <w:szCs w:val="24"/>
        </w:rPr>
      </w:pPr>
    </w:p>
    <w:p w14:paraId="0556D566" w14:textId="77777777" w:rsidR="009B5C56" w:rsidRDefault="009B5C56" w:rsidP="00D0603C">
      <w:pPr>
        <w:spacing w:after="0" w:line="240" w:lineRule="auto"/>
        <w:rPr>
          <w:rFonts w:ascii="Times New Roman" w:hAnsi="Times New Roman" w:cs="Times New Roman"/>
          <w:sz w:val="24"/>
          <w:szCs w:val="24"/>
        </w:rPr>
      </w:pPr>
    </w:p>
    <w:p w14:paraId="29B11F6A" w14:textId="77777777" w:rsidR="009B5C56" w:rsidRDefault="009B5C56" w:rsidP="00D0603C">
      <w:pPr>
        <w:spacing w:after="0" w:line="240" w:lineRule="auto"/>
        <w:rPr>
          <w:rFonts w:ascii="Times New Roman" w:hAnsi="Times New Roman" w:cs="Times New Roman"/>
          <w:sz w:val="24"/>
          <w:szCs w:val="24"/>
        </w:rPr>
      </w:pPr>
    </w:p>
    <w:p w14:paraId="2CFF14DC" w14:textId="77777777" w:rsidR="009B5C56" w:rsidRDefault="009B5C56" w:rsidP="00D0603C">
      <w:pPr>
        <w:spacing w:after="0" w:line="240" w:lineRule="auto"/>
        <w:rPr>
          <w:rFonts w:ascii="Times New Roman" w:hAnsi="Times New Roman" w:cs="Times New Roman"/>
          <w:sz w:val="24"/>
          <w:szCs w:val="24"/>
        </w:rPr>
      </w:pPr>
    </w:p>
    <w:p w14:paraId="119B7F16" w14:textId="77777777" w:rsidR="009B5C56" w:rsidRDefault="009B5C56" w:rsidP="00D0603C">
      <w:pPr>
        <w:spacing w:after="0" w:line="240" w:lineRule="auto"/>
        <w:rPr>
          <w:rFonts w:ascii="Times New Roman" w:hAnsi="Times New Roman" w:cs="Times New Roman"/>
          <w:sz w:val="24"/>
          <w:szCs w:val="24"/>
        </w:rPr>
      </w:pPr>
    </w:p>
    <w:p w14:paraId="075CB455" w14:textId="77777777" w:rsidR="009B5C56" w:rsidRDefault="009B5C56" w:rsidP="00D0603C">
      <w:pPr>
        <w:spacing w:after="0" w:line="240" w:lineRule="auto"/>
        <w:rPr>
          <w:rFonts w:ascii="Times New Roman" w:hAnsi="Times New Roman" w:cs="Times New Roman"/>
          <w:sz w:val="24"/>
          <w:szCs w:val="24"/>
        </w:rPr>
      </w:pPr>
    </w:p>
    <w:p w14:paraId="0F5A4A41" w14:textId="77777777" w:rsidR="009B5C56" w:rsidRDefault="009B5C56" w:rsidP="00D0603C">
      <w:pPr>
        <w:spacing w:after="0" w:line="240" w:lineRule="auto"/>
        <w:rPr>
          <w:rFonts w:ascii="Times New Roman" w:hAnsi="Times New Roman" w:cs="Times New Roman"/>
          <w:sz w:val="24"/>
          <w:szCs w:val="24"/>
        </w:rPr>
      </w:pPr>
    </w:p>
    <w:p w14:paraId="1BC0647F" w14:textId="77777777" w:rsidR="007225E0" w:rsidRDefault="007225E0" w:rsidP="00D237DD">
      <w:pPr>
        <w:spacing w:after="0" w:line="240" w:lineRule="auto"/>
        <w:rPr>
          <w:rFonts w:ascii="Times New Roman" w:hAnsi="Times New Roman" w:cs="Times New Roman"/>
          <w:b/>
          <w:bCs/>
          <w:sz w:val="24"/>
          <w:szCs w:val="24"/>
        </w:rPr>
      </w:pPr>
    </w:p>
    <w:p w14:paraId="02F8CFAD" w14:textId="0F48145A" w:rsidR="00204F3C" w:rsidRDefault="007D1F9C" w:rsidP="00D237DD">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1A625EC4" w14:textId="77777777" w:rsidR="005F60CC" w:rsidRPr="005F60CC" w:rsidRDefault="007D1F9C" w:rsidP="005F60CC">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5F60CC" w:rsidRPr="005F60CC">
        <w:t>1.</w:t>
      </w:r>
      <w:r w:rsidR="005F60CC" w:rsidRPr="005F60CC">
        <w:tab/>
        <w:t xml:space="preserve">Doody, P., et al., </w:t>
      </w:r>
      <w:r w:rsidR="005F60CC" w:rsidRPr="005F60CC">
        <w:rPr>
          <w:i/>
        </w:rPr>
        <w:t>The prevalence of frailty and pre-frailty among geriatric hospital inpatients and its association with economic prosperity and healthcare expenditure: A systematic review and meta-analysis of 467,779 geriatric hospital inpatients.</w:t>
      </w:r>
      <w:r w:rsidR="005F60CC" w:rsidRPr="005F60CC">
        <w:t xml:space="preserve"> Ageing Res Rev, 2022. </w:t>
      </w:r>
      <w:r w:rsidR="005F60CC" w:rsidRPr="005F60CC">
        <w:rPr>
          <w:b/>
        </w:rPr>
        <w:t>80</w:t>
      </w:r>
      <w:r w:rsidR="005F60CC" w:rsidRPr="005F60CC">
        <w:t>: p. 101666.</w:t>
      </w:r>
    </w:p>
    <w:p w14:paraId="33411FEA" w14:textId="77777777" w:rsidR="005F60CC" w:rsidRPr="005F60CC" w:rsidRDefault="005F60CC" w:rsidP="005F60CC">
      <w:pPr>
        <w:pStyle w:val="EndNoteBibliography"/>
        <w:spacing w:after="0"/>
        <w:ind w:left="720" w:hanging="720"/>
      </w:pPr>
      <w:r w:rsidRPr="005F60CC">
        <w:t>2.</w:t>
      </w:r>
      <w:r w:rsidRPr="005F60CC">
        <w:tab/>
        <w:t xml:space="preserve">Clegg, A., et al., </w:t>
      </w:r>
      <w:r w:rsidRPr="005F60CC">
        <w:rPr>
          <w:i/>
        </w:rPr>
        <w:t>Frailty in elderly people.</w:t>
      </w:r>
      <w:r w:rsidRPr="005F60CC">
        <w:t xml:space="preserve"> Lancet, 2013. </w:t>
      </w:r>
      <w:r w:rsidRPr="005F60CC">
        <w:rPr>
          <w:b/>
        </w:rPr>
        <w:t>381</w:t>
      </w:r>
      <w:r w:rsidRPr="005F60CC">
        <w:t>(9868): p. 752-62.</w:t>
      </w:r>
    </w:p>
    <w:p w14:paraId="12C70969" w14:textId="77777777" w:rsidR="005F60CC" w:rsidRPr="005F60CC" w:rsidRDefault="005F60CC" w:rsidP="005F60CC">
      <w:pPr>
        <w:pStyle w:val="EndNoteBibliography"/>
        <w:spacing w:after="0"/>
        <w:ind w:left="720" w:hanging="720"/>
      </w:pPr>
      <w:r w:rsidRPr="005F60CC">
        <w:t>3.</w:t>
      </w:r>
      <w:r w:rsidRPr="005F60CC">
        <w:tab/>
        <w:t xml:space="preserve">Shamliyan, T., et al., </w:t>
      </w:r>
      <w:r w:rsidRPr="005F60CC">
        <w:rPr>
          <w:i/>
        </w:rPr>
        <w:t>Association of frailty with survival: a systematic literature review.</w:t>
      </w:r>
      <w:r w:rsidRPr="005F60CC">
        <w:t xml:space="preserve"> Ageing research reviews, 2013. </w:t>
      </w:r>
      <w:r w:rsidRPr="005F60CC">
        <w:rPr>
          <w:b/>
        </w:rPr>
        <w:t>12</w:t>
      </w:r>
      <w:r w:rsidRPr="005F60CC">
        <w:t>(2): p. 719-736.</w:t>
      </w:r>
    </w:p>
    <w:p w14:paraId="15BE13D7" w14:textId="77777777" w:rsidR="005F60CC" w:rsidRPr="005F60CC" w:rsidRDefault="005F60CC" w:rsidP="005F60CC">
      <w:pPr>
        <w:pStyle w:val="EndNoteBibliography"/>
        <w:spacing w:after="0"/>
        <w:ind w:left="720" w:hanging="720"/>
      </w:pPr>
      <w:r w:rsidRPr="005F60CC">
        <w:t>4.</w:t>
      </w:r>
      <w:r w:rsidRPr="005F60CC">
        <w:tab/>
        <w:t xml:space="preserve">Keeble, E., et al., </w:t>
      </w:r>
      <w:r w:rsidRPr="005F60CC">
        <w:rPr>
          <w:i/>
        </w:rPr>
        <w:t>Outcomes of hospital admissions among frail older people: a 2-year cohort study.</w:t>
      </w:r>
      <w:r w:rsidRPr="005F60CC">
        <w:t xml:space="preserve"> British Journal of General Practice, 2019. </w:t>
      </w:r>
      <w:r w:rsidRPr="005F60CC">
        <w:rPr>
          <w:b/>
        </w:rPr>
        <w:t>69</w:t>
      </w:r>
      <w:r w:rsidRPr="005F60CC">
        <w:t>(685): p. e555-e560.</w:t>
      </w:r>
    </w:p>
    <w:p w14:paraId="4AE6A605" w14:textId="77777777" w:rsidR="005F60CC" w:rsidRPr="005F60CC" w:rsidRDefault="005F60CC" w:rsidP="005F60CC">
      <w:pPr>
        <w:pStyle w:val="EndNoteBibliography"/>
        <w:spacing w:after="0"/>
        <w:ind w:left="720" w:hanging="720"/>
      </w:pPr>
      <w:r w:rsidRPr="005F60CC">
        <w:t>5.</w:t>
      </w:r>
      <w:r w:rsidRPr="005F60CC">
        <w:tab/>
        <w:t xml:space="preserve">Mitchell, R., et al., </w:t>
      </w:r>
      <w:r w:rsidRPr="005F60CC">
        <w:rPr>
          <w:i/>
        </w:rPr>
        <w:t>Frailty and risk of re-hospitalisation and mortality for aged care residents following a fall injury hospitalisation.</w:t>
      </w:r>
      <w:r w:rsidRPr="005F60CC">
        <w:t xml:space="preserve"> Australas J Ageing, 2021. </w:t>
      </w:r>
      <w:r w:rsidRPr="005F60CC">
        <w:rPr>
          <w:b/>
        </w:rPr>
        <w:t>40</w:t>
      </w:r>
      <w:r w:rsidRPr="005F60CC">
        <w:t>(1): p. e44-e53.</w:t>
      </w:r>
    </w:p>
    <w:p w14:paraId="3F9C2084" w14:textId="77777777" w:rsidR="005F60CC" w:rsidRPr="005F60CC" w:rsidRDefault="005F60CC" w:rsidP="005F60CC">
      <w:pPr>
        <w:pStyle w:val="EndNoteBibliography"/>
        <w:spacing w:after="0"/>
        <w:ind w:left="720" w:hanging="720"/>
      </w:pPr>
      <w:r w:rsidRPr="005F60CC">
        <w:t>6.</w:t>
      </w:r>
      <w:r w:rsidRPr="005F60CC">
        <w:tab/>
        <w:t xml:space="preserve">Loyd, C., et al., </w:t>
      </w:r>
      <w:r w:rsidRPr="005F60CC">
        <w:rPr>
          <w:i/>
        </w:rPr>
        <w:t>Prevalence of Hospital-Associated Disability in Older Adults: A Meta-analysis.</w:t>
      </w:r>
      <w:r w:rsidRPr="005F60CC">
        <w:t xml:space="preserve"> Journal of the American Medical Directors Association, 2020. </w:t>
      </w:r>
      <w:r w:rsidRPr="005F60CC">
        <w:rPr>
          <w:b/>
        </w:rPr>
        <w:t>21</w:t>
      </w:r>
      <w:r w:rsidRPr="005F60CC">
        <w:t>(4): p. 455-461.e5.</w:t>
      </w:r>
    </w:p>
    <w:p w14:paraId="5FFBFEA1" w14:textId="77777777" w:rsidR="005F60CC" w:rsidRPr="005F60CC" w:rsidRDefault="005F60CC" w:rsidP="005F60CC">
      <w:pPr>
        <w:pStyle w:val="EndNoteBibliography"/>
        <w:spacing w:after="0"/>
        <w:ind w:left="720" w:hanging="720"/>
      </w:pPr>
      <w:r w:rsidRPr="005F60CC">
        <w:t>7.</w:t>
      </w:r>
      <w:r w:rsidRPr="005F60CC">
        <w:tab/>
        <w:t xml:space="preserve">Guo, Y., et al., </w:t>
      </w:r>
      <w:r w:rsidRPr="005F60CC">
        <w:rPr>
          <w:i/>
        </w:rPr>
        <w:t>Summary of best evidence for prevention and management of frailty.</w:t>
      </w:r>
      <w:r w:rsidRPr="005F60CC">
        <w:t xml:space="preserve"> Age Ageing, 2024. </w:t>
      </w:r>
      <w:r w:rsidRPr="005F60CC">
        <w:rPr>
          <w:b/>
        </w:rPr>
        <w:t>53</w:t>
      </w:r>
      <w:r w:rsidRPr="005F60CC">
        <w:t>(2).</w:t>
      </w:r>
    </w:p>
    <w:p w14:paraId="190F231D" w14:textId="77777777" w:rsidR="005F60CC" w:rsidRPr="005F60CC" w:rsidRDefault="005F60CC" w:rsidP="005F60CC">
      <w:pPr>
        <w:pStyle w:val="EndNoteBibliography"/>
        <w:spacing w:after="0"/>
        <w:ind w:left="720" w:hanging="720"/>
      </w:pPr>
      <w:r w:rsidRPr="005F60CC">
        <w:t>8.</w:t>
      </w:r>
      <w:r w:rsidRPr="005F60CC">
        <w:tab/>
        <w:t xml:space="preserve">Kidd, T., et al., </w:t>
      </w:r>
      <w:r w:rsidRPr="005F60CC">
        <w:rPr>
          <w:i/>
        </w:rPr>
        <w:t>What are the most effective interventions to improve physical performance in pre-frail and frail adults? A systematic review of randomised control trials.</w:t>
      </w:r>
      <w:r w:rsidRPr="005F60CC">
        <w:t xml:space="preserve"> BMC Geriatr, 2019. </w:t>
      </w:r>
      <w:r w:rsidRPr="005F60CC">
        <w:rPr>
          <w:b/>
        </w:rPr>
        <w:t>19</w:t>
      </w:r>
      <w:r w:rsidRPr="005F60CC">
        <w:t>(1): p. 184.</w:t>
      </w:r>
    </w:p>
    <w:p w14:paraId="511615AA" w14:textId="77777777" w:rsidR="005F60CC" w:rsidRPr="005F60CC" w:rsidRDefault="005F60CC" w:rsidP="005F60CC">
      <w:pPr>
        <w:pStyle w:val="EndNoteBibliography"/>
        <w:spacing w:after="0"/>
        <w:ind w:left="720" w:hanging="720"/>
      </w:pPr>
      <w:r w:rsidRPr="005F60CC">
        <w:t>9.</w:t>
      </w:r>
      <w:r w:rsidRPr="005F60CC">
        <w:tab/>
        <w:t xml:space="preserve">Gardner, B., et al., </w:t>
      </w:r>
      <w:r w:rsidRPr="005F60CC">
        <w:rPr>
          <w:i/>
        </w:rPr>
        <w:t>Specifying the content of home-based health behaviour change interventions for older people with frailty or at risk of frailty: an exploratory systematic review.</w:t>
      </w:r>
      <w:r w:rsidRPr="005F60CC">
        <w:t xml:space="preserve"> BMJ Open, 2017. </w:t>
      </w:r>
      <w:r w:rsidRPr="005F60CC">
        <w:rPr>
          <w:b/>
        </w:rPr>
        <w:t>7</w:t>
      </w:r>
      <w:r w:rsidRPr="005F60CC">
        <w:t>(2): p. e014127.</w:t>
      </w:r>
    </w:p>
    <w:p w14:paraId="7B7B5878" w14:textId="77777777" w:rsidR="005F60CC" w:rsidRPr="005F60CC" w:rsidRDefault="005F60CC" w:rsidP="005F60CC">
      <w:pPr>
        <w:pStyle w:val="EndNoteBibliography"/>
        <w:spacing w:after="0"/>
        <w:ind w:left="720" w:hanging="720"/>
      </w:pPr>
      <w:r w:rsidRPr="005F60CC">
        <w:t>10.</w:t>
      </w:r>
      <w:r w:rsidRPr="005F60CC">
        <w:tab/>
        <w:t xml:space="preserve">Gough, C., et al., </w:t>
      </w:r>
      <w:r w:rsidRPr="005F60CC">
        <w:rPr>
          <w:i/>
        </w:rPr>
        <w:t>Rehabilitation, reablement, and restorative care approaches in the aged care sector: a scoping review of systematic reviews.</w:t>
      </w:r>
      <w:r w:rsidRPr="005F60CC">
        <w:t xml:space="preserve"> BMC Geriatrics, 2025. </w:t>
      </w:r>
      <w:r w:rsidRPr="005F60CC">
        <w:rPr>
          <w:b/>
        </w:rPr>
        <w:t>25</w:t>
      </w:r>
      <w:r w:rsidRPr="005F60CC">
        <w:t>(1): p. 44.</w:t>
      </w:r>
    </w:p>
    <w:p w14:paraId="398A55ED" w14:textId="77777777" w:rsidR="005F60CC" w:rsidRPr="005F60CC" w:rsidRDefault="005F60CC" w:rsidP="005F60CC">
      <w:pPr>
        <w:pStyle w:val="EndNoteBibliography"/>
        <w:spacing w:after="0"/>
        <w:ind w:left="720" w:hanging="720"/>
      </w:pPr>
      <w:r w:rsidRPr="005F60CC">
        <w:t>11.</w:t>
      </w:r>
      <w:r w:rsidRPr="005F60CC">
        <w:tab/>
        <w:t xml:space="preserve">Mjøsund, H.L., et al., </w:t>
      </w:r>
      <w:r w:rsidRPr="005F60CC">
        <w:rPr>
          <w:i/>
        </w:rPr>
        <w:t>Integration of Physical Activity in Reablement for Community Dwelling Older Adults: A Systematic Scoping Review.</w:t>
      </w:r>
      <w:r w:rsidRPr="005F60CC">
        <w:t xml:space="preserve"> J Multidiscip Healthc, 2020. </w:t>
      </w:r>
      <w:r w:rsidRPr="005F60CC">
        <w:rPr>
          <w:b/>
        </w:rPr>
        <w:t>13</w:t>
      </w:r>
      <w:r w:rsidRPr="005F60CC">
        <w:t>: p. 1291-1315.</w:t>
      </w:r>
    </w:p>
    <w:p w14:paraId="44708A49" w14:textId="77777777" w:rsidR="005F60CC" w:rsidRPr="005F60CC" w:rsidRDefault="005F60CC" w:rsidP="005F60CC">
      <w:pPr>
        <w:pStyle w:val="EndNoteBibliography"/>
        <w:spacing w:after="0"/>
        <w:ind w:left="720" w:hanging="720"/>
      </w:pPr>
      <w:r w:rsidRPr="005F60CC">
        <w:t>12.</w:t>
      </w:r>
      <w:r w:rsidRPr="005F60CC">
        <w:tab/>
        <w:t xml:space="preserve">Baker, E.B. and N.S. Wellman, </w:t>
      </w:r>
      <w:r w:rsidRPr="005F60CC">
        <w:rPr>
          <w:i/>
        </w:rPr>
        <w:t>Nutrition concerns in discharge planning for older adults: A need for multidisciplinary collaboration.</w:t>
      </w:r>
      <w:r w:rsidRPr="005F60CC">
        <w:t xml:space="preserve"> Journal of the American Dietetic Association, 2005. </w:t>
      </w:r>
      <w:r w:rsidRPr="005F60CC">
        <w:rPr>
          <w:b/>
        </w:rPr>
        <w:t>105</w:t>
      </w:r>
      <w:r w:rsidRPr="005F60CC">
        <w:t>(4): p. 603-607.</w:t>
      </w:r>
    </w:p>
    <w:p w14:paraId="11F636FD" w14:textId="77777777" w:rsidR="005F60CC" w:rsidRPr="005F60CC" w:rsidRDefault="005F60CC" w:rsidP="005F60CC">
      <w:pPr>
        <w:pStyle w:val="EndNoteBibliography"/>
        <w:spacing w:after="0"/>
        <w:ind w:left="720" w:hanging="720"/>
      </w:pPr>
      <w:r w:rsidRPr="005F60CC">
        <w:t>13.</w:t>
      </w:r>
      <w:r w:rsidRPr="005F60CC">
        <w:tab/>
        <w:t xml:space="preserve">Grimmett, C., et al., </w:t>
      </w:r>
      <w:r w:rsidRPr="005F60CC">
        <w:rPr>
          <w:i/>
        </w:rPr>
        <w:t>SafeFit Trial: virtual clinics to deliver a multimodal intervention to improve psychological and physical well-being in people with cancer. Protocol of a COVID-19 targeted non-randomised phase III trial.</w:t>
      </w:r>
      <w:r w:rsidRPr="005F60CC">
        <w:t xml:space="preserve"> BMJ Open, 2021. </w:t>
      </w:r>
      <w:r w:rsidRPr="005F60CC">
        <w:rPr>
          <w:b/>
        </w:rPr>
        <w:t>11</w:t>
      </w:r>
      <w:r w:rsidRPr="005F60CC">
        <w:t>(8): p. e048175.</w:t>
      </w:r>
    </w:p>
    <w:p w14:paraId="7901F8EF" w14:textId="77777777" w:rsidR="005F60CC" w:rsidRPr="005F60CC" w:rsidRDefault="005F60CC" w:rsidP="005F60CC">
      <w:pPr>
        <w:pStyle w:val="EndNoteBibliography"/>
        <w:spacing w:after="0"/>
        <w:ind w:left="720" w:hanging="720"/>
      </w:pPr>
      <w:r w:rsidRPr="005F60CC">
        <w:t>14.</w:t>
      </w:r>
      <w:r w:rsidRPr="005F60CC">
        <w:tab/>
        <w:t xml:space="preserve">Scherrenberg, M., et al., </w:t>
      </w:r>
      <w:r w:rsidRPr="005F60CC">
        <w:rPr>
          <w:i/>
        </w:rPr>
        <w:t>The need for long-term personalized management of frail CVD patients by rehabilitation and telemonitoring: A framework.</w:t>
      </w:r>
      <w:r w:rsidRPr="005F60CC">
        <w:t xml:space="preserve"> Trends in Cardiovascular Medicine, 2023. </w:t>
      </w:r>
      <w:r w:rsidRPr="005F60CC">
        <w:rPr>
          <w:b/>
        </w:rPr>
        <w:t>33</w:t>
      </w:r>
      <w:r w:rsidRPr="005F60CC">
        <w:t>(5): p. 283-297.</w:t>
      </w:r>
    </w:p>
    <w:p w14:paraId="07F32ED6" w14:textId="77777777" w:rsidR="005F60CC" w:rsidRPr="005F60CC" w:rsidRDefault="005F60CC" w:rsidP="005F60CC">
      <w:pPr>
        <w:pStyle w:val="EndNoteBibliography"/>
        <w:spacing w:after="0"/>
        <w:ind w:left="720" w:hanging="720"/>
      </w:pPr>
      <w:r w:rsidRPr="005F60CC">
        <w:t>15.</w:t>
      </w:r>
      <w:r w:rsidRPr="005F60CC">
        <w:tab/>
        <w:t xml:space="preserve">Dawson, R., et al., </w:t>
      </w:r>
      <w:r w:rsidRPr="005F60CC">
        <w:rPr>
          <w:i/>
        </w:rPr>
        <w:t>Exercise Interventions Delivered Through Telehealth to Improve Physical Functioning for Older Adults with Frailty, Cognitive, or Mobility Disability: A Systematic Review and Meta-Analysis.</w:t>
      </w:r>
      <w:r w:rsidRPr="005F60CC">
        <w:t xml:space="preserve"> Telemedicine and e-Health, 2023. </w:t>
      </w:r>
      <w:r w:rsidRPr="005F60CC">
        <w:rPr>
          <w:b/>
        </w:rPr>
        <w:t>30</w:t>
      </w:r>
      <w:r w:rsidRPr="005F60CC">
        <w:t>(4): p. 940-950.</w:t>
      </w:r>
    </w:p>
    <w:p w14:paraId="255BB1C9" w14:textId="77777777" w:rsidR="005F60CC" w:rsidRPr="005F60CC" w:rsidRDefault="005F60CC" w:rsidP="005F60CC">
      <w:pPr>
        <w:pStyle w:val="EndNoteBibliography"/>
        <w:spacing w:after="0"/>
        <w:ind w:left="720" w:hanging="720"/>
      </w:pPr>
      <w:r w:rsidRPr="005F60CC">
        <w:t>16.</w:t>
      </w:r>
      <w:r w:rsidRPr="005F60CC">
        <w:tab/>
        <w:t xml:space="preserve">Latif, J., et al., </w:t>
      </w:r>
      <w:r w:rsidRPr="005F60CC">
        <w:rPr>
          <w:i/>
        </w:rPr>
        <w:t>The effectiveness of trained volunteer delivered interventions in adults at risk of malnutrition: A systematic review and meta-analysis.</w:t>
      </w:r>
      <w:r w:rsidRPr="005F60CC">
        <w:t xml:space="preserve"> Clin Nutr, 2021. </w:t>
      </w:r>
      <w:r w:rsidRPr="005F60CC">
        <w:rPr>
          <w:b/>
        </w:rPr>
        <w:t>40</w:t>
      </w:r>
      <w:r w:rsidRPr="005F60CC">
        <w:t>(3): p. 710-727.</w:t>
      </w:r>
    </w:p>
    <w:p w14:paraId="7193333D" w14:textId="77777777" w:rsidR="005F60CC" w:rsidRPr="005F60CC" w:rsidRDefault="005F60CC" w:rsidP="005F60CC">
      <w:pPr>
        <w:pStyle w:val="EndNoteBibliography"/>
        <w:spacing w:after="0"/>
        <w:ind w:left="720" w:hanging="720"/>
      </w:pPr>
      <w:r w:rsidRPr="005F60CC">
        <w:t>17.</w:t>
      </w:r>
      <w:r w:rsidRPr="005F60CC">
        <w:tab/>
        <w:t xml:space="preserve">Luger, E., et al., </w:t>
      </w:r>
      <w:r w:rsidRPr="005F60CC">
        <w:rPr>
          <w:i/>
        </w:rPr>
        <w:t>Effects of a Home-Based and Volunteer-Administered Physical Training, Nutritional, and Social Support Program on Malnutrition and Frailty in Older Persons: A Randomized Controlled Trial.</w:t>
      </w:r>
      <w:r w:rsidRPr="005F60CC">
        <w:t xml:space="preserve"> J Am Med Dir Assoc, 2016. </w:t>
      </w:r>
      <w:r w:rsidRPr="005F60CC">
        <w:rPr>
          <w:b/>
        </w:rPr>
        <w:t>17</w:t>
      </w:r>
      <w:r w:rsidRPr="005F60CC">
        <w:t>(7): p. 671 e9-671 e16.</w:t>
      </w:r>
    </w:p>
    <w:p w14:paraId="0111CBB3" w14:textId="77777777" w:rsidR="005F60CC" w:rsidRPr="005F60CC" w:rsidRDefault="005F60CC" w:rsidP="005F60CC">
      <w:pPr>
        <w:pStyle w:val="EndNoteBibliography"/>
        <w:spacing w:after="0"/>
        <w:ind w:left="720" w:hanging="720"/>
      </w:pPr>
      <w:r w:rsidRPr="005F60CC">
        <w:t>18.</w:t>
      </w:r>
      <w:r w:rsidRPr="005F60CC">
        <w:tab/>
        <w:t xml:space="preserve">Lim, S., et al., </w:t>
      </w:r>
      <w:r w:rsidRPr="005F60CC">
        <w:rPr>
          <w:i/>
        </w:rPr>
        <w:t>Physical activity in hospitalised older people: the feasibility and acceptability of a volunteer-led mobility intervention in the SoMoVe study.</w:t>
      </w:r>
      <w:r w:rsidRPr="005F60CC">
        <w:t xml:space="preserve"> Age Ageing, 2020. </w:t>
      </w:r>
      <w:r w:rsidRPr="005F60CC">
        <w:rPr>
          <w:b/>
        </w:rPr>
        <w:t>49</w:t>
      </w:r>
      <w:r w:rsidRPr="005F60CC">
        <w:t>(2): p. 283-291.</w:t>
      </w:r>
    </w:p>
    <w:p w14:paraId="4525F850" w14:textId="77777777" w:rsidR="005F60CC" w:rsidRPr="005F60CC" w:rsidRDefault="005F60CC" w:rsidP="005F60CC">
      <w:pPr>
        <w:pStyle w:val="EndNoteBibliography"/>
        <w:spacing w:after="0"/>
        <w:ind w:left="720" w:hanging="720"/>
      </w:pPr>
      <w:r w:rsidRPr="005F60CC">
        <w:t>19.</w:t>
      </w:r>
      <w:r w:rsidRPr="005F60CC">
        <w:tab/>
        <w:t xml:space="preserve">Lim, S.E.R., et al., </w:t>
      </w:r>
      <w:r w:rsidRPr="005F60CC">
        <w:rPr>
          <w:i/>
        </w:rPr>
        <w:t>Volunteer-led online group exercise for community-dwelling older people: a feasibility and acceptability study.</w:t>
      </w:r>
      <w:r w:rsidRPr="005F60CC">
        <w:t xml:space="preserve"> BMC Geriatrics, 2023. </w:t>
      </w:r>
      <w:r w:rsidRPr="005F60CC">
        <w:rPr>
          <w:b/>
        </w:rPr>
        <w:t>23</w:t>
      </w:r>
      <w:r w:rsidRPr="005F60CC">
        <w:t>(1): p. 461.</w:t>
      </w:r>
    </w:p>
    <w:p w14:paraId="5B58D5F3" w14:textId="77777777" w:rsidR="005F60CC" w:rsidRPr="005F60CC" w:rsidRDefault="005F60CC" w:rsidP="005F60CC">
      <w:pPr>
        <w:pStyle w:val="EndNoteBibliography"/>
        <w:spacing w:after="0"/>
        <w:ind w:left="720" w:hanging="720"/>
      </w:pPr>
      <w:r w:rsidRPr="005F60CC">
        <w:t>20.</w:t>
      </w:r>
      <w:r w:rsidRPr="005F60CC">
        <w:tab/>
        <w:t xml:space="preserve">Duppen, D., et al., </w:t>
      </w:r>
      <w:r w:rsidRPr="005F60CC">
        <w:rPr>
          <w:i/>
        </w:rPr>
        <w:t>Social Participation in the Daily Lives of Frail Older Adults: Types of Participation and Influencing Factors.</w:t>
      </w:r>
      <w:r w:rsidRPr="005F60CC">
        <w:t xml:space="preserve"> J Gerontol B Psychol Sci Soc Sci, 2020. </w:t>
      </w:r>
      <w:r w:rsidRPr="005F60CC">
        <w:rPr>
          <w:b/>
        </w:rPr>
        <w:t>75</w:t>
      </w:r>
      <w:r w:rsidRPr="005F60CC">
        <w:t>(9): p. 2062-2071.</w:t>
      </w:r>
    </w:p>
    <w:p w14:paraId="0B32962B" w14:textId="77777777" w:rsidR="005F60CC" w:rsidRPr="005F60CC" w:rsidRDefault="005F60CC" w:rsidP="005F60CC">
      <w:pPr>
        <w:pStyle w:val="EndNoteBibliography"/>
        <w:spacing w:after="0"/>
        <w:ind w:left="720" w:hanging="720"/>
      </w:pPr>
      <w:r w:rsidRPr="005F60CC">
        <w:lastRenderedPageBreak/>
        <w:t>21.</w:t>
      </w:r>
      <w:r w:rsidRPr="005F60CC">
        <w:tab/>
        <w:t xml:space="preserve">Monaghesh, E. and A. Hajizadeh, </w:t>
      </w:r>
      <w:r w:rsidRPr="005F60CC">
        <w:rPr>
          <w:i/>
        </w:rPr>
        <w:t>The role of telehealth during COVID-19 outbreak: a systematic review based on current evidence.</w:t>
      </w:r>
      <w:r w:rsidRPr="005F60CC">
        <w:t xml:space="preserve"> BMC Public Health, 2020. </w:t>
      </w:r>
      <w:r w:rsidRPr="005F60CC">
        <w:rPr>
          <w:b/>
        </w:rPr>
        <w:t>20</w:t>
      </w:r>
      <w:r w:rsidRPr="005F60CC">
        <w:t>(1): p. 1193.</w:t>
      </w:r>
    </w:p>
    <w:p w14:paraId="547A78F4" w14:textId="77777777" w:rsidR="005F60CC" w:rsidRPr="005F60CC" w:rsidRDefault="005F60CC" w:rsidP="005F60CC">
      <w:pPr>
        <w:pStyle w:val="EndNoteBibliography"/>
        <w:spacing w:after="0"/>
        <w:ind w:left="720" w:hanging="720"/>
      </w:pPr>
      <w:r w:rsidRPr="005F60CC">
        <w:t>22.</w:t>
      </w:r>
      <w:r w:rsidRPr="005F60CC">
        <w:tab/>
        <w:t xml:space="preserve">Society, B.G., </w:t>
      </w:r>
      <w:r w:rsidRPr="005F60CC">
        <w:rPr>
          <w:i/>
        </w:rPr>
        <w:t>Reablement, rehabilitation, recovery: Everyone's business</w:t>
      </w:r>
      <w:r w:rsidRPr="005F60CC">
        <w:t>. 2024: London, UK.</w:t>
      </w:r>
    </w:p>
    <w:p w14:paraId="1A244820" w14:textId="77777777" w:rsidR="005F60CC" w:rsidRPr="005F60CC" w:rsidRDefault="005F60CC" w:rsidP="005F60CC">
      <w:pPr>
        <w:pStyle w:val="EndNoteBibliography"/>
        <w:spacing w:after="0"/>
        <w:ind w:left="720" w:hanging="720"/>
      </w:pPr>
      <w:r w:rsidRPr="005F60CC">
        <w:t>23.</w:t>
      </w:r>
      <w:r w:rsidRPr="005F60CC">
        <w:tab/>
        <w:t xml:space="preserve">Beech, H.G.J. </w:t>
      </w:r>
      <w:r w:rsidRPr="005F60CC">
        <w:rPr>
          <w:i/>
        </w:rPr>
        <w:t>Adding value through volunteering in NHS trusts</w:t>
      </w:r>
      <w:r w:rsidRPr="005F60CC">
        <w:t>. 2022. 1-92.</w:t>
      </w:r>
    </w:p>
    <w:p w14:paraId="14C1DB30" w14:textId="77777777" w:rsidR="005F60CC" w:rsidRPr="005F60CC" w:rsidRDefault="005F60CC" w:rsidP="005F60CC">
      <w:pPr>
        <w:pStyle w:val="EndNoteBibliography"/>
        <w:spacing w:after="0"/>
        <w:ind w:left="720" w:hanging="720"/>
      </w:pPr>
      <w:r w:rsidRPr="005F60CC">
        <w:t>24.</w:t>
      </w:r>
      <w:r w:rsidRPr="005F60CC">
        <w:tab/>
        <w:t xml:space="preserve">C. Naylor, C.M., L. Weaks, &amp; D. Buck </w:t>
      </w:r>
      <w:r w:rsidRPr="005F60CC">
        <w:rPr>
          <w:i/>
        </w:rPr>
        <w:t>Volunteering in health and care: securing a sustainable future</w:t>
      </w:r>
      <w:r w:rsidRPr="005F60CC">
        <w:t>. 2013.</w:t>
      </w:r>
    </w:p>
    <w:p w14:paraId="36C0B730" w14:textId="77777777" w:rsidR="005F60CC" w:rsidRPr="005F60CC" w:rsidRDefault="005F60CC" w:rsidP="005F60CC">
      <w:pPr>
        <w:pStyle w:val="EndNoteBibliography"/>
        <w:spacing w:after="0"/>
        <w:ind w:left="720" w:hanging="720"/>
      </w:pPr>
      <w:r w:rsidRPr="005F60CC">
        <w:t>25.</w:t>
      </w:r>
      <w:r w:rsidRPr="005F60CC">
        <w:tab/>
        <w:t xml:space="preserve">Gilburt, H.B., J., </w:t>
      </w:r>
      <w:r w:rsidRPr="005F60CC">
        <w:rPr>
          <w:i/>
        </w:rPr>
        <w:t>How can a strategic approach to volunteering in NHS trusts add value?</w:t>
      </w:r>
      <w:r w:rsidRPr="005F60CC">
        <w:t xml:space="preserve"> 2022: London, UK. p. 1-18.</w:t>
      </w:r>
    </w:p>
    <w:p w14:paraId="4F56CE65" w14:textId="77777777" w:rsidR="005F60CC" w:rsidRPr="005F60CC" w:rsidRDefault="005F60CC" w:rsidP="005F60CC">
      <w:pPr>
        <w:pStyle w:val="EndNoteBibliography"/>
        <w:spacing w:after="0"/>
        <w:ind w:left="720" w:hanging="720"/>
      </w:pPr>
      <w:r w:rsidRPr="005F60CC">
        <w:t>26.</w:t>
      </w:r>
      <w:r w:rsidRPr="005F60CC">
        <w:tab/>
        <w:t xml:space="preserve">Lim, S., et al., </w:t>
      </w:r>
      <w:r w:rsidRPr="005F60CC">
        <w:rPr>
          <w:i/>
        </w:rPr>
        <w:t>Physical activity in hospitalised older people: the feasibility and acceptability of a volunteer-led mobility intervention in the SoMoVe™ study.</w:t>
      </w:r>
      <w:r w:rsidRPr="005F60CC">
        <w:t xml:space="preserve"> Age and Ageing, 2019. </w:t>
      </w:r>
      <w:r w:rsidRPr="005F60CC">
        <w:rPr>
          <w:b/>
        </w:rPr>
        <w:t>49</w:t>
      </w:r>
      <w:r w:rsidRPr="005F60CC">
        <w:t>(2): p. 283-291.</w:t>
      </w:r>
    </w:p>
    <w:p w14:paraId="1D10C084" w14:textId="77777777" w:rsidR="005F60CC" w:rsidRPr="005F60CC" w:rsidRDefault="005F60CC" w:rsidP="005F60CC">
      <w:pPr>
        <w:pStyle w:val="EndNoteBibliography"/>
        <w:spacing w:after="0"/>
        <w:ind w:left="720" w:hanging="720"/>
      </w:pPr>
      <w:r w:rsidRPr="005F60CC">
        <w:t>27.</w:t>
      </w:r>
      <w:r w:rsidRPr="005F60CC">
        <w:tab/>
        <w:t xml:space="preserve">Lim, S.E.R., et al., </w:t>
      </w:r>
      <w:r w:rsidRPr="005F60CC">
        <w:rPr>
          <w:i/>
        </w:rPr>
        <w:t>Volunteer-led online group exercise for community-dwelling older people: a feasibility and acceptability study.</w:t>
      </w:r>
      <w:r w:rsidRPr="005F60CC">
        <w:t xml:space="preserve"> BMC Geriatr, 2023. </w:t>
      </w:r>
      <w:r w:rsidRPr="005F60CC">
        <w:rPr>
          <w:b/>
        </w:rPr>
        <w:t>23</w:t>
      </w:r>
      <w:r w:rsidRPr="005F60CC">
        <w:t>(1): p. 461.</w:t>
      </w:r>
    </w:p>
    <w:p w14:paraId="14A7917E" w14:textId="77777777" w:rsidR="005F60CC" w:rsidRPr="005F60CC" w:rsidRDefault="005F60CC" w:rsidP="005F60CC">
      <w:pPr>
        <w:pStyle w:val="EndNoteBibliography"/>
        <w:spacing w:after="0"/>
        <w:ind w:left="720" w:hanging="720"/>
      </w:pPr>
      <w:r w:rsidRPr="005F60CC">
        <w:t>28.</w:t>
      </w:r>
      <w:r w:rsidRPr="005F60CC">
        <w:tab/>
        <w:t xml:space="preserve">Lim, S.E.R., et al., </w:t>
      </w:r>
      <w:r w:rsidRPr="005F60CC">
        <w:rPr>
          <w:i/>
        </w:rPr>
        <w:t>Volunteer-led physical activity interventions to improve health outcomes for community-dwelling older people: a systematic review.</w:t>
      </w:r>
      <w:r w:rsidRPr="005F60CC">
        <w:t xml:space="preserve"> Aging Clinical and Experimental Research, 2021. </w:t>
      </w:r>
      <w:r w:rsidRPr="005F60CC">
        <w:rPr>
          <w:b/>
        </w:rPr>
        <w:t>33</w:t>
      </w:r>
      <w:r w:rsidRPr="005F60CC">
        <w:t>(4): p. 843-853.</w:t>
      </w:r>
    </w:p>
    <w:p w14:paraId="474D3668" w14:textId="77777777" w:rsidR="005F60CC" w:rsidRPr="005F60CC" w:rsidRDefault="005F60CC" w:rsidP="005F60CC">
      <w:pPr>
        <w:pStyle w:val="EndNoteBibliography"/>
        <w:spacing w:after="0"/>
        <w:ind w:left="720" w:hanging="720"/>
      </w:pPr>
      <w:r w:rsidRPr="005F60CC">
        <w:t>29.</w:t>
      </w:r>
      <w:r w:rsidRPr="005F60CC">
        <w:tab/>
        <w:t xml:space="preserve">Hollis, J.L., et al., </w:t>
      </w:r>
      <w:r w:rsidRPr="005F60CC">
        <w:rPr>
          <w:i/>
        </w:rPr>
        <w:t>The impact of Healthy Conversation Skills training on health professionals' barriers to having behaviour change conversations: a pre-post survey using the Theoretical Domains Framework.</w:t>
      </w:r>
      <w:r w:rsidRPr="005F60CC">
        <w:t xml:space="preserve"> BMC Health Serv Res, 2021. </w:t>
      </w:r>
      <w:r w:rsidRPr="005F60CC">
        <w:rPr>
          <w:b/>
        </w:rPr>
        <w:t>21</w:t>
      </w:r>
      <w:r w:rsidRPr="005F60CC">
        <w:t>(1): p. 880.</w:t>
      </w:r>
    </w:p>
    <w:p w14:paraId="738FFD02" w14:textId="77777777" w:rsidR="005F60CC" w:rsidRPr="005F60CC" w:rsidRDefault="005F60CC" w:rsidP="005F60CC">
      <w:pPr>
        <w:pStyle w:val="EndNoteBibliography"/>
        <w:spacing w:after="0"/>
        <w:ind w:left="720" w:hanging="720"/>
      </w:pPr>
      <w:r w:rsidRPr="005F60CC">
        <w:t>30.</w:t>
      </w:r>
      <w:r w:rsidRPr="005F60CC">
        <w:tab/>
        <w:t xml:space="preserve">Jones, S.A., A.S. K., and J.D. and Ortega, </w:t>
      </w:r>
      <w:r w:rsidRPr="005F60CC">
        <w:rPr>
          <w:i/>
        </w:rPr>
        <w:t>A Self-Determination Theory Approach for Exercise Motivation in Rural Dwelling Older Adults.</w:t>
      </w:r>
      <w:r w:rsidRPr="005F60CC">
        <w:t xml:space="preserve"> Activities, Adaptation &amp; Aging, 2020. </w:t>
      </w:r>
      <w:r w:rsidRPr="005F60CC">
        <w:rPr>
          <w:b/>
        </w:rPr>
        <w:t>44</w:t>
      </w:r>
      <w:r w:rsidRPr="005F60CC">
        <w:t>(1): p. 24-41.</w:t>
      </w:r>
    </w:p>
    <w:p w14:paraId="0029F168" w14:textId="77777777" w:rsidR="005F60CC" w:rsidRPr="005F60CC" w:rsidRDefault="005F60CC" w:rsidP="005F60CC">
      <w:pPr>
        <w:pStyle w:val="EndNoteBibliography"/>
        <w:spacing w:after="0"/>
        <w:ind w:left="720" w:hanging="720"/>
      </w:pPr>
      <w:r w:rsidRPr="005F60CC">
        <w:t>31.</w:t>
      </w:r>
      <w:r w:rsidRPr="005F60CC">
        <w:tab/>
        <w:t xml:space="preserve">Teixeira, P.J., et al., </w:t>
      </w:r>
      <w:r w:rsidRPr="005F60CC">
        <w:rPr>
          <w:i/>
        </w:rPr>
        <w:t>Exercise, physical activity, and self-determination theory: A systematic review.</w:t>
      </w:r>
      <w:r w:rsidRPr="005F60CC">
        <w:t xml:space="preserve"> International Journal of Behavioral Nutrition and Physical Activity, 2012. </w:t>
      </w:r>
      <w:r w:rsidRPr="005F60CC">
        <w:rPr>
          <w:b/>
        </w:rPr>
        <w:t>9</w:t>
      </w:r>
      <w:r w:rsidRPr="005F60CC">
        <w:t>(1): p. 78.</w:t>
      </w:r>
    </w:p>
    <w:p w14:paraId="6F564377" w14:textId="77777777" w:rsidR="005F60CC" w:rsidRPr="005F60CC" w:rsidRDefault="005F60CC" w:rsidP="005F60CC">
      <w:pPr>
        <w:pStyle w:val="EndNoteBibliography"/>
        <w:spacing w:after="0"/>
        <w:ind w:left="720" w:hanging="720"/>
      </w:pPr>
      <w:r w:rsidRPr="005F60CC">
        <w:t>32.</w:t>
      </w:r>
      <w:r w:rsidRPr="005F60CC">
        <w:tab/>
        <w:t xml:space="preserve">Meredith, S.J., et al., </w:t>
      </w:r>
      <w:r w:rsidRPr="005F60CC">
        <w:rPr>
          <w:i/>
        </w:rPr>
        <w:t>Frail2Fit study protocol: a feasibility and acceptability study of a virtual multimodal intervention delivered by volunteers to improve functional outcomes in older adults with frailty after discharge from hospital.</w:t>
      </w:r>
      <w:r w:rsidRPr="005F60CC">
        <w:t xml:space="preserve"> BMJ Open, 2023. </w:t>
      </w:r>
      <w:r w:rsidRPr="005F60CC">
        <w:rPr>
          <w:b/>
        </w:rPr>
        <w:t>13</w:t>
      </w:r>
      <w:r w:rsidRPr="005F60CC">
        <w:t>(3): p. e069533.</w:t>
      </w:r>
    </w:p>
    <w:p w14:paraId="3168FACC" w14:textId="77777777" w:rsidR="005F60CC" w:rsidRPr="005F60CC" w:rsidRDefault="005F60CC" w:rsidP="005F60CC">
      <w:pPr>
        <w:pStyle w:val="EndNoteBibliography"/>
        <w:spacing w:after="0"/>
        <w:ind w:left="720" w:hanging="720"/>
      </w:pPr>
      <w:r w:rsidRPr="005F60CC">
        <w:t>33.</w:t>
      </w:r>
      <w:r w:rsidRPr="005F60CC">
        <w:tab/>
        <w:t xml:space="preserve">Murphy, J.L., et al., </w:t>
      </w:r>
      <w:r w:rsidRPr="005F60CC">
        <w:rPr>
          <w:i/>
        </w:rPr>
        <w:t>Identifying older people at risk of malnutrition and treatment in the community: prevalence and concurrent validation of the Patients Association Nutrition Checklist with 'MUST'.</w:t>
      </w:r>
      <w:r w:rsidRPr="005F60CC">
        <w:t xml:space="preserve"> J Hum Nutr Diet, 2020. </w:t>
      </w:r>
      <w:r w:rsidRPr="005F60CC">
        <w:rPr>
          <w:b/>
        </w:rPr>
        <w:t>33</w:t>
      </w:r>
      <w:r w:rsidRPr="005F60CC">
        <w:t>(1): p. 31-37.</w:t>
      </w:r>
    </w:p>
    <w:p w14:paraId="30E0E22A" w14:textId="72A18B42" w:rsidR="005F60CC" w:rsidRPr="005F60CC" w:rsidRDefault="005F60CC" w:rsidP="005F60CC">
      <w:pPr>
        <w:pStyle w:val="EndNoteBibliography"/>
        <w:spacing w:after="0"/>
        <w:ind w:left="720" w:hanging="720"/>
      </w:pPr>
      <w:r w:rsidRPr="005F60CC">
        <w:t>34.</w:t>
      </w:r>
      <w:r w:rsidRPr="005F60CC">
        <w:tab/>
        <w:t xml:space="preserve">Organisation, W.H. </w:t>
      </w:r>
      <w:r w:rsidRPr="005F60CC">
        <w:rPr>
          <w:i/>
        </w:rPr>
        <w:t>Global Recommendations on Physical Activity for Health</w:t>
      </w:r>
      <w:r w:rsidRPr="005F60CC">
        <w:t xml:space="preserve">. 2021; Available from: </w:t>
      </w:r>
      <w:hyperlink r:id="rId9" w:history="1">
        <w:r w:rsidRPr="005F60CC">
          <w:rPr>
            <w:rStyle w:val="Hyperlink"/>
          </w:rPr>
          <w:t>https://www.who.int/publications/i/item/9789241599979</w:t>
        </w:r>
      </w:hyperlink>
      <w:r w:rsidRPr="005F60CC">
        <w:t>.</w:t>
      </w:r>
    </w:p>
    <w:p w14:paraId="5406ABF3" w14:textId="77777777" w:rsidR="005F60CC" w:rsidRPr="005F60CC" w:rsidRDefault="005F60CC" w:rsidP="005F60CC">
      <w:pPr>
        <w:pStyle w:val="EndNoteBibliography"/>
        <w:spacing w:after="0"/>
        <w:ind w:left="720" w:hanging="720"/>
      </w:pPr>
      <w:r w:rsidRPr="005F60CC">
        <w:t>35.</w:t>
      </w:r>
      <w:r w:rsidRPr="005F60CC">
        <w:tab/>
        <w:t xml:space="preserve">Hollis, J.L., et al., </w:t>
      </w:r>
      <w:r w:rsidRPr="005F60CC">
        <w:rPr>
          <w:i/>
        </w:rPr>
        <w:t>The impact of Healthy Conversation Skills training on health professionals’ barriers to having behaviour change conversations: a pre-post survey using the Theoretical Domains Framework.</w:t>
      </w:r>
      <w:r w:rsidRPr="005F60CC">
        <w:t xml:space="preserve"> BMC Health Services Research, 2021. </w:t>
      </w:r>
      <w:r w:rsidRPr="005F60CC">
        <w:rPr>
          <w:b/>
        </w:rPr>
        <w:t>21</w:t>
      </w:r>
      <w:r w:rsidRPr="005F60CC">
        <w:t>(1): p. 880.</w:t>
      </w:r>
    </w:p>
    <w:p w14:paraId="2BC595A9" w14:textId="77777777" w:rsidR="005F60CC" w:rsidRPr="005F60CC" w:rsidRDefault="005F60CC" w:rsidP="005F60CC">
      <w:pPr>
        <w:pStyle w:val="EndNoteBibliography"/>
        <w:spacing w:after="0"/>
        <w:ind w:left="720" w:hanging="720"/>
      </w:pPr>
      <w:r w:rsidRPr="005F60CC">
        <w:t>36.</w:t>
      </w:r>
      <w:r w:rsidRPr="005F60CC">
        <w:tab/>
        <w:t xml:space="preserve">May, C.R., et al., </w:t>
      </w:r>
      <w:r w:rsidRPr="005F60CC">
        <w:rPr>
          <w:i/>
        </w:rPr>
        <w:t>Translational framework for implementation evaluation and research: a normalisation process theory coding manual for qualitative research and instrument development.</w:t>
      </w:r>
      <w:r w:rsidRPr="005F60CC">
        <w:t xml:space="preserve"> Implement Sci, 2022. </w:t>
      </w:r>
      <w:r w:rsidRPr="005F60CC">
        <w:rPr>
          <w:b/>
        </w:rPr>
        <w:t>17</w:t>
      </w:r>
      <w:r w:rsidRPr="005F60CC">
        <w:t>(1): p. 19.</w:t>
      </w:r>
    </w:p>
    <w:p w14:paraId="060AFBEB" w14:textId="77777777" w:rsidR="005F60CC" w:rsidRPr="005F60CC" w:rsidRDefault="005F60CC" w:rsidP="005F60CC">
      <w:pPr>
        <w:pStyle w:val="EndNoteBibliography"/>
        <w:spacing w:after="0"/>
        <w:ind w:left="720" w:hanging="720"/>
      </w:pPr>
      <w:r w:rsidRPr="005F60CC">
        <w:t>37.</w:t>
      </w:r>
      <w:r w:rsidRPr="005F60CC">
        <w:tab/>
        <w:t xml:space="preserve">Washburn, R.A., et al., </w:t>
      </w:r>
      <w:r w:rsidRPr="005F60CC">
        <w:rPr>
          <w:i/>
        </w:rPr>
        <w:t>The Physical Activity Scale for the Elderly (PASE): development and evaluation.</w:t>
      </w:r>
      <w:r w:rsidRPr="005F60CC">
        <w:t xml:space="preserve"> J Clin Epidemiol, 1993. </w:t>
      </w:r>
      <w:r w:rsidRPr="005F60CC">
        <w:rPr>
          <w:b/>
        </w:rPr>
        <w:t>46</w:t>
      </w:r>
      <w:r w:rsidRPr="005F60CC">
        <w:t>(2): p. 153-62.</w:t>
      </w:r>
    </w:p>
    <w:p w14:paraId="0B07236A" w14:textId="77777777" w:rsidR="005F60CC" w:rsidRPr="005F60CC" w:rsidRDefault="005F60CC" w:rsidP="005F60CC">
      <w:pPr>
        <w:pStyle w:val="EndNoteBibliography"/>
        <w:spacing w:after="0"/>
        <w:ind w:left="720" w:hanging="720"/>
      </w:pPr>
      <w:r w:rsidRPr="005F60CC">
        <w:t>38.</w:t>
      </w:r>
      <w:r w:rsidRPr="005F60CC">
        <w:tab/>
        <w:t xml:space="preserve">Fraysse, F., et al., </w:t>
      </w:r>
      <w:r w:rsidRPr="005F60CC">
        <w:rPr>
          <w:i/>
        </w:rPr>
        <w:t>Physical Activity Intensity Cut-Points for Wrist-Worn GENEActiv in Older Adults.</w:t>
      </w:r>
      <w:r w:rsidRPr="005F60CC">
        <w:t xml:space="preserve"> Front Sports Act Living, 2020. </w:t>
      </w:r>
      <w:r w:rsidRPr="005F60CC">
        <w:rPr>
          <w:b/>
        </w:rPr>
        <w:t>2</w:t>
      </w:r>
      <w:r w:rsidRPr="005F60CC">
        <w:t>: p. 579278.</w:t>
      </w:r>
    </w:p>
    <w:p w14:paraId="32870BE8" w14:textId="77777777" w:rsidR="005F60CC" w:rsidRPr="005F60CC" w:rsidRDefault="005F60CC" w:rsidP="005F60CC">
      <w:pPr>
        <w:pStyle w:val="EndNoteBibliography"/>
        <w:spacing w:after="0"/>
        <w:ind w:left="720" w:hanging="720"/>
      </w:pPr>
      <w:r w:rsidRPr="005F60CC">
        <w:t>39.</w:t>
      </w:r>
      <w:r w:rsidRPr="005F60CC">
        <w:tab/>
        <w:t xml:space="preserve">Hopman-Rock, M., et al., </w:t>
      </w:r>
      <w:r w:rsidRPr="005F60CC">
        <w:rPr>
          <w:i/>
        </w:rPr>
        <w:t>Activities of daily living in older community-dwelling persons: a systematic review of psychometric properties of instruments.</w:t>
      </w:r>
      <w:r w:rsidRPr="005F60CC">
        <w:t xml:space="preserve"> Aging Clin Exp Res, 2019. </w:t>
      </w:r>
      <w:r w:rsidRPr="005F60CC">
        <w:rPr>
          <w:b/>
        </w:rPr>
        <w:t>31</w:t>
      </w:r>
      <w:r w:rsidRPr="005F60CC">
        <w:t>(7): p. 917-925.</w:t>
      </w:r>
    </w:p>
    <w:p w14:paraId="3DCCB604" w14:textId="77777777" w:rsidR="005F60CC" w:rsidRPr="005F60CC" w:rsidRDefault="005F60CC" w:rsidP="005F60CC">
      <w:pPr>
        <w:pStyle w:val="EndNoteBibliography"/>
        <w:spacing w:after="0"/>
        <w:ind w:left="720" w:hanging="720"/>
      </w:pPr>
      <w:r w:rsidRPr="005F60CC">
        <w:t>40.</w:t>
      </w:r>
      <w:r w:rsidRPr="005F60CC">
        <w:tab/>
        <w:t xml:space="preserve">Pilgrim, A.L., et al., </w:t>
      </w:r>
      <w:r w:rsidRPr="005F60CC">
        <w:rPr>
          <w:i/>
        </w:rPr>
        <w:t>Measuring Appetite with the Simplified Nutritional Appetite Questionnaire Identifies Hospitalised Older People at Risk of Worse Health Outcomes.</w:t>
      </w:r>
      <w:r w:rsidRPr="005F60CC">
        <w:t xml:space="preserve"> J Nutr Health Aging, 2016. </w:t>
      </w:r>
      <w:r w:rsidRPr="005F60CC">
        <w:rPr>
          <w:b/>
        </w:rPr>
        <w:t>20</w:t>
      </w:r>
      <w:r w:rsidRPr="005F60CC">
        <w:t>(1): p. 3-7.</w:t>
      </w:r>
    </w:p>
    <w:p w14:paraId="6242239A" w14:textId="77777777" w:rsidR="005F60CC" w:rsidRPr="005F60CC" w:rsidRDefault="005F60CC" w:rsidP="005F60CC">
      <w:pPr>
        <w:pStyle w:val="EndNoteBibliography"/>
        <w:spacing w:after="0"/>
        <w:ind w:left="720" w:hanging="720"/>
      </w:pPr>
      <w:r w:rsidRPr="005F60CC">
        <w:t>41.</w:t>
      </w:r>
      <w:r w:rsidRPr="005F60CC">
        <w:tab/>
        <w:t xml:space="preserve">Tennant, R., et al., </w:t>
      </w:r>
      <w:r w:rsidRPr="005F60CC">
        <w:rPr>
          <w:i/>
        </w:rPr>
        <w:t>The Warwick-Edinburgh Mental Well-being Scale (WEMWBS): development and UK validation.</w:t>
      </w:r>
      <w:r w:rsidRPr="005F60CC">
        <w:t xml:space="preserve"> Health Qual Life Outcomes, 2007. </w:t>
      </w:r>
      <w:r w:rsidRPr="005F60CC">
        <w:rPr>
          <w:b/>
        </w:rPr>
        <w:t>5</w:t>
      </w:r>
      <w:r w:rsidRPr="005F60CC">
        <w:t>: p. 63.</w:t>
      </w:r>
    </w:p>
    <w:p w14:paraId="316A1715" w14:textId="77777777" w:rsidR="005F60CC" w:rsidRPr="005F60CC" w:rsidRDefault="005F60CC" w:rsidP="005F60CC">
      <w:pPr>
        <w:pStyle w:val="EndNoteBibliography"/>
        <w:spacing w:after="0"/>
        <w:ind w:left="720" w:hanging="720"/>
      </w:pPr>
      <w:r w:rsidRPr="005F60CC">
        <w:lastRenderedPageBreak/>
        <w:t>42.</w:t>
      </w:r>
      <w:r w:rsidRPr="005F60CC">
        <w:tab/>
        <w:t xml:space="preserve">Stern, A.F., </w:t>
      </w:r>
      <w:r w:rsidRPr="005F60CC">
        <w:rPr>
          <w:i/>
        </w:rPr>
        <w:t>The hospital anxiety and depression scale.</w:t>
      </w:r>
      <w:r w:rsidRPr="005F60CC">
        <w:t xml:space="preserve"> Occup Med (Lond), 2014. </w:t>
      </w:r>
      <w:r w:rsidRPr="005F60CC">
        <w:rPr>
          <w:b/>
        </w:rPr>
        <w:t>64</w:t>
      </w:r>
      <w:r w:rsidRPr="005F60CC">
        <w:t>(5): p. 393-4.</w:t>
      </w:r>
    </w:p>
    <w:p w14:paraId="163AF459" w14:textId="77777777" w:rsidR="005F60CC" w:rsidRPr="005F60CC" w:rsidRDefault="005F60CC" w:rsidP="005F60CC">
      <w:pPr>
        <w:pStyle w:val="EndNoteBibliography"/>
        <w:spacing w:after="0"/>
        <w:ind w:left="720" w:hanging="720"/>
      </w:pPr>
      <w:r w:rsidRPr="005F60CC">
        <w:t>43.</w:t>
      </w:r>
      <w:r w:rsidRPr="005F60CC">
        <w:tab/>
        <w:t xml:space="preserve">Janssen, M.F., et al., </w:t>
      </w:r>
      <w:r w:rsidRPr="005F60CC">
        <w:rPr>
          <w:i/>
        </w:rPr>
        <w:t>Measurement properties of the EQ-5D-5L compared to the EQ-5D-3L across eight patient groups: a multi-country study.</w:t>
      </w:r>
      <w:r w:rsidRPr="005F60CC">
        <w:t xml:space="preserve"> Qual Life Res, 2013. </w:t>
      </w:r>
      <w:r w:rsidRPr="005F60CC">
        <w:rPr>
          <w:b/>
        </w:rPr>
        <w:t>22</w:t>
      </w:r>
      <w:r w:rsidRPr="005F60CC">
        <w:t>(7): p. 1717-27.</w:t>
      </w:r>
    </w:p>
    <w:p w14:paraId="24DF5199" w14:textId="77777777" w:rsidR="005F60CC" w:rsidRPr="005F60CC" w:rsidRDefault="005F60CC" w:rsidP="005F60CC">
      <w:pPr>
        <w:pStyle w:val="EndNoteBibliography"/>
        <w:spacing w:after="0"/>
        <w:ind w:left="720" w:hanging="720"/>
      </w:pPr>
      <w:r w:rsidRPr="005F60CC">
        <w:t>44.</w:t>
      </w:r>
      <w:r w:rsidRPr="005F60CC">
        <w:tab/>
        <w:t xml:space="preserve">Lorig, K.R., et al., </w:t>
      </w:r>
      <w:r w:rsidRPr="005F60CC">
        <w:rPr>
          <w:i/>
        </w:rPr>
        <w:t>Effect of a self-management program on patients with chronic disease.</w:t>
      </w:r>
      <w:r w:rsidRPr="005F60CC">
        <w:t xml:space="preserve"> Eff Clin Pract, 2001. </w:t>
      </w:r>
      <w:r w:rsidRPr="005F60CC">
        <w:rPr>
          <w:b/>
        </w:rPr>
        <w:t>4</w:t>
      </w:r>
      <w:r w:rsidRPr="005F60CC">
        <w:t>(6): p. 256-62.</w:t>
      </w:r>
    </w:p>
    <w:p w14:paraId="4487D6FD" w14:textId="77777777" w:rsidR="005F60CC" w:rsidRPr="005F60CC" w:rsidRDefault="005F60CC" w:rsidP="005F60CC">
      <w:pPr>
        <w:pStyle w:val="EndNoteBibliography"/>
        <w:spacing w:after="0"/>
        <w:ind w:left="720" w:hanging="720"/>
      </w:pPr>
      <w:r w:rsidRPr="005F60CC">
        <w:t>45.</w:t>
      </w:r>
      <w:r w:rsidRPr="005F60CC">
        <w:tab/>
        <w:t xml:space="preserve">van Hees, V.T., et al., </w:t>
      </w:r>
      <w:r w:rsidRPr="005F60CC">
        <w:rPr>
          <w:i/>
        </w:rPr>
        <w:t>Separating Movement and Gravity Components in an Acceleration Signal and Implications for the Assessment of Human Daily Physical Activity.</w:t>
      </w:r>
      <w:r w:rsidRPr="005F60CC">
        <w:t xml:space="preserve"> PLOS ONE, 2013. </w:t>
      </w:r>
      <w:r w:rsidRPr="005F60CC">
        <w:rPr>
          <w:b/>
        </w:rPr>
        <w:t>8</w:t>
      </w:r>
      <w:r w:rsidRPr="005F60CC">
        <w:t>(4): p. e61691.</w:t>
      </w:r>
    </w:p>
    <w:p w14:paraId="4490D2AF" w14:textId="77777777" w:rsidR="005F60CC" w:rsidRPr="005F60CC" w:rsidRDefault="005F60CC" w:rsidP="005F60CC">
      <w:pPr>
        <w:pStyle w:val="EndNoteBibliography"/>
        <w:spacing w:after="0"/>
        <w:ind w:left="720" w:hanging="720"/>
      </w:pPr>
      <w:r w:rsidRPr="005F60CC">
        <w:t>46.</w:t>
      </w:r>
      <w:r w:rsidRPr="005F60CC">
        <w:tab/>
        <w:t xml:space="preserve">Clarke, V.B.V., </w:t>
      </w:r>
      <w:r w:rsidRPr="005F60CC">
        <w:rPr>
          <w:i/>
        </w:rPr>
        <w:t>Thematic analysis: A practical guide</w:t>
      </w:r>
      <w:r w:rsidRPr="005F60CC">
        <w:t>. 2022, London, UK: Sage.</w:t>
      </w:r>
    </w:p>
    <w:p w14:paraId="316CA01B" w14:textId="77777777" w:rsidR="005F60CC" w:rsidRPr="005F60CC" w:rsidRDefault="005F60CC" w:rsidP="005F60CC">
      <w:pPr>
        <w:pStyle w:val="EndNoteBibliography"/>
        <w:spacing w:after="0"/>
        <w:ind w:left="720" w:hanging="720"/>
      </w:pPr>
      <w:r w:rsidRPr="005F60CC">
        <w:t>47.</w:t>
      </w:r>
      <w:r w:rsidRPr="005F60CC">
        <w:tab/>
        <w:t xml:space="preserve">Steinhoff, P. and A. Reiner, </w:t>
      </w:r>
      <w:r w:rsidRPr="005F60CC">
        <w:rPr>
          <w:i/>
        </w:rPr>
        <w:t>Physical activity and functional social support in community-dwelling older adults: a scoping review.</w:t>
      </w:r>
      <w:r w:rsidRPr="005F60CC">
        <w:t xml:space="preserve"> BMC Public Health, 2024. </w:t>
      </w:r>
      <w:r w:rsidRPr="005F60CC">
        <w:rPr>
          <w:b/>
        </w:rPr>
        <w:t>24</w:t>
      </w:r>
      <w:r w:rsidRPr="005F60CC">
        <w:t>(1): p. 1355.</w:t>
      </w:r>
    </w:p>
    <w:p w14:paraId="523D8826" w14:textId="77777777" w:rsidR="005F60CC" w:rsidRPr="005F60CC" w:rsidRDefault="005F60CC" w:rsidP="005F60CC">
      <w:pPr>
        <w:pStyle w:val="EndNoteBibliography"/>
        <w:spacing w:after="0"/>
        <w:ind w:left="720" w:hanging="720"/>
      </w:pPr>
      <w:r w:rsidRPr="005F60CC">
        <w:t>48.</w:t>
      </w:r>
      <w:r w:rsidRPr="005F60CC">
        <w:tab/>
        <w:t xml:space="preserve">Bjerkmo, L., A.K. Helgesen, and B.H. Blix, </w:t>
      </w:r>
      <w:r w:rsidRPr="005F60CC">
        <w:rPr>
          <w:i/>
        </w:rPr>
        <w:t>Being and becoming ‘a frail older adult’: Meaning-making and resistance through storytelling.</w:t>
      </w:r>
      <w:r w:rsidRPr="005F60CC">
        <w:t xml:space="preserve"> Journal of Aging Studies, 2023. </w:t>
      </w:r>
      <w:r w:rsidRPr="005F60CC">
        <w:rPr>
          <w:b/>
        </w:rPr>
        <w:t>65</w:t>
      </w:r>
      <w:r w:rsidRPr="005F60CC">
        <w:t>: p. 101128.</w:t>
      </w:r>
    </w:p>
    <w:p w14:paraId="5B340E76" w14:textId="77777777" w:rsidR="005F60CC" w:rsidRPr="005F60CC" w:rsidRDefault="005F60CC" w:rsidP="005F60CC">
      <w:pPr>
        <w:pStyle w:val="EndNoteBibliography"/>
        <w:spacing w:after="0"/>
        <w:ind w:left="720" w:hanging="720"/>
      </w:pPr>
      <w:r w:rsidRPr="005F60CC">
        <w:t>49.</w:t>
      </w:r>
      <w:r w:rsidRPr="005F60CC">
        <w:tab/>
        <w:t xml:space="preserve">Kurpas, D., et al., </w:t>
      </w:r>
      <w:r w:rsidRPr="005F60CC">
        <w:rPr>
          <w:i/>
        </w:rPr>
        <w:t>Patient-centred access to health care: a framework analysis of the care interface for frail older adults.</w:t>
      </w:r>
      <w:r w:rsidRPr="005F60CC">
        <w:t xml:space="preserve"> BMC Geriatrics, 2018. </w:t>
      </w:r>
      <w:r w:rsidRPr="005F60CC">
        <w:rPr>
          <w:b/>
        </w:rPr>
        <w:t>18</w:t>
      </w:r>
      <w:r w:rsidRPr="005F60CC">
        <w:t>(1): p. 273.</w:t>
      </w:r>
    </w:p>
    <w:p w14:paraId="7A596F46" w14:textId="77777777" w:rsidR="005F60CC" w:rsidRPr="005F60CC" w:rsidRDefault="005F60CC" w:rsidP="005F60CC">
      <w:pPr>
        <w:pStyle w:val="EndNoteBibliography"/>
        <w:spacing w:after="0"/>
        <w:ind w:left="720" w:hanging="720"/>
      </w:pPr>
      <w:r w:rsidRPr="005F60CC">
        <w:t>50.</w:t>
      </w:r>
      <w:r w:rsidRPr="005F60CC">
        <w:tab/>
        <w:t xml:space="preserve">Commission, C.Q. </w:t>
      </w:r>
      <w:r w:rsidRPr="005F60CC">
        <w:rPr>
          <w:i/>
        </w:rPr>
        <w:t>The state of health care and adult social care in England 2022/23</w:t>
      </w:r>
      <w:r w:rsidRPr="005F60CC">
        <w:t>. 2023.</w:t>
      </w:r>
    </w:p>
    <w:p w14:paraId="33B9FD7A" w14:textId="77777777" w:rsidR="005F60CC" w:rsidRPr="005F60CC" w:rsidRDefault="005F60CC" w:rsidP="005F60CC">
      <w:pPr>
        <w:pStyle w:val="EndNoteBibliography"/>
        <w:spacing w:after="0"/>
        <w:ind w:left="720" w:hanging="720"/>
      </w:pPr>
      <w:r w:rsidRPr="005F60CC">
        <w:t>51.</w:t>
      </w:r>
      <w:r w:rsidRPr="005F60CC">
        <w:tab/>
        <w:t xml:space="preserve">Phoenix, C. and N. Orr, </w:t>
      </w:r>
      <w:r w:rsidRPr="005F60CC">
        <w:rPr>
          <w:i/>
        </w:rPr>
        <w:t>Pleasure: a forgotten dimension of physical activity in older age.</w:t>
      </w:r>
      <w:r w:rsidRPr="005F60CC">
        <w:t xml:space="preserve"> Soc Sci Med, 2014. </w:t>
      </w:r>
      <w:r w:rsidRPr="005F60CC">
        <w:rPr>
          <w:b/>
        </w:rPr>
        <w:t>115</w:t>
      </w:r>
      <w:r w:rsidRPr="005F60CC">
        <w:t>: p. 94-102.</w:t>
      </w:r>
    </w:p>
    <w:p w14:paraId="4490B5B0" w14:textId="77777777" w:rsidR="005F60CC" w:rsidRPr="005F60CC" w:rsidRDefault="005F60CC" w:rsidP="005F60CC">
      <w:pPr>
        <w:pStyle w:val="EndNoteBibliography"/>
        <w:spacing w:after="0"/>
        <w:ind w:left="720" w:hanging="720"/>
      </w:pPr>
      <w:r w:rsidRPr="005F60CC">
        <w:t>52.</w:t>
      </w:r>
      <w:r w:rsidRPr="005F60CC">
        <w:tab/>
        <w:t xml:space="preserve">Williams, T.L., et al., </w:t>
      </w:r>
      <w:r w:rsidRPr="005F60CC">
        <w:rPr>
          <w:i/>
        </w:rPr>
        <w:t>Exercise is medicine? Most of the time for most; but not always for all.</w:t>
      </w:r>
      <w:r w:rsidRPr="005F60CC">
        <w:t xml:space="preserve"> Qualitative Research in Sport, Exercise and Health, 2018. </w:t>
      </w:r>
      <w:r w:rsidRPr="005F60CC">
        <w:rPr>
          <w:b/>
        </w:rPr>
        <w:t>10</w:t>
      </w:r>
      <w:r w:rsidRPr="005F60CC">
        <w:t>(4): p. 441-456.</w:t>
      </w:r>
    </w:p>
    <w:p w14:paraId="7E39F573" w14:textId="77777777" w:rsidR="005F60CC" w:rsidRPr="005F60CC" w:rsidRDefault="005F60CC" w:rsidP="005F60CC">
      <w:pPr>
        <w:pStyle w:val="EndNoteBibliography"/>
        <w:spacing w:after="0"/>
        <w:ind w:left="720" w:hanging="720"/>
      </w:pPr>
      <w:r w:rsidRPr="005F60CC">
        <w:t>53.</w:t>
      </w:r>
      <w:r w:rsidRPr="005F60CC">
        <w:tab/>
        <w:t xml:space="preserve">Teixeira, D.S., et al., </w:t>
      </w:r>
      <w:r w:rsidRPr="005F60CC">
        <w:rPr>
          <w:i/>
        </w:rPr>
        <w:t>Individualized pleasure-oriented exercise sessions, exercise frequency, and affective outcomes: a pragmatic randomized controlled trial.</w:t>
      </w:r>
      <w:r w:rsidRPr="005F60CC">
        <w:t xml:space="preserve"> International Journal of Behavioral Nutrition and Physical Activity, 2024. </w:t>
      </w:r>
      <w:r w:rsidRPr="005F60CC">
        <w:rPr>
          <w:b/>
        </w:rPr>
        <w:t>21</w:t>
      </w:r>
      <w:r w:rsidRPr="005F60CC">
        <w:t>(1): p. 85.</w:t>
      </w:r>
    </w:p>
    <w:p w14:paraId="23CDA9DD" w14:textId="77777777" w:rsidR="005F60CC" w:rsidRPr="005F60CC" w:rsidRDefault="005F60CC" w:rsidP="005F60CC">
      <w:pPr>
        <w:pStyle w:val="EndNoteBibliography"/>
        <w:spacing w:after="0"/>
        <w:ind w:left="720" w:hanging="720"/>
      </w:pPr>
      <w:r w:rsidRPr="005F60CC">
        <w:t>54.</w:t>
      </w:r>
      <w:r w:rsidRPr="005F60CC">
        <w:tab/>
        <w:t xml:space="preserve">Network, W.A.H.S. </w:t>
      </w:r>
      <w:r w:rsidRPr="005F60CC">
        <w:rPr>
          <w:i/>
        </w:rPr>
        <w:t>Nutrition wheel: Report on the development and impact from conception to publication and beyond</w:t>
      </w:r>
      <w:r w:rsidRPr="005F60CC">
        <w:t>. 2020. 1-10.</w:t>
      </w:r>
    </w:p>
    <w:p w14:paraId="52D47186" w14:textId="77777777" w:rsidR="005F60CC" w:rsidRPr="005F60CC" w:rsidRDefault="005F60CC" w:rsidP="005F60CC">
      <w:pPr>
        <w:pStyle w:val="EndNoteBibliography"/>
        <w:spacing w:after="0"/>
        <w:ind w:left="720" w:hanging="720"/>
      </w:pPr>
      <w:r w:rsidRPr="005F60CC">
        <w:t>55.</w:t>
      </w:r>
      <w:r w:rsidRPr="005F60CC">
        <w:tab/>
        <w:t xml:space="preserve">Murphy, J.L., </w:t>
      </w:r>
      <w:r w:rsidRPr="005F60CC">
        <w:rPr>
          <w:i/>
        </w:rPr>
        <w:t>Prevention, identification and management of malnutrition in older people in the community.</w:t>
      </w:r>
      <w:r w:rsidRPr="005F60CC">
        <w:t xml:space="preserve"> Nurs Stand, 2022. </w:t>
      </w:r>
      <w:r w:rsidRPr="005F60CC">
        <w:rPr>
          <w:b/>
        </w:rPr>
        <w:t>37</w:t>
      </w:r>
      <w:r w:rsidRPr="005F60CC">
        <w:t>(8): p. 75-81.</w:t>
      </w:r>
    </w:p>
    <w:p w14:paraId="3DC28D00" w14:textId="77777777" w:rsidR="005F60CC" w:rsidRPr="005F60CC" w:rsidRDefault="005F60CC" w:rsidP="005F60CC">
      <w:pPr>
        <w:pStyle w:val="EndNoteBibliography"/>
        <w:spacing w:after="0"/>
        <w:ind w:left="720" w:hanging="720"/>
      </w:pPr>
      <w:r w:rsidRPr="005F60CC">
        <w:t>56.</w:t>
      </w:r>
      <w:r w:rsidRPr="005F60CC">
        <w:tab/>
        <w:t xml:space="preserve">Haider, S., et al., </w:t>
      </w:r>
      <w:r w:rsidRPr="005F60CC">
        <w:rPr>
          <w:i/>
        </w:rPr>
        <w:t>Impact of a Home-Based Physical and Nutritional Intervention Program Conducted by Lay-Volunteers on Handgrip Strength in Prefrail and Frail Older Adults: A Randomized Control Trial.</w:t>
      </w:r>
      <w:r w:rsidRPr="005F60CC">
        <w:t xml:space="preserve"> PLoS One, 2017. </w:t>
      </w:r>
      <w:r w:rsidRPr="005F60CC">
        <w:rPr>
          <w:b/>
        </w:rPr>
        <w:t>12</w:t>
      </w:r>
      <w:r w:rsidRPr="005F60CC">
        <w:t>(1): p. e0169613.</w:t>
      </w:r>
    </w:p>
    <w:p w14:paraId="59964025" w14:textId="77777777" w:rsidR="005F60CC" w:rsidRPr="005F60CC" w:rsidRDefault="005F60CC" w:rsidP="005F60CC">
      <w:pPr>
        <w:pStyle w:val="EndNoteBibliography"/>
        <w:spacing w:after="0"/>
        <w:ind w:left="720" w:hanging="720"/>
      </w:pPr>
      <w:r w:rsidRPr="005F60CC">
        <w:t>57.</w:t>
      </w:r>
      <w:r w:rsidRPr="005F60CC">
        <w:tab/>
        <w:t xml:space="preserve">Shapira, S., et al., </w:t>
      </w:r>
      <w:r w:rsidRPr="005F60CC">
        <w:rPr>
          <w:i/>
        </w:rPr>
        <w:t>A pilot randomized controlled trial of a group intervention via Zoom to relieve loneliness and depressive symptoms among older persons during the COVID-19 outbreak.</w:t>
      </w:r>
      <w:r w:rsidRPr="005F60CC">
        <w:t xml:space="preserve"> Internet Interventions, 2021. </w:t>
      </w:r>
      <w:r w:rsidRPr="005F60CC">
        <w:rPr>
          <w:b/>
        </w:rPr>
        <w:t>24</w:t>
      </w:r>
      <w:r w:rsidRPr="005F60CC">
        <w:t>: p. 100368.</w:t>
      </w:r>
    </w:p>
    <w:p w14:paraId="334C86AE" w14:textId="77777777" w:rsidR="005F60CC" w:rsidRPr="005F60CC" w:rsidRDefault="005F60CC" w:rsidP="005F60CC">
      <w:pPr>
        <w:pStyle w:val="EndNoteBibliography"/>
        <w:spacing w:after="0"/>
        <w:ind w:left="720" w:hanging="720"/>
      </w:pPr>
      <w:r w:rsidRPr="005F60CC">
        <w:t>58.</w:t>
      </w:r>
      <w:r w:rsidRPr="005F60CC">
        <w:tab/>
        <w:t xml:space="preserve">Heponiemi, T., et al., </w:t>
      </w:r>
      <w:r w:rsidRPr="005F60CC">
        <w:rPr>
          <w:i/>
        </w:rPr>
        <w:t>Use and changes in the use of the Internet for obtaining services among older adults during the COVID-19 pandemic: A longitudinal population-based survey study.</w:t>
      </w:r>
      <w:r w:rsidRPr="005F60CC">
        <w:t xml:space="preserve"> New Media &amp; Society, 2022. </w:t>
      </w:r>
      <w:r w:rsidRPr="005F60CC">
        <w:rPr>
          <w:b/>
        </w:rPr>
        <w:t>26</w:t>
      </w:r>
      <w:r w:rsidRPr="005F60CC">
        <w:t>(6): p. 3146-3167.</w:t>
      </w:r>
    </w:p>
    <w:p w14:paraId="06D0CE3A" w14:textId="77777777" w:rsidR="005F60CC" w:rsidRPr="005F60CC" w:rsidRDefault="005F60CC" w:rsidP="005F60CC">
      <w:pPr>
        <w:pStyle w:val="EndNoteBibliography"/>
        <w:spacing w:after="0"/>
        <w:ind w:left="720" w:hanging="720"/>
      </w:pPr>
      <w:r w:rsidRPr="005F60CC">
        <w:t>59.</w:t>
      </w:r>
      <w:r w:rsidRPr="005F60CC">
        <w:tab/>
        <w:t xml:space="preserve">Aslan, A., et al., </w:t>
      </w:r>
      <w:r w:rsidRPr="005F60CC">
        <w:rPr>
          <w:i/>
        </w:rPr>
        <w:t>What are the determinants of older people adopting communicative e-health services: a meta-ethnography.</w:t>
      </w:r>
      <w:r w:rsidRPr="005F60CC">
        <w:t xml:space="preserve"> BMC Health Services Research, 2024. </w:t>
      </w:r>
      <w:r w:rsidRPr="005F60CC">
        <w:rPr>
          <w:b/>
        </w:rPr>
        <w:t>24</w:t>
      </w:r>
      <w:r w:rsidRPr="005F60CC">
        <w:t>(1): p. 60.</w:t>
      </w:r>
    </w:p>
    <w:p w14:paraId="7EEEE56C" w14:textId="77777777" w:rsidR="005F60CC" w:rsidRPr="005F60CC" w:rsidRDefault="005F60CC" w:rsidP="005F60CC">
      <w:pPr>
        <w:pStyle w:val="EndNoteBibliography"/>
        <w:spacing w:after="0"/>
        <w:ind w:left="720" w:hanging="720"/>
      </w:pPr>
      <w:r w:rsidRPr="005F60CC">
        <w:t>60.</w:t>
      </w:r>
      <w:r w:rsidRPr="005F60CC">
        <w:tab/>
        <w:t xml:space="preserve">Villa-García, L., et al., </w:t>
      </w:r>
      <w:r w:rsidRPr="005F60CC">
        <w:rPr>
          <w:i/>
        </w:rPr>
        <w:t>Co-designing implementation strategies to promote remote physical activity programs in frail older community-dwellers.</w:t>
      </w:r>
      <w:r w:rsidRPr="005F60CC">
        <w:t xml:space="preserve"> Frontiers in Public Health, 2023. </w:t>
      </w:r>
      <w:r w:rsidRPr="005F60CC">
        <w:rPr>
          <w:b/>
        </w:rPr>
        <w:t>11</w:t>
      </w:r>
      <w:r w:rsidRPr="005F60CC">
        <w:t>.</w:t>
      </w:r>
    </w:p>
    <w:p w14:paraId="4A7826E2" w14:textId="77777777" w:rsidR="005F60CC" w:rsidRPr="005F60CC" w:rsidRDefault="005F60CC" w:rsidP="005F60CC">
      <w:pPr>
        <w:pStyle w:val="EndNoteBibliography"/>
        <w:spacing w:after="0"/>
        <w:ind w:left="720" w:hanging="720"/>
      </w:pPr>
      <w:r w:rsidRPr="005F60CC">
        <w:t>61.</w:t>
      </w:r>
      <w:r w:rsidRPr="005F60CC">
        <w:tab/>
        <w:t xml:space="preserve">Chung, J.C., </w:t>
      </w:r>
      <w:r w:rsidRPr="005F60CC">
        <w:rPr>
          <w:i/>
        </w:rPr>
        <w:t>An intergenerational reminiscence programme for older adults with early dementia and youth volunteers: values and challenges.</w:t>
      </w:r>
      <w:r w:rsidRPr="005F60CC">
        <w:t xml:space="preserve"> Scand J Caring Sci, 2009. </w:t>
      </w:r>
      <w:r w:rsidRPr="005F60CC">
        <w:rPr>
          <w:b/>
        </w:rPr>
        <w:t>23</w:t>
      </w:r>
      <w:r w:rsidRPr="005F60CC">
        <w:t>(2): p. 259-64.</w:t>
      </w:r>
    </w:p>
    <w:p w14:paraId="72386EE4" w14:textId="77777777" w:rsidR="005F60CC" w:rsidRPr="005F60CC" w:rsidRDefault="005F60CC" w:rsidP="005F60CC">
      <w:pPr>
        <w:pStyle w:val="EndNoteBibliography"/>
        <w:spacing w:after="0"/>
        <w:ind w:left="720" w:hanging="720"/>
      </w:pPr>
      <w:r w:rsidRPr="005F60CC">
        <w:t>62.</w:t>
      </w:r>
      <w:r w:rsidRPr="005F60CC">
        <w:tab/>
        <w:t xml:space="preserve">Lim, S.E.R., et al., </w:t>
      </w:r>
      <w:r w:rsidRPr="005F60CC">
        <w:rPr>
          <w:i/>
        </w:rPr>
        <w:t>Volunteer-led physical activity interventions to improve health outcomes for community-dwelling older people: a systematic review.</w:t>
      </w:r>
      <w:r w:rsidRPr="005F60CC">
        <w:t xml:space="preserve"> Aging Clin Exp Res, 2021. </w:t>
      </w:r>
      <w:r w:rsidRPr="005F60CC">
        <w:rPr>
          <w:b/>
        </w:rPr>
        <w:t>33</w:t>
      </w:r>
      <w:r w:rsidRPr="005F60CC">
        <w:t>(4): p. 843-853.</w:t>
      </w:r>
    </w:p>
    <w:p w14:paraId="25713AD8" w14:textId="77777777" w:rsidR="005F60CC" w:rsidRPr="005F60CC" w:rsidRDefault="005F60CC" w:rsidP="005F60CC">
      <w:pPr>
        <w:pStyle w:val="EndNoteBibliography"/>
        <w:spacing w:after="0"/>
        <w:ind w:left="720" w:hanging="720"/>
      </w:pPr>
      <w:r w:rsidRPr="005F60CC">
        <w:t>63.</w:t>
      </w:r>
      <w:r w:rsidRPr="005F60CC">
        <w:tab/>
        <w:t xml:space="preserve">England, N.H.S.N., </w:t>
      </w:r>
      <w:r w:rsidRPr="005F60CC">
        <w:rPr>
          <w:i/>
        </w:rPr>
        <w:t>The NHS Long Term Plan</w:t>
      </w:r>
      <w:r w:rsidRPr="005F60CC">
        <w:t>. 2023: United Kingdom.</w:t>
      </w:r>
    </w:p>
    <w:p w14:paraId="73103B92" w14:textId="77777777" w:rsidR="005F60CC" w:rsidRPr="005F60CC" w:rsidRDefault="005F60CC" w:rsidP="005F60CC">
      <w:pPr>
        <w:pStyle w:val="EndNoteBibliography"/>
        <w:spacing w:after="0"/>
        <w:ind w:left="720" w:hanging="720"/>
      </w:pPr>
      <w:r w:rsidRPr="005F60CC">
        <w:t>64.</w:t>
      </w:r>
      <w:r w:rsidRPr="005F60CC">
        <w:tab/>
        <w:t xml:space="preserve">Blais Bsc, S., et al., </w:t>
      </w:r>
      <w:r w:rsidRPr="005F60CC">
        <w:rPr>
          <w:i/>
        </w:rPr>
        <w:t>Examining the Benefits of Intergenerational Volunteering in Long-Term Care: A Review of the Literature.</w:t>
      </w:r>
      <w:r w:rsidRPr="005F60CC">
        <w:t xml:space="preserve"> Journal of Intergenerational Relationships, 2017. </w:t>
      </w:r>
      <w:r w:rsidRPr="005F60CC">
        <w:rPr>
          <w:b/>
        </w:rPr>
        <w:t>15</w:t>
      </w:r>
      <w:r w:rsidRPr="005F60CC">
        <w:t>(3): p. 258-272.</w:t>
      </w:r>
    </w:p>
    <w:p w14:paraId="6621DE1E" w14:textId="77777777" w:rsidR="005F60CC" w:rsidRPr="005F60CC" w:rsidRDefault="005F60CC" w:rsidP="005F60CC">
      <w:pPr>
        <w:pStyle w:val="EndNoteBibliography"/>
        <w:spacing w:after="0"/>
        <w:ind w:left="720" w:hanging="720"/>
      </w:pPr>
      <w:r w:rsidRPr="005F60CC">
        <w:lastRenderedPageBreak/>
        <w:t>65.</w:t>
      </w:r>
      <w:r w:rsidRPr="005F60CC">
        <w:tab/>
        <w:t xml:space="preserve">Kim, E.H., et al., </w:t>
      </w:r>
      <w:r w:rsidRPr="005F60CC">
        <w:rPr>
          <w:i/>
        </w:rPr>
        <w:t>Retention in intergenerational exercise classes for older adults: a mixed-method research study.</w:t>
      </w:r>
      <w:r w:rsidRPr="005F60CC">
        <w:t xml:space="preserve"> Educational Gerontology, 2021. </w:t>
      </w:r>
      <w:r w:rsidRPr="005F60CC">
        <w:rPr>
          <w:b/>
        </w:rPr>
        <w:t>47</w:t>
      </w:r>
      <w:r w:rsidRPr="005F60CC">
        <w:t>(6): p. 269-284.</w:t>
      </w:r>
    </w:p>
    <w:p w14:paraId="7413A3E4" w14:textId="77777777" w:rsidR="005F60CC" w:rsidRPr="005F60CC" w:rsidRDefault="005F60CC" w:rsidP="005F60CC">
      <w:pPr>
        <w:pStyle w:val="EndNoteBibliography"/>
        <w:spacing w:after="0"/>
        <w:ind w:left="720" w:hanging="720"/>
      </w:pPr>
      <w:r w:rsidRPr="005F60CC">
        <w:t>66.</w:t>
      </w:r>
      <w:r w:rsidRPr="005F60CC">
        <w:tab/>
        <w:t xml:space="preserve">Washburn, R.A., et al., </w:t>
      </w:r>
      <w:r w:rsidRPr="005F60CC">
        <w:rPr>
          <w:i/>
        </w:rPr>
        <w:t>The Physical Activity Scale for the Elderly (PASE): Evidence for Validity.</w:t>
      </w:r>
      <w:r w:rsidRPr="005F60CC">
        <w:t xml:space="preserve"> Journal of Clinical Epidemiology, 1999. </w:t>
      </w:r>
      <w:r w:rsidRPr="005F60CC">
        <w:rPr>
          <w:b/>
        </w:rPr>
        <w:t>52</w:t>
      </w:r>
      <w:r w:rsidRPr="005F60CC">
        <w:t>(7): p. 643-651.</w:t>
      </w:r>
    </w:p>
    <w:p w14:paraId="1AB50A3D" w14:textId="77777777" w:rsidR="005F60CC" w:rsidRPr="005F60CC" w:rsidRDefault="005F60CC" w:rsidP="005F60CC">
      <w:pPr>
        <w:pStyle w:val="EndNoteBibliography"/>
        <w:spacing w:after="0"/>
        <w:ind w:left="720" w:hanging="720"/>
      </w:pPr>
      <w:r w:rsidRPr="005F60CC">
        <w:t>67.</w:t>
      </w:r>
      <w:r w:rsidRPr="005F60CC">
        <w:tab/>
        <w:t xml:space="preserve">Curcio, F., et al., </w:t>
      </w:r>
      <w:r w:rsidRPr="005F60CC">
        <w:rPr>
          <w:i/>
        </w:rPr>
        <w:t>Physical Activity Scale for the Elderly (PASE) Score Is Related to Sarcopenia in Noninstitutionalized Older Adults.</w:t>
      </w:r>
      <w:r w:rsidRPr="005F60CC">
        <w:t xml:space="preserve"> Journal of Geriatric Physical Therapy, 2019. </w:t>
      </w:r>
      <w:r w:rsidRPr="005F60CC">
        <w:rPr>
          <w:b/>
        </w:rPr>
        <w:t>42</w:t>
      </w:r>
      <w:r w:rsidRPr="005F60CC">
        <w:t>(3): p. 130-135.</w:t>
      </w:r>
    </w:p>
    <w:p w14:paraId="474E6AD5" w14:textId="77777777" w:rsidR="005F60CC" w:rsidRPr="005F60CC" w:rsidRDefault="005F60CC" w:rsidP="005F60CC">
      <w:pPr>
        <w:pStyle w:val="EndNoteBibliography"/>
        <w:spacing w:after="0"/>
        <w:ind w:left="720" w:hanging="720"/>
      </w:pPr>
      <w:r w:rsidRPr="005F60CC">
        <w:t>68.</w:t>
      </w:r>
      <w:r w:rsidRPr="005F60CC">
        <w:tab/>
        <w:t xml:space="preserve">Seino, S., et al., </w:t>
      </w:r>
      <w:r w:rsidRPr="005F60CC">
        <w:rPr>
          <w:i/>
        </w:rPr>
        <w:t>Dose–response associations between physical activity and sedentary time with functional disability in older adults with or without frailty: a prospective cohort study.</w:t>
      </w:r>
      <w:r w:rsidRPr="005F60CC">
        <w:t xml:space="preserve"> Frontiers in Public Health, 2024. </w:t>
      </w:r>
      <w:r w:rsidRPr="005F60CC">
        <w:rPr>
          <w:b/>
        </w:rPr>
        <w:t>12</w:t>
      </w:r>
      <w:r w:rsidRPr="005F60CC">
        <w:t>.</w:t>
      </w:r>
    </w:p>
    <w:p w14:paraId="5DB9159A" w14:textId="77777777" w:rsidR="005F60CC" w:rsidRPr="005F60CC" w:rsidRDefault="005F60CC" w:rsidP="005F60CC">
      <w:pPr>
        <w:pStyle w:val="EndNoteBibliography"/>
        <w:spacing w:after="0"/>
        <w:ind w:left="720" w:hanging="720"/>
      </w:pPr>
      <w:r w:rsidRPr="005F60CC">
        <w:t>69.</w:t>
      </w:r>
      <w:r w:rsidRPr="005F60CC">
        <w:tab/>
        <w:t xml:space="preserve">Yu, S., et al., </w:t>
      </w:r>
      <w:r w:rsidRPr="005F60CC">
        <w:rPr>
          <w:i/>
        </w:rPr>
        <w:t>Understanding regular exercise behavior in frail older adults: a structural equation model based on social-cognitive variables.</w:t>
      </w:r>
      <w:r w:rsidRPr="005F60CC">
        <w:t xml:space="preserve"> BMC Geriatrics, 2025. </w:t>
      </w:r>
      <w:r w:rsidRPr="005F60CC">
        <w:rPr>
          <w:b/>
        </w:rPr>
        <w:t>25</w:t>
      </w:r>
      <w:r w:rsidRPr="005F60CC">
        <w:t>(1): p. 73.</w:t>
      </w:r>
    </w:p>
    <w:p w14:paraId="495ABD65" w14:textId="77777777" w:rsidR="005F60CC" w:rsidRPr="005F60CC" w:rsidRDefault="005F60CC" w:rsidP="005F60CC">
      <w:pPr>
        <w:pStyle w:val="EndNoteBibliography"/>
        <w:spacing w:after="0"/>
        <w:ind w:left="720" w:hanging="720"/>
      </w:pPr>
      <w:r w:rsidRPr="005F60CC">
        <w:t>70.</w:t>
      </w:r>
      <w:r w:rsidRPr="005F60CC">
        <w:tab/>
        <w:t xml:space="preserve">Meredith, S.J., et al., </w:t>
      </w:r>
      <w:r w:rsidRPr="005F60CC">
        <w:rPr>
          <w:i/>
        </w:rPr>
        <w:t>Factors that influence older adults’ participation in physical activity: a systematic review of qualitative studies.</w:t>
      </w:r>
      <w:r w:rsidRPr="005F60CC">
        <w:t xml:space="preserve"> Age and Ageing, 2023. </w:t>
      </w:r>
      <w:r w:rsidRPr="005F60CC">
        <w:rPr>
          <w:b/>
        </w:rPr>
        <w:t>52</w:t>
      </w:r>
      <w:r w:rsidRPr="005F60CC">
        <w:t>(8).</w:t>
      </w:r>
    </w:p>
    <w:p w14:paraId="33EB6A8C" w14:textId="77777777" w:rsidR="005F60CC" w:rsidRPr="005F60CC" w:rsidRDefault="005F60CC" w:rsidP="005F60CC">
      <w:pPr>
        <w:pStyle w:val="EndNoteBibliography"/>
        <w:spacing w:after="0"/>
        <w:ind w:left="720" w:hanging="720"/>
      </w:pPr>
      <w:r w:rsidRPr="005F60CC">
        <w:t>71.</w:t>
      </w:r>
      <w:r w:rsidRPr="005F60CC">
        <w:tab/>
        <w:t xml:space="preserve">Kehler, D.S. and O. Theou, </w:t>
      </w:r>
      <w:r w:rsidRPr="005F60CC">
        <w:rPr>
          <w:i/>
        </w:rPr>
        <w:t>The impact of physical activity and sedentary behaviors on frailty levels.</w:t>
      </w:r>
      <w:r w:rsidRPr="005F60CC">
        <w:t xml:space="preserve"> Mechanisms of Ageing and Development, 2019. </w:t>
      </w:r>
      <w:r w:rsidRPr="005F60CC">
        <w:rPr>
          <w:b/>
        </w:rPr>
        <w:t>180</w:t>
      </w:r>
      <w:r w:rsidRPr="005F60CC">
        <w:t>: p. 29-41.</w:t>
      </w:r>
    </w:p>
    <w:p w14:paraId="502B1A47" w14:textId="77777777" w:rsidR="005F60CC" w:rsidRPr="005F60CC" w:rsidRDefault="005F60CC" w:rsidP="005F60CC">
      <w:pPr>
        <w:pStyle w:val="EndNoteBibliography"/>
        <w:spacing w:after="0"/>
        <w:ind w:left="720" w:hanging="720"/>
      </w:pPr>
      <w:r w:rsidRPr="005F60CC">
        <w:t>72.</w:t>
      </w:r>
      <w:r w:rsidRPr="005F60CC">
        <w:tab/>
        <w:t xml:space="preserve">Harvey, J.A., S.F.M. Chastin, and D.A. Skelton, </w:t>
      </w:r>
      <w:r w:rsidRPr="005F60CC">
        <w:rPr>
          <w:i/>
        </w:rPr>
        <w:t>Breaking sedentary behaviour has the potential to increase/ maintain function in frail older adults.</w:t>
      </w:r>
      <w:r w:rsidRPr="005F60CC">
        <w:t xml:space="preserve"> J Frailty Sarcopenia Falls, 2018. </w:t>
      </w:r>
      <w:r w:rsidRPr="005F60CC">
        <w:rPr>
          <w:b/>
        </w:rPr>
        <w:t>3</w:t>
      </w:r>
      <w:r w:rsidRPr="005F60CC">
        <w:t>(1): p. 26-31.</w:t>
      </w:r>
    </w:p>
    <w:p w14:paraId="7FA2F367" w14:textId="77777777" w:rsidR="005F60CC" w:rsidRPr="005F60CC" w:rsidRDefault="005F60CC" w:rsidP="005F60CC">
      <w:pPr>
        <w:pStyle w:val="EndNoteBibliography"/>
        <w:spacing w:after="0"/>
        <w:ind w:left="720" w:hanging="720"/>
      </w:pPr>
      <w:r w:rsidRPr="005F60CC">
        <w:t>73.</w:t>
      </w:r>
      <w:r w:rsidRPr="005F60CC">
        <w:tab/>
        <w:t xml:space="preserve">Wilson, M.-M.G., et al., </w:t>
      </w:r>
      <w:r w:rsidRPr="005F60CC">
        <w:rPr>
          <w:i/>
        </w:rPr>
        <w:t>Appetite assessment: simple appetite questionnaire predicts weight loss in community-dwelling adults and nursing home residents2.</w:t>
      </w:r>
      <w:r w:rsidRPr="005F60CC">
        <w:t xml:space="preserve"> The American Journal of Clinical Nutrition, 2005. </w:t>
      </w:r>
      <w:r w:rsidRPr="005F60CC">
        <w:rPr>
          <w:b/>
        </w:rPr>
        <w:t>82</w:t>
      </w:r>
      <w:r w:rsidRPr="005F60CC">
        <w:t>(5): p. 1074-1081.</w:t>
      </w:r>
    </w:p>
    <w:p w14:paraId="20E2C52F" w14:textId="77777777" w:rsidR="005F60CC" w:rsidRPr="005F60CC" w:rsidRDefault="005F60CC" w:rsidP="005F60CC">
      <w:pPr>
        <w:pStyle w:val="EndNoteBibliography"/>
        <w:spacing w:after="0"/>
        <w:ind w:left="720" w:hanging="720"/>
      </w:pPr>
      <w:r w:rsidRPr="005F60CC">
        <w:t>74.</w:t>
      </w:r>
      <w:r w:rsidRPr="005F60CC">
        <w:tab/>
        <w:t xml:space="preserve">Cox, N.J., et al., </w:t>
      </w:r>
      <w:r w:rsidRPr="005F60CC">
        <w:rPr>
          <w:i/>
        </w:rPr>
        <w:t>New horizons in appetite and the anorexia of ageing.</w:t>
      </w:r>
      <w:r w:rsidRPr="005F60CC">
        <w:t xml:space="preserve"> Age Ageing, 2020. </w:t>
      </w:r>
      <w:r w:rsidRPr="005F60CC">
        <w:rPr>
          <w:b/>
        </w:rPr>
        <w:t>49</w:t>
      </w:r>
      <w:r w:rsidRPr="005F60CC">
        <w:t>(4): p. 526-534.</w:t>
      </w:r>
    </w:p>
    <w:p w14:paraId="1A780972" w14:textId="77777777" w:rsidR="005F60CC" w:rsidRPr="005F60CC" w:rsidRDefault="005F60CC" w:rsidP="005F60CC">
      <w:pPr>
        <w:pStyle w:val="EndNoteBibliography"/>
        <w:ind w:left="720" w:hanging="720"/>
      </w:pPr>
      <w:r w:rsidRPr="005F60CC">
        <w:t>75.</w:t>
      </w:r>
      <w:r w:rsidRPr="005F60CC">
        <w:tab/>
        <w:t xml:space="preserve">van Dronkelaar, C., et al., </w:t>
      </w:r>
      <w:r w:rsidRPr="005F60CC">
        <w:rPr>
          <w:i/>
        </w:rPr>
        <w:t>Decreased Appetite is Associated with Sarcopenia-Related Outcomes in Acute Hospitalized Older Adults.</w:t>
      </w:r>
      <w:r w:rsidRPr="005F60CC">
        <w:t xml:space="preserve"> Nutrients, 2019. </w:t>
      </w:r>
      <w:r w:rsidRPr="005F60CC">
        <w:rPr>
          <w:b/>
        </w:rPr>
        <w:t>11</w:t>
      </w:r>
      <w:r w:rsidRPr="005F60CC">
        <w:t>(4): p. 932.</w:t>
      </w:r>
    </w:p>
    <w:p w14:paraId="20281A04" w14:textId="36B36009" w:rsidR="00E73795" w:rsidRDefault="007D1F9C" w:rsidP="00D237DD">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E73795">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EBCAE7" w14:textId="77777777" w:rsidR="00206ABD" w:rsidRDefault="00206ABD">
      <w:pPr>
        <w:spacing w:after="0" w:line="240" w:lineRule="auto"/>
      </w:pPr>
      <w:r>
        <w:separator/>
      </w:r>
    </w:p>
  </w:endnote>
  <w:endnote w:type="continuationSeparator" w:id="0">
    <w:p w14:paraId="35319F38" w14:textId="77777777" w:rsidR="00206ABD" w:rsidRDefault="00206A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Adobe Caslon Pro">
    <w:altName w:val="Palatino Linotype"/>
    <w:panose1 w:val="00000000000000000000"/>
    <w:charset w:val="00"/>
    <w:family w:val="roman"/>
    <w:notTrueType/>
    <w:pitch w:val="default"/>
    <w:sig w:usb0="00000003" w:usb1="00000000" w:usb2="00000000" w:usb3="00000000" w:csb0="00000001" w:csb1="00000000"/>
  </w:font>
  <w:font w:name="HelveticaNeueLTStd-Cn">
    <w:altName w:val="Yu Gothic"/>
    <w:panose1 w:val="00000000000000000000"/>
    <w:charset w:val="80"/>
    <w:family w:val="swiss"/>
    <w:notTrueType/>
    <w:pitch w:val="default"/>
    <w:sig w:usb0="00000001" w:usb1="08070000" w:usb2="00000010" w:usb3="00000000" w:csb0="00020000" w:csb1="00000000"/>
  </w:font>
  <w:font w:name="WarnockPro-It">
    <w:altName w:val="Yu Gothic"/>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1DED15" w14:textId="77777777" w:rsidR="00206ABD" w:rsidRDefault="00206ABD">
      <w:pPr>
        <w:spacing w:after="0" w:line="240" w:lineRule="auto"/>
      </w:pPr>
      <w:r>
        <w:separator/>
      </w:r>
    </w:p>
  </w:footnote>
  <w:footnote w:type="continuationSeparator" w:id="0">
    <w:p w14:paraId="0135DF56" w14:textId="77777777" w:rsidR="00206ABD" w:rsidRDefault="00206A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46712"/>
      <w:docPartObj>
        <w:docPartGallery w:val="Page Numbers (Top of Page)"/>
        <w:docPartUnique/>
      </w:docPartObj>
    </w:sdtPr>
    <w:sdtEndPr>
      <w:rPr>
        <w:noProof/>
      </w:rPr>
    </w:sdtEndPr>
    <w:sdtContent>
      <w:p w14:paraId="05EA9DB8" w14:textId="5BCA6F88" w:rsidR="00885F04" w:rsidRDefault="007D1F9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070D6DA" w14:textId="547395B7" w:rsidR="00885F04" w:rsidRDefault="007D1F9C">
    <w:pPr>
      <w:pStyle w:val="Header"/>
    </w:pPr>
    <w:r>
      <w:t>FRAIL2FI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74565"/>
    <w:multiLevelType w:val="multilevel"/>
    <w:tmpl w:val="D54E9972"/>
    <w:lvl w:ilvl="0">
      <w:start w:val="1"/>
      <w:numFmt w:val="decimal"/>
      <w:lvlText w:val="%1.0"/>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1" w15:restartNumberingAfterBreak="0">
    <w:nsid w:val="09E430A6"/>
    <w:multiLevelType w:val="multilevel"/>
    <w:tmpl w:val="20189A08"/>
    <w:lvl w:ilvl="0">
      <w:start w:val="1"/>
      <w:numFmt w:val="decimal"/>
      <w:lvlText w:val="%1.0"/>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2" w15:restartNumberingAfterBreak="0">
    <w:nsid w:val="0EB430C6"/>
    <w:multiLevelType w:val="hybridMultilevel"/>
    <w:tmpl w:val="A67C8C70"/>
    <w:lvl w:ilvl="0" w:tplc="849E25F6">
      <w:start w:val="1"/>
      <w:numFmt w:val="bullet"/>
      <w:lvlText w:val=""/>
      <w:lvlJc w:val="left"/>
      <w:pPr>
        <w:ind w:left="720" w:hanging="360"/>
      </w:pPr>
      <w:rPr>
        <w:rFonts w:ascii="Symbol" w:hAnsi="Symbol" w:hint="default"/>
      </w:rPr>
    </w:lvl>
    <w:lvl w:ilvl="1" w:tplc="AF840218" w:tentative="1">
      <w:start w:val="1"/>
      <w:numFmt w:val="bullet"/>
      <w:lvlText w:val="o"/>
      <w:lvlJc w:val="left"/>
      <w:pPr>
        <w:ind w:left="1440" w:hanging="360"/>
      </w:pPr>
      <w:rPr>
        <w:rFonts w:ascii="Courier New" w:hAnsi="Courier New" w:cs="Courier New" w:hint="default"/>
      </w:rPr>
    </w:lvl>
    <w:lvl w:ilvl="2" w:tplc="AC2A54EE" w:tentative="1">
      <w:start w:val="1"/>
      <w:numFmt w:val="bullet"/>
      <w:lvlText w:val=""/>
      <w:lvlJc w:val="left"/>
      <w:pPr>
        <w:ind w:left="2160" w:hanging="360"/>
      </w:pPr>
      <w:rPr>
        <w:rFonts w:ascii="Wingdings" w:hAnsi="Wingdings" w:hint="default"/>
      </w:rPr>
    </w:lvl>
    <w:lvl w:ilvl="3" w:tplc="93BE82A8" w:tentative="1">
      <w:start w:val="1"/>
      <w:numFmt w:val="bullet"/>
      <w:lvlText w:val=""/>
      <w:lvlJc w:val="left"/>
      <w:pPr>
        <w:ind w:left="2880" w:hanging="360"/>
      </w:pPr>
      <w:rPr>
        <w:rFonts w:ascii="Symbol" w:hAnsi="Symbol" w:hint="default"/>
      </w:rPr>
    </w:lvl>
    <w:lvl w:ilvl="4" w:tplc="E112005E" w:tentative="1">
      <w:start w:val="1"/>
      <w:numFmt w:val="bullet"/>
      <w:lvlText w:val="o"/>
      <w:lvlJc w:val="left"/>
      <w:pPr>
        <w:ind w:left="3600" w:hanging="360"/>
      </w:pPr>
      <w:rPr>
        <w:rFonts w:ascii="Courier New" w:hAnsi="Courier New" w:cs="Courier New" w:hint="default"/>
      </w:rPr>
    </w:lvl>
    <w:lvl w:ilvl="5" w:tplc="515CB0BE" w:tentative="1">
      <w:start w:val="1"/>
      <w:numFmt w:val="bullet"/>
      <w:lvlText w:val=""/>
      <w:lvlJc w:val="left"/>
      <w:pPr>
        <w:ind w:left="4320" w:hanging="360"/>
      </w:pPr>
      <w:rPr>
        <w:rFonts w:ascii="Wingdings" w:hAnsi="Wingdings" w:hint="default"/>
      </w:rPr>
    </w:lvl>
    <w:lvl w:ilvl="6" w:tplc="DAC07F4A" w:tentative="1">
      <w:start w:val="1"/>
      <w:numFmt w:val="bullet"/>
      <w:lvlText w:val=""/>
      <w:lvlJc w:val="left"/>
      <w:pPr>
        <w:ind w:left="5040" w:hanging="360"/>
      </w:pPr>
      <w:rPr>
        <w:rFonts w:ascii="Symbol" w:hAnsi="Symbol" w:hint="default"/>
      </w:rPr>
    </w:lvl>
    <w:lvl w:ilvl="7" w:tplc="CEB0E56A" w:tentative="1">
      <w:start w:val="1"/>
      <w:numFmt w:val="bullet"/>
      <w:lvlText w:val="o"/>
      <w:lvlJc w:val="left"/>
      <w:pPr>
        <w:ind w:left="5760" w:hanging="360"/>
      </w:pPr>
      <w:rPr>
        <w:rFonts w:ascii="Courier New" w:hAnsi="Courier New" w:cs="Courier New" w:hint="default"/>
      </w:rPr>
    </w:lvl>
    <w:lvl w:ilvl="8" w:tplc="B27E006A" w:tentative="1">
      <w:start w:val="1"/>
      <w:numFmt w:val="bullet"/>
      <w:lvlText w:val=""/>
      <w:lvlJc w:val="left"/>
      <w:pPr>
        <w:ind w:left="6480" w:hanging="360"/>
      </w:pPr>
      <w:rPr>
        <w:rFonts w:ascii="Wingdings" w:hAnsi="Wingdings" w:hint="default"/>
      </w:rPr>
    </w:lvl>
  </w:abstractNum>
  <w:abstractNum w:abstractNumId="3" w15:restartNumberingAfterBreak="0">
    <w:nsid w:val="10610D76"/>
    <w:multiLevelType w:val="hybridMultilevel"/>
    <w:tmpl w:val="993AD652"/>
    <w:lvl w:ilvl="0" w:tplc="59FC7098">
      <w:start w:val="1"/>
      <w:numFmt w:val="bullet"/>
      <w:lvlText w:val=""/>
      <w:lvlJc w:val="left"/>
      <w:pPr>
        <w:ind w:left="720" w:hanging="360"/>
      </w:pPr>
      <w:rPr>
        <w:rFonts w:ascii="Symbol" w:hAnsi="Symbol" w:hint="default"/>
      </w:rPr>
    </w:lvl>
    <w:lvl w:ilvl="1" w:tplc="1094680E">
      <w:start w:val="1"/>
      <w:numFmt w:val="bullet"/>
      <w:lvlText w:val="o"/>
      <w:lvlJc w:val="left"/>
      <w:pPr>
        <w:ind w:left="1440" w:hanging="360"/>
      </w:pPr>
      <w:rPr>
        <w:rFonts w:ascii="Courier New" w:hAnsi="Courier New" w:cs="Courier New" w:hint="default"/>
      </w:rPr>
    </w:lvl>
    <w:lvl w:ilvl="2" w:tplc="673A8514" w:tentative="1">
      <w:start w:val="1"/>
      <w:numFmt w:val="bullet"/>
      <w:lvlText w:val=""/>
      <w:lvlJc w:val="left"/>
      <w:pPr>
        <w:ind w:left="2160" w:hanging="360"/>
      </w:pPr>
      <w:rPr>
        <w:rFonts w:ascii="Wingdings" w:hAnsi="Wingdings" w:hint="default"/>
      </w:rPr>
    </w:lvl>
    <w:lvl w:ilvl="3" w:tplc="C17C30D6" w:tentative="1">
      <w:start w:val="1"/>
      <w:numFmt w:val="bullet"/>
      <w:lvlText w:val=""/>
      <w:lvlJc w:val="left"/>
      <w:pPr>
        <w:ind w:left="2880" w:hanging="360"/>
      </w:pPr>
      <w:rPr>
        <w:rFonts w:ascii="Symbol" w:hAnsi="Symbol" w:hint="default"/>
      </w:rPr>
    </w:lvl>
    <w:lvl w:ilvl="4" w:tplc="CAB8A024" w:tentative="1">
      <w:start w:val="1"/>
      <w:numFmt w:val="bullet"/>
      <w:lvlText w:val="o"/>
      <w:lvlJc w:val="left"/>
      <w:pPr>
        <w:ind w:left="3600" w:hanging="360"/>
      </w:pPr>
      <w:rPr>
        <w:rFonts w:ascii="Courier New" w:hAnsi="Courier New" w:cs="Courier New" w:hint="default"/>
      </w:rPr>
    </w:lvl>
    <w:lvl w:ilvl="5" w:tplc="35AC8694" w:tentative="1">
      <w:start w:val="1"/>
      <w:numFmt w:val="bullet"/>
      <w:lvlText w:val=""/>
      <w:lvlJc w:val="left"/>
      <w:pPr>
        <w:ind w:left="4320" w:hanging="360"/>
      </w:pPr>
      <w:rPr>
        <w:rFonts w:ascii="Wingdings" w:hAnsi="Wingdings" w:hint="default"/>
      </w:rPr>
    </w:lvl>
    <w:lvl w:ilvl="6" w:tplc="82461C52" w:tentative="1">
      <w:start w:val="1"/>
      <w:numFmt w:val="bullet"/>
      <w:lvlText w:val=""/>
      <w:lvlJc w:val="left"/>
      <w:pPr>
        <w:ind w:left="5040" w:hanging="360"/>
      </w:pPr>
      <w:rPr>
        <w:rFonts w:ascii="Symbol" w:hAnsi="Symbol" w:hint="default"/>
      </w:rPr>
    </w:lvl>
    <w:lvl w:ilvl="7" w:tplc="FD90032C" w:tentative="1">
      <w:start w:val="1"/>
      <w:numFmt w:val="bullet"/>
      <w:lvlText w:val="o"/>
      <w:lvlJc w:val="left"/>
      <w:pPr>
        <w:ind w:left="5760" w:hanging="360"/>
      </w:pPr>
      <w:rPr>
        <w:rFonts w:ascii="Courier New" w:hAnsi="Courier New" w:cs="Courier New" w:hint="default"/>
      </w:rPr>
    </w:lvl>
    <w:lvl w:ilvl="8" w:tplc="EFB6D0B4" w:tentative="1">
      <w:start w:val="1"/>
      <w:numFmt w:val="bullet"/>
      <w:lvlText w:val=""/>
      <w:lvlJc w:val="left"/>
      <w:pPr>
        <w:ind w:left="6480" w:hanging="360"/>
      </w:pPr>
      <w:rPr>
        <w:rFonts w:ascii="Wingdings" w:hAnsi="Wingdings" w:hint="default"/>
      </w:rPr>
    </w:lvl>
  </w:abstractNum>
  <w:abstractNum w:abstractNumId="4" w15:restartNumberingAfterBreak="0">
    <w:nsid w:val="11B7444B"/>
    <w:multiLevelType w:val="hybridMultilevel"/>
    <w:tmpl w:val="E9EA74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6A3233"/>
    <w:multiLevelType w:val="hybridMultilevel"/>
    <w:tmpl w:val="CE8EB4B4"/>
    <w:lvl w:ilvl="0" w:tplc="C4D4B4D8">
      <w:start w:val="1"/>
      <w:numFmt w:val="decimal"/>
      <w:lvlText w:val="%1."/>
      <w:lvlJc w:val="left"/>
      <w:pPr>
        <w:ind w:left="720" w:hanging="360"/>
      </w:pPr>
      <w:rPr>
        <w:rFonts w:hint="default"/>
      </w:rPr>
    </w:lvl>
    <w:lvl w:ilvl="1" w:tplc="727ED8D0">
      <w:start w:val="1"/>
      <w:numFmt w:val="lowerLetter"/>
      <w:lvlText w:val="%2."/>
      <w:lvlJc w:val="left"/>
      <w:pPr>
        <w:ind w:left="1440" w:hanging="360"/>
      </w:pPr>
    </w:lvl>
    <w:lvl w:ilvl="2" w:tplc="283CFCAC" w:tentative="1">
      <w:start w:val="1"/>
      <w:numFmt w:val="lowerRoman"/>
      <w:lvlText w:val="%3."/>
      <w:lvlJc w:val="right"/>
      <w:pPr>
        <w:ind w:left="2160" w:hanging="180"/>
      </w:pPr>
    </w:lvl>
    <w:lvl w:ilvl="3" w:tplc="144AC9FA" w:tentative="1">
      <w:start w:val="1"/>
      <w:numFmt w:val="decimal"/>
      <w:lvlText w:val="%4."/>
      <w:lvlJc w:val="left"/>
      <w:pPr>
        <w:ind w:left="2880" w:hanging="360"/>
      </w:pPr>
    </w:lvl>
    <w:lvl w:ilvl="4" w:tplc="0E9A7E20" w:tentative="1">
      <w:start w:val="1"/>
      <w:numFmt w:val="lowerLetter"/>
      <w:lvlText w:val="%5."/>
      <w:lvlJc w:val="left"/>
      <w:pPr>
        <w:ind w:left="3600" w:hanging="360"/>
      </w:pPr>
    </w:lvl>
    <w:lvl w:ilvl="5" w:tplc="1A7C5D4E" w:tentative="1">
      <w:start w:val="1"/>
      <w:numFmt w:val="lowerRoman"/>
      <w:lvlText w:val="%6."/>
      <w:lvlJc w:val="right"/>
      <w:pPr>
        <w:ind w:left="4320" w:hanging="180"/>
      </w:pPr>
    </w:lvl>
    <w:lvl w:ilvl="6" w:tplc="EC8096EE" w:tentative="1">
      <w:start w:val="1"/>
      <w:numFmt w:val="decimal"/>
      <w:lvlText w:val="%7."/>
      <w:lvlJc w:val="left"/>
      <w:pPr>
        <w:ind w:left="5040" w:hanging="360"/>
      </w:pPr>
    </w:lvl>
    <w:lvl w:ilvl="7" w:tplc="94003290" w:tentative="1">
      <w:start w:val="1"/>
      <w:numFmt w:val="lowerLetter"/>
      <w:lvlText w:val="%8."/>
      <w:lvlJc w:val="left"/>
      <w:pPr>
        <w:ind w:left="5760" w:hanging="360"/>
      </w:pPr>
    </w:lvl>
    <w:lvl w:ilvl="8" w:tplc="0A42F3F2" w:tentative="1">
      <w:start w:val="1"/>
      <w:numFmt w:val="lowerRoman"/>
      <w:lvlText w:val="%9."/>
      <w:lvlJc w:val="right"/>
      <w:pPr>
        <w:ind w:left="6480" w:hanging="180"/>
      </w:pPr>
    </w:lvl>
  </w:abstractNum>
  <w:abstractNum w:abstractNumId="6" w15:restartNumberingAfterBreak="0">
    <w:nsid w:val="13CA5C34"/>
    <w:multiLevelType w:val="hybridMultilevel"/>
    <w:tmpl w:val="4F7A8B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4041AD9"/>
    <w:multiLevelType w:val="hybridMultilevel"/>
    <w:tmpl w:val="5D146442"/>
    <w:lvl w:ilvl="0" w:tplc="83B402D8">
      <w:start w:val="1"/>
      <w:numFmt w:val="decimal"/>
      <w:lvlText w:val="%1)"/>
      <w:lvlJc w:val="left"/>
      <w:pPr>
        <w:ind w:left="720" w:hanging="360"/>
      </w:pPr>
      <w:rPr>
        <w:rFonts w:hint="default"/>
      </w:rPr>
    </w:lvl>
    <w:lvl w:ilvl="1" w:tplc="7206BFEC" w:tentative="1">
      <w:start w:val="1"/>
      <w:numFmt w:val="lowerLetter"/>
      <w:lvlText w:val="%2."/>
      <w:lvlJc w:val="left"/>
      <w:pPr>
        <w:ind w:left="1440" w:hanging="360"/>
      </w:pPr>
    </w:lvl>
    <w:lvl w:ilvl="2" w:tplc="73748298" w:tentative="1">
      <w:start w:val="1"/>
      <w:numFmt w:val="lowerRoman"/>
      <w:lvlText w:val="%3."/>
      <w:lvlJc w:val="right"/>
      <w:pPr>
        <w:ind w:left="2160" w:hanging="180"/>
      </w:pPr>
    </w:lvl>
    <w:lvl w:ilvl="3" w:tplc="817270BE" w:tentative="1">
      <w:start w:val="1"/>
      <w:numFmt w:val="decimal"/>
      <w:lvlText w:val="%4."/>
      <w:lvlJc w:val="left"/>
      <w:pPr>
        <w:ind w:left="2880" w:hanging="360"/>
      </w:pPr>
    </w:lvl>
    <w:lvl w:ilvl="4" w:tplc="AB6A801A" w:tentative="1">
      <w:start w:val="1"/>
      <w:numFmt w:val="lowerLetter"/>
      <w:lvlText w:val="%5."/>
      <w:lvlJc w:val="left"/>
      <w:pPr>
        <w:ind w:left="3600" w:hanging="360"/>
      </w:pPr>
    </w:lvl>
    <w:lvl w:ilvl="5" w:tplc="CC78CA7C" w:tentative="1">
      <w:start w:val="1"/>
      <w:numFmt w:val="lowerRoman"/>
      <w:lvlText w:val="%6."/>
      <w:lvlJc w:val="right"/>
      <w:pPr>
        <w:ind w:left="4320" w:hanging="180"/>
      </w:pPr>
    </w:lvl>
    <w:lvl w:ilvl="6" w:tplc="96781312" w:tentative="1">
      <w:start w:val="1"/>
      <w:numFmt w:val="decimal"/>
      <w:lvlText w:val="%7."/>
      <w:lvlJc w:val="left"/>
      <w:pPr>
        <w:ind w:left="5040" w:hanging="360"/>
      </w:pPr>
    </w:lvl>
    <w:lvl w:ilvl="7" w:tplc="07FCC2C6" w:tentative="1">
      <w:start w:val="1"/>
      <w:numFmt w:val="lowerLetter"/>
      <w:lvlText w:val="%8."/>
      <w:lvlJc w:val="left"/>
      <w:pPr>
        <w:ind w:left="5760" w:hanging="360"/>
      </w:pPr>
    </w:lvl>
    <w:lvl w:ilvl="8" w:tplc="D5C6C068" w:tentative="1">
      <w:start w:val="1"/>
      <w:numFmt w:val="lowerRoman"/>
      <w:lvlText w:val="%9."/>
      <w:lvlJc w:val="right"/>
      <w:pPr>
        <w:ind w:left="6480" w:hanging="180"/>
      </w:pPr>
    </w:lvl>
  </w:abstractNum>
  <w:abstractNum w:abstractNumId="8" w15:restartNumberingAfterBreak="0">
    <w:nsid w:val="155A419E"/>
    <w:multiLevelType w:val="hybridMultilevel"/>
    <w:tmpl w:val="7A0EEE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D4F36B0"/>
    <w:multiLevelType w:val="hybridMultilevel"/>
    <w:tmpl w:val="D9820E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2FB5A24"/>
    <w:multiLevelType w:val="hybridMultilevel"/>
    <w:tmpl w:val="E416AA06"/>
    <w:lvl w:ilvl="0" w:tplc="C748A230">
      <w:start w:val="1"/>
      <w:numFmt w:val="bullet"/>
      <w:lvlText w:val=""/>
      <w:lvlJc w:val="left"/>
      <w:pPr>
        <w:ind w:left="-2880" w:hanging="360"/>
      </w:pPr>
      <w:rPr>
        <w:rFonts w:ascii="Wingdings" w:hAnsi="Wingdings" w:hint="default"/>
      </w:rPr>
    </w:lvl>
    <w:lvl w:ilvl="1" w:tplc="78A2560C" w:tentative="1">
      <w:start w:val="1"/>
      <w:numFmt w:val="bullet"/>
      <w:lvlText w:val="o"/>
      <w:lvlJc w:val="left"/>
      <w:pPr>
        <w:ind w:left="-2160" w:hanging="360"/>
      </w:pPr>
      <w:rPr>
        <w:rFonts w:ascii="Courier New" w:hAnsi="Courier New" w:cs="Courier New" w:hint="default"/>
      </w:rPr>
    </w:lvl>
    <w:lvl w:ilvl="2" w:tplc="9AF2B59C" w:tentative="1">
      <w:start w:val="1"/>
      <w:numFmt w:val="bullet"/>
      <w:lvlText w:val=""/>
      <w:lvlJc w:val="left"/>
      <w:pPr>
        <w:ind w:left="-1440" w:hanging="360"/>
      </w:pPr>
      <w:rPr>
        <w:rFonts w:ascii="Wingdings" w:hAnsi="Wingdings" w:hint="default"/>
      </w:rPr>
    </w:lvl>
    <w:lvl w:ilvl="3" w:tplc="A2EA7AFC" w:tentative="1">
      <w:start w:val="1"/>
      <w:numFmt w:val="bullet"/>
      <w:lvlText w:val=""/>
      <w:lvlJc w:val="left"/>
      <w:pPr>
        <w:ind w:left="-720" w:hanging="360"/>
      </w:pPr>
      <w:rPr>
        <w:rFonts w:ascii="Symbol" w:hAnsi="Symbol" w:hint="default"/>
      </w:rPr>
    </w:lvl>
    <w:lvl w:ilvl="4" w:tplc="A9165CE8" w:tentative="1">
      <w:start w:val="1"/>
      <w:numFmt w:val="bullet"/>
      <w:lvlText w:val="o"/>
      <w:lvlJc w:val="left"/>
      <w:pPr>
        <w:ind w:left="0" w:hanging="360"/>
      </w:pPr>
      <w:rPr>
        <w:rFonts w:ascii="Courier New" w:hAnsi="Courier New" w:cs="Courier New" w:hint="default"/>
      </w:rPr>
    </w:lvl>
    <w:lvl w:ilvl="5" w:tplc="B7969720" w:tentative="1">
      <w:start w:val="1"/>
      <w:numFmt w:val="bullet"/>
      <w:lvlText w:val=""/>
      <w:lvlJc w:val="left"/>
      <w:pPr>
        <w:ind w:left="720" w:hanging="360"/>
      </w:pPr>
      <w:rPr>
        <w:rFonts w:ascii="Wingdings" w:hAnsi="Wingdings" w:hint="default"/>
      </w:rPr>
    </w:lvl>
    <w:lvl w:ilvl="6" w:tplc="257EC284" w:tentative="1">
      <w:start w:val="1"/>
      <w:numFmt w:val="bullet"/>
      <w:lvlText w:val=""/>
      <w:lvlJc w:val="left"/>
      <w:pPr>
        <w:ind w:left="1440" w:hanging="360"/>
      </w:pPr>
      <w:rPr>
        <w:rFonts w:ascii="Symbol" w:hAnsi="Symbol" w:hint="default"/>
      </w:rPr>
    </w:lvl>
    <w:lvl w:ilvl="7" w:tplc="BCC66B4A" w:tentative="1">
      <w:start w:val="1"/>
      <w:numFmt w:val="bullet"/>
      <w:lvlText w:val="o"/>
      <w:lvlJc w:val="left"/>
      <w:pPr>
        <w:ind w:left="2160" w:hanging="360"/>
      </w:pPr>
      <w:rPr>
        <w:rFonts w:ascii="Courier New" w:hAnsi="Courier New" w:cs="Courier New" w:hint="default"/>
      </w:rPr>
    </w:lvl>
    <w:lvl w:ilvl="8" w:tplc="5C50E202" w:tentative="1">
      <w:start w:val="1"/>
      <w:numFmt w:val="bullet"/>
      <w:lvlText w:val=""/>
      <w:lvlJc w:val="left"/>
      <w:pPr>
        <w:ind w:left="2880" w:hanging="360"/>
      </w:pPr>
      <w:rPr>
        <w:rFonts w:ascii="Wingdings" w:hAnsi="Wingdings" w:hint="default"/>
      </w:rPr>
    </w:lvl>
  </w:abstractNum>
  <w:abstractNum w:abstractNumId="11" w15:restartNumberingAfterBreak="0">
    <w:nsid w:val="44DE4583"/>
    <w:multiLevelType w:val="multilevel"/>
    <w:tmpl w:val="D2E655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5033F83"/>
    <w:multiLevelType w:val="hybridMultilevel"/>
    <w:tmpl w:val="A3825E14"/>
    <w:lvl w:ilvl="0" w:tplc="77BAB7CA">
      <w:start w:val="1"/>
      <w:numFmt w:val="bullet"/>
      <w:lvlText w:val=""/>
      <w:lvlJc w:val="left"/>
      <w:pPr>
        <w:ind w:left="840" w:hanging="360"/>
      </w:pPr>
      <w:rPr>
        <w:rFonts w:ascii="Symbol" w:hAnsi="Symbol" w:hint="default"/>
      </w:rPr>
    </w:lvl>
    <w:lvl w:ilvl="1" w:tplc="7360ADEE" w:tentative="1">
      <w:start w:val="1"/>
      <w:numFmt w:val="bullet"/>
      <w:lvlText w:val="o"/>
      <w:lvlJc w:val="left"/>
      <w:pPr>
        <w:ind w:left="1560" w:hanging="360"/>
      </w:pPr>
      <w:rPr>
        <w:rFonts w:ascii="Courier New" w:hAnsi="Courier New" w:cs="Courier New" w:hint="default"/>
      </w:rPr>
    </w:lvl>
    <w:lvl w:ilvl="2" w:tplc="FA9E2BE0" w:tentative="1">
      <w:start w:val="1"/>
      <w:numFmt w:val="bullet"/>
      <w:lvlText w:val=""/>
      <w:lvlJc w:val="left"/>
      <w:pPr>
        <w:ind w:left="2280" w:hanging="360"/>
      </w:pPr>
      <w:rPr>
        <w:rFonts w:ascii="Wingdings" w:hAnsi="Wingdings" w:hint="default"/>
      </w:rPr>
    </w:lvl>
    <w:lvl w:ilvl="3" w:tplc="B9DA8FA4" w:tentative="1">
      <w:start w:val="1"/>
      <w:numFmt w:val="bullet"/>
      <w:lvlText w:val=""/>
      <w:lvlJc w:val="left"/>
      <w:pPr>
        <w:ind w:left="3000" w:hanging="360"/>
      </w:pPr>
      <w:rPr>
        <w:rFonts w:ascii="Symbol" w:hAnsi="Symbol" w:hint="default"/>
      </w:rPr>
    </w:lvl>
    <w:lvl w:ilvl="4" w:tplc="0E16AB10" w:tentative="1">
      <w:start w:val="1"/>
      <w:numFmt w:val="bullet"/>
      <w:lvlText w:val="o"/>
      <w:lvlJc w:val="left"/>
      <w:pPr>
        <w:ind w:left="3720" w:hanging="360"/>
      </w:pPr>
      <w:rPr>
        <w:rFonts w:ascii="Courier New" w:hAnsi="Courier New" w:cs="Courier New" w:hint="default"/>
      </w:rPr>
    </w:lvl>
    <w:lvl w:ilvl="5" w:tplc="0C9C1406" w:tentative="1">
      <w:start w:val="1"/>
      <w:numFmt w:val="bullet"/>
      <w:lvlText w:val=""/>
      <w:lvlJc w:val="left"/>
      <w:pPr>
        <w:ind w:left="4440" w:hanging="360"/>
      </w:pPr>
      <w:rPr>
        <w:rFonts w:ascii="Wingdings" w:hAnsi="Wingdings" w:hint="default"/>
      </w:rPr>
    </w:lvl>
    <w:lvl w:ilvl="6" w:tplc="90C08A18" w:tentative="1">
      <w:start w:val="1"/>
      <w:numFmt w:val="bullet"/>
      <w:lvlText w:val=""/>
      <w:lvlJc w:val="left"/>
      <w:pPr>
        <w:ind w:left="5160" w:hanging="360"/>
      </w:pPr>
      <w:rPr>
        <w:rFonts w:ascii="Symbol" w:hAnsi="Symbol" w:hint="default"/>
      </w:rPr>
    </w:lvl>
    <w:lvl w:ilvl="7" w:tplc="5B461608" w:tentative="1">
      <w:start w:val="1"/>
      <w:numFmt w:val="bullet"/>
      <w:lvlText w:val="o"/>
      <w:lvlJc w:val="left"/>
      <w:pPr>
        <w:ind w:left="5880" w:hanging="360"/>
      </w:pPr>
      <w:rPr>
        <w:rFonts w:ascii="Courier New" w:hAnsi="Courier New" w:cs="Courier New" w:hint="default"/>
      </w:rPr>
    </w:lvl>
    <w:lvl w:ilvl="8" w:tplc="7FBA9816" w:tentative="1">
      <w:start w:val="1"/>
      <w:numFmt w:val="bullet"/>
      <w:lvlText w:val=""/>
      <w:lvlJc w:val="left"/>
      <w:pPr>
        <w:ind w:left="6600" w:hanging="360"/>
      </w:pPr>
      <w:rPr>
        <w:rFonts w:ascii="Wingdings" w:hAnsi="Wingdings" w:hint="default"/>
      </w:rPr>
    </w:lvl>
  </w:abstractNum>
  <w:abstractNum w:abstractNumId="13" w15:restartNumberingAfterBreak="0">
    <w:nsid w:val="4EF55A67"/>
    <w:multiLevelType w:val="hybridMultilevel"/>
    <w:tmpl w:val="CAA0CF54"/>
    <w:lvl w:ilvl="0" w:tplc="12F0E7AC">
      <w:start w:val="1"/>
      <w:numFmt w:val="bullet"/>
      <w:lvlText w:val=""/>
      <w:lvlJc w:val="left"/>
      <w:pPr>
        <w:ind w:left="720" w:hanging="360"/>
      </w:pPr>
      <w:rPr>
        <w:rFonts w:ascii="Symbol" w:hAnsi="Symbol" w:hint="default"/>
      </w:rPr>
    </w:lvl>
    <w:lvl w:ilvl="1" w:tplc="4D1470C8" w:tentative="1">
      <w:start w:val="1"/>
      <w:numFmt w:val="bullet"/>
      <w:lvlText w:val="o"/>
      <w:lvlJc w:val="left"/>
      <w:pPr>
        <w:ind w:left="1440" w:hanging="360"/>
      </w:pPr>
      <w:rPr>
        <w:rFonts w:ascii="Courier New" w:hAnsi="Courier New" w:cs="Courier New" w:hint="default"/>
      </w:rPr>
    </w:lvl>
    <w:lvl w:ilvl="2" w:tplc="025A89A2" w:tentative="1">
      <w:start w:val="1"/>
      <w:numFmt w:val="bullet"/>
      <w:lvlText w:val=""/>
      <w:lvlJc w:val="left"/>
      <w:pPr>
        <w:ind w:left="2160" w:hanging="360"/>
      </w:pPr>
      <w:rPr>
        <w:rFonts w:ascii="Wingdings" w:hAnsi="Wingdings" w:hint="default"/>
      </w:rPr>
    </w:lvl>
    <w:lvl w:ilvl="3" w:tplc="9E5A5CBC" w:tentative="1">
      <w:start w:val="1"/>
      <w:numFmt w:val="bullet"/>
      <w:lvlText w:val=""/>
      <w:lvlJc w:val="left"/>
      <w:pPr>
        <w:ind w:left="2880" w:hanging="360"/>
      </w:pPr>
      <w:rPr>
        <w:rFonts w:ascii="Symbol" w:hAnsi="Symbol" w:hint="default"/>
      </w:rPr>
    </w:lvl>
    <w:lvl w:ilvl="4" w:tplc="EDAC77B4" w:tentative="1">
      <w:start w:val="1"/>
      <w:numFmt w:val="bullet"/>
      <w:lvlText w:val="o"/>
      <w:lvlJc w:val="left"/>
      <w:pPr>
        <w:ind w:left="3600" w:hanging="360"/>
      </w:pPr>
      <w:rPr>
        <w:rFonts w:ascii="Courier New" w:hAnsi="Courier New" w:cs="Courier New" w:hint="default"/>
      </w:rPr>
    </w:lvl>
    <w:lvl w:ilvl="5" w:tplc="B6EC2464" w:tentative="1">
      <w:start w:val="1"/>
      <w:numFmt w:val="bullet"/>
      <w:lvlText w:val=""/>
      <w:lvlJc w:val="left"/>
      <w:pPr>
        <w:ind w:left="4320" w:hanging="360"/>
      </w:pPr>
      <w:rPr>
        <w:rFonts w:ascii="Wingdings" w:hAnsi="Wingdings" w:hint="default"/>
      </w:rPr>
    </w:lvl>
    <w:lvl w:ilvl="6" w:tplc="9CA0518E" w:tentative="1">
      <w:start w:val="1"/>
      <w:numFmt w:val="bullet"/>
      <w:lvlText w:val=""/>
      <w:lvlJc w:val="left"/>
      <w:pPr>
        <w:ind w:left="5040" w:hanging="360"/>
      </w:pPr>
      <w:rPr>
        <w:rFonts w:ascii="Symbol" w:hAnsi="Symbol" w:hint="default"/>
      </w:rPr>
    </w:lvl>
    <w:lvl w:ilvl="7" w:tplc="4FBA260E" w:tentative="1">
      <w:start w:val="1"/>
      <w:numFmt w:val="bullet"/>
      <w:lvlText w:val="o"/>
      <w:lvlJc w:val="left"/>
      <w:pPr>
        <w:ind w:left="5760" w:hanging="360"/>
      </w:pPr>
      <w:rPr>
        <w:rFonts w:ascii="Courier New" w:hAnsi="Courier New" w:cs="Courier New" w:hint="default"/>
      </w:rPr>
    </w:lvl>
    <w:lvl w:ilvl="8" w:tplc="2DA80C54" w:tentative="1">
      <w:start w:val="1"/>
      <w:numFmt w:val="bullet"/>
      <w:lvlText w:val=""/>
      <w:lvlJc w:val="left"/>
      <w:pPr>
        <w:ind w:left="6480" w:hanging="360"/>
      </w:pPr>
      <w:rPr>
        <w:rFonts w:ascii="Wingdings" w:hAnsi="Wingdings" w:hint="default"/>
      </w:rPr>
    </w:lvl>
  </w:abstractNum>
  <w:abstractNum w:abstractNumId="14" w15:restartNumberingAfterBreak="0">
    <w:nsid w:val="51E20CEA"/>
    <w:multiLevelType w:val="hybridMultilevel"/>
    <w:tmpl w:val="2DCAF2B0"/>
    <w:lvl w:ilvl="0" w:tplc="4F3C0460">
      <w:start w:val="1"/>
      <w:numFmt w:val="bullet"/>
      <w:lvlText w:val=""/>
      <w:lvlJc w:val="left"/>
      <w:pPr>
        <w:ind w:left="720" w:hanging="360"/>
      </w:pPr>
      <w:rPr>
        <w:rFonts w:ascii="Symbol" w:hAnsi="Symbol" w:hint="default"/>
      </w:rPr>
    </w:lvl>
    <w:lvl w:ilvl="1" w:tplc="3E4C6870" w:tentative="1">
      <w:start w:val="1"/>
      <w:numFmt w:val="bullet"/>
      <w:lvlText w:val="o"/>
      <w:lvlJc w:val="left"/>
      <w:pPr>
        <w:ind w:left="1440" w:hanging="360"/>
      </w:pPr>
      <w:rPr>
        <w:rFonts w:ascii="Courier New" w:hAnsi="Courier New" w:cs="Courier New" w:hint="default"/>
      </w:rPr>
    </w:lvl>
    <w:lvl w:ilvl="2" w:tplc="EE8C382C" w:tentative="1">
      <w:start w:val="1"/>
      <w:numFmt w:val="bullet"/>
      <w:lvlText w:val=""/>
      <w:lvlJc w:val="left"/>
      <w:pPr>
        <w:ind w:left="2160" w:hanging="360"/>
      </w:pPr>
      <w:rPr>
        <w:rFonts w:ascii="Wingdings" w:hAnsi="Wingdings" w:hint="default"/>
      </w:rPr>
    </w:lvl>
    <w:lvl w:ilvl="3" w:tplc="69AC82D8" w:tentative="1">
      <w:start w:val="1"/>
      <w:numFmt w:val="bullet"/>
      <w:lvlText w:val=""/>
      <w:lvlJc w:val="left"/>
      <w:pPr>
        <w:ind w:left="2880" w:hanging="360"/>
      </w:pPr>
      <w:rPr>
        <w:rFonts w:ascii="Symbol" w:hAnsi="Symbol" w:hint="default"/>
      </w:rPr>
    </w:lvl>
    <w:lvl w:ilvl="4" w:tplc="FBCAFB68" w:tentative="1">
      <w:start w:val="1"/>
      <w:numFmt w:val="bullet"/>
      <w:lvlText w:val="o"/>
      <w:lvlJc w:val="left"/>
      <w:pPr>
        <w:ind w:left="3600" w:hanging="360"/>
      </w:pPr>
      <w:rPr>
        <w:rFonts w:ascii="Courier New" w:hAnsi="Courier New" w:cs="Courier New" w:hint="default"/>
      </w:rPr>
    </w:lvl>
    <w:lvl w:ilvl="5" w:tplc="595C8E56" w:tentative="1">
      <w:start w:val="1"/>
      <w:numFmt w:val="bullet"/>
      <w:lvlText w:val=""/>
      <w:lvlJc w:val="left"/>
      <w:pPr>
        <w:ind w:left="4320" w:hanging="360"/>
      </w:pPr>
      <w:rPr>
        <w:rFonts w:ascii="Wingdings" w:hAnsi="Wingdings" w:hint="default"/>
      </w:rPr>
    </w:lvl>
    <w:lvl w:ilvl="6" w:tplc="F0A45BC4" w:tentative="1">
      <w:start w:val="1"/>
      <w:numFmt w:val="bullet"/>
      <w:lvlText w:val=""/>
      <w:lvlJc w:val="left"/>
      <w:pPr>
        <w:ind w:left="5040" w:hanging="360"/>
      </w:pPr>
      <w:rPr>
        <w:rFonts w:ascii="Symbol" w:hAnsi="Symbol" w:hint="default"/>
      </w:rPr>
    </w:lvl>
    <w:lvl w:ilvl="7" w:tplc="D7205DD4" w:tentative="1">
      <w:start w:val="1"/>
      <w:numFmt w:val="bullet"/>
      <w:lvlText w:val="o"/>
      <w:lvlJc w:val="left"/>
      <w:pPr>
        <w:ind w:left="5760" w:hanging="360"/>
      </w:pPr>
      <w:rPr>
        <w:rFonts w:ascii="Courier New" w:hAnsi="Courier New" w:cs="Courier New" w:hint="default"/>
      </w:rPr>
    </w:lvl>
    <w:lvl w:ilvl="8" w:tplc="27C075AE" w:tentative="1">
      <w:start w:val="1"/>
      <w:numFmt w:val="bullet"/>
      <w:lvlText w:val=""/>
      <w:lvlJc w:val="left"/>
      <w:pPr>
        <w:ind w:left="6480" w:hanging="360"/>
      </w:pPr>
      <w:rPr>
        <w:rFonts w:ascii="Wingdings" w:hAnsi="Wingdings" w:hint="default"/>
      </w:rPr>
    </w:lvl>
  </w:abstractNum>
  <w:abstractNum w:abstractNumId="15" w15:restartNumberingAfterBreak="0">
    <w:nsid w:val="529C6F56"/>
    <w:multiLevelType w:val="hybridMultilevel"/>
    <w:tmpl w:val="3C26E9BE"/>
    <w:lvl w:ilvl="0" w:tplc="2716ED32">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33B4197"/>
    <w:multiLevelType w:val="hybridMultilevel"/>
    <w:tmpl w:val="1A020FAE"/>
    <w:lvl w:ilvl="0" w:tplc="EC923222">
      <w:start w:val="1"/>
      <w:numFmt w:val="bullet"/>
      <w:lvlText w:val=""/>
      <w:lvlJc w:val="left"/>
      <w:pPr>
        <w:ind w:left="720" w:hanging="360"/>
      </w:pPr>
      <w:rPr>
        <w:rFonts w:ascii="Symbol" w:hAnsi="Symbol" w:hint="default"/>
      </w:rPr>
    </w:lvl>
    <w:lvl w:ilvl="1" w:tplc="B8E0EF04" w:tentative="1">
      <w:start w:val="1"/>
      <w:numFmt w:val="bullet"/>
      <w:lvlText w:val="o"/>
      <w:lvlJc w:val="left"/>
      <w:pPr>
        <w:ind w:left="1440" w:hanging="360"/>
      </w:pPr>
      <w:rPr>
        <w:rFonts w:ascii="Courier New" w:hAnsi="Courier New" w:cs="Courier New" w:hint="default"/>
      </w:rPr>
    </w:lvl>
    <w:lvl w:ilvl="2" w:tplc="F0802486" w:tentative="1">
      <w:start w:val="1"/>
      <w:numFmt w:val="bullet"/>
      <w:lvlText w:val=""/>
      <w:lvlJc w:val="left"/>
      <w:pPr>
        <w:ind w:left="2160" w:hanging="360"/>
      </w:pPr>
      <w:rPr>
        <w:rFonts w:ascii="Wingdings" w:hAnsi="Wingdings" w:hint="default"/>
      </w:rPr>
    </w:lvl>
    <w:lvl w:ilvl="3" w:tplc="8E5CF5F4" w:tentative="1">
      <w:start w:val="1"/>
      <w:numFmt w:val="bullet"/>
      <w:lvlText w:val=""/>
      <w:lvlJc w:val="left"/>
      <w:pPr>
        <w:ind w:left="2880" w:hanging="360"/>
      </w:pPr>
      <w:rPr>
        <w:rFonts w:ascii="Symbol" w:hAnsi="Symbol" w:hint="default"/>
      </w:rPr>
    </w:lvl>
    <w:lvl w:ilvl="4" w:tplc="44F277BE" w:tentative="1">
      <w:start w:val="1"/>
      <w:numFmt w:val="bullet"/>
      <w:lvlText w:val="o"/>
      <w:lvlJc w:val="left"/>
      <w:pPr>
        <w:ind w:left="3600" w:hanging="360"/>
      </w:pPr>
      <w:rPr>
        <w:rFonts w:ascii="Courier New" w:hAnsi="Courier New" w:cs="Courier New" w:hint="default"/>
      </w:rPr>
    </w:lvl>
    <w:lvl w:ilvl="5" w:tplc="55CE2D62" w:tentative="1">
      <w:start w:val="1"/>
      <w:numFmt w:val="bullet"/>
      <w:lvlText w:val=""/>
      <w:lvlJc w:val="left"/>
      <w:pPr>
        <w:ind w:left="4320" w:hanging="360"/>
      </w:pPr>
      <w:rPr>
        <w:rFonts w:ascii="Wingdings" w:hAnsi="Wingdings" w:hint="default"/>
      </w:rPr>
    </w:lvl>
    <w:lvl w:ilvl="6" w:tplc="595477EE" w:tentative="1">
      <w:start w:val="1"/>
      <w:numFmt w:val="bullet"/>
      <w:lvlText w:val=""/>
      <w:lvlJc w:val="left"/>
      <w:pPr>
        <w:ind w:left="5040" w:hanging="360"/>
      </w:pPr>
      <w:rPr>
        <w:rFonts w:ascii="Symbol" w:hAnsi="Symbol" w:hint="default"/>
      </w:rPr>
    </w:lvl>
    <w:lvl w:ilvl="7" w:tplc="49E8CDF0" w:tentative="1">
      <w:start w:val="1"/>
      <w:numFmt w:val="bullet"/>
      <w:lvlText w:val="o"/>
      <w:lvlJc w:val="left"/>
      <w:pPr>
        <w:ind w:left="5760" w:hanging="360"/>
      </w:pPr>
      <w:rPr>
        <w:rFonts w:ascii="Courier New" w:hAnsi="Courier New" w:cs="Courier New" w:hint="default"/>
      </w:rPr>
    </w:lvl>
    <w:lvl w:ilvl="8" w:tplc="FBEE99E8" w:tentative="1">
      <w:start w:val="1"/>
      <w:numFmt w:val="bullet"/>
      <w:lvlText w:val=""/>
      <w:lvlJc w:val="left"/>
      <w:pPr>
        <w:ind w:left="6480" w:hanging="360"/>
      </w:pPr>
      <w:rPr>
        <w:rFonts w:ascii="Wingdings" w:hAnsi="Wingdings" w:hint="default"/>
      </w:rPr>
    </w:lvl>
  </w:abstractNum>
  <w:abstractNum w:abstractNumId="17" w15:restartNumberingAfterBreak="0">
    <w:nsid w:val="637C5D54"/>
    <w:multiLevelType w:val="hybridMultilevel"/>
    <w:tmpl w:val="C3D6862C"/>
    <w:lvl w:ilvl="0" w:tplc="86F28166">
      <w:start w:val="1"/>
      <w:numFmt w:val="bullet"/>
      <w:lvlText w:val=""/>
      <w:lvlJc w:val="left"/>
      <w:pPr>
        <w:ind w:left="720" w:hanging="360"/>
      </w:pPr>
      <w:rPr>
        <w:rFonts w:ascii="Symbol" w:hAnsi="Symbol" w:hint="default"/>
      </w:rPr>
    </w:lvl>
    <w:lvl w:ilvl="1" w:tplc="A0AA3638">
      <w:start w:val="1"/>
      <w:numFmt w:val="bullet"/>
      <w:lvlText w:val="o"/>
      <w:lvlJc w:val="left"/>
      <w:pPr>
        <w:ind w:left="1440" w:hanging="360"/>
      </w:pPr>
      <w:rPr>
        <w:rFonts w:ascii="Courier New" w:hAnsi="Courier New" w:cs="Courier New" w:hint="default"/>
      </w:rPr>
    </w:lvl>
    <w:lvl w:ilvl="2" w:tplc="6332E784">
      <w:start w:val="1"/>
      <w:numFmt w:val="bullet"/>
      <w:lvlText w:val=""/>
      <w:lvlJc w:val="left"/>
      <w:pPr>
        <w:ind w:left="2160" w:hanging="360"/>
      </w:pPr>
      <w:rPr>
        <w:rFonts w:ascii="Wingdings" w:hAnsi="Wingdings" w:hint="default"/>
      </w:rPr>
    </w:lvl>
    <w:lvl w:ilvl="3" w:tplc="77D254D2" w:tentative="1">
      <w:start w:val="1"/>
      <w:numFmt w:val="bullet"/>
      <w:lvlText w:val=""/>
      <w:lvlJc w:val="left"/>
      <w:pPr>
        <w:ind w:left="2880" w:hanging="360"/>
      </w:pPr>
      <w:rPr>
        <w:rFonts w:ascii="Symbol" w:hAnsi="Symbol" w:hint="default"/>
      </w:rPr>
    </w:lvl>
    <w:lvl w:ilvl="4" w:tplc="4DDC4098" w:tentative="1">
      <w:start w:val="1"/>
      <w:numFmt w:val="bullet"/>
      <w:lvlText w:val="o"/>
      <w:lvlJc w:val="left"/>
      <w:pPr>
        <w:ind w:left="3600" w:hanging="360"/>
      </w:pPr>
      <w:rPr>
        <w:rFonts w:ascii="Courier New" w:hAnsi="Courier New" w:cs="Courier New" w:hint="default"/>
      </w:rPr>
    </w:lvl>
    <w:lvl w:ilvl="5" w:tplc="6884FC66" w:tentative="1">
      <w:start w:val="1"/>
      <w:numFmt w:val="bullet"/>
      <w:lvlText w:val=""/>
      <w:lvlJc w:val="left"/>
      <w:pPr>
        <w:ind w:left="4320" w:hanging="360"/>
      </w:pPr>
      <w:rPr>
        <w:rFonts w:ascii="Wingdings" w:hAnsi="Wingdings" w:hint="default"/>
      </w:rPr>
    </w:lvl>
    <w:lvl w:ilvl="6" w:tplc="6A128D7C" w:tentative="1">
      <w:start w:val="1"/>
      <w:numFmt w:val="bullet"/>
      <w:lvlText w:val=""/>
      <w:lvlJc w:val="left"/>
      <w:pPr>
        <w:ind w:left="5040" w:hanging="360"/>
      </w:pPr>
      <w:rPr>
        <w:rFonts w:ascii="Symbol" w:hAnsi="Symbol" w:hint="default"/>
      </w:rPr>
    </w:lvl>
    <w:lvl w:ilvl="7" w:tplc="6AC0C040" w:tentative="1">
      <w:start w:val="1"/>
      <w:numFmt w:val="bullet"/>
      <w:lvlText w:val="o"/>
      <w:lvlJc w:val="left"/>
      <w:pPr>
        <w:ind w:left="5760" w:hanging="360"/>
      </w:pPr>
      <w:rPr>
        <w:rFonts w:ascii="Courier New" w:hAnsi="Courier New" w:cs="Courier New" w:hint="default"/>
      </w:rPr>
    </w:lvl>
    <w:lvl w:ilvl="8" w:tplc="136C7B56" w:tentative="1">
      <w:start w:val="1"/>
      <w:numFmt w:val="bullet"/>
      <w:lvlText w:val=""/>
      <w:lvlJc w:val="left"/>
      <w:pPr>
        <w:ind w:left="6480" w:hanging="360"/>
      </w:pPr>
      <w:rPr>
        <w:rFonts w:ascii="Wingdings" w:hAnsi="Wingdings" w:hint="default"/>
      </w:rPr>
    </w:lvl>
  </w:abstractNum>
  <w:abstractNum w:abstractNumId="18" w15:restartNumberingAfterBreak="0">
    <w:nsid w:val="68DA4DAB"/>
    <w:multiLevelType w:val="hybridMultilevel"/>
    <w:tmpl w:val="8EE2DC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B102561"/>
    <w:multiLevelType w:val="hybridMultilevel"/>
    <w:tmpl w:val="E46CA48C"/>
    <w:lvl w:ilvl="0" w:tplc="DFA2EB0C">
      <w:start w:val="1"/>
      <w:numFmt w:val="bullet"/>
      <w:lvlText w:val=""/>
      <w:lvlJc w:val="left"/>
      <w:pPr>
        <w:ind w:left="720" w:hanging="360"/>
      </w:pPr>
      <w:rPr>
        <w:rFonts w:ascii="Symbol" w:hAnsi="Symbol" w:hint="default"/>
      </w:rPr>
    </w:lvl>
    <w:lvl w:ilvl="1" w:tplc="C38C5B70">
      <w:start w:val="1"/>
      <w:numFmt w:val="bullet"/>
      <w:lvlText w:val="o"/>
      <w:lvlJc w:val="left"/>
      <w:pPr>
        <w:ind w:left="1440" w:hanging="360"/>
      </w:pPr>
      <w:rPr>
        <w:rFonts w:ascii="Courier New" w:hAnsi="Courier New" w:cs="Courier New" w:hint="default"/>
      </w:rPr>
    </w:lvl>
    <w:lvl w:ilvl="2" w:tplc="29B8E586">
      <w:start w:val="1"/>
      <w:numFmt w:val="bullet"/>
      <w:lvlText w:val=""/>
      <w:lvlJc w:val="left"/>
      <w:pPr>
        <w:ind w:left="2160" w:hanging="360"/>
      </w:pPr>
      <w:rPr>
        <w:rFonts w:ascii="Wingdings" w:hAnsi="Wingdings" w:hint="default"/>
      </w:rPr>
    </w:lvl>
    <w:lvl w:ilvl="3" w:tplc="F3045F6C" w:tentative="1">
      <w:start w:val="1"/>
      <w:numFmt w:val="bullet"/>
      <w:lvlText w:val=""/>
      <w:lvlJc w:val="left"/>
      <w:pPr>
        <w:ind w:left="2880" w:hanging="360"/>
      </w:pPr>
      <w:rPr>
        <w:rFonts w:ascii="Symbol" w:hAnsi="Symbol" w:hint="default"/>
      </w:rPr>
    </w:lvl>
    <w:lvl w:ilvl="4" w:tplc="450413F2" w:tentative="1">
      <w:start w:val="1"/>
      <w:numFmt w:val="bullet"/>
      <w:lvlText w:val="o"/>
      <w:lvlJc w:val="left"/>
      <w:pPr>
        <w:ind w:left="3600" w:hanging="360"/>
      </w:pPr>
      <w:rPr>
        <w:rFonts w:ascii="Courier New" w:hAnsi="Courier New" w:cs="Courier New" w:hint="default"/>
      </w:rPr>
    </w:lvl>
    <w:lvl w:ilvl="5" w:tplc="ABC2B12A" w:tentative="1">
      <w:start w:val="1"/>
      <w:numFmt w:val="bullet"/>
      <w:lvlText w:val=""/>
      <w:lvlJc w:val="left"/>
      <w:pPr>
        <w:ind w:left="4320" w:hanging="360"/>
      </w:pPr>
      <w:rPr>
        <w:rFonts w:ascii="Wingdings" w:hAnsi="Wingdings" w:hint="default"/>
      </w:rPr>
    </w:lvl>
    <w:lvl w:ilvl="6" w:tplc="2388953C" w:tentative="1">
      <w:start w:val="1"/>
      <w:numFmt w:val="bullet"/>
      <w:lvlText w:val=""/>
      <w:lvlJc w:val="left"/>
      <w:pPr>
        <w:ind w:left="5040" w:hanging="360"/>
      </w:pPr>
      <w:rPr>
        <w:rFonts w:ascii="Symbol" w:hAnsi="Symbol" w:hint="default"/>
      </w:rPr>
    </w:lvl>
    <w:lvl w:ilvl="7" w:tplc="8C32E172" w:tentative="1">
      <w:start w:val="1"/>
      <w:numFmt w:val="bullet"/>
      <w:lvlText w:val="o"/>
      <w:lvlJc w:val="left"/>
      <w:pPr>
        <w:ind w:left="5760" w:hanging="360"/>
      </w:pPr>
      <w:rPr>
        <w:rFonts w:ascii="Courier New" w:hAnsi="Courier New" w:cs="Courier New" w:hint="default"/>
      </w:rPr>
    </w:lvl>
    <w:lvl w:ilvl="8" w:tplc="771E4AB6" w:tentative="1">
      <w:start w:val="1"/>
      <w:numFmt w:val="bullet"/>
      <w:lvlText w:val=""/>
      <w:lvlJc w:val="left"/>
      <w:pPr>
        <w:ind w:left="6480" w:hanging="360"/>
      </w:pPr>
      <w:rPr>
        <w:rFonts w:ascii="Wingdings" w:hAnsi="Wingdings" w:hint="default"/>
      </w:rPr>
    </w:lvl>
  </w:abstractNum>
  <w:abstractNum w:abstractNumId="20" w15:restartNumberingAfterBreak="0">
    <w:nsid w:val="74B2274C"/>
    <w:multiLevelType w:val="hybridMultilevel"/>
    <w:tmpl w:val="57EC66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9365994"/>
    <w:multiLevelType w:val="hybridMultilevel"/>
    <w:tmpl w:val="C082D3DE"/>
    <w:lvl w:ilvl="0" w:tplc="33DE1308">
      <w:start w:val="1"/>
      <w:numFmt w:val="decimal"/>
      <w:lvlText w:val="%1."/>
      <w:lvlJc w:val="left"/>
      <w:pPr>
        <w:ind w:left="720" w:hanging="360"/>
      </w:pPr>
      <w:rPr>
        <w:rFonts w:hint="default"/>
      </w:rPr>
    </w:lvl>
    <w:lvl w:ilvl="1" w:tplc="7ADEF2E0" w:tentative="1">
      <w:start w:val="1"/>
      <w:numFmt w:val="lowerLetter"/>
      <w:lvlText w:val="%2."/>
      <w:lvlJc w:val="left"/>
      <w:pPr>
        <w:ind w:left="1440" w:hanging="360"/>
      </w:pPr>
    </w:lvl>
    <w:lvl w:ilvl="2" w:tplc="16BA5EB2" w:tentative="1">
      <w:start w:val="1"/>
      <w:numFmt w:val="lowerRoman"/>
      <w:lvlText w:val="%3."/>
      <w:lvlJc w:val="right"/>
      <w:pPr>
        <w:ind w:left="2160" w:hanging="180"/>
      </w:pPr>
    </w:lvl>
    <w:lvl w:ilvl="3" w:tplc="61185050" w:tentative="1">
      <w:start w:val="1"/>
      <w:numFmt w:val="decimal"/>
      <w:lvlText w:val="%4."/>
      <w:lvlJc w:val="left"/>
      <w:pPr>
        <w:ind w:left="2880" w:hanging="360"/>
      </w:pPr>
    </w:lvl>
    <w:lvl w:ilvl="4" w:tplc="70BC3B94" w:tentative="1">
      <w:start w:val="1"/>
      <w:numFmt w:val="lowerLetter"/>
      <w:lvlText w:val="%5."/>
      <w:lvlJc w:val="left"/>
      <w:pPr>
        <w:ind w:left="3600" w:hanging="360"/>
      </w:pPr>
    </w:lvl>
    <w:lvl w:ilvl="5" w:tplc="EC3C7B94" w:tentative="1">
      <w:start w:val="1"/>
      <w:numFmt w:val="lowerRoman"/>
      <w:lvlText w:val="%6."/>
      <w:lvlJc w:val="right"/>
      <w:pPr>
        <w:ind w:left="4320" w:hanging="180"/>
      </w:pPr>
    </w:lvl>
    <w:lvl w:ilvl="6" w:tplc="75BE5BBE" w:tentative="1">
      <w:start w:val="1"/>
      <w:numFmt w:val="decimal"/>
      <w:lvlText w:val="%7."/>
      <w:lvlJc w:val="left"/>
      <w:pPr>
        <w:ind w:left="5040" w:hanging="360"/>
      </w:pPr>
    </w:lvl>
    <w:lvl w:ilvl="7" w:tplc="190667D6" w:tentative="1">
      <w:start w:val="1"/>
      <w:numFmt w:val="lowerLetter"/>
      <w:lvlText w:val="%8."/>
      <w:lvlJc w:val="left"/>
      <w:pPr>
        <w:ind w:left="5760" w:hanging="360"/>
      </w:pPr>
    </w:lvl>
    <w:lvl w:ilvl="8" w:tplc="FA30AD30" w:tentative="1">
      <w:start w:val="1"/>
      <w:numFmt w:val="lowerRoman"/>
      <w:lvlText w:val="%9."/>
      <w:lvlJc w:val="right"/>
      <w:pPr>
        <w:ind w:left="6480" w:hanging="180"/>
      </w:pPr>
    </w:lvl>
  </w:abstractNum>
  <w:abstractNum w:abstractNumId="22" w15:restartNumberingAfterBreak="0">
    <w:nsid w:val="7C563106"/>
    <w:multiLevelType w:val="hybridMultilevel"/>
    <w:tmpl w:val="BF0A7FA8"/>
    <w:lvl w:ilvl="0" w:tplc="131A30E0">
      <w:start w:val="1"/>
      <w:numFmt w:val="bullet"/>
      <w:lvlText w:val=""/>
      <w:lvlJc w:val="left"/>
      <w:pPr>
        <w:ind w:left="720" w:hanging="360"/>
      </w:pPr>
      <w:rPr>
        <w:rFonts w:ascii="Symbol" w:hAnsi="Symbol" w:hint="default"/>
      </w:rPr>
    </w:lvl>
    <w:lvl w:ilvl="1" w:tplc="823EFFF2" w:tentative="1">
      <w:start w:val="1"/>
      <w:numFmt w:val="bullet"/>
      <w:lvlText w:val="o"/>
      <w:lvlJc w:val="left"/>
      <w:pPr>
        <w:ind w:left="1440" w:hanging="360"/>
      </w:pPr>
      <w:rPr>
        <w:rFonts w:ascii="Courier New" w:hAnsi="Courier New" w:cs="Courier New" w:hint="default"/>
      </w:rPr>
    </w:lvl>
    <w:lvl w:ilvl="2" w:tplc="92402B4A" w:tentative="1">
      <w:start w:val="1"/>
      <w:numFmt w:val="bullet"/>
      <w:lvlText w:val=""/>
      <w:lvlJc w:val="left"/>
      <w:pPr>
        <w:ind w:left="2160" w:hanging="360"/>
      </w:pPr>
      <w:rPr>
        <w:rFonts w:ascii="Wingdings" w:hAnsi="Wingdings" w:hint="default"/>
      </w:rPr>
    </w:lvl>
    <w:lvl w:ilvl="3" w:tplc="0DAE1658" w:tentative="1">
      <w:start w:val="1"/>
      <w:numFmt w:val="bullet"/>
      <w:lvlText w:val=""/>
      <w:lvlJc w:val="left"/>
      <w:pPr>
        <w:ind w:left="2880" w:hanging="360"/>
      </w:pPr>
      <w:rPr>
        <w:rFonts w:ascii="Symbol" w:hAnsi="Symbol" w:hint="default"/>
      </w:rPr>
    </w:lvl>
    <w:lvl w:ilvl="4" w:tplc="B61AB1A4" w:tentative="1">
      <w:start w:val="1"/>
      <w:numFmt w:val="bullet"/>
      <w:lvlText w:val="o"/>
      <w:lvlJc w:val="left"/>
      <w:pPr>
        <w:ind w:left="3600" w:hanging="360"/>
      </w:pPr>
      <w:rPr>
        <w:rFonts w:ascii="Courier New" w:hAnsi="Courier New" w:cs="Courier New" w:hint="default"/>
      </w:rPr>
    </w:lvl>
    <w:lvl w:ilvl="5" w:tplc="56C42D26" w:tentative="1">
      <w:start w:val="1"/>
      <w:numFmt w:val="bullet"/>
      <w:lvlText w:val=""/>
      <w:lvlJc w:val="left"/>
      <w:pPr>
        <w:ind w:left="4320" w:hanging="360"/>
      </w:pPr>
      <w:rPr>
        <w:rFonts w:ascii="Wingdings" w:hAnsi="Wingdings" w:hint="default"/>
      </w:rPr>
    </w:lvl>
    <w:lvl w:ilvl="6" w:tplc="8432ED88" w:tentative="1">
      <w:start w:val="1"/>
      <w:numFmt w:val="bullet"/>
      <w:lvlText w:val=""/>
      <w:lvlJc w:val="left"/>
      <w:pPr>
        <w:ind w:left="5040" w:hanging="360"/>
      </w:pPr>
      <w:rPr>
        <w:rFonts w:ascii="Symbol" w:hAnsi="Symbol" w:hint="default"/>
      </w:rPr>
    </w:lvl>
    <w:lvl w:ilvl="7" w:tplc="1E5C2FB8" w:tentative="1">
      <w:start w:val="1"/>
      <w:numFmt w:val="bullet"/>
      <w:lvlText w:val="o"/>
      <w:lvlJc w:val="left"/>
      <w:pPr>
        <w:ind w:left="5760" w:hanging="360"/>
      </w:pPr>
      <w:rPr>
        <w:rFonts w:ascii="Courier New" w:hAnsi="Courier New" w:cs="Courier New" w:hint="default"/>
      </w:rPr>
    </w:lvl>
    <w:lvl w:ilvl="8" w:tplc="1D187430" w:tentative="1">
      <w:start w:val="1"/>
      <w:numFmt w:val="bullet"/>
      <w:lvlText w:val=""/>
      <w:lvlJc w:val="left"/>
      <w:pPr>
        <w:ind w:left="6480" w:hanging="360"/>
      </w:pPr>
      <w:rPr>
        <w:rFonts w:ascii="Wingdings" w:hAnsi="Wingdings" w:hint="default"/>
      </w:rPr>
    </w:lvl>
  </w:abstractNum>
  <w:abstractNum w:abstractNumId="23" w15:restartNumberingAfterBreak="0">
    <w:nsid w:val="7F8856E8"/>
    <w:multiLevelType w:val="hybridMultilevel"/>
    <w:tmpl w:val="51A6D3A8"/>
    <w:lvl w:ilvl="0" w:tplc="6478D7A6">
      <w:start w:val="1"/>
      <w:numFmt w:val="bullet"/>
      <w:lvlText w:val=""/>
      <w:lvlJc w:val="left"/>
      <w:pPr>
        <w:ind w:left="720" w:hanging="360"/>
      </w:pPr>
      <w:rPr>
        <w:rFonts w:ascii="Symbol" w:hAnsi="Symbol" w:hint="default"/>
      </w:rPr>
    </w:lvl>
    <w:lvl w:ilvl="1" w:tplc="AFF24C56" w:tentative="1">
      <w:start w:val="1"/>
      <w:numFmt w:val="bullet"/>
      <w:lvlText w:val="o"/>
      <w:lvlJc w:val="left"/>
      <w:pPr>
        <w:ind w:left="1440" w:hanging="360"/>
      </w:pPr>
      <w:rPr>
        <w:rFonts w:ascii="Courier New" w:hAnsi="Courier New" w:cs="Courier New" w:hint="default"/>
      </w:rPr>
    </w:lvl>
    <w:lvl w:ilvl="2" w:tplc="E4B0F866" w:tentative="1">
      <w:start w:val="1"/>
      <w:numFmt w:val="bullet"/>
      <w:lvlText w:val=""/>
      <w:lvlJc w:val="left"/>
      <w:pPr>
        <w:ind w:left="2160" w:hanging="360"/>
      </w:pPr>
      <w:rPr>
        <w:rFonts w:ascii="Wingdings" w:hAnsi="Wingdings" w:hint="default"/>
      </w:rPr>
    </w:lvl>
    <w:lvl w:ilvl="3" w:tplc="E42858BE" w:tentative="1">
      <w:start w:val="1"/>
      <w:numFmt w:val="bullet"/>
      <w:lvlText w:val=""/>
      <w:lvlJc w:val="left"/>
      <w:pPr>
        <w:ind w:left="2880" w:hanging="360"/>
      </w:pPr>
      <w:rPr>
        <w:rFonts w:ascii="Symbol" w:hAnsi="Symbol" w:hint="default"/>
      </w:rPr>
    </w:lvl>
    <w:lvl w:ilvl="4" w:tplc="FF6EC9B8" w:tentative="1">
      <w:start w:val="1"/>
      <w:numFmt w:val="bullet"/>
      <w:lvlText w:val="o"/>
      <w:lvlJc w:val="left"/>
      <w:pPr>
        <w:ind w:left="3600" w:hanging="360"/>
      </w:pPr>
      <w:rPr>
        <w:rFonts w:ascii="Courier New" w:hAnsi="Courier New" w:cs="Courier New" w:hint="default"/>
      </w:rPr>
    </w:lvl>
    <w:lvl w:ilvl="5" w:tplc="0C5A5D30" w:tentative="1">
      <w:start w:val="1"/>
      <w:numFmt w:val="bullet"/>
      <w:lvlText w:val=""/>
      <w:lvlJc w:val="left"/>
      <w:pPr>
        <w:ind w:left="4320" w:hanging="360"/>
      </w:pPr>
      <w:rPr>
        <w:rFonts w:ascii="Wingdings" w:hAnsi="Wingdings" w:hint="default"/>
      </w:rPr>
    </w:lvl>
    <w:lvl w:ilvl="6" w:tplc="84D44B88" w:tentative="1">
      <w:start w:val="1"/>
      <w:numFmt w:val="bullet"/>
      <w:lvlText w:val=""/>
      <w:lvlJc w:val="left"/>
      <w:pPr>
        <w:ind w:left="5040" w:hanging="360"/>
      </w:pPr>
      <w:rPr>
        <w:rFonts w:ascii="Symbol" w:hAnsi="Symbol" w:hint="default"/>
      </w:rPr>
    </w:lvl>
    <w:lvl w:ilvl="7" w:tplc="24CAD6B0" w:tentative="1">
      <w:start w:val="1"/>
      <w:numFmt w:val="bullet"/>
      <w:lvlText w:val="o"/>
      <w:lvlJc w:val="left"/>
      <w:pPr>
        <w:ind w:left="5760" w:hanging="360"/>
      </w:pPr>
      <w:rPr>
        <w:rFonts w:ascii="Courier New" w:hAnsi="Courier New" w:cs="Courier New" w:hint="default"/>
      </w:rPr>
    </w:lvl>
    <w:lvl w:ilvl="8" w:tplc="CA06C070" w:tentative="1">
      <w:start w:val="1"/>
      <w:numFmt w:val="bullet"/>
      <w:lvlText w:val=""/>
      <w:lvlJc w:val="left"/>
      <w:pPr>
        <w:ind w:left="6480" w:hanging="360"/>
      </w:pPr>
      <w:rPr>
        <w:rFonts w:ascii="Wingdings" w:hAnsi="Wingdings" w:hint="default"/>
      </w:rPr>
    </w:lvl>
  </w:abstractNum>
  <w:num w:numId="1" w16cid:durableId="1518806192">
    <w:abstractNumId w:val="17"/>
  </w:num>
  <w:num w:numId="2" w16cid:durableId="193538711">
    <w:abstractNumId w:val="23"/>
  </w:num>
  <w:num w:numId="3" w16cid:durableId="2080669556">
    <w:abstractNumId w:val="13"/>
  </w:num>
  <w:num w:numId="4" w16cid:durableId="38869690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7092043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55020680">
    <w:abstractNumId w:val="3"/>
  </w:num>
  <w:num w:numId="7" w16cid:durableId="306857416">
    <w:abstractNumId w:val="14"/>
  </w:num>
  <w:num w:numId="8" w16cid:durableId="1091514060">
    <w:abstractNumId w:val="19"/>
  </w:num>
  <w:num w:numId="9" w16cid:durableId="1225143383">
    <w:abstractNumId w:val="10"/>
  </w:num>
  <w:num w:numId="10" w16cid:durableId="1750420577">
    <w:abstractNumId w:val="22"/>
  </w:num>
  <w:num w:numId="11" w16cid:durableId="1266842083">
    <w:abstractNumId w:val="16"/>
  </w:num>
  <w:num w:numId="12" w16cid:durableId="414668177">
    <w:abstractNumId w:val="12"/>
  </w:num>
  <w:num w:numId="13" w16cid:durableId="353387751">
    <w:abstractNumId w:val="21"/>
  </w:num>
  <w:num w:numId="14" w16cid:durableId="1769229314">
    <w:abstractNumId w:val="5"/>
  </w:num>
  <w:num w:numId="15" w16cid:durableId="48188039">
    <w:abstractNumId w:val="7"/>
  </w:num>
  <w:num w:numId="16" w16cid:durableId="292178495">
    <w:abstractNumId w:val="2"/>
  </w:num>
  <w:num w:numId="17" w16cid:durableId="2110806185">
    <w:abstractNumId w:val="11"/>
  </w:num>
  <w:num w:numId="18" w16cid:durableId="1929775638">
    <w:abstractNumId w:val="15"/>
  </w:num>
  <w:num w:numId="19" w16cid:durableId="157230041">
    <w:abstractNumId w:val="4"/>
  </w:num>
  <w:num w:numId="20" w16cid:durableId="2054189065">
    <w:abstractNumId w:val="18"/>
  </w:num>
  <w:num w:numId="21" w16cid:durableId="640580153">
    <w:abstractNumId w:val="6"/>
  </w:num>
  <w:num w:numId="22" w16cid:durableId="211430733">
    <w:abstractNumId w:val="20"/>
  </w:num>
  <w:num w:numId="23" w16cid:durableId="2128307054">
    <w:abstractNumId w:val="8"/>
  </w:num>
  <w:num w:numId="24" w16cid:durableId="56487387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0ddpxxn9fxsmea9ph5vrpca2xwwvrdfxrx&quot;&gt;CR library&lt;record-ids&gt;&lt;item&gt;90&lt;/item&gt;&lt;item&gt;112&lt;/item&gt;&lt;item&gt;114&lt;/item&gt;&lt;item&gt;116&lt;/item&gt;&lt;item&gt;117&lt;/item&gt;&lt;item&gt;118&lt;/item&gt;&lt;item&gt;119&lt;/item&gt;&lt;item&gt;122&lt;/item&gt;&lt;item&gt;128&lt;/item&gt;&lt;item&gt;130&lt;/item&gt;&lt;item&gt;134&lt;/item&gt;&lt;item&gt;135&lt;/item&gt;&lt;item&gt;136&lt;/item&gt;&lt;item&gt;137&lt;/item&gt;&lt;item&gt;139&lt;/item&gt;&lt;item&gt;146&lt;/item&gt;&lt;item&gt;148&lt;/item&gt;&lt;item&gt;150&lt;/item&gt;&lt;item&gt;154&lt;/item&gt;&lt;item&gt;156&lt;/item&gt;&lt;item&gt;157&lt;/item&gt;&lt;item&gt;158&lt;/item&gt;&lt;item&gt;160&lt;/item&gt;&lt;item&gt;161&lt;/item&gt;&lt;item&gt;162&lt;/item&gt;&lt;item&gt;163&lt;/item&gt;&lt;item&gt;164&lt;/item&gt;&lt;item&gt;165&lt;/item&gt;&lt;item&gt;166&lt;/item&gt;&lt;item&gt;167&lt;/item&gt;&lt;item&gt;168&lt;/item&gt;&lt;item&gt;169&lt;/item&gt;&lt;item&gt;172&lt;/item&gt;&lt;item&gt;173&lt;/item&gt;&lt;item&gt;174&lt;/item&gt;&lt;item&gt;175&lt;/item&gt;&lt;item&gt;176&lt;/item&gt;&lt;item&gt;177&lt;/item&gt;&lt;item&gt;187&lt;/item&gt;&lt;item&gt;188&lt;/item&gt;&lt;item&gt;189&lt;/item&gt;&lt;item&gt;190&lt;/item&gt;&lt;item&gt;202&lt;/item&gt;&lt;item&gt;203&lt;/item&gt;&lt;item&gt;205&lt;/item&gt;&lt;item&gt;208&lt;/item&gt;&lt;item&gt;216&lt;/item&gt;&lt;item&gt;217&lt;/item&gt;&lt;/record-ids&gt;&lt;/item&gt;&lt;/Libraries&gt;"/>
  </w:docVars>
  <w:rsids>
    <w:rsidRoot w:val="003E7FEB"/>
    <w:rsid w:val="000000E1"/>
    <w:rsid w:val="000004F8"/>
    <w:rsid w:val="00000B77"/>
    <w:rsid w:val="00000BBA"/>
    <w:rsid w:val="00001050"/>
    <w:rsid w:val="000014BF"/>
    <w:rsid w:val="0000194E"/>
    <w:rsid w:val="00002484"/>
    <w:rsid w:val="00002678"/>
    <w:rsid w:val="0000282B"/>
    <w:rsid w:val="000028AD"/>
    <w:rsid w:val="000028C0"/>
    <w:rsid w:val="00002983"/>
    <w:rsid w:val="00003128"/>
    <w:rsid w:val="0000314A"/>
    <w:rsid w:val="000032EE"/>
    <w:rsid w:val="00003A58"/>
    <w:rsid w:val="00003B53"/>
    <w:rsid w:val="00003C76"/>
    <w:rsid w:val="000047AF"/>
    <w:rsid w:val="0000498D"/>
    <w:rsid w:val="00004EF2"/>
    <w:rsid w:val="00004F2F"/>
    <w:rsid w:val="0000509D"/>
    <w:rsid w:val="000051FD"/>
    <w:rsid w:val="000058C0"/>
    <w:rsid w:val="00005951"/>
    <w:rsid w:val="00005958"/>
    <w:rsid w:val="00005E96"/>
    <w:rsid w:val="0000627F"/>
    <w:rsid w:val="00006650"/>
    <w:rsid w:val="000069C9"/>
    <w:rsid w:val="00006F93"/>
    <w:rsid w:val="00006FFA"/>
    <w:rsid w:val="00007230"/>
    <w:rsid w:val="000079F9"/>
    <w:rsid w:val="00007A24"/>
    <w:rsid w:val="000107C2"/>
    <w:rsid w:val="00010810"/>
    <w:rsid w:val="0001088D"/>
    <w:rsid w:val="000108B5"/>
    <w:rsid w:val="00010A15"/>
    <w:rsid w:val="00010A8B"/>
    <w:rsid w:val="00010B8A"/>
    <w:rsid w:val="000118AE"/>
    <w:rsid w:val="00011B5B"/>
    <w:rsid w:val="00011BCB"/>
    <w:rsid w:val="000123EC"/>
    <w:rsid w:val="00012DE7"/>
    <w:rsid w:val="00013764"/>
    <w:rsid w:val="00013B46"/>
    <w:rsid w:val="00013E97"/>
    <w:rsid w:val="00014232"/>
    <w:rsid w:val="0001428C"/>
    <w:rsid w:val="00014617"/>
    <w:rsid w:val="000147C3"/>
    <w:rsid w:val="00014A39"/>
    <w:rsid w:val="00014AE5"/>
    <w:rsid w:val="00014D9B"/>
    <w:rsid w:val="000153FE"/>
    <w:rsid w:val="00015499"/>
    <w:rsid w:val="0001554F"/>
    <w:rsid w:val="00015746"/>
    <w:rsid w:val="00015BB6"/>
    <w:rsid w:val="00015F50"/>
    <w:rsid w:val="00015F96"/>
    <w:rsid w:val="000170BC"/>
    <w:rsid w:val="00017618"/>
    <w:rsid w:val="0001774D"/>
    <w:rsid w:val="00017D24"/>
    <w:rsid w:val="00017DCD"/>
    <w:rsid w:val="00017F18"/>
    <w:rsid w:val="00017FA2"/>
    <w:rsid w:val="00020572"/>
    <w:rsid w:val="00020645"/>
    <w:rsid w:val="000206DC"/>
    <w:rsid w:val="000208C1"/>
    <w:rsid w:val="00020C44"/>
    <w:rsid w:val="00021AEB"/>
    <w:rsid w:val="00021AFA"/>
    <w:rsid w:val="00021B43"/>
    <w:rsid w:val="00021C80"/>
    <w:rsid w:val="00022074"/>
    <w:rsid w:val="00022733"/>
    <w:rsid w:val="00022B7A"/>
    <w:rsid w:val="00022CF3"/>
    <w:rsid w:val="000233D1"/>
    <w:rsid w:val="000234C4"/>
    <w:rsid w:val="000246CF"/>
    <w:rsid w:val="00024AFC"/>
    <w:rsid w:val="00024DA6"/>
    <w:rsid w:val="0002597A"/>
    <w:rsid w:val="00025A82"/>
    <w:rsid w:val="00025B99"/>
    <w:rsid w:val="00025F78"/>
    <w:rsid w:val="000260CB"/>
    <w:rsid w:val="00026774"/>
    <w:rsid w:val="000269B4"/>
    <w:rsid w:val="000272FF"/>
    <w:rsid w:val="000276D3"/>
    <w:rsid w:val="00027C15"/>
    <w:rsid w:val="00027D9C"/>
    <w:rsid w:val="00027E25"/>
    <w:rsid w:val="00030275"/>
    <w:rsid w:val="000307F0"/>
    <w:rsid w:val="00030F36"/>
    <w:rsid w:val="00030F9F"/>
    <w:rsid w:val="00031068"/>
    <w:rsid w:val="00031550"/>
    <w:rsid w:val="00031A94"/>
    <w:rsid w:val="00032250"/>
    <w:rsid w:val="00032D67"/>
    <w:rsid w:val="00032F63"/>
    <w:rsid w:val="0003356C"/>
    <w:rsid w:val="00034275"/>
    <w:rsid w:val="000343E2"/>
    <w:rsid w:val="00034432"/>
    <w:rsid w:val="000347DE"/>
    <w:rsid w:val="0003490B"/>
    <w:rsid w:val="00034E6B"/>
    <w:rsid w:val="0003581D"/>
    <w:rsid w:val="0003623E"/>
    <w:rsid w:val="00036C53"/>
    <w:rsid w:val="00036C60"/>
    <w:rsid w:val="00036D03"/>
    <w:rsid w:val="00036E04"/>
    <w:rsid w:val="00036E31"/>
    <w:rsid w:val="00036F3C"/>
    <w:rsid w:val="00037541"/>
    <w:rsid w:val="000376E7"/>
    <w:rsid w:val="0003776A"/>
    <w:rsid w:val="00037934"/>
    <w:rsid w:val="00037A2B"/>
    <w:rsid w:val="00037CD5"/>
    <w:rsid w:val="000407B7"/>
    <w:rsid w:val="00041673"/>
    <w:rsid w:val="00041867"/>
    <w:rsid w:val="00041B30"/>
    <w:rsid w:val="00042258"/>
    <w:rsid w:val="00042470"/>
    <w:rsid w:val="0004289A"/>
    <w:rsid w:val="00042BE3"/>
    <w:rsid w:val="00042D12"/>
    <w:rsid w:val="0004306C"/>
    <w:rsid w:val="0004346E"/>
    <w:rsid w:val="00043B78"/>
    <w:rsid w:val="00043C74"/>
    <w:rsid w:val="00044BB4"/>
    <w:rsid w:val="0004534F"/>
    <w:rsid w:val="000456DD"/>
    <w:rsid w:val="00045B5B"/>
    <w:rsid w:val="00045B64"/>
    <w:rsid w:val="00045B72"/>
    <w:rsid w:val="00045B85"/>
    <w:rsid w:val="00045EAD"/>
    <w:rsid w:val="0004649B"/>
    <w:rsid w:val="000465B2"/>
    <w:rsid w:val="00046795"/>
    <w:rsid w:val="000469A0"/>
    <w:rsid w:val="00046A5B"/>
    <w:rsid w:val="000472D8"/>
    <w:rsid w:val="00047B4B"/>
    <w:rsid w:val="00047C93"/>
    <w:rsid w:val="000502C3"/>
    <w:rsid w:val="0005063C"/>
    <w:rsid w:val="00050A78"/>
    <w:rsid w:val="00050CC0"/>
    <w:rsid w:val="00050E70"/>
    <w:rsid w:val="00050EA0"/>
    <w:rsid w:val="00051205"/>
    <w:rsid w:val="0005127C"/>
    <w:rsid w:val="0005141A"/>
    <w:rsid w:val="0005200A"/>
    <w:rsid w:val="0005281E"/>
    <w:rsid w:val="000529CB"/>
    <w:rsid w:val="00052A28"/>
    <w:rsid w:val="00052BCF"/>
    <w:rsid w:val="00053119"/>
    <w:rsid w:val="0005334D"/>
    <w:rsid w:val="000533F0"/>
    <w:rsid w:val="00053690"/>
    <w:rsid w:val="00053810"/>
    <w:rsid w:val="00053B22"/>
    <w:rsid w:val="00053C01"/>
    <w:rsid w:val="00054045"/>
    <w:rsid w:val="0005425F"/>
    <w:rsid w:val="000542F6"/>
    <w:rsid w:val="000544DA"/>
    <w:rsid w:val="0005464E"/>
    <w:rsid w:val="00054C59"/>
    <w:rsid w:val="00055394"/>
    <w:rsid w:val="000553CF"/>
    <w:rsid w:val="000554D8"/>
    <w:rsid w:val="00055701"/>
    <w:rsid w:val="000558FD"/>
    <w:rsid w:val="00055B98"/>
    <w:rsid w:val="00055BF9"/>
    <w:rsid w:val="00055CE2"/>
    <w:rsid w:val="00056149"/>
    <w:rsid w:val="000567B4"/>
    <w:rsid w:val="00056B64"/>
    <w:rsid w:val="000573E1"/>
    <w:rsid w:val="000578A5"/>
    <w:rsid w:val="00057C08"/>
    <w:rsid w:val="00060014"/>
    <w:rsid w:val="0006014C"/>
    <w:rsid w:val="00060392"/>
    <w:rsid w:val="000605E9"/>
    <w:rsid w:val="00060703"/>
    <w:rsid w:val="00060848"/>
    <w:rsid w:val="00060AE1"/>
    <w:rsid w:val="0006135B"/>
    <w:rsid w:val="00061A0A"/>
    <w:rsid w:val="00061A18"/>
    <w:rsid w:val="00061C74"/>
    <w:rsid w:val="00061C9A"/>
    <w:rsid w:val="00062AE4"/>
    <w:rsid w:val="0006322B"/>
    <w:rsid w:val="00063342"/>
    <w:rsid w:val="00063518"/>
    <w:rsid w:val="00063BC0"/>
    <w:rsid w:val="0006451A"/>
    <w:rsid w:val="000647FF"/>
    <w:rsid w:val="00065AA1"/>
    <w:rsid w:val="00065D43"/>
    <w:rsid w:val="00065D4C"/>
    <w:rsid w:val="00065D92"/>
    <w:rsid w:val="0006657A"/>
    <w:rsid w:val="000667FF"/>
    <w:rsid w:val="00066952"/>
    <w:rsid w:val="00066A4E"/>
    <w:rsid w:val="00067402"/>
    <w:rsid w:val="00070017"/>
    <w:rsid w:val="000700B5"/>
    <w:rsid w:val="00070152"/>
    <w:rsid w:val="00070432"/>
    <w:rsid w:val="00070B8B"/>
    <w:rsid w:val="00071018"/>
    <w:rsid w:val="000712F0"/>
    <w:rsid w:val="00071B19"/>
    <w:rsid w:val="00071F5E"/>
    <w:rsid w:val="000721FC"/>
    <w:rsid w:val="00072339"/>
    <w:rsid w:val="000727C8"/>
    <w:rsid w:val="00073443"/>
    <w:rsid w:val="00073647"/>
    <w:rsid w:val="00074346"/>
    <w:rsid w:val="000755AF"/>
    <w:rsid w:val="00076A4C"/>
    <w:rsid w:val="00076B9F"/>
    <w:rsid w:val="00076D44"/>
    <w:rsid w:val="00076F01"/>
    <w:rsid w:val="00077143"/>
    <w:rsid w:val="00077552"/>
    <w:rsid w:val="00077842"/>
    <w:rsid w:val="00077CB0"/>
    <w:rsid w:val="00080361"/>
    <w:rsid w:val="00080459"/>
    <w:rsid w:val="0008090F"/>
    <w:rsid w:val="00081087"/>
    <w:rsid w:val="000811C4"/>
    <w:rsid w:val="00081629"/>
    <w:rsid w:val="000817E4"/>
    <w:rsid w:val="000821B6"/>
    <w:rsid w:val="000822AB"/>
    <w:rsid w:val="00082362"/>
    <w:rsid w:val="000823B2"/>
    <w:rsid w:val="00082E8A"/>
    <w:rsid w:val="000830E3"/>
    <w:rsid w:val="000832C4"/>
    <w:rsid w:val="00083480"/>
    <w:rsid w:val="00083833"/>
    <w:rsid w:val="00083BB8"/>
    <w:rsid w:val="00083D13"/>
    <w:rsid w:val="000846C4"/>
    <w:rsid w:val="000846F7"/>
    <w:rsid w:val="00084972"/>
    <w:rsid w:val="00084B91"/>
    <w:rsid w:val="00085258"/>
    <w:rsid w:val="00085EC6"/>
    <w:rsid w:val="00085F85"/>
    <w:rsid w:val="0008638E"/>
    <w:rsid w:val="000867B6"/>
    <w:rsid w:val="00086B33"/>
    <w:rsid w:val="00086C9C"/>
    <w:rsid w:val="0008700A"/>
    <w:rsid w:val="0008733F"/>
    <w:rsid w:val="00087CCB"/>
    <w:rsid w:val="00087D7E"/>
    <w:rsid w:val="000902A5"/>
    <w:rsid w:val="000902B2"/>
    <w:rsid w:val="000902E0"/>
    <w:rsid w:val="00090D06"/>
    <w:rsid w:val="00090D62"/>
    <w:rsid w:val="000918B9"/>
    <w:rsid w:val="00091F7B"/>
    <w:rsid w:val="0009241B"/>
    <w:rsid w:val="00092E2B"/>
    <w:rsid w:val="00092E43"/>
    <w:rsid w:val="00092F00"/>
    <w:rsid w:val="00093224"/>
    <w:rsid w:val="00093428"/>
    <w:rsid w:val="0009364B"/>
    <w:rsid w:val="00093DC2"/>
    <w:rsid w:val="00093DD5"/>
    <w:rsid w:val="00093EB4"/>
    <w:rsid w:val="000945C1"/>
    <w:rsid w:val="00094E6C"/>
    <w:rsid w:val="00094F68"/>
    <w:rsid w:val="00095226"/>
    <w:rsid w:val="000954C0"/>
    <w:rsid w:val="0009555A"/>
    <w:rsid w:val="00095745"/>
    <w:rsid w:val="000958EE"/>
    <w:rsid w:val="00095D3A"/>
    <w:rsid w:val="00095D95"/>
    <w:rsid w:val="00095F45"/>
    <w:rsid w:val="00096052"/>
    <w:rsid w:val="00096E9B"/>
    <w:rsid w:val="00097B8F"/>
    <w:rsid w:val="000A018C"/>
    <w:rsid w:val="000A09FF"/>
    <w:rsid w:val="000A1006"/>
    <w:rsid w:val="000A18A7"/>
    <w:rsid w:val="000A19C5"/>
    <w:rsid w:val="000A1C9A"/>
    <w:rsid w:val="000A1CB8"/>
    <w:rsid w:val="000A1E7C"/>
    <w:rsid w:val="000A225B"/>
    <w:rsid w:val="000A2347"/>
    <w:rsid w:val="000A26DC"/>
    <w:rsid w:val="000A2D75"/>
    <w:rsid w:val="000A30E8"/>
    <w:rsid w:val="000A3199"/>
    <w:rsid w:val="000A3869"/>
    <w:rsid w:val="000A4039"/>
    <w:rsid w:val="000A441E"/>
    <w:rsid w:val="000A4FCC"/>
    <w:rsid w:val="000A50DD"/>
    <w:rsid w:val="000A543B"/>
    <w:rsid w:val="000A5623"/>
    <w:rsid w:val="000A61DE"/>
    <w:rsid w:val="000A62E6"/>
    <w:rsid w:val="000A63CB"/>
    <w:rsid w:val="000A66D1"/>
    <w:rsid w:val="000A68FD"/>
    <w:rsid w:val="000A6C09"/>
    <w:rsid w:val="000A7083"/>
    <w:rsid w:val="000A76AA"/>
    <w:rsid w:val="000A7E33"/>
    <w:rsid w:val="000B0487"/>
    <w:rsid w:val="000B07B0"/>
    <w:rsid w:val="000B0BCD"/>
    <w:rsid w:val="000B0FAC"/>
    <w:rsid w:val="000B10AA"/>
    <w:rsid w:val="000B13A0"/>
    <w:rsid w:val="000B1AF1"/>
    <w:rsid w:val="000B2444"/>
    <w:rsid w:val="000B24E8"/>
    <w:rsid w:val="000B2A43"/>
    <w:rsid w:val="000B2B11"/>
    <w:rsid w:val="000B2CD8"/>
    <w:rsid w:val="000B2F0F"/>
    <w:rsid w:val="000B317E"/>
    <w:rsid w:val="000B37DB"/>
    <w:rsid w:val="000B3FCD"/>
    <w:rsid w:val="000B41D3"/>
    <w:rsid w:val="000B4ABC"/>
    <w:rsid w:val="000B4DD5"/>
    <w:rsid w:val="000B5096"/>
    <w:rsid w:val="000B5244"/>
    <w:rsid w:val="000B5BB3"/>
    <w:rsid w:val="000B5DDC"/>
    <w:rsid w:val="000B5E38"/>
    <w:rsid w:val="000B6513"/>
    <w:rsid w:val="000B74AC"/>
    <w:rsid w:val="000B74EF"/>
    <w:rsid w:val="000B7633"/>
    <w:rsid w:val="000B77AF"/>
    <w:rsid w:val="000B78C2"/>
    <w:rsid w:val="000C0078"/>
    <w:rsid w:val="000C04A6"/>
    <w:rsid w:val="000C1C70"/>
    <w:rsid w:val="000C2104"/>
    <w:rsid w:val="000C2160"/>
    <w:rsid w:val="000C2261"/>
    <w:rsid w:val="000C27F3"/>
    <w:rsid w:val="000C2967"/>
    <w:rsid w:val="000C3017"/>
    <w:rsid w:val="000C3249"/>
    <w:rsid w:val="000C3262"/>
    <w:rsid w:val="000C33CB"/>
    <w:rsid w:val="000C3861"/>
    <w:rsid w:val="000C3871"/>
    <w:rsid w:val="000C398A"/>
    <w:rsid w:val="000C537E"/>
    <w:rsid w:val="000C58D6"/>
    <w:rsid w:val="000C5BFC"/>
    <w:rsid w:val="000C5C97"/>
    <w:rsid w:val="000C6064"/>
    <w:rsid w:val="000C635B"/>
    <w:rsid w:val="000C6959"/>
    <w:rsid w:val="000C6B00"/>
    <w:rsid w:val="000C6DFB"/>
    <w:rsid w:val="000C72AD"/>
    <w:rsid w:val="000C7315"/>
    <w:rsid w:val="000D0526"/>
    <w:rsid w:val="000D05AC"/>
    <w:rsid w:val="000D0B91"/>
    <w:rsid w:val="000D0BAF"/>
    <w:rsid w:val="000D10CF"/>
    <w:rsid w:val="000D16BD"/>
    <w:rsid w:val="000D184A"/>
    <w:rsid w:val="000D18CF"/>
    <w:rsid w:val="000D18FD"/>
    <w:rsid w:val="000D2050"/>
    <w:rsid w:val="000D20BC"/>
    <w:rsid w:val="000D267E"/>
    <w:rsid w:val="000D2689"/>
    <w:rsid w:val="000D2820"/>
    <w:rsid w:val="000D2D70"/>
    <w:rsid w:val="000D33BB"/>
    <w:rsid w:val="000D3672"/>
    <w:rsid w:val="000D3B79"/>
    <w:rsid w:val="000D4928"/>
    <w:rsid w:val="000D4D59"/>
    <w:rsid w:val="000D4E95"/>
    <w:rsid w:val="000D51D9"/>
    <w:rsid w:val="000D542B"/>
    <w:rsid w:val="000D5937"/>
    <w:rsid w:val="000D6435"/>
    <w:rsid w:val="000D6A42"/>
    <w:rsid w:val="000D7066"/>
    <w:rsid w:val="000D72E6"/>
    <w:rsid w:val="000D7C50"/>
    <w:rsid w:val="000E0458"/>
    <w:rsid w:val="000E0858"/>
    <w:rsid w:val="000E0D28"/>
    <w:rsid w:val="000E0FA7"/>
    <w:rsid w:val="000E1475"/>
    <w:rsid w:val="000E17A7"/>
    <w:rsid w:val="000E1974"/>
    <w:rsid w:val="000E1B6C"/>
    <w:rsid w:val="000E1EF1"/>
    <w:rsid w:val="000E2361"/>
    <w:rsid w:val="000E296C"/>
    <w:rsid w:val="000E2AEC"/>
    <w:rsid w:val="000E2C52"/>
    <w:rsid w:val="000E3683"/>
    <w:rsid w:val="000E38BD"/>
    <w:rsid w:val="000E3ACE"/>
    <w:rsid w:val="000E3D6F"/>
    <w:rsid w:val="000E3E4B"/>
    <w:rsid w:val="000E3E5D"/>
    <w:rsid w:val="000E411B"/>
    <w:rsid w:val="000E4856"/>
    <w:rsid w:val="000E4DDC"/>
    <w:rsid w:val="000E5682"/>
    <w:rsid w:val="000E57AC"/>
    <w:rsid w:val="000E57F7"/>
    <w:rsid w:val="000E58F5"/>
    <w:rsid w:val="000E5BC5"/>
    <w:rsid w:val="000E5F15"/>
    <w:rsid w:val="000E6313"/>
    <w:rsid w:val="000E6E8A"/>
    <w:rsid w:val="000E6FB6"/>
    <w:rsid w:val="000E76AC"/>
    <w:rsid w:val="000E77D2"/>
    <w:rsid w:val="000E7A6E"/>
    <w:rsid w:val="000E7BF7"/>
    <w:rsid w:val="000F012A"/>
    <w:rsid w:val="000F0ADE"/>
    <w:rsid w:val="000F0CBC"/>
    <w:rsid w:val="000F1321"/>
    <w:rsid w:val="000F1515"/>
    <w:rsid w:val="000F18F7"/>
    <w:rsid w:val="000F1C70"/>
    <w:rsid w:val="000F224F"/>
    <w:rsid w:val="000F31E2"/>
    <w:rsid w:val="000F326D"/>
    <w:rsid w:val="000F3863"/>
    <w:rsid w:val="000F3F8E"/>
    <w:rsid w:val="000F4013"/>
    <w:rsid w:val="000F4038"/>
    <w:rsid w:val="000F5098"/>
    <w:rsid w:val="000F5325"/>
    <w:rsid w:val="000F5922"/>
    <w:rsid w:val="000F6385"/>
    <w:rsid w:val="000F712C"/>
    <w:rsid w:val="00100437"/>
    <w:rsid w:val="001004F0"/>
    <w:rsid w:val="00100BBA"/>
    <w:rsid w:val="00100CD4"/>
    <w:rsid w:val="00100E6A"/>
    <w:rsid w:val="001012AE"/>
    <w:rsid w:val="0010157B"/>
    <w:rsid w:val="001018DB"/>
    <w:rsid w:val="00101DDF"/>
    <w:rsid w:val="0010246A"/>
    <w:rsid w:val="001029BD"/>
    <w:rsid w:val="00102D3E"/>
    <w:rsid w:val="0010385A"/>
    <w:rsid w:val="00103AEC"/>
    <w:rsid w:val="00103B76"/>
    <w:rsid w:val="001042CF"/>
    <w:rsid w:val="0010484A"/>
    <w:rsid w:val="00104ABF"/>
    <w:rsid w:val="00104FFC"/>
    <w:rsid w:val="001059F6"/>
    <w:rsid w:val="00105B0A"/>
    <w:rsid w:val="0010608B"/>
    <w:rsid w:val="00106B09"/>
    <w:rsid w:val="0010714E"/>
    <w:rsid w:val="001073F2"/>
    <w:rsid w:val="00107754"/>
    <w:rsid w:val="00107F6C"/>
    <w:rsid w:val="00110186"/>
    <w:rsid w:val="0011055B"/>
    <w:rsid w:val="00110A63"/>
    <w:rsid w:val="00110DA6"/>
    <w:rsid w:val="001111AC"/>
    <w:rsid w:val="001116BE"/>
    <w:rsid w:val="001118D8"/>
    <w:rsid w:val="00111AB1"/>
    <w:rsid w:val="00111C44"/>
    <w:rsid w:val="00111D96"/>
    <w:rsid w:val="00112491"/>
    <w:rsid w:val="00112727"/>
    <w:rsid w:val="00112C12"/>
    <w:rsid w:val="00113BBE"/>
    <w:rsid w:val="001147C8"/>
    <w:rsid w:val="00114911"/>
    <w:rsid w:val="0011501F"/>
    <w:rsid w:val="0011502D"/>
    <w:rsid w:val="0011539D"/>
    <w:rsid w:val="001155A7"/>
    <w:rsid w:val="0011566B"/>
    <w:rsid w:val="00115771"/>
    <w:rsid w:val="001166BA"/>
    <w:rsid w:val="00116DFA"/>
    <w:rsid w:val="00117F86"/>
    <w:rsid w:val="00120BBC"/>
    <w:rsid w:val="0012127C"/>
    <w:rsid w:val="00121282"/>
    <w:rsid w:val="001219A7"/>
    <w:rsid w:val="00121C64"/>
    <w:rsid w:val="00121CD6"/>
    <w:rsid w:val="0012223B"/>
    <w:rsid w:val="0012244E"/>
    <w:rsid w:val="001227B8"/>
    <w:rsid w:val="00122CAF"/>
    <w:rsid w:val="00123138"/>
    <w:rsid w:val="00123D73"/>
    <w:rsid w:val="0012401D"/>
    <w:rsid w:val="001242DC"/>
    <w:rsid w:val="001242FF"/>
    <w:rsid w:val="00124570"/>
    <w:rsid w:val="00124E68"/>
    <w:rsid w:val="00126261"/>
    <w:rsid w:val="001262CD"/>
    <w:rsid w:val="00126B15"/>
    <w:rsid w:val="00126E00"/>
    <w:rsid w:val="00126F03"/>
    <w:rsid w:val="0012728E"/>
    <w:rsid w:val="001274AC"/>
    <w:rsid w:val="00127BA4"/>
    <w:rsid w:val="00127DC3"/>
    <w:rsid w:val="00130505"/>
    <w:rsid w:val="00130536"/>
    <w:rsid w:val="001305A0"/>
    <w:rsid w:val="001305FA"/>
    <w:rsid w:val="001308FA"/>
    <w:rsid w:val="00131CAD"/>
    <w:rsid w:val="00131DE5"/>
    <w:rsid w:val="0013207A"/>
    <w:rsid w:val="001321DD"/>
    <w:rsid w:val="00132295"/>
    <w:rsid w:val="001325ED"/>
    <w:rsid w:val="0013268D"/>
    <w:rsid w:val="001329D0"/>
    <w:rsid w:val="0013326E"/>
    <w:rsid w:val="00133273"/>
    <w:rsid w:val="00133472"/>
    <w:rsid w:val="00133856"/>
    <w:rsid w:val="0013397F"/>
    <w:rsid w:val="00133AF8"/>
    <w:rsid w:val="00133C04"/>
    <w:rsid w:val="0013445B"/>
    <w:rsid w:val="0013496A"/>
    <w:rsid w:val="0013596A"/>
    <w:rsid w:val="00135A32"/>
    <w:rsid w:val="00135D41"/>
    <w:rsid w:val="0013606C"/>
    <w:rsid w:val="00136230"/>
    <w:rsid w:val="00136283"/>
    <w:rsid w:val="00136290"/>
    <w:rsid w:val="00136766"/>
    <w:rsid w:val="00136F38"/>
    <w:rsid w:val="00137068"/>
    <w:rsid w:val="00137113"/>
    <w:rsid w:val="0013794F"/>
    <w:rsid w:val="0014095F"/>
    <w:rsid w:val="00140968"/>
    <w:rsid w:val="00141014"/>
    <w:rsid w:val="00141126"/>
    <w:rsid w:val="00141BAA"/>
    <w:rsid w:val="00141D37"/>
    <w:rsid w:val="001426B4"/>
    <w:rsid w:val="00142C28"/>
    <w:rsid w:val="001433A3"/>
    <w:rsid w:val="00143407"/>
    <w:rsid w:val="001441D6"/>
    <w:rsid w:val="001441FD"/>
    <w:rsid w:val="0014467A"/>
    <w:rsid w:val="00144C14"/>
    <w:rsid w:val="00144DAA"/>
    <w:rsid w:val="00145294"/>
    <w:rsid w:val="00146159"/>
    <w:rsid w:val="0014652B"/>
    <w:rsid w:val="001468F6"/>
    <w:rsid w:val="00146A7E"/>
    <w:rsid w:val="00146EC4"/>
    <w:rsid w:val="00147299"/>
    <w:rsid w:val="00147675"/>
    <w:rsid w:val="00147794"/>
    <w:rsid w:val="001505D5"/>
    <w:rsid w:val="00150622"/>
    <w:rsid w:val="00150883"/>
    <w:rsid w:val="00152251"/>
    <w:rsid w:val="001523DD"/>
    <w:rsid w:val="0015246A"/>
    <w:rsid w:val="00152602"/>
    <w:rsid w:val="00152675"/>
    <w:rsid w:val="001526F7"/>
    <w:rsid w:val="00152AEC"/>
    <w:rsid w:val="00152D2A"/>
    <w:rsid w:val="00152EAD"/>
    <w:rsid w:val="00152F7D"/>
    <w:rsid w:val="001538A3"/>
    <w:rsid w:val="00153EC0"/>
    <w:rsid w:val="001540B2"/>
    <w:rsid w:val="0015476B"/>
    <w:rsid w:val="00154838"/>
    <w:rsid w:val="00154C19"/>
    <w:rsid w:val="00154E05"/>
    <w:rsid w:val="00155228"/>
    <w:rsid w:val="0015530D"/>
    <w:rsid w:val="0015555F"/>
    <w:rsid w:val="0015591B"/>
    <w:rsid w:val="00156061"/>
    <w:rsid w:val="001561F6"/>
    <w:rsid w:val="001562D5"/>
    <w:rsid w:val="001566F2"/>
    <w:rsid w:val="00156894"/>
    <w:rsid w:val="00157ADE"/>
    <w:rsid w:val="00157C07"/>
    <w:rsid w:val="00160A6B"/>
    <w:rsid w:val="00160CCC"/>
    <w:rsid w:val="0016105D"/>
    <w:rsid w:val="0016186A"/>
    <w:rsid w:val="00161D3E"/>
    <w:rsid w:val="001621F2"/>
    <w:rsid w:val="0016324F"/>
    <w:rsid w:val="00163523"/>
    <w:rsid w:val="001635CB"/>
    <w:rsid w:val="0016373F"/>
    <w:rsid w:val="001638F9"/>
    <w:rsid w:val="00163C8E"/>
    <w:rsid w:val="00164651"/>
    <w:rsid w:val="00164F29"/>
    <w:rsid w:val="00164F2A"/>
    <w:rsid w:val="00165385"/>
    <w:rsid w:val="001654CB"/>
    <w:rsid w:val="0016586E"/>
    <w:rsid w:val="001658B2"/>
    <w:rsid w:val="0016591E"/>
    <w:rsid w:val="00165BAC"/>
    <w:rsid w:val="001662DF"/>
    <w:rsid w:val="001664AE"/>
    <w:rsid w:val="001666E3"/>
    <w:rsid w:val="00166896"/>
    <w:rsid w:val="00166C78"/>
    <w:rsid w:val="00166FFA"/>
    <w:rsid w:val="00167DD6"/>
    <w:rsid w:val="00170092"/>
    <w:rsid w:val="00170600"/>
    <w:rsid w:val="001709EB"/>
    <w:rsid w:val="00170B88"/>
    <w:rsid w:val="00170E0E"/>
    <w:rsid w:val="0017199A"/>
    <w:rsid w:val="00171B2C"/>
    <w:rsid w:val="00171CB3"/>
    <w:rsid w:val="0017263C"/>
    <w:rsid w:val="00172824"/>
    <w:rsid w:val="00172861"/>
    <w:rsid w:val="00172931"/>
    <w:rsid w:val="001734DF"/>
    <w:rsid w:val="001737D7"/>
    <w:rsid w:val="00173EF5"/>
    <w:rsid w:val="00173F5F"/>
    <w:rsid w:val="00174091"/>
    <w:rsid w:val="0017413E"/>
    <w:rsid w:val="0017476F"/>
    <w:rsid w:val="00174D18"/>
    <w:rsid w:val="001750D5"/>
    <w:rsid w:val="00175373"/>
    <w:rsid w:val="00175833"/>
    <w:rsid w:val="00175A3C"/>
    <w:rsid w:val="00175C8D"/>
    <w:rsid w:val="00175F2F"/>
    <w:rsid w:val="00176146"/>
    <w:rsid w:val="00176281"/>
    <w:rsid w:val="001768A7"/>
    <w:rsid w:val="00176AFF"/>
    <w:rsid w:val="00176B3F"/>
    <w:rsid w:val="00176D71"/>
    <w:rsid w:val="00177101"/>
    <w:rsid w:val="0017728A"/>
    <w:rsid w:val="00177579"/>
    <w:rsid w:val="00177810"/>
    <w:rsid w:val="001779D5"/>
    <w:rsid w:val="001802BA"/>
    <w:rsid w:val="00181341"/>
    <w:rsid w:val="001816D5"/>
    <w:rsid w:val="001817D1"/>
    <w:rsid w:val="00181826"/>
    <w:rsid w:val="0018254D"/>
    <w:rsid w:val="001829F5"/>
    <w:rsid w:val="00182A09"/>
    <w:rsid w:val="00182C81"/>
    <w:rsid w:val="00182F9E"/>
    <w:rsid w:val="001831BA"/>
    <w:rsid w:val="001832D2"/>
    <w:rsid w:val="001839A2"/>
    <w:rsid w:val="00183AA6"/>
    <w:rsid w:val="00183B6F"/>
    <w:rsid w:val="00184365"/>
    <w:rsid w:val="00184526"/>
    <w:rsid w:val="001848EA"/>
    <w:rsid w:val="0018505E"/>
    <w:rsid w:val="00185419"/>
    <w:rsid w:val="001855E7"/>
    <w:rsid w:val="001859F0"/>
    <w:rsid w:val="00185B45"/>
    <w:rsid w:val="001862C0"/>
    <w:rsid w:val="001863D2"/>
    <w:rsid w:val="001867EF"/>
    <w:rsid w:val="00187157"/>
    <w:rsid w:val="001871A6"/>
    <w:rsid w:val="00187564"/>
    <w:rsid w:val="00190677"/>
    <w:rsid w:val="00190BE2"/>
    <w:rsid w:val="00190F44"/>
    <w:rsid w:val="00191125"/>
    <w:rsid w:val="0019152D"/>
    <w:rsid w:val="0019168F"/>
    <w:rsid w:val="001922B8"/>
    <w:rsid w:val="00192BBA"/>
    <w:rsid w:val="00192E7B"/>
    <w:rsid w:val="001932A2"/>
    <w:rsid w:val="00193E16"/>
    <w:rsid w:val="00193E99"/>
    <w:rsid w:val="0019447A"/>
    <w:rsid w:val="001951C5"/>
    <w:rsid w:val="001959DC"/>
    <w:rsid w:val="00195C4B"/>
    <w:rsid w:val="0019632A"/>
    <w:rsid w:val="00196344"/>
    <w:rsid w:val="0019637A"/>
    <w:rsid w:val="001966C8"/>
    <w:rsid w:val="001967F1"/>
    <w:rsid w:val="00197020"/>
    <w:rsid w:val="00197843"/>
    <w:rsid w:val="00197CB6"/>
    <w:rsid w:val="00197E05"/>
    <w:rsid w:val="001A0293"/>
    <w:rsid w:val="001A03C4"/>
    <w:rsid w:val="001A1155"/>
    <w:rsid w:val="001A1423"/>
    <w:rsid w:val="001A1846"/>
    <w:rsid w:val="001A1A8A"/>
    <w:rsid w:val="001A1B25"/>
    <w:rsid w:val="001A1B5A"/>
    <w:rsid w:val="001A246A"/>
    <w:rsid w:val="001A24F7"/>
    <w:rsid w:val="001A3D5B"/>
    <w:rsid w:val="001A465E"/>
    <w:rsid w:val="001A56E4"/>
    <w:rsid w:val="001A5B3D"/>
    <w:rsid w:val="001A6EF7"/>
    <w:rsid w:val="001A71AA"/>
    <w:rsid w:val="001A7302"/>
    <w:rsid w:val="001A7BDA"/>
    <w:rsid w:val="001B0465"/>
    <w:rsid w:val="001B0729"/>
    <w:rsid w:val="001B0765"/>
    <w:rsid w:val="001B0D31"/>
    <w:rsid w:val="001B0F39"/>
    <w:rsid w:val="001B0FAC"/>
    <w:rsid w:val="001B1A96"/>
    <w:rsid w:val="001B27F9"/>
    <w:rsid w:val="001B2BB7"/>
    <w:rsid w:val="001B2CD7"/>
    <w:rsid w:val="001B2F0F"/>
    <w:rsid w:val="001B300C"/>
    <w:rsid w:val="001B3429"/>
    <w:rsid w:val="001B3672"/>
    <w:rsid w:val="001B3DF9"/>
    <w:rsid w:val="001B4047"/>
    <w:rsid w:val="001B4721"/>
    <w:rsid w:val="001B4D27"/>
    <w:rsid w:val="001B4EE9"/>
    <w:rsid w:val="001B4FD2"/>
    <w:rsid w:val="001B501B"/>
    <w:rsid w:val="001B579D"/>
    <w:rsid w:val="001B5CEC"/>
    <w:rsid w:val="001B66A9"/>
    <w:rsid w:val="001B6C0A"/>
    <w:rsid w:val="001B6D30"/>
    <w:rsid w:val="001B6EDD"/>
    <w:rsid w:val="001B7BEF"/>
    <w:rsid w:val="001C0404"/>
    <w:rsid w:val="001C06A1"/>
    <w:rsid w:val="001C0E9F"/>
    <w:rsid w:val="001C13EE"/>
    <w:rsid w:val="001C148B"/>
    <w:rsid w:val="001C152C"/>
    <w:rsid w:val="001C1965"/>
    <w:rsid w:val="001C19B4"/>
    <w:rsid w:val="001C2238"/>
    <w:rsid w:val="001C2A24"/>
    <w:rsid w:val="001C304D"/>
    <w:rsid w:val="001C3279"/>
    <w:rsid w:val="001C3338"/>
    <w:rsid w:val="001C3339"/>
    <w:rsid w:val="001C33DC"/>
    <w:rsid w:val="001C39F6"/>
    <w:rsid w:val="001C4391"/>
    <w:rsid w:val="001C4881"/>
    <w:rsid w:val="001C492E"/>
    <w:rsid w:val="001C4A09"/>
    <w:rsid w:val="001C4D8C"/>
    <w:rsid w:val="001C53C2"/>
    <w:rsid w:val="001C58E8"/>
    <w:rsid w:val="001C6688"/>
    <w:rsid w:val="001C66EB"/>
    <w:rsid w:val="001C756E"/>
    <w:rsid w:val="001C7626"/>
    <w:rsid w:val="001C7D78"/>
    <w:rsid w:val="001D01CF"/>
    <w:rsid w:val="001D01F3"/>
    <w:rsid w:val="001D07CF"/>
    <w:rsid w:val="001D1983"/>
    <w:rsid w:val="001D1B49"/>
    <w:rsid w:val="001D2020"/>
    <w:rsid w:val="001D2B58"/>
    <w:rsid w:val="001D2C46"/>
    <w:rsid w:val="001D2CFA"/>
    <w:rsid w:val="001D31DE"/>
    <w:rsid w:val="001D32D9"/>
    <w:rsid w:val="001D34BA"/>
    <w:rsid w:val="001D35BC"/>
    <w:rsid w:val="001D3701"/>
    <w:rsid w:val="001D3A5C"/>
    <w:rsid w:val="001D3AC1"/>
    <w:rsid w:val="001D3B01"/>
    <w:rsid w:val="001D3EC7"/>
    <w:rsid w:val="001D4B35"/>
    <w:rsid w:val="001D504E"/>
    <w:rsid w:val="001D54E4"/>
    <w:rsid w:val="001D594F"/>
    <w:rsid w:val="001D5BC0"/>
    <w:rsid w:val="001D5D35"/>
    <w:rsid w:val="001D5D7D"/>
    <w:rsid w:val="001D5DA1"/>
    <w:rsid w:val="001D609B"/>
    <w:rsid w:val="001D6869"/>
    <w:rsid w:val="001D7012"/>
    <w:rsid w:val="001D71A2"/>
    <w:rsid w:val="001D7CEA"/>
    <w:rsid w:val="001E0431"/>
    <w:rsid w:val="001E1844"/>
    <w:rsid w:val="001E19E7"/>
    <w:rsid w:val="001E1C10"/>
    <w:rsid w:val="001E1E57"/>
    <w:rsid w:val="001E2798"/>
    <w:rsid w:val="001E31AC"/>
    <w:rsid w:val="001E3413"/>
    <w:rsid w:val="001E3595"/>
    <w:rsid w:val="001E397A"/>
    <w:rsid w:val="001E47A0"/>
    <w:rsid w:val="001E50CA"/>
    <w:rsid w:val="001E5D53"/>
    <w:rsid w:val="001E5DD9"/>
    <w:rsid w:val="001E6397"/>
    <w:rsid w:val="001E67CD"/>
    <w:rsid w:val="001E68C7"/>
    <w:rsid w:val="001E6912"/>
    <w:rsid w:val="001E6985"/>
    <w:rsid w:val="001E6C22"/>
    <w:rsid w:val="001E7B2F"/>
    <w:rsid w:val="001E7D00"/>
    <w:rsid w:val="001F00B0"/>
    <w:rsid w:val="001F094F"/>
    <w:rsid w:val="001F0954"/>
    <w:rsid w:val="001F0E9D"/>
    <w:rsid w:val="001F0FAA"/>
    <w:rsid w:val="001F11B0"/>
    <w:rsid w:val="001F1316"/>
    <w:rsid w:val="001F14A8"/>
    <w:rsid w:val="001F1544"/>
    <w:rsid w:val="001F172E"/>
    <w:rsid w:val="001F17BA"/>
    <w:rsid w:val="001F1D14"/>
    <w:rsid w:val="001F1EB4"/>
    <w:rsid w:val="001F2159"/>
    <w:rsid w:val="001F2B7D"/>
    <w:rsid w:val="001F2E33"/>
    <w:rsid w:val="001F3532"/>
    <w:rsid w:val="001F49AF"/>
    <w:rsid w:val="001F4CFB"/>
    <w:rsid w:val="001F4DC9"/>
    <w:rsid w:val="001F526A"/>
    <w:rsid w:val="001F5459"/>
    <w:rsid w:val="001F5F0D"/>
    <w:rsid w:val="001F6207"/>
    <w:rsid w:val="001F6D02"/>
    <w:rsid w:val="001F727E"/>
    <w:rsid w:val="00200071"/>
    <w:rsid w:val="002007D0"/>
    <w:rsid w:val="0020092B"/>
    <w:rsid w:val="00200A6B"/>
    <w:rsid w:val="00201150"/>
    <w:rsid w:val="002017E6"/>
    <w:rsid w:val="00201BBB"/>
    <w:rsid w:val="00201DD2"/>
    <w:rsid w:val="002020E3"/>
    <w:rsid w:val="00203A42"/>
    <w:rsid w:val="00204B6A"/>
    <w:rsid w:val="00204E7B"/>
    <w:rsid w:val="00204F3C"/>
    <w:rsid w:val="00204FBC"/>
    <w:rsid w:val="00205189"/>
    <w:rsid w:val="0020532C"/>
    <w:rsid w:val="00205B43"/>
    <w:rsid w:val="00205BAD"/>
    <w:rsid w:val="00205F4B"/>
    <w:rsid w:val="00205F90"/>
    <w:rsid w:val="002065D4"/>
    <w:rsid w:val="00206ABD"/>
    <w:rsid w:val="00206E73"/>
    <w:rsid w:val="0020719F"/>
    <w:rsid w:val="002073B3"/>
    <w:rsid w:val="002078E6"/>
    <w:rsid w:val="00207AC5"/>
    <w:rsid w:val="00207ED7"/>
    <w:rsid w:val="00210261"/>
    <w:rsid w:val="0021063D"/>
    <w:rsid w:val="00210B6A"/>
    <w:rsid w:val="00210E14"/>
    <w:rsid w:val="00210F40"/>
    <w:rsid w:val="00210FA4"/>
    <w:rsid w:val="0021108B"/>
    <w:rsid w:val="0021109C"/>
    <w:rsid w:val="00211256"/>
    <w:rsid w:val="00211917"/>
    <w:rsid w:val="002119A2"/>
    <w:rsid w:val="00211A5C"/>
    <w:rsid w:val="002124A0"/>
    <w:rsid w:val="00212692"/>
    <w:rsid w:val="002126ED"/>
    <w:rsid w:val="00212BC1"/>
    <w:rsid w:val="00212CC6"/>
    <w:rsid w:val="002131B9"/>
    <w:rsid w:val="002136FA"/>
    <w:rsid w:val="00213B2D"/>
    <w:rsid w:val="00213C12"/>
    <w:rsid w:val="00213F70"/>
    <w:rsid w:val="002142DC"/>
    <w:rsid w:val="00214458"/>
    <w:rsid w:val="002147BF"/>
    <w:rsid w:val="002149BD"/>
    <w:rsid w:val="00214A77"/>
    <w:rsid w:val="00214D5F"/>
    <w:rsid w:val="0021521E"/>
    <w:rsid w:val="00215360"/>
    <w:rsid w:val="0021558D"/>
    <w:rsid w:val="002157B5"/>
    <w:rsid w:val="0021673F"/>
    <w:rsid w:val="00216796"/>
    <w:rsid w:val="0021685D"/>
    <w:rsid w:val="00217A39"/>
    <w:rsid w:val="00217BC5"/>
    <w:rsid w:val="00220496"/>
    <w:rsid w:val="002204B1"/>
    <w:rsid w:val="002205C0"/>
    <w:rsid w:val="0022065D"/>
    <w:rsid w:val="002206FA"/>
    <w:rsid w:val="00220D56"/>
    <w:rsid w:val="00220D5E"/>
    <w:rsid w:val="00220E33"/>
    <w:rsid w:val="00220F79"/>
    <w:rsid w:val="002210A0"/>
    <w:rsid w:val="00221A2C"/>
    <w:rsid w:val="00222408"/>
    <w:rsid w:val="002226E3"/>
    <w:rsid w:val="00223593"/>
    <w:rsid w:val="00223DBB"/>
    <w:rsid w:val="00224294"/>
    <w:rsid w:val="0022457E"/>
    <w:rsid w:val="00224938"/>
    <w:rsid w:val="00224B7C"/>
    <w:rsid w:val="00224FDC"/>
    <w:rsid w:val="0022514C"/>
    <w:rsid w:val="00225A93"/>
    <w:rsid w:val="00226455"/>
    <w:rsid w:val="00226E43"/>
    <w:rsid w:val="0022736D"/>
    <w:rsid w:val="00227736"/>
    <w:rsid w:val="0022793A"/>
    <w:rsid w:val="00227F26"/>
    <w:rsid w:val="00230272"/>
    <w:rsid w:val="00230A7A"/>
    <w:rsid w:val="00230B15"/>
    <w:rsid w:val="00230BF2"/>
    <w:rsid w:val="00231043"/>
    <w:rsid w:val="00231B26"/>
    <w:rsid w:val="00232080"/>
    <w:rsid w:val="002327BD"/>
    <w:rsid w:val="00232873"/>
    <w:rsid w:val="0023335B"/>
    <w:rsid w:val="002335B7"/>
    <w:rsid w:val="00233AB7"/>
    <w:rsid w:val="00233DA5"/>
    <w:rsid w:val="002341B9"/>
    <w:rsid w:val="0023463A"/>
    <w:rsid w:val="00234895"/>
    <w:rsid w:val="00234E66"/>
    <w:rsid w:val="002350E9"/>
    <w:rsid w:val="002351F5"/>
    <w:rsid w:val="0023564D"/>
    <w:rsid w:val="00235B16"/>
    <w:rsid w:val="00235B80"/>
    <w:rsid w:val="00235BE6"/>
    <w:rsid w:val="002366DD"/>
    <w:rsid w:val="00236FCF"/>
    <w:rsid w:val="002370DE"/>
    <w:rsid w:val="002370E3"/>
    <w:rsid w:val="002373B8"/>
    <w:rsid w:val="00237CD1"/>
    <w:rsid w:val="00240010"/>
    <w:rsid w:val="0024044E"/>
    <w:rsid w:val="0024077D"/>
    <w:rsid w:val="00240EEC"/>
    <w:rsid w:val="00241824"/>
    <w:rsid w:val="00241FCA"/>
    <w:rsid w:val="0024201F"/>
    <w:rsid w:val="002427A5"/>
    <w:rsid w:val="0024299D"/>
    <w:rsid w:val="002429C8"/>
    <w:rsid w:val="00242CBA"/>
    <w:rsid w:val="00242E6D"/>
    <w:rsid w:val="00243003"/>
    <w:rsid w:val="00243D38"/>
    <w:rsid w:val="00243F30"/>
    <w:rsid w:val="00243FAE"/>
    <w:rsid w:val="0024414C"/>
    <w:rsid w:val="00244664"/>
    <w:rsid w:val="002447F6"/>
    <w:rsid w:val="002456D6"/>
    <w:rsid w:val="00245EB6"/>
    <w:rsid w:val="002461B4"/>
    <w:rsid w:val="002463BD"/>
    <w:rsid w:val="00246598"/>
    <w:rsid w:val="002468C9"/>
    <w:rsid w:val="00246B0E"/>
    <w:rsid w:val="002471EF"/>
    <w:rsid w:val="00247412"/>
    <w:rsid w:val="002506E5"/>
    <w:rsid w:val="002508EF"/>
    <w:rsid w:val="00250B5A"/>
    <w:rsid w:val="00250DA2"/>
    <w:rsid w:val="002516F4"/>
    <w:rsid w:val="002518DD"/>
    <w:rsid w:val="00251A94"/>
    <w:rsid w:val="00251C96"/>
    <w:rsid w:val="00251E4C"/>
    <w:rsid w:val="002526BC"/>
    <w:rsid w:val="00252DD1"/>
    <w:rsid w:val="002539AF"/>
    <w:rsid w:val="00253D99"/>
    <w:rsid w:val="00253F68"/>
    <w:rsid w:val="002540F2"/>
    <w:rsid w:val="0025416B"/>
    <w:rsid w:val="00254B09"/>
    <w:rsid w:val="00254E0C"/>
    <w:rsid w:val="00255965"/>
    <w:rsid w:val="002559BE"/>
    <w:rsid w:val="00255B17"/>
    <w:rsid w:val="00256219"/>
    <w:rsid w:val="00256928"/>
    <w:rsid w:val="00256EBF"/>
    <w:rsid w:val="00257817"/>
    <w:rsid w:val="002578D6"/>
    <w:rsid w:val="00257931"/>
    <w:rsid w:val="00257B64"/>
    <w:rsid w:val="0026044C"/>
    <w:rsid w:val="00260662"/>
    <w:rsid w:val="0026085B"/>
    <w:rsid w:val="002620E5"/>
    <w:rsid w:val="00262145"/>
    <w:rsid w:val="002623EC"/>
    <w:rsid w:val="002631FC"/>
    <w:rsid w:val="0026374D"/>
    <w:rsid w:val="002638FF"/>
    <w:rsid w:val="00263D84"/>
    <w:rsid w:val="0026402A"/>
    <w:rsid w:val="0026460E"/>
    <w:rsid w:val="00265C23"/>
    <w:rsid w:val="00265E41"/>
    <w:rsid w:val="00266B44"/>
    <w:rsid w:val="002670B1"/>
    <w:rsid w:val="0026797F"/>
    <w:rsid w:val="0027073B"/>
    <w:rsid w:val="00270EAD"/>
    <w:rsid w:val="00270FE8"/>
    <w:rsid w:val="00271229"/>
    <w:rsid w:val="00272677"/>
    <w:rsid w:val="00272876"/>
    <w:rsid w:val="00272ABC"/>
    <w:rsid w:val="00273565"/>
    <w:rsid w:val="00273824"/>
    <w:rsid w:val="00274537"/>
    <w:rsid w:val="002749B3"/>
    <w:rsid w:val="0027562F"/>
    <w:rsid w:val="0027572A"/>
    <w:rsid w:val="00275879"/>
    <w:rsid w:val="00275D95"/>
    <w:rsid w:val="002761E9"/>
    <w:rsid w:val="0027666F"/>
    <w:rsid w:val="00276D86"/>
    <w:rsid w:val="0027715B"/>
    <w:rsid w:val="002771D7"/>
    <w:rsid w:val="00277D13"/>
    <w:rsid w:val="00277DE5"/>
    <w:rsid w:val="00280042"/>
    <w:rsid w:val="00280932"/>
    <w:rsid w:val="00280B99"/>
    <w:rsid w:val="002815D8"/>
    <w:rsid w:val="00281DF7"/>
    <w:rsid w:val="00282DBE"/>
    <w:rsid w:val="00283293"/>
    <w:rsid w:val="002832BA"/>
    <w:rsid w:val="002835AD"/>
    <w:rsid w:val="002835F5"/>
    <w:rsid w:val="002839D6"/>
    <w:rsid w:val="00283F51"/>
    <w:rsid w:val="002845E5"/>
    <w:rsid w:val="00284DE9"/>
    <w:rsid w:val="002853A9"/>
    <w:rsid w:val="002854BD"/>
    <w:rsid w:val="002854D9"/>
    <w:rsid w:val="0028601E"/>
    <w:rsid w:val="002862E5"/>
    <w:rsid w:val="0028633F"/>
    <w:rsid w:val="0028657C"/>
    <w:rsid w:val="00286848"/>
    <w:rsid w:val="00286913"/>
    <w:rsid w:val="00286BBB"/>
    <w:rsid w:val="00286BC3"/>
    <w:rsid w:val="002878DD"/>
    <w:rsid w:val="00287ADF"/>
    <w:rsid w:val="00287D59"/>
    <w:rsid w:val="00287DF3"/>
    <w:rsid w:val="0029016D"/>
    <w:rsid w:val="0029045F"/>
    <w:rsid w:val="00290D84"/>
    <w:rsid w:val="0029119D"/>
    <w:rsid w:val="0029136C"/>
    <w:rsid w:val="0029168C"/>
    <w:rsid w:val="00291769"/>
    <w:rsid w:val="0029277C"/>
    <w:rsid w:val="00292DCD"/>
    <w:rsid w:val="00293184"/>
    <w:rsid w:val="00293371"/>
    <w:rsid w:val="00293F18"/>
    <w:rsid w:val="00294AB5"/>
    <w:rsid w:val="00294C6A"/>
    <w:rsid w:val="00294F2B"/>
    <w:rsid w:val="00295002"/>
    <w:rsid w:val="002955B0"/>
    <w:rsid w:val="00295754"/>
    <w:rsid w:val="00295C59"/>
    <w:rsid w:val="00295C73"/>
    <w:rsid w:val="00295F49"/>
    <w:rsid w:val="002965AD"/>
    <w:rsid w:val="00296834"/>
    <w:rsid w:val="00296BDC"/>
    <w:rsid w:val="0029711C"/>
    <w:rsid w:val="0029778E"/>
    <w:rsid w:val="00297F60"/>
    <w:rsid w:val="002A0392"/>
    <w:rsid w:val="002A108A"/>
    <w:rsid w:val="002A1147"/>
    <w:rsid w:val="002A115C"/>
    <w:rsid w:val="002A13BB"/>
    <w:rsid w:val="002A1B4C"/>
    <w:rsid w:val="002A2103"/>
    <w:rsid w:val="002A23E9"/>
    <w:rsid w:val="002A261C"/>
    <w:rsid w:val="002A2A01"/>
    <w:rsid w:val="002A2DCF"/>
    <w:rsid w:val="002A2E23"/>
    <w:rsid w:val="002A33A8"/>
    <w:rsid w:val="002A35C8"/>
    <w:rsid w:val="002A374D"/>
    <w:rsid w:val="002A3D66"/>
    <w:rsid w:val="002A449D"/>
    <w:rsid w:val="002A44EB"/>
    <w:rsid w:val="002A457A"/>
    <w:rsid w:val="002A4593"/>
    <w:rsid w:val="002A4BD4"/>
    <w:rsid w:val="002A5285"/>
    <w:rsid w:val="002A57BB"/>
    <w:rsid w:val="002A698A"/>
    <w:rsid w:val="002A6D60"/>
    <w:rsid w:val="002A7C1E"/>
    <w:rsid w:val="002B0C7D"/>
    <w:rsid w:val="002B0D41"/>
    <w:rsid w:val="002B11B3"/>
    <w:rsid w:val="002B1455"/>
    <w:rsid w:val="002B16F7"/>
    <w:rsid w:val="002B1772"/>
    <w:rsid w:val="002B1BF1"/>
    <w:rsid w:val="002B1FA0"/>
    <w:rsid w:val="002B3115"/>
    <w:rsid w:val="002B3268"/>
    <w:rsid w:val="002B3B39"/>
    <w:rsid w:val="002B3E1C"/>
    <w:rsid w:val="002B40FC"/>
    <w:rsid w:val="002B491D"/>
    <w:rsid w:val="002B4AF1"/>
    <w:rsid w:val="002B4DC6"/>
    <w:rsid w:val="002B53A2"/>
    <w:rsid w:val="002B5A46"/>
    <w:rsid w:val="002B5DDF"/>
    <w:rsid w:val="002B5EB6"/>
    <w:rsid w:val="002B6004"/>
    <w:rsid w:val="002B6121"/>
    <w:rsid w:val="002B6206"/>
    <w:rsid w:val="002B68A1"/>
    <w:rsid w:val="002B6D6E"/>
    <w:rsid w:val="002B744B"/>
    <w:rsid w:val="002B7B6F"/>
    <w:rsid w:val="002C0EE4"/>
    <w:rsid w:val="002C104C"/>
    <w:rsid w:val="002C159D"/>
    <w:rsid w:val="002C16BD"/>
    <w:rsid w:val="002C1E50"/>
    <w:rsid w:val="002C2219"/>
    <w:rsid w:val="002C279B"/>
    <w:rsid w:val="002C2938"/>
    <w:rsid w:val="002C2DD2"/>
    <w:rsid w:val="002C36BC"/>
    <w:rsid w:val="002C3B9A"/>
    <w:rsid w:val="002C447D"/>
    <w:rsid w:val="002C4688"/>
    <w:rsid w:val="002C4CA1"/>
    <w:rsid w:val="002C553B"/>
    <w:rsid w:val="002C5EFD"/>
    <w:rsid w:val="002C6098"/>
    <w:rsid w:val="002C6231"/>
    <w:rsid w:val="002C64E3"/>
    <w:rsid w:val="002C6543"/>
    <w:rsid w:val="002C6753"/>
    <w:rsid w:val="002C6893"/>
    <w:rsid w:val="002C6C76"/>
    <w:rsid w:val="002C6F96"/>
    <w:rsid w:val="002C7538"/>
    <w:rsid w:val="002C76A7"/>
    <w:rsid w:val="002C76CC"/>
    <w:rsid w:val="002C77DA"/>
    <w:rsid w:val="002C7A2B"/>
    <w:rsid w:val="002D01EB"/>
    <w:rsid w:val="002D075D"/>
    <w:rsid w:val="002D1305"/>
    <w:rsid w:val="002D152C"/>
    <w:rsid w:val="002D166C"/>
    <w:rsid w:val="002D16CA"/>
    <w:rsid w:val="002D18F3"/>
    <w:rsid w:val="002D1FC8"/>
    <w:rsid w:val="002D23DF"/>
    <w:rsid w:val="002D26BC"/>
    <w:rsid w:val="002D2EF6"/>
    <w:rsid w:val="002D326D"/>
    <w:rsid w:val="002D3326"/>
    <w:rsid w:val="002D347C"/>
    <w:rsid w:val="002D383B"/>
    <w:rsid w:val="002D3B0D"/>
    <w:rsid w:val="002D3F52"/>
    <w:rsid w:val="002D47EE"/>
    <w:rsid w:val="002D4C0D"/>
    <w:rsid w:val="002D4CD5"/>
    <w:rsid w:val="002D4D48"/>
    <w:rsid w:val="002D4F37"/>
    <w:rsid w:val="002D559A"/>
    <w:rsid w:val="002D5C3F"/>
    <w:rsid w:val="002D5E5B"/>
    <w:rsid w:val="002D5F33"/>
    <w:rsid w:val="002D644F"/>
    <w:rsid w:val="002D681C"/>
    <w:rsid w:val="002D6CA7"/>
    <w:rsid w:val="002D718B"/>
    <w:rsid w:val="002D7C5B"/>
    <w:rsid w:val="002D7F46"/>
    <w:rsid w:val="002E07F6"/>
    <w:rsid w:val="002E0A56"/>
    <w:rsid w:val="002E1078"/>
    <w:rsid w:val="002E1908"/>
    <w:rsid w:val="002E1A04"/>
    <w:rsid w:val="002E1B7A"/>
    <w:rsid w:val="002E2018"/>
    <w:rsid w:val="002E2BF0"/>
    <w:rsid w:val="002E2C3A"/>
    <w:rsid w:val="002E32D4"/>
    <w:rsid w:val="002E3426"/>
    <w:rsid w:val="002E3492"/>
    <w:rsid w:val="002E3BB9"/>
    <w:rsid w:val="002E41A4"/>
    <w:rsid w:val="002E45E6"/>
    <w:rsid w:val="002E5608"/>
    <w:rsid w:val="002E590B"/>
    <w:rsid w:val="002E6099"/>
    <w:rsid w:val="002E60AC"/>
    <w:rsid w:val="002E6455"/>
    <w:rsid w:val="002E6A19"/>
    <w:rsid w:val="002E6AA1"/>
    <w:rsid w:val="002E6B2F"/>
    <w:rsid w:val="002E6C0B"/>
    <w:rsid w:val="002E6D4A"/>
    <w:rsid w:val="002E7C52"/>
    <w:rsid w:val="002F0826"/>
    <w:rsid w:val="002F097D"/>
    <w:rsid w:val="002F0B44"/>
    <w:rsid w:val="002F0C1E"/>
    <w:rsid w:val="002F0D3B"/>
    <w:rsid w:val="002F0E3C"/>
    <w:rsid w:val="002F1859"/>
    <w:rsid w:val="002F1AFF"/>
    <w:rsid w:val="002F1D51"/>
    <w:rsid w:val="002F2053"/>
    <w:rsid w:val="002F2B39"/>
    <w:rsid w:val="002F2B92"/>
    <w:rsid w:val="002F3F37"/>
    <w:rsid w:val="002F43FC"/>
    <w:rsid w:val="002F590F"/>
    <w:rsid w:val="002F5C16"/>
    <w:rsid w:val="002F6206"/>
    <w:rsid w:val="002F6363"/>
    <w:rsid w:val="002F6B3F"/>
    <w:rsid w:val="002F6FF2"/>
    <w:rsid w:val="002F7127"/>
    <w:rsid w:val="002F7573"/>
    <w:rsid w:val="00300B93"/>
    <w:rsid w:val="00300E06"/>
    <w:rsid w:val="0030102B"/>
    <w:rsid w:val="003011DF"/>
    <w:rsid w:val="0030184E"/>
    <w:rsid w:val="00301B84"/>
    <w:rsid w:val="00302132"/>
    <w:rsid w:val="00302286"/>
    <w:rsid w:val="00302326"/>
    <w:rsid w:val="00302417"/>
    <w:rsid w:val="00302529"/>
    <w:rsid w:val="003028AB"/>
    <w:rsid w:val="00302DA2"/>
    <w:rsid w:val="00304562"/>
    <w:rsid w:val="0030473A"/>
    <w:rsid w:val="00304CD1"/>
    <w:rsid w:val="00304D3B"/>
    <w:rsid w:val="00304D41"/>
    <w:rsid w:val="00304E3F"/>
    <w:rsid w:val="00304FBF"/>
    <w:rsid w:val="00304FCE"/>
    <w:rsid w:val="0030527D"/>
    <w:rsid w:val="00305417"/>
    <w:rsid w:val="00305838"/>
    <w:rsid w:val="00305C78"/>
    <w:rsid w:val="003065A3"/>
    <w:rsid w:val="00306AA2"/>
    <w:rsid w:val="00306AFB"/>
    <w:rsid w:val="00306ECA"/>
    <w:rsid w:val="003079EB"/>
    <w:rsid w:val="00307E6A"/>
    <w:rsid w:val="00310624"/>
    <w:rsid w:val="003107FA"/>
    <w:rsid w:val="00310EF4"/>
    <w:rsid w:val="00311047"/>
    <w:rsid w:val="00311A73"/>
    <w:rsid w:val="00311E76"/>
    <w:rsid w:val="0031278F"/>
    <w:rsid w:val="003129AE"/>
    <w:rsid w:val="00312BAC"/>
    <w:rsid w:val="00312D6B"/>
    <w:rsid w:val="003130DA"/>
    <w:rsid w:val="00313A20"/>
    <w:rsid w:val="00313F0A"/>
    <w:rsid w:val="00313F0B"/>
    <w:rsid w:val="00314065"/>
    <w:rsid w:val="0031468E"/>
    <w:rsid w:val="00314B8D"/>
    <w:rsid w:val="00314D49"/>
    <w:rsid w:val="00314E65"/>
    <w:rsid w:val="003156B1"/>
    <w:rsid w:val="003159F8"/>
    <w:rsid w:val="00316105"/>
    <w:rsid w:val="0031611D"/>
    <w:rsid w:val="003163C2"/>
    <w:rsid w:val="0031659A"/>
    <w:rsid w:val="0031667E"/>
    <w:rsid w:val="0031685D"/>
    <w:rsid w:val="003171E1"/>
    <w:rsid w:val="0031751D"/>
    <w:rsid w:val="00317E76"/>
    <w:rsid w:val="00320554"/>
    <w:rsid w:val="00320822"/>
    <w:rsid w:val="00320F1D"/>
    <w:rsid w:val="00321489"/>
    <w:rsid w:val="003216C5"/>
    <w:rsid w:val="0032192C"/>
    <w:rsid w:val="00321ABD"/>
    <w:rsid w:val="00322006"/>
    <w:rsid w:val="0032208E"/>
    <w:rsid w:val="003223CC"/>
    <w:rsid w:val="0032262C"/>
    <w:rsid w:val="0032285A"/>
    <w:rsid w:val="00322E7C"/>
    <w:rsid w:val="00322E88"/>
    <w:rsid w:val="00323022"/>
    <w:rsid w:val="00323090"/>
    <w:rsid w:val="003231AF"/>
    <w:rsid w:val="003239FC"/>
    <w:rsid w:val="00323FDC"/>
    <w:rsid w:val="00324218"/>
    <w:rsid w:val="003248B4"/>
    <w:rsid w:val="00324B92"/>
    <w:rsid w:val="00325C1F"/>
    <w:rsid w:val="00325C21"/>
    <w:rsid w:val="00326811"/>
    <w:rsid w:val="003268A5"/>
    <w:rsid w:val="00326DA5"/>
    <w:rsid w:val="00327F7F"/>
    <w:rsid w:val="00327F99"/>
    <w:rsid w:val="003301EE"/>
    <w:rsid w:val="00330426"/>
    <w:rsid w:val="003305AB"/>
    <w:rsid w:val="00330922"/>
    <w:rsid w:val="003309A1"/>
    <w:rsid w:val="00331141"/>
    <w:rsid w:val="0033286E"/>
    <w:rsid w:val="00333337"/>
    <w:rsid w:val="00333983"/>
    <w:rsid w:val="003346B0"/>
    <w:rsid w:val="00334A5F"/>
    <w:rsid w:val="00334E6F"/>
    <w:rsid w:val="003352B4"/>
    <w:rsid w:val="003355DB"/>
    <w:rsid w:val="0033573E"/>
    <w:rsid w:val="00335851"/>
    <w:rsid w:val="003359E3"/>
    <w:rsid w:val="00335CA7"/>
    <w:rsid w:val="00335CB8"/>
    <w:rsid w:val="0033697C"/>
    <w:rsid w:val="00336A42"/>
    <w:rsid w:val="00336B9E"/>
    <w:rsid w:val="00336C7D"/>
    <w:rsid w:val="003371B8"/>
    <w:rsid w:val="00337214"/>
    <w:rsid w:val="0033738D"/>
    <w:rsid w:val="0033757D"/>
    <w:rsid w:val="003408E1"/>
    <w:rsid w:val="00340A1D"/>
    <w:rsid w:val="00340B1E"/>
    <w:rsid w:val="00340F11"/>
    <w:rsid w:val="00341496"/>
    <w:rsid w:val="003414C4"/>
    <w:rsid w:val="0034165C"/>
    <w:rsid w:val="00341807"/>
    <w:rsid w:val="00341894"/>
    <w:rsid w:val="00341AE5"/>
    <w:rsid w:val="00341BAC"/>
    <w:rsid w:val="00342301"/>
    <w:rsid w:val="00342325"/>
    <w:rsid w:val="003426E8"/>
    <w:rsid w:val="00342842"/>
    <w:rsid w:val="00342AAF"/>
    <w:rsid w:val="0034391E"/>
    <w:rsid w:val="003445D0"/>
    <w:rsid w:val="00344778"/>
    <w:rsid w:val="003448CA"/>
    <w:rsid w:val="00344D38"/>
    <w:rsid w:val="003450AA"/>
    <w:rsid w:val="00345608"/>
    <w:rsid w:val="00345AC8"/>
    <w:rsid w:val="003467D6"/>
    <w:rsid w:val="00346A6A"/>
    <w:rsid w:val="00346AFF"/>
    <w:rsid w:val="00346DBD"/>
    <w:rsid w:val="00347374"/>
    <w:rsid w:val="00347387"/>
    <w:rsid w:val="003478D2"/>
    <w:rsid w:val="00347981"/>
    <w:rsid w:val="00347D85"/>
    <w:rsid w:val="00347ED5"/>
    <w:rsid w:val="00350366"/>
    <w:rsid w:val="00350A6F"/>
    <w:rsid w:val="0035189B"/>
    <w:rsid w:val="00351989"/>
    <w:rsid w:val="00351EF2"/>
    <w:rsid w:val="00352082"/>
    <w:rsid w:val="0035210C"/>
    <w:rsid w:val="003521FA"/>
    <w:rsid w:val="0035237B"/>
    <w:rsid w:val="0035264E"/>
    <w:rsid w:val="0035282E"/>
    <w:rsid w:val="003529A9"/>
    <w:rsid w:val="00352C5B"/>
    <w:rsid w:val="00352F09"/>
    <w:rsid w:val="003533FA"/>
    <w:rsid w:val="0035346C"/>
    <w:rsid w:val="0035371F"/>
    <w:rsid w:val="00353864"/>
    <w:rsid w:val="00353EA2"/>
    <w:rsid w:val="003542D8"/>
    <w:rsid w:val="00354B92"/>
    <w:rsid w:val="003553DD"/>
    <w:rsid w:val="00355913"/>
    <w:rsid w:val="00356130"/>
    <w:rsid w:val="00356338"/>
    <w:rsid w:val="0035636E"/>
    <w:rsid w:val="00356959"/>
    <w:rsid w:val="00356DC8"/>
    <w:rsid w:val="00356E1D"/>
    <w:rsid w:val="00357345"/>
    <w:rsid w:val="00357546"/>
    <w:rsid w:val="003575C4"/>
    <w:rsid w:val="00357AFA"/>
    <w:rsid w:val="00360663"/>
    <w:rsid w:val="003606A5"/>
    <w:rsid w:val="003609A7"/>
    <w:rsid w:val="00360C2C"/>
    <w:rsid w:val="00360F3B"/>
    <w:rsid w:val="00360FEA"/>
    <w:rsid w:val="00361275"/>
    <w:rsid w:val="00361395"/>
    <w:rsid w:val="00361BC1"/>
    <w:rsid w:val="00361F6E"/>
    <w:rsid w:val="00361FA9"/>
    <w:rsid w:val="003624AA"/>
    <w:rsid w:val="00362620"/>
    <w:rsid w:val="00362814"/>
    <w:rsid w:val="00362829"/>
    <w:rsid w:val="00362A2A"/>
    <w:rsid w:val="00362D30"/>
    <w:rsid w:val="00362E7F"/>
    <w:rsid w:val="00363CB9"/>
    <w:rsid w:val="003647BF"/>
    <w:rsid w:val="00364C94"/>
    <w:rsid w:val="00364FC2"/>
    <w:rsid w:val="003650F5"/>
    <w:rsid w:val="00365336"/>
    <w:rsid w:val="0036589D"/>
    <w:rsid w:val="00365F4E"/>
    <w:rsid w:val="003662EC"/>
    <w:rsid w:val="003663D4"/>
    <w:rsid w:val="00366826"/>
    <w:rsid w:val="00366902"/>
    <w:rsid w:val="00366DE6"/>
    <w:rsid w:val="00366F18"/>
    <w:rsid w:val="00367776"/>
    <w:rsid w:val="00367F3E"/>
    <w:rsid w:val="00367F8D"/>
    <w:rsid w:val="00370541"/>
    <w:rsid w:val="003707E2"/>
    <w:rsid w:val="003709D8"/>
    <w:rsid w:val="00370FE1"/>
    <w:rsid w:val="003711D1"/>
    <w:rsid w:val="0037124B"/>
    <w:rsid w:val="003712FD"/>
    <w:rsid w:val="00371723"/>
    <w:rsid w:val="00372273"/>
    <w:rsid w:val="00372DE9"/>
    <w:rsid w:val="003732E5"/>
    <w:rsid w:val="00374167"/>
    <w:rsid w:val="00374B89"/>
    <w:rsid w:val="00374F43"/>
    <w:rsid w:val="00376039"/>
    <w:rsid w:val="00376337"/>
    <w:rsid w:val="0037648E"/>
    <w:rsid w:val="0037695A"/>
    <w:rsid w:val="003803BD"/>
    <w:rsid w:val="00380895"/>
    <w:rsid w:val="00380DBC"/>
    <w:rsid w:val="00381C73"/>
    <w:rsid w:val="00382B61"/>
    <w:rsid w:val="00383824"/>
    <w:rsid w:val="00383B28"/>
    <w:rsid w:val="00383BC2"/>
    <w:rsid w:val="00383C73"/>
    <w:rsid w:val="0038458B"/>
    <w:rsid w:val="0038471A"/>
    <w:rsid w:val="00384888"/>
    <w:rsid w:val="00384E3C"/>
    <w:rsid w:val="00384FE2"/>
    <w:rsid w:val="003852D8"/>
    <w:rsid w:val="003853B1"/>
    <w:rsid w:val="00385B17"/>
    <w:rsid w:val="003870A4"/>
    <w:rsid w:val="00387D19"/>
    <w:rsid w:val="00387D78"/>
    <w:rsid w:val="00390668"/>
    <w:rsid w:val="00390A85"/>
    <w:rsid w:val="00390AB5"/>
    <w:rsid w:val="00390E54"/>
    <w:rsid w:val="003911EF"/>
    <w:rsid w:val="00391432"/>
    <w:rsid w:val="00391896"/>
    <w:rsid w:val="00391ADC"/>
    <w:rsid w:val="003925C7"/>
    <w:rsid w:val="00392D1B"/>
    <w:rsid w:val="003933E3"/>
    <w:rsid w:val="0039384D"/>
    <w:rsid w:val="00393958"/>
    <w:rsid w:val="003939E6"/>
    <w:rsid w:val="00393D09"/>
    <w:rsid w:val="00394A47"/>
    <w:rsid w:val="00394CF5"/>
    <w:rsid w:val="00394D8C"/>
    <w:rsid w:val="00395446"/>
    <w:rsid w:val="00395547"/>
    <w:rsid w:val="00395808"/>
    <w:rsid w:val="00395DDF"/>
    <w:rsid w:val="0039622E"/>
    <w:rsid w:val="003964F6"/>
    <w:rsid w:val="003969AC"/>
    <w:rsid w:val="00396AE1"/>
    <w:rsid w:val="00396F4F"/>
    <w:rsid w:val="00397241"/>
    <w:rsid w:val="0039798E"/>
    <w:rsid w:val="00397EB2"/>
    <w:rsid w:val="003A056D"/>
    <w:rsid w:val="003A073B"/>
    <w:rsid w:val="003A08DF"/>
    <w:rsid w:val="003A0DEC"/>
    <w:rsid w:val="003A0EAD"/>
    <w:rsid w:val="003A0F55"/>
    <w:rsid w:val="003A10D4"/>
    <w:rsid w:val="003A1A7D"/>
    <w:rsid w:val="003A1FA1"/>
    <w:rsid w:val="003A2D0D"/>
    <w:rsid w:val="003A31AE"/>
    <w:rsid w:val="003A3246"/>
    <w:rsid w:val="003A3BA8"/>
    <w:rsid w:val="003A3D9E"/>
    <w:rsid w:val="003A4192"/>
    <w:rsid w:val="003A4D28"/>
    <w:rsid w:val="003A4EFA"/>
    <w:rsid w:val="003A4F50"/>
    <w:rsid w:val="003A5523"/>
    <w:rsid w:val="003A56A5"/>
    <w:rsid w:val="003A58B9"/>
    <w:rsid w:val="003A592D"/>
    <w:rsid w:val="003A5BC2"/>
    <w:rsid w:val="003A5E0B"/>
    <w:rsid w:val="003A675C"/>
    <w:rsid w:val="003A6B66"/>
    <w:rsid w:val="003A6B8B"/>
    <w:rsid w:val="003A6BAC"/>
    <w:rsid w:val="003A7233"/>
    <w:rsid w:val="003A74FC"/>
    <w:rsid w:val="003A7947"/>
    <w:rsid w:val="003A7A5D"/>
    <w:rsid w:val="003A7D42"/>
    <w:rsid w:val="003A7D6C"/>
    <w:rsid w:val="003A7FE7"/>
    <w:rsid w:val="003B0581"/>
    <w:rsid w:val="003B07B8"/>
    <w:rsid w:val="003B08C3"/>
    <w:rsid w:val="003B114B"/>
    <w:rsid w:val="003B1429"/>
    <w:rsid w:val="003B146A"/>
    <w:rsid w:val="003B14B9"/>
    <w:rsid w:val="003B14CC"/>
    <w:rsid w:val="003B1504"/>
    <w:rsid w:val="003B21AA"/>
    <w:rsid w:val="003B2240"/>
    <w:rsid w:val="003B281B"/>
    <w:rsid w:val="003B2942"/>
    <w:rsid w:val="003B2AF9"/>
    <w:rsid w:val="003B2CED"/>
    <w:rsid w:val="003B3001"/>
    <w:rsid w:val="003B3259"/>
    <w:rsid w:val="003B34E2"/>
    <w:rsid w:val="003B3F69"/>
    <w:rsid w:val="003B4138"/>
    <w:rsid w:val="003B4199"/>
    <w:rsid w:val="003B442D"/>
    <w:rsid w:val="003B5AF9"/>
    <w:rsid w:val="003B5D4A"/>
    <w:rsid w:val="003B5E5B"/>
    <w:rsid w:val="003B5F63"/>
    <w:rsid w:val="003B63AF"/>
    <w:rsid w:val="003B668E"/>
    <w:rsid w:val="003B6C7C"/>
    <w:rsid w:val="003B7808"/>
    <w:rsid w:val="003B79B4"/>
    <w:rsid w:val="003B7F12"/>
    <w:rsid w:val="003B7F75"/>
    <w:rsid w:val="003C0226"/>
    <w:rsid w:val="003C032C"/>
    <w:rsid w:val="003C0401"/>
    <w:rsid w:val="003C099E"/>
    <w:rsid w:val="003C0B5C"/>
    <w:rsid w:val="003C19E9"/>
    <w:rsid w:val="003C1DA8"/>
    <w:rsid w:val="003C1E30"/>
    <w:rsid w:val="003C2186"/>
    <w:rsid w:val="003C22B6"/>
    <w:rsid w:val="003C23A0"/>
    <w:rsid w:val="003C2429"/>
    <w:rsid w:val="003C29EA"/>
    <w:rsid w:val="003C2F43"/>
    <w:rsid w:val="003C3037"/>
    <w:rsid w:val="003C3273"/>
    <w:rsid w:val="003C32E5"/>
    <w:rsid w:val="003C341E"/>
    <w:rsid w:val="003C3425"/>
    <w:rsid w:val="003C3975"/>
    <w:rsid w:val="003C5681"/>
    <w:rsid w:val="003C5C26"/>
    <w:rsid w:val="003D0073"/>
    <w:rsid w:val="003D01C0"/>
    <w:rsid w:val="003D02F5"/>
    <w:rsid w:val="003D0777"/>
    <w:rsid w:val="003D09A8"/>
    <w:rsid w:val="003D174C"/>
    <w:rsid w:val="003D1CA8"/>
    <w:rsid w:val="003D233A"/>
    <w:rsid w:val="003D28F5"/>
    <w:rsid w:val="003D29FE"/>
    <w:rsid w:val="003D2C11"/>
    <w:rsid w:val="003D2EF0"/>
    <w:rsid w:val="003D3230"/>
    <w:rsid w:val="003D337C"/>
    <w:rsid w:val="003D3C8D"/>
    <w:rsid w:val="003D40D6"/>
    <w:rsid w:val="003D4212"/>
    <w:rsid w:val="003D5012"/>
    <w:rsid w:val="003D5233"/>
    <w:rsid w:val="003D5D24"/>
    <w:rsid w:val="003D638C"/>
    <w:rsid w:val="003D63B7"/>
    <w:rsid w:val="003D708C"/>
    <w:rsid w:val="003D72FA"/>
    <w:rsid w:val="003D797C"/>
    <w:rsid w:val="003D79D3"/>
    <w:rsid w:val="003E0349"/>
    <w:rsid w:val="003E068A"/>
    <w:rsid w:val="003E0C8B"/>
    <w:rsid w:val="003E1404"/>
    <w:rsid w:val="003E202B"/>
    <w:rsid w:val="003E24B7"/>
    <w:rsid w:val="003E24B9"/>
    <w:rsid w:val="003E2C03"/>
    <w:rsid w:val="003E2DAA"/>
    <w:rsid w:val="003E2E5B"/>
    <w:rsid w:val="003E2F4D"/>
    <w:rsid w:val="003E37F9"/>
    <w:rsid w:val="003E3D11"/>
    <w:rsid w:val="003E3F17"/>
    <w:rsid w:val="003E4236"/>
    <w:rsid w:val="003E4348"/>
    <w:rsid w:val="003E4AE3"/>
    <w:rsid w:val="003E5350"/>
    <w:rsid w:val="003E5623"/>
    <w:rsid w:val="003E5BE0"/>
    <w:rsid w:val="003E5C91"/>
    <w:rsid w:val="003E603C"/>
    <w:rsid w:val="003E620B"/>
    <w:rsid w:val="003E6DD2"/>
    <w:rsid w:val="003E7769"/>
    <w:rsid w:val="003E77A4"/>
    <w:rsid w:val="003E7D2B"/>
    <w:rsid w:val="003E7DF0"/>
    <w:rsid w:val="003E7E16"/>
    <w:rsid w:val="003E7FEB"/>
    <w:rsid w:val="003F0287"/>
    <w:rsid w:val="003F0717"/>
    <w:rsid w:val="003F08D0"/>
    <w:rsid w:val="003F0930"/>
    <w:rsid w:val="003F1079"/>
    <w:rsid w:val="003F107B"/>
    <w:rsid w:val="003F1556"/>
    <w:rsid w:val="003F15C6"/>
    <w:rsid w:val="003F1655"/>
    <w:rsid w:val="003F1978"/>
    <w:rsid w:val="003F1AC3"/>
    <w:rsid w:val="003F1E5D"/>
    <w:rsid w:val="003F2157"/>
    <w:rsid w:val="003F320F"/>
    <w:rsid w:val="003F36CC"/>
    <w:rsid w:val="003F3799"/>
    <w:rsid w:val="003F3C97"/>
    <w:rsid w:val="003F4284"/>
    <w:rsid w:val="003F5056"/>
    <w:rsid w:val="003F5259"/>
    <w:rsid w:val="003F6289"/>
    <w:rsid w:val="003F6A08"/>
    <w:rsid w:val="003F7B85"/>
    <w:rsid w:val="003F7C6F"/>
    <w:rsid w:val="003F7EA1"/>
    <w:rsid w:val="0040016C"/>
    <w:rsid w:val="0040035B"/>
    <w:rsid w:val="0040096F"/>
    <w:rsid w:val="00400EEC"/>
    <w:rsid w:val="004010F5"/>
    <w:rsid w:val="0040122F"/>
    <w:rsid w:val="0040139B"/>
    <w:rsid w:val="0040147C"/>
    <w:rsid w:val="00401A31"/>
    <w:rsid w:val="00401ABE"/>
    <w:rsid w:val="00401D25"/>
    <w:rsid w:val="00401E27"/>
    <w:rsid w:val="00401E95"/>
    <w:rsid w:val="004024B2"/>
    <w:rsid w:val="00402F52"/>
    <w:rsid w:val="004035AC"/>
    <w:rsid w:val="0040380F"/>
    <w:rsid w:val="004039BF"/>
    <w:rsid w:val="00403F36"/>
    <w:rsid w:val="00404307"/>
    <w:rsid w:val="00404BE8"/>
    <w:rsid w:val="00404F97"/>
    <w:rsid w:val="0040513E"/>
    <w:rsid w:val="00405467"/>
    <w:rsid w:val="0040568C"/>
    <w:rsid w:val="00405C3D"/>
    <w:rsid w:val="00405CAB"/>
    <w:rsid w:val="0040627D"/>
    <w:rsid w:val="004069BF"/>
    <w:rsid w:val="00406CEC"/>
    <w:rsid w:val="00406E81"/>
    <w:rsid w:val="0040747A"/>
    <w:rsid w:val="00407496"/>
    <w:rsid w:val="00407BEE"/>
    <w:rsid w:val="00410103"/>
    <w:rsid w:val="00410211"/>
    <w:rsid w:val="0041059C"/>
    <w:rsid w:val="00410617"/>
    <w:rsid w:val="00410A05"/>
    <w:rsid w:val="00410B35"/>
    <w:rsid w:val="0041120B"/>
    <w:rsid w:val="004112E9"/>
    <w:rsid w:val="004115E9"/>
    <w:rsid w:val="004115F5"/>
    <w:rsid w:val="00411952"/>
    <w:rsid w:val="00411966"/>
    <w:rsid w:val="0041285D"/>
    <w:rsid w:val="00412943"/>
    <w:rsid w:val="00412B2B"/>
    <w:rsid w:val="00412EA0"/>
    <w:rsid w:val="00413832"/>
    <w:rsid w:val="00413968"/>
    <w:rsid w:val="00413C1B"/>
    <w:rsid w:val="00413CB7"/>
    <w:rsid w:val="0041420D"/>
    <w:rsid w:val="00414914"/>
    <w:rsid w:val="00414DD6"/>
    <w:rsid w:val="00414E6D"/>
    <w:rsid w:val="0041534D"/>
    <w:rsid w:val="0041542E"/>
    <w:rsid w:val="004154A5"/>
    <w:rsid w:val="004158D2"/>
    <w:rsid w:val="00416429"/>
    <w:rsid w:val="00416472"/>
    <w:rsid w:val="00416741"/>
    <w:rsid w:val="00416C88"/>
    <w:rsid w:val="00416D47"/>
    <w:rsid w:val="00416FE5"/>
    <w:rsid w:val="0041706B"/>
    <w:rsid w:val="00417175"/>
    <w:rsid w:val="00417391"/>
    <w:rsid w:val="00417C1D"/>
    <w:rsid w:val="0042055F"/>
    <w:rsid w:val="0042060A"/>
    <w:rsid w:val="0042097E"/>
    <w:rsid w:val="00420D05"/>
    <w:rsid w:val="00420E11"/>
    <w:rsid w:val="0042114B"/>
    <w:rsid w:val="00421532"/>
    <w:rsid w:val="004216DC"/>
    <w:rsid w:val="00421702"/>
    <w:rsid w:val="00422464"/>
    <w:rsid w:val="00422B39"/>
    <w:rsid w:val="00423543"/>
    <w:rsid w:val="00423864"/>
    <w:rsid w:val="004243FF"/>
    <w:rsid w:val="00424574"/>
    <w:rsid w:val="004248CD"/>
    <w:rsid w:val="00424986"/>
    <w:rsid w:val="00424ECA"/>
    <w:rsid w:val="00424FDD"/>
    <w:rsid w:val="0042553C"/>
    <w:rsid w:val="00425AE6"/>
    <w:rsid w:val="00426A29"/>
    <w:rsid w:val="00426DBE"/>
    <w:rsid w:val="0042747E"/>
    <w:rsid w:val="004275D1"/>
    <w:rsid w:val="00427A4A"/>
    <w:rsid w:val="00427BE2"/>
    <w:rsid w:val="00427F0E"/>
    <w:rsid w:val="00427FD9"/>
    <w:rsid w:val="004305C0"/>
    <w:rsid w:val="0043093C"/>
    <w:rsid w:val="00430B6C"/>
    <w:rsid w:val="00430E06"/>
    <w:rsid w:val="0043209B"/>
    <w:rsid w:val="0043215E"/>
    <w:rsid w:val="004324B6"/>
    <w:rsid w:val="004327DB"/>
    <w:rsid w:val="00432937"/>
    <w:rsid w:val="0043396E"/>
    <w:rsid w:val="00433D23"/>
    <w:rsid w:val="00433D96"/>
    <w:rsid w:val="00433EFE"/>
    <w:rsid w:val="0043456E"/>
    <w:rsid w:val="004349C7"/>
    <w:rsid w:val="00434DA7"/>
    <w:rsid w:val="00434E14"/>
    <w:rsid w:val="00435307"/>
    <w:rsid w:val="00435862"/>
    <w:rsid w:val="00435A00"/>
    <w:rsid w:val="00435BA3"/>
    <w:rsid w:val="00435D31"/>
    <w:rsid w:val="00436322"/>
    <w:rsid w:val="00436483"/>
    <w:rsid w:val="00436945"/>
    <w:rsid w:val="004374A0"/>
    <w:rsid w:val="004377A4"/>
    <w:rsid w:val="004377A6"/>
    <w:rsid w:val="00437A68"/>
    <w:rsid w:val="00437B01"/>
    <w:rsid w:val="00437C0B"/>
    <w:rsid w:val="00437C95"/>
    <w:rsid w:val="004401F4"/>
    <w:rsid w:val="00440651"/>
    <w:rsid w:val="00440964"/>
    <w:rsid w:val="00440DBC"/>
    <w:rsid w:val="00440E3C"/>
    <w:rsid w:val="004411EA"/>
    <w:rsid w:val="00442337"/>
    <w:rsid w:val="004425F7"/>
    <w:rsid w:val="00442B15"/>
    <w:rsid w:val="00442C21"/>
    <w:rsid w:val="00442CF9"/>
    <w:rsid w:val="004432C6"/>
    <w:rsid w:val="004434DD"/>
    <w:rsid w:val="004434E6"/>
    <w:rsid w:val="004437AB"/>
    <w:rsid w:val="00443ACC"/>
    <w:rsid w:val="00443BB4"/>
    <w:rsid w:val="00443D77"/>
    <w:rsid w:val="00443E49"/>
    <w:rsid w:val="0044479D"/>
    <w:rsid w:val="00445586"/>
    <w:rsid w:val="004457AB"/>
    <w:rsid w:val="004457BC"/>
    <w:rsid w:val="00445841"/>
    <w:rsid w:val="00445852"/>
    <w:rsid w:val="004459B4"/>
    <w:rsid w:val="00445A4A"/>
    <w:rsid w:val="00445D71"/>
    <w:rsid w:val="00445E71"/>
    <w:rsid w:val="00446514"/>
    <w:rsid w:val="004469BA"/>
    <w:rsid w:val="00446A40"/>
    <w:rsid w:val="00446BC0"/>
    <w:rsid w:val="00447702"/>
    <w:rsid w:val="004477CF"/>
    <w:rsid w:val="0045005B"/>
    <w:rsid w:val="00450524"/>
    <w:rsid w:val="0045066A"/>
    <w:rsid w:val="004507F5"/>
    <w:rsid w:val="004508B5"/>
    <w:rsid w:val="00450955"/>
    <w:rsid w:val="00451E12"/>
    <w:rsid w:val="004523D1"/>
    <w:rsid w:val="00452469"/>
    <w:rsid w:val="00452775"/>
    <w:rsid w:val="00452B14"/>
    <w:rsid w:val="00452D1A"/>
    <w:rsid w:val="00452E6E"/>
    <w:rsid w:val="004531C0"/>
    <w:rsid w:val="00453340"/>
    <w:rsid w:val="00453974"/>
    <w:rsid w:val="00453DE2"/>
    <w:rsid w:val="00454B9D"/>
    <w:rsid w:val="00454EC6"/>
    <w:rsid w:val="00455032"/>
    <w:rsid w:val="004556FA"/>
    <w:rsid w:val="00455CB7"/>
    <w:rsid w:val="00455D00"/>
    <w:rsid w:val="00456188"/>
    <w:rsid w:val="00456278"/>
    <w:rsid w:val="004565BF"/>
    <w:rsid w:val="00456891"/>
    <w:rsid w:val="00456AEE"/>
    <w:rsid w:val="00456F0C"/>
    <w:rsid w:val="004570CC"/>
    <w:rsid w:val="00457242"/>
    <w:rsid w:val="00457411"/>
    <w:rsid w:val="0045752C"/>
    <w:rsid w:val="004576C4"/>
    <w:rsid w:val="00457A8B"/>
    <w:rsid w:val="00457AEE"/>
    <w:rsid w:val="00457DBB"/>
    <w:rsid w:val="00457EE9"/>
    <w:rsid w:val="00460111"/>
    <w:rsid w:val="0046048C"/>
    <w:rsid w:val="004605FB"/>
    <w:rsid w:val="004606DD"/>
    <w:rsid w:val="00460702"/>
    <w:rsid w:val="004608BA"/>
    <w:rsid w:val="004610AB"/>
    <w:rsid w:val="00461426"/>
    <w:rsid w:val="004616ED"/>
    <w:rsid w:val="00461766"/>
    <w:rsid w:val="004617D8"/>
    <w:rsid w:val="00461887"/>
    <w:rsid w:val="0046201D"/>
    <w:rsid w:val="00462201"/>
    <w:rsid w:val="00462E3C"/>
    <w:rsid w:val="00463106"/>
    <w:rsid w:val="00463795"/>
    <w:rsid w:val="00463A5F"/>
    <w:rsid w:val="00463E33"/>
    <w:rsid w:val="004641A0"/>
    <w:rsid w:val="00464625"/>
    <w:rsid w:val="004646F4"/>
    <w:rsid w:val="004647A7"/>
    <w:rsid w:val="004657F0"/>
    <w:rsid w:val="00465A1F"/>
    <w:rsid w:val="00465A28"/>
    <w:rsid w:val="00465E32"/>
    <w:rsid w:val="004660B9"/>
    <w:rsid w:val="00466252"/>
    <w:rsid w:val="0046678D"/>
    <w:rsid w:val="00466D29"/>
    <w:rsid w:val="00466D40"/>
    <w:rsid w:val="00467595"/>
    <w:rsid w:val="00467715"/>
    <w:rsid w:val="00470C09"/>
    <w:rsid w:val="00470EDA"/>
    <w:rsid w:val="004716E2"/>
    <w:rsid w:val="004716E5"/>
    <w:rsid w:val="00471F7A"/>
    <w:rsid w:val="0047224B"/>
    <w:rsid w:val="00472520"/>
    <w:rsid w:val="004725F7"/>
    <w:rsid w:val="00472744"/>
    <w:rsid w:val="0047295C"/>
    <w:rsid w:val="00472A98"/>
    <w:rsid w:val="00472E88"/>
    <w:rsid w:val="004731F7"/>
    <w:rsid w:val="0047354F"/>
    <w:rsid w:val="00473A65"/>
    <w:rsid w:val="00473A8E"/>
    <w:rsid w:val="0047404F"/>
    <w:rsid w:val="004743C3"/>
    <w:rsid w:val="00474499"/>
    <w:rsid w:val="00474C40"/>
    <w:rsid w:val="0047536C"/>
    <w:rsid w:val="00475576"/>
    <w:rsid w:val="0047569C"/>
    <w:rsid w:val="004756FE"/>
    <w:rsid w:val="00475B6E"/>
    <w:rsid w:val="00476018"/>
    <w:rsid w:val="004761A3"/>
    <w:rsid w:val="00476DA1"/>
    <w:rsid w:val="00476DAC"/>
    <w:rsid w:val="00476EEA"/>
    <w:rsid w:val="00477370"/>
    <w:rsid w:val="00477928"/>
    <w:rsid w:val="00477C51"/>
    <w:rsid w:val="00477EC7"/>
    <w:rsid w:val="00480481"/>
    <w:rsid w:val="004804D1"/>
    <w:rsid w:val="00480624"/>
    <w:rsid w:val="00480B77"/>
    <w:rsid w:val="00481277"/>
    <w:rsid w:val="0048129E"/>
    <w:rsid w:val="0048187C"/>
    <w:rsid w:val="00481DF6"/>
    <w:rsid w:val="00481DF7"/>
    <w:rsid w:val="004826DA"/>
    <w:rsid w:val="004829C4"/>
    <w:rsid w:val="00482A5A"/>
    <w:rsid w:val="00482B32"/>
    <w:rsid w:val="00483097"/>
    <w:rsid w:val="004834E2"/>
    <w:rsid w:val="004837D5"/>
    <w:rsid w:val="00483E5C"/>
    <w:rsid w:val="00484972"/>
    <w:rsid w:val="00484A05"/>
    <w:rsid w:val="00484C7F"/>
    <w:rsid w:val="00484D8F"/>
    <w:rsid w:val="00484F4E"/>
    <w:rsid w:val="00485342"/>
    <w:rsid w:val="0048569D"/>
    <w:rsid w:val="00485907"/>
    <w:rsid w:val="004867B0"/>
    <w:rsid w:val="00486C36"/>
    <w:rsid w:val="00486F9E"/>
    <w:rsid w:val="00487A37"/>
    <w:rsid w:val="00487CAB"/>
    <w:rsid w:val="00487DF7"/>
    <w:rsid w:val="0049048E"/>
    <w:rsid w:val="004907F6"/>
    <w:rsid w:val="004908AE"/>
    <w:rsid w:val="00490959"/>
    <w:rsid w:val="00490E42"/>
    <w:rsid w:val="00490F51"/>
    <w:rsid w:val="00491293"/>
    <w:rsid w:val="00491306"/>
    <w:rsid w:val="004913D2"/>
    <w:rsid w:val="004915DA"/>
    <w:rsid w:val="00491639"/>
    <w:rsid w:val="00491E7A"/>
    <w:rsid w:val="00492914"/>
    <w:rsid w:val="00492B20"/>
    <w:rsid w:val="00492B76"/>
    <w:rsid w:val="004936EC"/>
    <w:rsid w:val="00493B90"/>
    <w:rsid w:val="00494D34"/>
    <w:rsid w:val="00495097"/>
    <w:rsid w:val="004951B2"/>
    <w:rsid w:val="00495A6F"/>
    <w:rsid w:val="00495DDE"/>
    <w:rsid w:val="0049636B"/>
    <w:rsid w:val="0049638D"/>
    <w:rsid w:val="00496576"/>
    <w:rsid w:val="00496AD3"/>
    <w:rsid w:val="00497E72"/>
    <w:rsid w:val="004A03FC"/>
    <w:rsid w:val="004A0ADC"/>
    <w:rsid w:val="004A1994"/>
    <w:rsid w:val="004A1D91"/>
    <w:rsid w:val="004A1E61"/>
    <w:rsid w:val="004A1F25"/>
    <w:rsid w:val="004A206E"/>
    <w:rsid w:val="004A2370"/>
    <w:rsid w:val="004A2523"/>
    <w:rsid w:val="004A280E"/>
    <w:rsid w:val="004A35A8"/>
    <w:rsid w:val="004A388C"/>
    <w:rsid w:val="004A45E2"/>
    <w:rsid w:val="004A49A6"/>
    <w:rsid w:val="004A4C1A"/>
    <w:rsid w:val="004A4D95"/>
    <w:rsid w:val="004A55AC"/>
    <w:rsid w:val="004A570A"/>
    <w:rsid w:val="004A5CAF"/>
    <w:rsid w:val="004A60E8"/>
    <w:rsid w:val="004A6432"/>
    <w:rsid w:val="004A65E4"/>
    <w:rsid w:val="004A66AF"/>
    <w:rsid w:val="004A6BA9"/>
    <w:rsid w:val="004A70EF"/>
    <w:rsid w:val="004A72F5"/>
    <w:rsid w:val="004B02CA"/>
    <w:rsid w:val="004B09B7"/>
    <w:rsid w:val="004B0FD5"/>
    <w:rsid w:val="004B12ED"/>
    <w:rsid w:val="004B13A2"/>
    <w:rsid w:val="004B17E6"/>
    <w:rsid w:val="004B1A86"/>
    <w:rsid w:val="004B1AF1"/>
    <w:rsid w:val="004B1AF8"/>
    <w:rsid w:val="004B2147"/>
    <w:rsid w:val="004B2706"/>
    <w:rsid w:val="004B2B57"/>
    <w:rsid w:val="004B3056"/>
    <w:rsid w:val="004B3536"/>
    <w:rsid w:val="004B37DB"/>
    <w:rsid w:val="004B3B7F"/>
    <w:rsid w:val="004B3BF5"/>
    <w:rsid w:val="004B3FCC"/>
    <w:rsid w:val="004B4381"/>
    <w:rsid w:val="004B43DF"/>
    <w:rsid w:val="004B4571"/>
    <w:rsid w:val="004B4815"/>
    <w:rsid w:val="004B5192"/>
    <w:rsid w:val="004B53B0"/>
    <w:rsid w:val="004B56C5"/>
    <w:rsid w:val="004B5840"/>
    <w:rsid w:val="004B598B"/>
    <w:rsid w:val="004B61F5"/>
    <w:rsid w:val="004B6279"/>
    <w:rsid w:val="004B6296"/>
    <w:rsid w:val="004B64B4"/>
    <w:rsid w:val="004B6666"/>
    <w:rsid w:val="004B776D"/>
    <w:rsid w:val="004B79F8"/>
    <w:rsid w:val="004B7A71"/>
    <w:rsid w:val="004B7C02"/>
    <w:rsid w:val="004B7DC7"/>
    <w:rsid w:val="004B7EE5"/>
    <w:rsid w:val="004C01F0"/>
    <w:rsid w:val="004C0CD3"/>
    <w:rsid w:val="004C10FC"/>
    <w:rsid w:val="004C1148"/>
    <w:rsid w:val="004C25DD"/>
    <w:rsid w:val="004C27A9"/>
    <w:rsid w:val="004C2895"/>
    <w:rsid w:val="004C2BFA"/>
    <w:rsid w:val="004C2FF3"/>
    <w:rsid w:val="004C355C"/>
    <w:rsid w:val="004C4713"/>
    <w:rsid w:val="004C5022"/>
    <w:rsid w:val="004C5081"/>
    <w:rsid w:val="004C5DAE"/>
    <w:rsid w:val="004C7567"/>
    <w:rsid w:val="004C758D"/>
    <w:rsid w:val="004C7E32"/>
    <w:rsid w:val="004D0014"/>
    <w:rsid w:val="004D0963"/>
    <w:rsid w:val="004D1171"/>
    <w:rsid w:val="004D131A"/>
    <w:rsid w:val="004D14CB"/>
    <w:rsid w:val="004D153A"/>
    <w:rsid w:val="004D1B7E"/>
    <w:rsid w:val="004D1DD6"/>
    <w:rsid w:val="004D26B0"/>
    <w:rsid w:val="004D2888"/>
    <w:rsid w:val="004D2A8A"/>
    <w:rsid w:val="004D3004"/>
    <w:rsid w:val="004D30D1"/>
    <w:rsid w:val="004D329D"/>
    <w:rsid w:val="004D39AA"/>
    <w:rsid w:val="004D4099"/>
    <w:rsid w:val="004D422B"/>
    <w:rsid w:val="004D465A"/>
    <w:rsid w:val="004D47FE"/>
    <w:rsid w:val="004D499A"/>
    <w:rsid w:val="004D4A92"/>
    <w:rsid w:val="004D4F51"/>
    <w:rsid w:val="004D52E3"/>
    <w:rsid w:val="004D58A5"/>
    <w:rsid w:val="004D5DF3"/>
    <w:rsid w:val="004D641A"/>
    <w:rsid w:val="004D65FD"/>
    <w:rsid w:val="004D6829"/>
    <w:rsid w:val="004D6FA9"/>
    <w:rsid w:val="004D7856"/>
    <w:rsid w:val="004D79E2"/>
    <w:rsid w:val="004E01D7"/>
    <w:rsid w:val="004E046B"/>
    <w:rsid w:val="004E0559"/>
    <w:rsid w:val="004E0B3E"/>
    <w:rsid w:val="004E0FF1"/>
    <w:rsid w:val="004E11B6"/>
    <w:rsid w:val="004E18F4"/>
    <w:rsid w:val="004E1AE4"/>
    <w:rsid w:val="004E1F62"/>
    <w:rsid w:val="004E26B6"/>
    <w:rsid w:val="004E28A6"/>
    <w:rsid w:val="004E2AB5"/>
    <w:rsid w:val="004E2AE6"/>
    <w:rsid w:val="004E2AFC"/>
    <w:rsid w:val="004E2CEA"/>
    <w:rsid w:val="004E3491"/>
    <w:rsid w:val="004E3725"/>
    <w:rsid w:val="004E3FB8"/>
    <w:rsid w:val="004E5205"/>
    <w:rsid w:val="004E54E7"/>
    <w:rsid w:val="004E5543"/>
    <w:rsid w:val="004E555C"/>
    <w:rsid w:val="004E5877"/>
    <w:rsid w:val="004E5B43"/>
    <w:rsid w:val="004E5BE1"/>
    <w:rsid w:val="004E6158"/>
    <w:rsid w:val="004E6405"/>
    <w:rsid w:val="004E6821"/>
    <w:rsid w:val="004E68A0"/>
    <w:rsid w:val="004E6B11"/>
    <w:rsid w:val="004E6E39"/>
    <w:rsid w:val="004E6E93"/>
    <w:rsid w:val="004E6FA9"/>
    <w:rsid w:val="004E6FFC"/>
    <w:rsid w:val="004E7777"/>
    <w:rsid w:val="004E7BDA"/>
    <w:rsid w:val="004F017A"/>
    <w:rsid w:val="004F02CA"/>
    <w:rsid w:val="004F039A"/>
    <w:rsid w:val="004F0C7B"/>
    <w:rsid w:val="004F0EB2"/>
    <w:rsid w:val="004F0FE9"/>
    <w:rsid w:val="004F10DD"/>
    <w:rsid w:val="004F143D"/>
    <w:rsid w:val="004F1B8D"/>
    <w:rsid w:val="004F1D04"/>
    <w:rsid w:val="004F2608"/>
    <w:rsid w:val="004F27D3"/>
    <w:rsid w:val="004F280A"/>
    <w:rsid w:val="004F3381"/>
    <w:rsid w:val="004F34B3"/>
    <w:rsid w:val="004F39D4"/>
    <w:rsid w:val="004F3A2F"/>
    <w:rsid w:val="004F4016"/>
    <w:rsid w:val="004F4162"/>
    <w:rsid w:val="004F436D"/>
    <w:rsid w:val="004F464B"/>
    <w:rsid w:val="004F46A7"/>
    <w:rsid w:val="004F4A6B"/>
    <w:rsid w:val="004F4CCB"/>
    <w:rsid w:val="004F50C2"/>
    <w:rsid w:val="004F5101"/>
    <w:rsid w:val="004F561D"/>
    <w:rsid w:val="004F593B"/>
    <w:rsid w:val="004F5AEE"/>
    <w:rsid w:val="004F62E4"/>
    <w:rsid w:val="004F670F"/>
    <w:rsid w:val="004F6916"/>
    <w:rsid w:val="004F6D7F"/>
    <w:rsid w:val="004F74D8"/>
    <w:rsid w:val="004F7977"/>
    <w:rsid w:val="0050050E"/>
    <w:rsid w:val="00500AFB"/>
    <w:rsid w:val="0050103D"/>
    <w:rsid w:val="005013B9"/>
    <w:rsid w:val="005013DC"/>
    <w:rsid w:val="005018D7"/>
    <w:rsid w:val="00501AD4"/>
    <w:rsid w:val="00501CAD"/>
    <w:rsid w:val="00501E06"/>
    <w:rsid w:val="00502423"/>
    <w:rsid w:val="005036DD"/>
    <w:rsid w:val="005037B1"/>
    <w:rsid w:val="00503F9F"/>
    <w:rsid w:val="00504402"/>
    <w:rsid w:val="0050468B"/>
    <w:rsid w:val="005047D3"/>
    <w:rsid w:val="00505419"/>
    <w:rsid w:val="0050669B"/>
    <w:rsid w:val="00506EB9"/>
    <w:rsid w:val="00507487"/>
    <w:rsid w:val="00507740"/>
    <w:rsid w:val="00507B53"/>
    <w:rsid w:val="0051002B"/>
    <w:rsid w:val="005100FD"/>
    <w:rsid w:val="005106C7"/>
    <w:rsid w:val="00510B0B"/>
    <w:rsid w:val="005110A7"/>
    <w:rsid w:val="00511142"/>
    <w:rsid w:val="0051127E"/>
    <w:rsid w:val="0051154B"/>
    <w:rsid w:val="0051172C"/>
    <w:rsid w:val="0051190F"/>
    <w:rsid w:val="00511B33"/>
    <w:rsid w:val="005120A3"/>
    <w:rsid w:val="00512F64"/>
    <w:rsid w:val="00512FFC"/>
    <w:rsid w:val="00513543"/>
    <w:rsid w:val="005135A2"/>
    <w:rsid w:val="00513917"/>
    <w:rsid w:val="0051398C"/>
    <w:rsid w:val="00513B71"/>
    <w:rsid w:val="00513DC7"/>
    <w:rsid w:val="00513F64"/>
    <w:rsid w:val="00514114"/>
    <w:rsid w:val="00514133"/>
    <w:rsid w:val="00514173"/>
    <w:rsid w:val="005150B8"/>
    <w:rsid w:val="00515281"/>
    <w:rsid w:val="005154F6"/>
    <w:rsid w:val="0051560B"/>
    <w:rsid w:val="00515DB9"/>
    <w:rsid w:val="00515EA9"/>
    <w:rsid w:val="005166F4"/>
    <w:rsid w:val="00516CF9"/>
    <w:rsid w:val="005178F9"/>
    <w:rsid w:val="00517B98"/>
    <w:rsid w:val="00517BBE"/>
    <w:rsid w:val="00517CB9"/>
    <w:rsid w:val="0052031D"/>
    <w:rsid w:val="0052080D"/>
    <w:rsid w:val="00520A32"/>
    <w:rsid w:val="00521178"/>
    <w:rsid w:val="00521B9F"/>
    <w:rsid w:val="0052294D"/>
    <w:rsid w:val="005233C7"/>
    <w:rsid w:val="00523521"/>
    <w:rsid w:val="005236EF"/>
    <w:rsid w:val="0052377D"/>
    <w:rsid w:val="005238BD"/>
    <w:rsid w:val="00523AAC"/>
    <w:rsid w:val="005244CB"/>
    <w:rsid w:val="00524C57"/>
    <w:rsid w:val="0052502E"/>
    <w:rsid w:val="00525076"/>
    <w:rsid w:val="0052542C"/>
    <w:rsid w:val="005254E0"/>
    <w:rsid w:val="0052579D"/>
    <w:rsid w:val="0052582A"/>
    <w:rsid w:val="005259D2"/>
    <w:rsid w:val="00525F19"/>
    <w:rsid w:val="005260FF"/>
    <w:rsid w:val="0052615D"/>
    <w:rsid w:val="00526278"/>
    <w:rsid w:val="00526455"/>
    <w:rsid w:val="00526C33"/>
    <w:rsid w:val="00526CE2"/>
    <w:rsid w:val="00526FBC"/>
    <w:rsid w:val="00527200"/>
    <w:rsid w:val="00527627"/>
    <w:rsid w:val="0052771D"/>
    <w:rsid w:val="00527BF3"/>
    <w:rsid w:val="005301D1"/>
    <w:rsid w:val="005311A5"/>
    <w:rsid w:val="005312F4"/>
    <w:rsid w:val="0053138F"/>
    <w:rsid w:val="0053163B"/>
    <w:rsid w:val="005317D5"/>
    <w:rsid w:val="005317D7"/>
    <w:rsid w:val="00531983"/>
    <w:rsid w:val="00532042"/>
    <w:rsid w:val="00532856"/>
    <w:rsid w:val="00532AD4"/>
    <w:rsid w:val="00532B80"/>
    <w:rsid w:val="00533239"/>
    <w:rsid w:val="00533592"/>
    <w:rsid w:val="0053382A"/>
    <w:rsid w:val="0053390C"/>
    <w:rsid w:val="005339AF"/>
    <w:rsid w:val="00533FD3"/>
    <w:rsid w:val="005342A6"/>
    <w:rsid w:val="00534829"/>
    <w:rsid w:val="00534A49"/>
    <w:rsid w:val="00534D4A"/>
    <w:rsid w:val="00535FDF"/>
    <w:rsid w:val="0053610B"/>
    <w:rsid w:val="00536480"/>
    <w:rsid w:val="0053677D"/>
    <w:rsid w:val="00537074"/>
    <w:rsid w:val="00537087"/>
    <w:rsid w:val="00537810"/>
    <w:rsid w:val="00537A09"/>
    <w:rsid w:val="00540C6D"/>
    <w:rsid w:val="0054115E"/>
    <w:rsid w:val="00541349"/>
    <w:rsid w:val="0054162C"/>
    <w:rsid w:val="005416A0"/>
    <w:rsid w:val="00541870"/>
    <w:rsid w:val="00541A8F"/>
    <w:rsid w:val="0054217F"/>
    <w:rsid w:val="00542A1A"/>
    <w:rsid w:val="00542AB6"/>
    <w:rsid w:val="00542C64"/>
    <w:rsid w:val="0054306E"/>
    <w:rsid w:val="00543653"/>
    <w:rsid w:val="00543DBE"/>
    <w:rsid w:val="005442C9"/>
    <w:rsid w:val="005443B2"/>
    <w:rsid w:val="00545779"/>
    <w:rsid w:val="00545BE2"/>
    <w:rsid w:val="00545D43"/>
    <w:rsid w:val="00546818"/>
    <w:rsid w:val="0054681F"/>
    <w:rsid w:val="005477A2"/>
    <w:rsid w:val="005478ED"/>
    <w:rsid w:val="00547901"/>
    <w:rsid w:val="00547A7A"/>
    <w:rsid w:val="00547AC5"/>
    <w:rsid w:val="00550217"/>
    <w:rsid w:val="0055040F"/>
    <w:rsid w:val="00550551"/>
    <w:rsid w:val="0055065B"/>
    <w:rsid w:val="00550A70"/>
    <w:rsid w:val="00550C4D"/>
    <w:rsid w:val="00551193"/>
    <w:rsid w:val="005511DC"/>
    <w:rsid w:val="00551482"/>
    <w:rsid w:val="00551724"/>
    <w:rsid w:val="005520D9"/>
    <w:rsid w:val="005521FC"/>
    <w:rsid w:val="005526A3"/>
    <w:rsid w:val="00552EE8"/>
    <w:rsid w:val="005535EA"/>
    <w:rsid w:val="00553B9B"/>
    <w:rsid w:val="0055404D"/>
    <w:rsid w:val="005541C3"/>
    <w:rsid w:val="005544D4"/>
    <w:rsid w:val="005547DC"/>
    <w:rsid w:val="00554969"/>
    <w:rsid w:val="00555906"/>
    <w:rsid w:val="005559A6"/>
    <w:rsid w:val="00556132"/>
    <w:rsid w:val="00556177"/>
    <w:rsid w:val="005562EF"/>
    <w:rsid w:val="0055630F"/>
    <w:rsid w:val="005563BE"/>
    <w:rsid w:val="00556FF5"/>
    <w:rsid w:val="005574BC"/>
    <w:rsid w:val="005576AF"/>
    <w:rsid w:val="005577FA"/>
    <w:rsid w:val="00557894"/>
    <w:rsid w:val="00557D37"/>
    <w:rsid w:val="00557F22"/>
    <w:rsid w:val="00560224"/>
    <w:rsid w:val="0056034A"/>
    <w:rsid w:val="00560463"/>
    <w:rsid w:val="00560F5C"/>
    <w:rsid w:val="005610FF"/>
    <w:rsid w:val="005613A3"/>
    <w:rsid w:val="0056188F"/>
    <w:rsid w:val="00561953"/>
    <w:rsid w:val="00561D01"/>
    <w:rsid w:val="005620F9"/>
    <w:rsid w:val="00562331"/>
    <w:rsid w:val="0056294D"/>
    <w:rsid w:val="00562B78"/>
    <w:rsid w:val="00562E33"/>
    <w:rsid w:val="0056336D"/>
    <w:rsid w:val="00563530"/>
    <w:rsid w:val="00563AA0"/>
    <w:rsid w:val="00563E53"/>
    <w:rsid w:val="005641EB"/>
    <w:rsid w:val="005642EA"/>
    <w:rsid w:val="0056475F"/>
    <w:rsid w:val="00564CAC"/>
    <w:rsid w:val="00564E38"/>
    <w:rsid w:val="00565457"/>
    <w:rsid w:val="005655F6"/>
    <w:rsid w:val="00566232"/>
    <w:rsid w:val="00566EE0"/>
    <w:rsid w:val="005674EF"/>
    <w:rsid w:val="00567D42"/>
    <w:rsid w:val="00567E81"/>
    <w:rsid w:val="00570577"/>
    <w:rsid w:val="005707CE"/>
    <w:rsid w:val="00570AC1"/>
    <w:rsid w:val="00570BC7"/>
    <w:rsid w:val="00570EC4"/>
    <w:rsid w:val="00570F5A"/>
    <w:rsid w:val="00571393"/>
    <w:rsid w:val="005716B0"/>
    <w:rsid w:val="00571B6E"/>
    <w:rsid w:val="00571BFC"/>
    <w:rsid w:val="00571EC3"/>
    <w:rsid w:val="00572386"/>
    <w:rsid w:val="005728AF"/>
    <w:rsid w:val="00573025"/>
    <w:rsid w:val="005732FF"/>
    <w:rsid w:val="00573395"/>
    <w:rsid w:val="0057368D"/>
    <w:rsid w:val="00573A43"/>
    <w:rsid w:val="00573BE7"/>
    <w:rsid w:val="00574D66"/>
    <w:rsid w:val="00574F4A"/>
    <w:rsid w:val="0057515A"/>
    <w:rsid w:val="005768D8"/>
    <w:rsid w:val="00577B87"/>
    <w:rsid w:val="00580BCA"/>
    <w:rsid w:val="00580CF5"/>
    <w:rsid w:val="00580D94"/>
    <w:rsid w:val="00581553"/>
    <w:rsid w:val="0058172C"/>
    <w:rsid w:val="00581819"/>
    <w:rsid w:val="00582478"/>
    <w:rsid w:val="00582B4C"/>
    <w:rsid w:val="00582CA7"/>
    <w:rsid w:val="005832FF"/>
    <w:rsid w:val="00583515"/>
    <w:rsid w:val="00583F5E"/>
    <w:rsid w:val="0058422C"/>
    <w:rsid w:val="00584247"/>
    <w:rsid w:val="005850D7"/>
    <w:rsid w:val="00585166"/>
    <w:rsid w:val="005856FF"/>
    <w:rsid w:val="00586760"/>
    <w:rsid w:val="00586EE9"/>
    <w:rsid w:val="00586F14"/>
    <w:rsid w:val="0058715B"/>
    <w:rsid w:val="00587887"/>
    <w:rsid w:val="00587A8E"/>
    <w:rsid w:val="00587E7A"/>
    <w:rsid w:val="00590206"/>
    <w:rsid w:val="00590244"/>
    <w:rsid w:val="005905BF"/>
    <w:rsid w:val="00590664"/>
    <w:rsid w:val="00590B65"/>
    <w:rsid w:val="00590C2E"/>
    <w:rsid w:val="00590D9A"/>
    <w:rsid w:val="00591002"/>
    <w:rsid w:val="00591094"/>
    <w:rsid w:val="00591686"/>
    <w:rsid w:val="0059186C"/>
    <w:rsid w:val="00591D43"/>
    <w:rsid w:val="00591EE1"/>
    <w:rsid w:val="00592292"/>
    <w:rsid w:val="00592A31"/>
    <w:rsid w:val="005934E1"/>
    <w:rsid w:val="00593A7C"/>
    <w:rsid w:val="00593D72"/>
    <w:rsid w:val="00593FC6"/>
    <w:rsid w:val="0059482E"/>
    <w:rsid w:val="00595319"/>
    <w:rsid w:val="005956C8"/>
    <w:rsid w:val="00595994"/>
    <w:rsid w:val="00595F22"/>
    <w:rsid w:val="0059622A"/>
    <w:rsid w:val="00596724"/>
    <w:rsid w:val="005967CC"/>
    <w:rsid w:val="00596AE8"/>
    <w:rsid w:val="00596D5E"/>
    <w:rsid w:val="00596FBC"/>
    <w:rsid w:val="005971C0"/>
    <w:rsid w:val="00597316"/>
    <w:rsid w:val="00597962"/>
    <w:rsid w:val="00597C8D"/>
    <w:rsid w:val="005A0549"/>
    <w:rsid w:val="005A0919"/>
    <w:rsid w:val="005A0CD9"/>
    <w:rsid w:val="005A1023"/>
    <w:rsid w:val="005A172F"/>
    <w:rsid w:val="005A203A"/>
    <w:rsid w:val="005A29FB"/>
    <w:rsid w:val="005A2AEF"/>
    <w:rsid w:val="005A312D"/>
    <w:rsid w:val="005A32F4"/>
    <w:rsid w:val="005A36E5"/>
    <w:rsid w:val="005A3A14"/>
    <w:rsid w:val="005A4DAD"/>
    <w:rsid w:val="005A4F76"/>
    <w:rsid w:val="005A58BC"/>
    <w:rsid w:val="005A5F28"/>
    <w:rsid w:val="005A6815"/>
    <w:rsid w:val="005A70D3"/>
    <w:rsid w:val="005A729C"/>
    <w:rsid w:val="005A7453"/>
    <w:rsid w:val="005A7F88"/>
    <w:rsid w:val="005B03E0"/>
    <w:rsid w:val="005B0C01"/>
    <w:rsid w:val="005B0E80"/>
    <w:rsid w:val="005B102D"/>
    <w:rsid w:val="005B1D33"/>
    <w:rsid w:val="005B1E9D"/>
    <w:rsid w:val="005B2890"/>
    <w:rsid w:val="005B2CEB"/>
    <w:rsid w:val="005B2DA0"/>
    <w:rsid w:val="005B369A"/>
    <w:rsid w:val="005B3B8D"/>
    <w:rsid w:val="005B3D1E"/>
    <w:rsid w:val="005B3DDF"/>
    <w:rsid w:val="005B406D"/>
    <w:rsid w:val="005B4339"/>
    <w:rsid w:val="005B4CA4"/>
    <w:rsid w:val="005B56B7"/>
    <w:rsid w:val="005B57BB"/>
    <w:rsid w:val="005B5BC7"/>
    <w:rsid w:val="005B5BF7"/>
    <w:rsid w:val="005B5CA9"/>
    <w:rsid w:val="005B63AD"/>
    <w:rsid w:val="005B6898"/>
    <w:rsid w:val="005B735E"/>
    <w:rsid w:val="005B747C"/>
    <w:rsid w:val="005B749B"/>
    <w:rsid w:val="005B7590"/>
    <w:rsid w:val="005B7828"/>
    <w:rsid w:val="005B798E"/>
    <w:rsid w:val="005C048D"/>
    <w:rsid w:val="005C07EF"/>
    <w:rsid w:val="005C0C69"/>
    <w:rsid w:val="005C1155"/>
    <w:rsid w:val="005C15AB"/>
    <w:rsid w:val="005C18E6"/>
    <w:rsid w:val="005C1909"/>
    <w:rsid w:val="005C2100"/>
    <w:rsid w:val="005C25DD"/>
    <w:rsid w:val="005C291B"/>
    <w:rsid w:val="005C2AC9"/>
    <w:rsid w:val="005C2F16"/>
    <w:rsid w:val="005C338E"/>
    <w:rsid w:val="005C3878"/>
    <w:rsid w:val="005C4E24"/>
    <w:rsid w:val="005C5124"/>
    <w:rsid w:val="005C5311"/>
    <w:rsid w:val="005C573E"/>
    <w:rsid w:val="005C6124"/>
    <w:rsid w:val="005C624E"/>
    <w:rsid w:val="005C6ECD"/>
    <w:rsid w:val="005C6FF3"/>
    <w:rsid w:val="005C76BA"/>
    <w:rsid w:val="005C7CB8"/>
    <w:rsid w:val="005C7CF1"/>
    <w:rsid w:val="005D09BB"/>
    <w:rsid w:val="005D0A8F"/>
    <w:rsid w:val="005D1228"/>
    <w:rsid w:val="005D1446"/>
    <w:rsid w:val="005D16F4"/>
    <w:rsid w:val="005D1C0B"/>
    <w:rsid w:val="005D20B4"/>
    <w:rsid w:val="005D2945"/>
    <w:rsid w:val="005D3182"/>
    <w:rsid w:val="005D32FD"/>
    <w:rsid w:val="005D3788"/>
    <w:rsid w:val="005D4F89"/>
    <w:rsid w:val="005D505B"/>
    <w:rsid w:val="005D5887"/>
    <w:rsid w:val="005D6438"/>
    <w:rsid w:val="005D6A91"/>
    <w:rsid w:val="005D6F8E"/>
    <w:rsid w:val="005E00B6"/>
    <w:rsid w:val="005E0FB4"/>
    <w:rsid w:val="005E17AC"/>
    <w:rsid w:val="005E26FB"/>
    <w:rsid w:val="005E2AC5"/>
    <w:rsid w:val="005E343C"/>
    <w:rsid w:val="005E34CB"/>
    <w:rsid w:val="005E3548"/>
    <w:rsid w:val="005E3864"/>
    <w:rsid w:val="005E3A46"/>
    <w:rsid w:val="005E3E00"/>
    <w:rsid w:val="005E3F45"/>
    <w:rsid w:val="005E3F7C"/>
    <w:rsid w:val="005E441D"/>
    <w:rsid w:val="005E4F0E"/>
    <w:rsid w:val="005E5002"/>
    <w:rsid w:val="005E5003"/>
    <w:rsid w:val="005E5103"/>
    <w:rsid w:val="005E5A46"/>
    <w:rsid w:val="005E5A4C"/>
    <w:rsid w:val="005E5B61"/>
    <w:rsid w:val="005E5CDF"/>
    <w:rsid w:val="005E6175"/>
    <w:rsid w:val="005E6238"/>
    <w:rsid w:val="005E690A"/>
    <w:rsid w:val="005E6970"/>
    <w:rsid w:val="005E6B9E"/>
    <w:rsid w:val="005E6C71"/>
    <w:rsid w:val="005E6D43"/>
    <w:rsid w:val="005E6E02"/>
    <w:rsid w:val="005E6EA8"/>
    <w:rsid w:val="005E7396"/>
    <w:rsid w:val="005E774A"/>
    <w:rsid w:val="005E78DB"/>
    <w:rsid w:val="005E7E9F"/>
    <w:rsid w:val="005F001E"/>
    <w:rsid w:val="005F0044"/>
    <w:rsid w:val="005F098F"/>
    <w:rsid w:val="005F0A70"/>
    <w:rsid w:val="005F1021"/>
    <w:rsid w:val="005F1075"/>
    <w:rsid w:val="005F176B"/>
    <w:rsid w:val="005F1B90"/>
    <w:rsid w:val="005F1D34"/>
    <w:rsid w:val="005F1E3B"/>
    <w:rsid w:val="005F223F"/>
    <w:rsid w:val="005F2C6A"/>
    <w:rsid w:val="005F3522"/>
    <w:rsid w:val="005F3978"/>
    <w:rsid w:val="005F3D36"/>
    <w:rsid w:val="005F45AF"/>
    <w:rsid w:val="005F4B7E"/>
    <w:rsid w:val="005F4CA0"/>
    <w:rsid w:val="005F526C"/>
    <w:rsid w:val="005F53FE"/>
    <w:rsid w:val="005F5D67"/>
    <w:rsid w:val="005F5DF2"/>
    <w:rsid w:val="005F5E09"/>
    <w:rsid w:val="005F5E57"/>
    <w:rsid w:val="005F60CC"/>
    <w:rsid w:val="005F61EB"/>
    <w:rsid w:val="005F67DC"/>
    <w:rsid w:val="005F6E20"/>
    <w:rsid w:val="005F7653"/>
    <w:rsid w:val="005F7849"/>
    <w:rsid w:val="005F7A1A"/>
    <w:rsid w:val="005F7BD3"/>
    <w:rsid w:val="005F7DCE"/>
    <w:rsid w:val="00601191"/>
    <w:rsid w:val="00601607"/>
    <w:rsid w:val="006016B5"/>
    <w:rsid w:val="00601715"/>
    <w:rsid w:val="00601B43"/>
    <w:rsid w:val="0060248A"/>
    <w:rsid w:val="006026AC"/>
    <w:rsid w:val="0060272E"/>
    <w:rsid w:val="006027BC"/>
    <w:rsid w:val="00602E53"/>
    <w:rsid w:val="0060339B"/>
    <w:rsid w:val="006033E8"/>
    <w:rsid w:val="0060344F"/>
    <w:rsid w:val="00603A6D"/>
    <w:rsid w:val="00603A81"/>
    <w:rsid w:val="00603C9A"/>
    <w:rsid w:val="00603F66"/>
    <w:rsid w:val="00604337"/>
    <w:rsid w:val="006046BE"/>
    <w:rsid w:val="00604888"/>
    <w:rsid w:val="00604B7D"/>
    <w:rsid w:val="00604C59"/>
    <w:rsid w:val="006057E4"/>
    <w:rsid w:val="0060688F"/>
    <w:rsid w:val="00606DEB"/>
    <w:rsid w:val="00607437"/>
    <w:rsid w:val="00607E4C"/>
    <w:rsid w:val="00610057"/>
    <w:rsid w:val="0061084D"/>
    <w:rsid w:val="00611D91"/>
    <w:rsid w:val="00611F28"/>
    <w:rsid w:val="006122BE"/>
    <w:rsid w:val="006122C3"/>
    <w:rsid w:val="00612431"/>
    <w:rsid w:val="00613042"/>
    <w:rsid w:val="00613232"/>
    <w:rsid w:val="00613A59"/>
    <w:rsid w:val="00613C17"/>
    <w:rsid w:val="00614133"/>
    <w:rsid w:val="006142BF"/>
    <w:rsid w:val="00614769"/>
    <w:rsid w:val="00614A45"/>
    <w:rsid w:val="00614CE7"/>
    <w:rsid w:val="0061518C"/>
    <w:rsid w:val="006157D8"/>
    <w:rsid w:val="0061594A"/>
    <w:rsid w:val="00615AC3"/>
    <w:rsid w:val="0061643A"/>
    <w:rsid w:val="006166C3"/>
    <w:rsid w:val="00616D7C"/>
    <w:rsid w:val="0061747E"/>
    <w:rsid w:val="006178EE"/>
    <w:rsid w:val="0062032E"/>
    <w:rsid w:val="0062069C"/>
    <w:rsid w:val="00620A88"/>
    <w:rsid w:val="00620B0B"/>
    <w:rsid w:val="00620E44"/>
    <w:rsid w:val="00620ED3"/>
    <w:rsid w:val="006214AA"/>
    <w:rsid w:val="00621DE9"/>
    <w:rsid w:val="00622117"/>
    <w:rsid w:val="00622273"/>
    <w:rsid w:val="006222DE"/>
    <w:rsid w:val="006222FA"/>
    <w:rsid w:val="006224FB"/>
    <w:rsid w:val="006230FA"/>
    <w:rsid w:val="0062311B"/>
    <w:rsid w:val="0062322C"/>
    <w:rsid w:val="0062322D"/>
    <w:rsid w:val="006233E5"/>
    <w:rsid w:val="006234E4"/>
    <w:rsid w:val="00623548"/>
    <w:rsid w:val="0062387C"/>
    <w:rsid w:val="006239B6"/>
    <w:rsid w:val="00623A40"/>
    <w:rsid w:val="00623A67"/>
    <w:rsid w:val="0062425B"/>
    <w:rsid w:val="006244A2"/>
    <w:rsid w:val="00625665"/>
    <w:rsid w:val="00625B35"/>
    <w:rsid w:val="0062606F"/>
    <w:rsid w:val="00626518"/>
    <w:rsid w:val="00626586"/>
    <w:rsid w:val="006300F9"/>
    <w:rsid w:val="006311E7"/>
    <w:rsid w:val="0063172A"/>
    <w:rsid w:val="0063174C"/>
    <w:rsid w:val="00631984"/>
    <w:rsid w:val="00631AE2"/>
    <w:rsid w:val="00631B8F"/>
    <w:rsid w:val="00631C4F"/>
    <w:rsid w:val="00631C61"/>
    <w:rsid w:val="006321B5"/>
    <w:rsid w:val="0063255C"/>
    <w:rsid w:val="006326AA"/>
    <w:rsid w:val="00632A07"/>
    <w:rsid w:val="00632CC5"/>
    <w:rsid w:val="00632CF8"/>
    <w:rsid w:val="00632E82"/>
    <w:rsid w:val="00632FA0"/>
    <w:rsid w:val="00633748"/>
    <w:rsid w:val="006345F3"/>
    <w:rsid w:val="006349A2"/>
    <w:rsid w:val="006349FC"/>
    <w:rsid w:val="00634F42"/>
    <w:rsid w:val="006355F7"/>
    <w:rsid w:val="00635852"/>
    <w:rsid w:val="006359F2"/>
    <w:rsid w:val="00636234"/>
    <w:rsid w:val="0063624C"/>
    <w:rsid w:val="0063625C"/>
    <w:rsid w:val="00636501"/>
    <w:rsid w:val="006365ED"/>
    <w:rsid w:val="00636B28"/>
    <w:rsid w:val="00636D46"/>
    <w:rsid w:val="00636DE3"/>
    <w:rsid w:val="00636EDF"/>
    <w:rsid w:val="0063730A"/>
    <w:rsid w:val="00637582"/>
    <w:rsid w:val="0063777B"/>
    <w:rsid w:val="00640A56"/>
    <w:rsid w:val="00640A5D"/>
    <w:rsid w:val="00640E37"/>
    <w:rsid w:val="006411A3"/>
    <w:rsid w:val="006415F4"/>
    <w:rsid w:val="006416B7"/>
    <w:rsid w:val="00641B4A"/>
    <w:rsid w:val="0064268A"/>
    <w:rsid w:val="006429C3"/>
    <w:rsid w:val="00643109"/>
    <w:rsid w:val="0064360D"/>
    <w:rsid w:val="00643761"/>
    <w:rsid w:val="00643D43"/>
    <w:rsid w:val="00644D75"/>
    <w:rsid w:val="00645089"/>
    <w:rsid w:val="006450BC"/>
    <w:rsid w:val="00645374"/>
    <w:rsid w:val="00645378"/>
    <w:rsid w:val="00645CE0"/>
    <w:rsid w:val="006461D5"/>
    <w:rsid w:val="0064702E"/>
    <w:rsid w:val="006470BB"/>
    <w:rsid w:val="0064717E"/>
    <w:rsid w:val="00647476"/>
    <w:rsid w:val="00647799"/>
    <w:rsid w:val="00647A2C"/>
    <w:rsid w:val="00650319"/>
    <w:rsid w:val="00650376"/>
    <w:rsid w:val="006505C3"/>
    <w:rsid w:val="00650EE5"/>
    <w:rsid w:val="0065139A"/>
    <w:rsid w:val="00651927"/>
    <w:rsid w:val="00651F85"/>
    <w:rsid w:val="00651FA3"/>
    <w:rsid w:val="006520BC"/>
    <w:rsid w:val="0065287B"/>
    <w:rsid w:val="00652EDE"/>
    <w:rsid w:val="00653812"/>
    <w:rsid w:val="00653AA3"/>
    <w:rsid w:val="00653C09"/>
    <w:rsid w:val="00653F6B"/>
    <w:rsid w:val="00654096"/>
    <w:rsid w:val="00654455"/>
    <w:rsid w:val="0065461D"/>
    <w:rsid w:val="00654795"/>
    <w:rsid w:val="006547C8"/>
    <w:rsid w:val="00654F53"/>
    <w:rsid w:val="00655098"/>
    <w:rsid w:val="00655796"/>
    <w:rsid w:val="0065627D"/>
    <w:rsid w:val="0065651A"/>
    <w:rsid w:val="00656650"/>
    <w:rsid w:val="0065671F"/>
    <w:rsid w:val="006567DB"/>
    <w:rsid w:val="006570EA"/>
    <w:rsid w:val="00657200"/>
    <w:rsid w:val="00657215"/>
    <w:rsid w:val="006572D6"/>
    <w:rsid w:val="006572F0"/>
    <w:rsid w:val="00657C18"/>
    <w:rsid w:val="00657DB6"/>
    <w:rsid w:val="00657FA7"/>
    <w:rsid w:val="00660573"/>
    <w:rsid w:val="006607D3"/>
    <w:rsid w:val="00660866"/>
    <w:rsid w:val="00660A6F"/>
    <w:rsid w:val="00660BC6"/>
    <w:rsid w:val="00660C34"/>
    <w:rsid w:val="00660F04"/>
    <w:rsid w:val="006613F2"/>
    <w:rsid w:val="00661D54"/>
    <w:rsid w:val="0066242C"/>
    <w:rsid w:val="0066257E"/>
    <w:rsid w:val="006626E0"/>
    <w:rsid w:val="006628B8"/>
    <w:rsid w:val="00662A38"/>
    <w:rsid w:val="00662EF0"/>
    <w:rsid w:val="006630E1"/>
    <w:rsid w:val="006632C2"/>
    <w:rsid w:val="00663666"/>
    <w:rsid w:val="0066369C"/>
    <w:rsid w:val="00663814"/>
    <w:rsid w:val="006639F2"/>
    <w:rsid w:val="00663ADD"/>
    <w:rsid w:val="006642A2"/>
    <w:rsid w:val="00664D13"/>
    <w:rsid w:val="00664DDD"/>
    <w:rsid w:val="00665219"/>
    <w:rsid w:val="00665776"/>
    <w:rsid w:val="00665C7B"/>
    <w:rsid w:val="00666DD9"/>
    <w:rsid w:val="0066762E"/>
    <w:rsid w:val="00667740"/>
    <w:rsid w:val="006678E1"/>
    <w:rsid w:val="0066791E"/>
    <w:rsid w:val="00667B24"/>
    <w:rsid w:val="00667DFF"/>
    <w:rsid w:val="00667F24"/>
    <w:rsid w:val="00670525"/>
    <w:rsid w:val="00670CAF"/>
    <w:rsid w:val="00670E54"/>
    <w:rsid w:val="00670FB9"/>
    <w:rsid w:val="0067182A"/>
    <w:rsid w:val="00671A52"/>
    <w:rsid w:val="0067200D"/>
    <w:rsid w:val="006723A8"/>
    <w:rsid w:val="00672821"/>
    <w:rsid w:val="00672858"/>
    <w:rsid w:val="00672915"/>
    <w:rsid w:val="00672BEB"/>
    <w:rsid w:val="00672DC3"/>
    <w:rsid w:val="0067328B"/>
    <w:rsid w:val="006732BD"/>
    <w:rsid w:val="00673310"/>
    <w:rsid w:val="00673E4E"/>
    <w:rsid w:val="0067434F"/>
    <w:rsid w:val="0067438C"/>
    <w:rsid w:val="00674AFD"/>
    <w:rsid w:val="0067556A"/>
    <w:rsid w:val="00675ABB"/>
    <w:rsid w:val="00675CCC"/>
    <w:rsid w:val="00676AF4"/>
    <w:rsid w:val="00676F73"/>
    <w:rsid w:val="0067789E"/>
    <w:rsid w:val="0067796F"/>
    <w:rsid w:val="00677AEA"/>
    <w:rsid w:val="00677BEF"/>
    <w:rsid w:val="00677E03"/>
    <w:rsid w:val="00677F7B"/>
    <w:rsid w:val="00680145"/>
    <w:rsid w:val="00680BD3"/>
    <w:rsid w:val="0068129A"/>
    <w:rsid w:val="00681939"/>
    <w:rsid w:val="00681E43"/>
    <w:rsid w:val="00681ECD"/>
    <w:rsid w:val="00682567"/>
    <w:rsid w:val="0068296E"/>
    <w:rsid w:val="00683569"/>
    <w:rsid w:val="00683917"/>
    <w:rsid w:val="00683D3C"/>
    <w:rsid w:val="00683E6F"/>
    <w:rsid w:val="006843B2"/>
    <w:rsid w:val="0068445A"/>
    <w:rsid w:val="00684524"/>
    <w:rsid w:val="00684DD3"/>
    <w:rsid w:val="00685683"/>
    <w:rsid w:val="00685D61"/>
    <w:rsid w:val="00685F71"/>
    <w:rsid w:val="0068622E"/>
    <w:rsid w:val="006863BA"/>
    <w:rsid w:val="0068682D"/>
    <w:rsid w:val="00686BA2"/>
    <w:rsid w:val="006874E9"/>
    <w:rsid w:val="00687798"/>
    <w:rsid w:val="00687AEA"/>
    <w:rsid w:val="00687B17"/>
    <w:rsid w:val="00690424"/>
    <w:rsid w:val="0069064C"/>
    <w:rsid w:val="0069065D"/>
    <w:rsid w:val="00690B6A"/>
    <w:rsid w:val="00690EBB"/>
    <w:rsid w:val="00690EF5"/>
    <w:rsid w:val="00690EFD"/>
    <w:rsid w:val="00690F2E"/>
    <w:rsid w:val="00691235"/>
    <w:rsid w:val="006916C7"/>
    <w:rsid w:val="006929B1"/>
    <w:rsid w:val="006933E4"/>
    <w:rsid w:val="0069358E"/>
    <w:rsid w:val="00693606"/>
    <w:rsid w:val="006937DE"/>
    <w:rsid w:val="006937EF"/>
    <w:rsid w:val="00693B8A"/>
    <w:rsid w:val="00693C0D"/>
    <w:rsid w:val="00693E73"/>
    <w:rsid w:val="00694093"/>
    <w:rsid w:val="0069415F"/>
    <w:rsid w:val="006945E7"/>
    <w:rsid w:val="00694EDB"/>
    <w:rsid w:val="006958C4"/>
    <w:rsid w:val="00695ACD"/>
    <w:rsid w:val="00695FEC"/>
    <w:rsid w:val="006961C1"/>
    <w:rsid w:val="0069622B"/>
    <w:rsid w:val="006965A6"/>
    <w:rsid w:val="00696CA6"/>
    <w:rsid w:val="00697559"/>
    <w:rsid w:val="006A083D"/>
    <w:rsid w:val="006A0C2D"/>
    <w:rsid w:val="006A17E0"/>
    <w:rsid w:val="006A19A1"/>
    <w:rsid w:val="006A1A96"/>
    <w:rsid w:val="006A1D9C"/>
    <w:rsid w:val="006A2033"/>
    <w:rsid w:val="006A222A"/>
    <w:rsid w:val="006A2523"/>
    <w:rsid w:val="006A25E7"/>
    <w:rsid w:val="006A2F2D"/>
    <w:rsid w:val="006A446C"/>
    <w:rsid w:val="006A4605"/>
    <w:rsid w:val="006A4AD9"/>
    <w:rsid w:val="006A4B83"/>
    <w:rsid w:val="006A4DF7"/>
    <w:rsid w:val="006A4E32"/>
    <w:rsid w:val="006A5426"/>
    <w:rsid w:val="006A5501"/>
    <w:rsid w:val="006A5A83"/>
    <w:rsid w:val="006A5B9B"/>
    <w:rsid w:val="006A5C48"/>
    <w:rsid w:val="006A5E89"/>
    <w:rsid w:val="006A600E"/>
    <w:rsid w:val="006A6743"/>
    <w:rsid w:val="006A6B5F"/>
    <w:rsid w:val="006A701B"/>
    <w:rsid w:val="006A7A57"/>
    <w:rsid w:val="006B0380"/>
    <w:rsid w:val="006B09D6"/>
    <w:rsid w:val="006B0B22"/>
    <w:rsid w:val="006B0BB4"/>
    <w:rsid w:val="006B0E43"/>
    <w:rsid w:val="006B1B8F"/>
    <w:rsid w:val="006B1C16"/>
    <w:rsid w:val="006B1E69"/>
    <w:rsid w:val="006B2ADB"/>
    <w:rsid w:val="006B2BCD"/>
    <w:rsid w:val="006B2D3F"/>
    <w:rsid w:val="006B2DB3"/>
    <w:rsid w:val="006B3210"/>
    <w:rsid w:val="006B32A4"/>
    <w:rsid w:val="006B3A41"/>
    <w:rsid w:val="006B3C0F"/>
    <w:rsid w:val="006B3EA0"/>
    <w:rsid w:val="006B448A"/>
    <w:rsid w:val="006B4B7C"/>
    <w:rsid w:val="006B596F"/>
    <w:rsid w:val="006B61B2"/>
    <w:rsid w:val="006B6204"/>
    <w:rsid w:val="006B66B4"/>
    <w:rsid w:val="006B6742"/>
    <w:rsid w:val="006B6CDF"/>
    <w:rsid w:val="006B6F5F"/>
    <w:rsid w:val="006B6FAC"/>
    <w:rsid w:val="006B714E"/>
    <w:rsid w:val="006B7185"/>
    <w:rsid w:val="006B7AEB"/>
    <w:rsid w:val="006B7BEE"/>
    <w:rsid w:val="006C0188"/>
    <w:rsid w:val="006C0229"/>
    <w:rsid w:val="006C050C"/>
    <w:rsid w:val="006C0588"/>
    <w:rsid w:val="006C081C"/>
    <w:rsid w:val="006C0995"/>
    <w:rsid w:val="006C09F1"/>
    <w:rsid w:val="006C09FE"/>
    <w:rsid w:val="006C0F45"/>
    <w:rsid w:val="006C112D"/>
    <w:rsid w:val="006C16E3"/>
    <w:rsid w:val="006C1846"/>
    <w:rsid w:val="006C1A87"/>
    <w:rsid w:val="006C1B8A"/>
    <w:rsid w:val="006C22A0"/>
    <w:rsid w:val="006C2863"/>
    <w:rsid w:val="006C2911"/>
    <w:rsid w:val="006C2A5D"/>
    <w:rsid w:val="006C2C0E"/>
    <w:rsid w:val="006C2CE7"/>
    <w:rsid w:val="006C2FBD"/>
    <w:rsid w:val="006C350B"/>
    <w:rsid w:val="006C3537"/>
    <w:rsid w:val="006C411F"/>
    <w:rsid w:val="006C4EF5"/>
    <w:rsid w:val="006C4FD8"/>
    <w:rsid w:val="006C50AD"/>
    <w:rsid w:val="006C5551"/>
    <w:rsid w:val="006C5903"/>
    <w:rsid w:val="006C59C7"/>
    <w:rsid w:val="006C6824"/>
    <w:rsid w:val="006C6A2E"/>
    <w:rsid w:val="006C6FAD"/>
    <w:rsid w:val="006C75CE"/>
    <w:rsid w:val="006C7745"/>
    <w:rsid w:val="006C7900"/>
    <w:rsid w:val="006D03BA"/>
    <w:rsid w:val="006D03DB"/>
    <w:rsid w:val="006D0501"/>
    <w:rsid w:val="006D0DF6"/>
    <w:rsid w:val="006D17E7"/>
    <w:rsid w:val="006D1AAE"/>
    <w:rsid w:val="006D1CD1"/>
    <w:rsid w:val="006D1E57"/>
    <w:rsid w:val="006D1F10"/>
    <w:rsid w:val="006D2339"/>
    <w:rsid w:val="006D26E1"/>
    <w:rsid w:val="006D2924"/>
    <w:rsid w:val="006D2C5C"/>
    <w:rsid w:val="006D2F86"/>
    <w:rsid w:val="006D3137"/>
    <w:rsid w:val="006D31A7"/>
    <w:rsid w:val="006D3245"/>
    <w:rsid w:val="006D41EE"/>
    <w:rsid w:val="006D4383"/>
    <w:rsid w:val="006D4904"/>
    <w:rsid w:val="006D492B"/>
    <w:rsid w:val="006D51F5"/>
    <w:rsid w:val="006D5561"/>
    <w:rsid w:val="006D5758"/>
    <w:rsid w:val="006D57D4"/>
    <w:rsid w:val="006D58B8"/>
    <w:rsid w:val="006D590B"/>
    <w:rsid w:val="006D5B53"/>
    <w:rsid w:val="006D5FB6"/>
    <w:rsid w:val="006D624E"/>
    <w:rsid w:val="006D626A"/>
    <w:rsid w:val="006D6360"/>
    <w:rsid w:val="006D6937"/>
    <w:rsid w:val="006D6AE5"/>
    <w:rsid w:val="006D6B02"/>
    <w:rsid w:val="006D74D7"/>
    <w:rsid w:val="006D7989"/>
    <w:rsid w:val="006D7C32"/>
    <w:rsid w:val="006D7F43"/>
    <w:rsid w:val="006D7FA2"/>
    <w:rsid w:val="006E03C9"/>
    <w:rsid w:val="006E070B"/>
    <w:rsid w:val="006E070F"/>
    <w:rsid w:val="006E0C9E"/>
    <w:rsid w:val="006E0E3E"/>
    <w:rsid w:val="006E0ECA"/>
    <w:rsid w:val="006E1052"/>
    <w:rsid w:val="006E14D7"/>
    <w:rsid w:val="006E1536"/>
    <w:rsid w:val="006E1883"/>
    <w:rsid w:val="006E1931"/>
    <w:rsid w:val="006E1ED3"/>
    <w:rsid w:val="006E2125"/>
    <w:rsid w:val="006E221B"/>
    <w:rsid w:val="006E250D"/>
    <w:rsid w:val="006E2910"/>
    <w:rsid w:val="006E29C7"/>
    <w:rsid w:val="006E2A2C"/>
    <w:rsid w:val="006E399D"/>
    <w:rsid w:val="006E3C39"/>
    <w:rsid w:val="006E3FAB"/>
    <w:rsid w:val="006E425A"/>
    <w:rsid w:val="006E456D"/>
    <w:rsid w:val="006E46BA"/>
    <w:rsid w:val="006E4859"/>
    <w:rsid w:val="006E48DB"/>
    <w:rsid w:val="006E5EB6"/>
    <w:rsid w:val="006E5FC1"/>
    <w:rsid w:val="006E60C5"/>
    <w:rsid w:val="006E640B"/>
    <w:rsid w:val="006E6B4C"/>
    <w:rsid w:val="006E6E0E"/>
    <w:rsid w:val="006E728C"/>
    <w:rsid w:val="006E7B94"/>
    <w:rsid w:val="006F0051"/>
    <w:rsid w:val="006F02C6"/>
    <w:rsid w:val="006F0E05"/>
    <w:rsid w:val="006F0FBF"/>
    <w:rsid w:val="006F16AC"/>
    <w:rsid w:val="006F1A3D"/>
    <w:rsid w:val="006F1CF5"/>
    <w:rsid w:val="006F2770"/>
    <w:rsid w:val="006F3341"/>
    <w:rsid w:val="006F3ECD"/>
    <w:rsid w:val="006F41C1"/>
    <w:rsid w:val="006F4D6A"/>
    <w:rsid w:val="006F5154"/>
    <w:rsid w:val="006F5536"/>
    <w:rsid w:val="006F563B"/>
    <w:rsid w:val="006F56B8"/>
    <w:rsid w:val="006F5A21"/>
    <w:rsid w:val="006F618B"/>
    <w:rsid w:val="006F6882"/>
    <w:rsid w:val="006F6A8F"/>
    <w:rsid w:val="006F6AE1"/>
    <w:rsid w:val="006F6E57"/>
    <w:rsid w:val="006F763E"/>
    <w:rsid w:val="00700612"/>
    <w:rsid w:val="00700774"/>
    <w:rsid w:val="00701051"/>
    <w:rsid w:val="007012A6"/>
    <w:rsid w:val="007012D4"/>
    <w:rsid w:val="007012EF"/>
    <w:rsid w:val="007013BC"/>
    <w:rsid w:val="007015CD"/>
    <w:rsid w:val="007016AA"/>
    <w:rsid w:val="0070198D"/>
    <w:rsid w:val="00701C7A"/>
    <w:rsid w:val="00701D84"/>
    <w:rsid w:val="00701DC4"/>
    <w:rsid w:val="00702019"/>
    <w:rsid w:val="007021A5"/>
    <w:rsid w:val="0070236B"/>
    <w:rsid w:val="00702DE5"/>
    <w:rsid w:val="007031E1"/>
    <w:rsid w:val="00703580"/>
    <w:rsid w:val="0070393D"/>
    <w:rsid w:val="0070396D"/>
    <w:rsid w:val="00704216"/>
    <w:rsid w:val="007042D6"/>
    <w:rsid w:val="00704378"/>
    <w:rsid w:val="007043FB"/>
    <w:rsid w:val="00704762"/>
    <w:rsid w:val="007048F8"/>
    <w:rsid w:val="00704C3F"/>
    <w:rsid w:val="00706177"/>
    <w:rsid w:val="00706613"/>
    <w:rsid w:val="00706825"/>
    <w:rsid w:val="007068D2"/>
    <w:rsid w:val="00706C20"/>
    <w:rsid w:val="00706D32"/>
    <w:rsid w:val="00706DF3"/>
    <w:rsid w:val="00706E69"/>
    <w:rsid w:val="007076AA"/>
    <w:rsid w:val="007079D5"/>
    <w:rsid w:val="00707AB8"/>
    <w:rsid w:val="00707C99"/>
    <w:rsid w:val="00710022"/>
    <w:rsid w:val="00710AE2"/>
    <w:rsid w:val="00710BD7"/>
    <w:rsid w:val="00710CE1"/>
    <w:rsid w:val="00710E6F"/>
    <w:rsid w:val="00710EEA"/>
    <w:rsid w:val="0071101D"/>
    <w:rsid w:val="007110AB"/>
    <w:rsid w:val="007115EC"/>
    <w:rsid w:val="007121E4"/>
    <w:rsid w:val="00712395"/>
    <w:rsid w:val="00712EA2"/>
    <w:rsid w:val="00713100"/>
    <w:rsid w:val="0071312F"/>
    <w:rsid w:val="00713209"/>
    <w:rsid w:val="00713DFE"/>
    <w:rsid w:val="007144B5"/>
    <w:rsid w:val="00714DB7"/>
    <w:rsid w:val="00715E29"/>
    <w:rsid w:val="0071607D"/>
    <w:rsid w:val="00716E04"/>
    <w:rsid w:val="007171D3"/>
    <w:rsid w:val="007174DB"/>
    <w:rsid w:val="00717994"/>
    <w:rsid w:val="00717D22"/>
    <w:rsid w:val="0072037B"/>
    <w:rsid w:val="00721768"/>
    <w:rsid w:val="00721F4E"/>
    <w:rsid w:val="007222C0"/>
    <w:rsid w:val="007225E0"/>
    <w:rsid w:val="00722701"/>
    <w:rsid w:val="00722723"/>
    <w:rsid w:val="007228E7"/>
    <w:rsid w:val="00722936"/>
    <w:rsid w:val="00722990"/>
    <w:rsid w:val="0072317A"/>
    <w:rsid w:val="00723283"/>
    <w:rsid w:val="0072329D"/>
    <w:rsid w:val="0072351F"/>
    <w:rsid w:val="00723AB9"/>
    <w:rsid w:val="0072448B"/>
    <w:rsid w:val="0072483A"/>
    <w:rsid w:val="00724903"/>
    <w:rsid w:val="0072495C"/>
    <w:rsid w:val="00724A3D"/>
    <w:rsid w:val="00724F73"/>
    <w:rsid w:val="00724F93"/>
    <w:rsid w:val="00724FC2"/>
    <w:rsid w:val="0072522C"/>
    <w:rsid w:val="00725402"/>
    <w:rsid w:val="00725474"/>
    <w:rsid w:val="0072564A"/>
    <w:rsid w:val="00725D57"/>
    <w:rsid w:val="007267E4"/>
    <w:rsid w:val="00726E72"/>
    <w:rsid w:val="00727044"/>
    <w:rsid w:val="00727D95"/>
    <w:rsid w:val="00727DA9"/>
    <w:rsid w:val="00730895"/>
    <w:rsid w:val="0073094E"/>
    <w:rsid w:val="00731365"/>
    <w:rsid w:val="007316BA"/>
    <w:rsid w:val="0073193A"/>
    <w:rsid w:val="007321A9"/>
    <w:rsid w:val="007325B3"/>
    <w:rsid w:val="0073327A"/>
    <w:rsid w:val="0073372A"/>
    <w:rsid w:val="00733BD2"/>
    <w:rsid w:val="00733D2A"/>
    <w:rsid w:val="00733F2D"/>
    <w:rsid w:val="0073413B"/>
    <w:rsid w:val="00734E04"/>
    <w:rsid w:val="00735020"/>
    <w:rsid w:val="007355F3"/>
    <w:rsid w:val="0073617C"/>
    <w:rsid w:val="007365D1"/>
    <w:rsid w:val="0073660F"/>
    <w:rsid w:val="007370A6"/>
    <w:rsid w:val="0073727A"/>
    <w:rsid w:val="0073733D"/>
    <w:rsid w:val="007373AA"/>
    <w:rsid w:val="00737568"/>
    <w:rsid w:val="00737802"/>
    <w:rsid w:val="00737964"/>
    <w:rsid w:val="00737D20"/>
    <w:rsid w:val="00740954"/>
    <w:rsid w:val="00740CB4"/>
    <w:rsid w:val="0074123C"/>
    <w:rsid w:val="00741562"/>
    <w:rsid w:val="00741B88"/>
    <w:rsid w:val="00741C0E"/>
    <w:rsid w:val="00741CDD"/>
    <w:rsid w:val="00742052"/>
    <w:rsid w:val="0074236E"/>
    <w:rsid w:val="00742EA8"/>
    <w:rsid w:val="007432FF"/>
    <w:rsid w:val="0074399C"/>
    <w:rsid w:val="007439B4"/>
    <w:rsid w:val="00743A4E"/>
    <w:rsid w:val="00743BB9"/>
    <w:rsid w:val="0074410B"/>
    <w:rsid w:val="00744BF2"/>
    <w:rsid w:val="00744D3F"/>
    <w:rsid w:val="007452CF"/>
    <w:rsid w:val="007453F4"/>
    <w:rsid w:val="007455F7"/>
    <w:rsid w:val="00745A1B"/>
    <w:rsid w:val="00745A2D"/>
    <w:rsid w:val="0074612A"/>
    <w:rsid w:val="007468EE"/>
    <w:rsid w:val="00747137"/>
    <w:rsid w:val="00747207"/>
    <w:rsid w:val="00750BF9"/>
    <w:rsid w:val="00751308"/>
    <w:rsid w:val="00751CA7"/>
    <w:rsid w:val="0075236E"/>
    <w:rsid w:val="00752569"/>
    <w:rsid w:val="00752AA1"/>
    <w:rsid w:val="00752BEE"/>
    <w:rsid w:val="00752FF4"/>
    <w:rsid w:val="007532D1"/>
    <w:rsid w:val="00753824"/>
    <w:rsid w:val="00753BD7"/>
    <w:rsid w:val="00753F3B"/>
    <w:rsid w:val="007549AF"/>
    <w:rsid w:val="007549C9"/>
    <w:rsid w:val="00754B8D"/>
    <w:rsid w:val="0075501A"/>
    <w:rsid w:val="0075518B"/>
    <w:rsid w:val="007566D0"/>
    <w:rsid w:val="007566E9"/>
    <w:rsid w:val="00756BA3"/>
    <w:rsid w:val="007574EC"/>
    <w:rsid w:val="0076134E"/>
    <w:rsid w:val="00762652"/>
    <w:rsid w:val="00763CC8"/>
    <w:rsid w:val="0076445F"/>
    <w:rsid w:val="00764527"/>
    <w:rsid w:val="0076491D"/>
    <w:rsid w:val="00764B36"/>
    <w:rsid w:val="00764C76"/>
    <w:rsid w:val="00764FED"/>
    <w:rsid w:val="00765515"/>
    <w:rsid w:val="00765C25"/>
    <w:rsid w:val="00765E8A"/>
    <w:rsid w:val="00765FD6"/>
    <w:rsid w:val="00766324"/>
    <w:rsid w:val="007663FB"/>
    <w:rsid w:val="00766678"/>
    <w:rsid w:val="007669B7"/>
    <w:rsid w:val="00766BDF"/>
    <w:rsid w:val="00766CD4"/>
    <w:rsid w:val="00766F09"/>
    <w:rsid w:val="00767D99"/>
    <w:rsid w:val="00767ECE"/>
    <w:rsid w:val="00770547"/>
    <w:rsid w:val="0077068D"/>
    <w:rsid w:val="00770F78"/>
    <w:rsid w:val="00771235"/>
    <w:rsid w:val="007714C5"/>
    <w:rsid w:val="00771541"/>
    <w:rsid w:val="00771633"/>
    <w:rsid w:val="007717B8"/>
    <w:rsid w:val="00771DAF"/>
    <w:rsid w:val="00771DCD"/>
    <w:rsid w:val="00771E9D"/>
    <w:rsid w:val="007721E3"/>
    <w:rsid w:val="00772389"/>
    <w:rsid w:val="007725C1"/>
    <w:rsid w:val="00772B12"/>
    <w:rsid w:val="00772C4D"/>
    <w:rsid w:val="0077307D"/>
    <w:rsid w:val="0077385A"/>
    <w:rsid w:val="007738D4"/>
    <w:rsid w:val="007738FD"/>
    <w:rsid w:val="00773DBA"/>
    <w:rsid w:val="00774597"/>
    <w:rsid w:val="00774755"/>
    <w:rsid w:val="007748E2"/>
    <w:rsid w:val="00774D9A"/>
    <w:rsid w:val="00774DE6"/>
    <w:rsid w:val="00774EAE"/>
    <w:rsid w:val="007751E5"/>
    <w:rsid w:val="0077558A"/>
    <w:rsid w:val="00775605"/>
    <w:rsid w:val="007760B8"/>
    <w:rsid w:val="007760DE"/>
    <w:rsid w:val="00776750"/>
    <w:rsid w:val="00776987"/>
    <w:rsid w:val="00776B49"/>
    <w:rsid w:val="00776C78"/>
    <w:rsid w:val="0077744F"/>
    <w:rsid w:val="00777647"/>
    <w:rsid w:val="00777673"/>
    <w:rsid w:val="00777B60"/>
    <w:rsid w:val="00780093"/>
    <w:rsid w:val="00780525"/>
    <w:rsid w:val="007806A3"/>
    <w:rsid w:val="007811F3"/>
    <w:rsid w:val="007815AC"/>
    <w:rsid w:val="0078185A"/>
    <w:rsid w:val="007818C1"/>
    <w:rsid w:val="00781E70"/>
    <w:rsid w:val="00782A31"/>
    <w:rsid w:val="0078307D"/>
    <w:rsid w:val="0078413D"/>
    <w:rsid w:val="0078448B"/>
    <w:rsid w:val="007847F1"/>
    <w:rsid w:val="00784896"/>
    <w:rsid w:val="00784F12"/>
    <w:rsid w:val="0078543D"/>
    <w:rsid w:val="00785B1C"/>
    <w:rsid w:val="00785F67"/>
    <w:rsid w:val="007862E0"/>
    <w:rsid w:val="0078653D"/>
    <w:rsid w:val="007865AA"/>
    <w:rsid w:val="00786820"/>
    <w:rsid w:val="00786FEC"/>
    <w:rsid w:val="00787479"/>
    <w:rsid w:val="0078750C"/>
    <w:rsid w:val="0078772E"/>
    <w:rsid w:val="00787778"/>
    <w:rsid w:val="007877D5"/>
    <w:rsid w:val="007878F6"/>
    <w:rsid w:val="00787DA6"/>
    <w:rsid w:val="00790325"/>
    <w:rsid w:val="00790417"/>
    <w:rsid w:val="00790CEF"/>
    <w:rsid w:val="00791220"/>
    <w:rsid w:val="007913C3"/>
    <w:rsid w:val="00791453"/>
    <w:rsid w:val="007916C9"/>
    <w:rsid w:val="00791914"/>
    <w:rsid w:val="00791A42"/>
    <w:rsid w:val="00791A68"/>
    <w:rsid w:val="00791F64"/>
    <w:rsid w:val="00791FEE"/>
    <w:rsid w:val="0079249D"/>
    <w:rsid w:val="007926C6"/>
    <w:rsid w:val="00792A6D"/>
    <w:rsid w:val="00792C2E"/>
    <w:rsid w:val="00794271"/>
    <w:rsid w:val="00794D8C"/>
    <w:rsid w:val="0079529F"/>
    <w:rsid w:val="007954B7"/>
    <w:rsid w:val="007959CD"/>
    <w:rsid w:val="00795DE2"/>
    <w:rsid w:val="007965E9"/>
    <w:rsid w:val="00796982"/>
    <w:rsid w:val="00796D2A"/>
    <w:rsid w:val="00796FEB"/>
    <w:rsid w:val="007977DD"/>
    <w:rsid w:val="00797870"/>
    <w:rsid w:val="00797C37"/>
    <w:rsid w:val="00797D4F"/>
    <w:rsid w:val="007A017C"/>
    <w:rsid w:val="007A022F"/>
    <w:rsid w:val="007A04A6"/>
    <w:rsid w:val="007A10D9"/>
    <w:rsid w:val="007A1486"/>
    <w:rsid w:val="007A1790"/>
    <w:rsid w:val="007A17B8"/>
    <w:rsid w:val="007A18FD"/>
    <w:rsid w:val="007A1AD0"/>
    <w:rsid w:val="007A1DF2"/>
    <w:rsid w:val="007A234C"/>
    <w:rsid w:val="007A286C"/>
    <w:rsid w:val="007A2C11"/>
    <w:rsid w:val="007A3E86"/>
    <w:rsid w:val="007A4698"/>
    <w:rsid w:val="007A4790"/>
    <w:rsid w:val="007A4937"/>
    <w:rsid w:val="007A4C3A"/>
    <w:rsid w:val="007A4E02"/>
    <w:rsid w:val="007A531F"/>
    <w:rsid w:val="007A5691"/>
    <w:rsid w:val="007A5E8A"/>
    <w:rsid w:val="007A604E"/>
    <w:rsid w:val="007A6941"/>
    <w:rsid w:val="007A69E1"/>
    <w:rsid w:val="007A6B6E"/>
    <w:rsid w:val="007A70F1"/>
    <w:rsid w:val="007A7189"/>
    <w:rsid w:val="007A73D9"/>
    <w:rsid w:val="007A743D"/>
    <w:rsid w:val="007A7801"/>
    <w:rsid w:val="007A78E0"/>
    <w:rsid w:val="007A7C2E"/>
    <w:rsid w:val="007B015B"/>
    <w:rsid w:val="007B03CE"/>
    <w:rsid w:val="007B0601"/>
    <w:rsid w:val="007B0AA2"/>
    <w:rsid w:val="007B0C39"/>
    <w:rsid w:val="007B12F2"/>
    <w:rsid w:val="007B153A"/>
    <w:rsid w:val="007B172C"/>
    <w:rsid w:val="007B1933"/>
    <w:rsid w:val="007B1DE0"/>
    <w:rsid w:val="007B1EB8"/>
    <w:rsid w:val="007B21C3"/>
    <w:rsid w:val="007B250C"/>
    <w:rsid w:val="007B27EE"/>
    <w:rsid w:val="007B314C"/>
    <w:rsid w:val="007B3639"/>
    <w:rsid w:val="007B3F47"/>
    <w:rsid w:val="007B4A2E"/>
    <w:rsid w:val="007B5520"/>
    <w:rsid w:val="007B625A"/>
    <w:rsid w:val="007B675B"/>
    <w:rsid w:val="007B69A9"/>
    <w:rsid w:val="007B7184"/>
    <w:rsid w:val="007B7A10"/>
    <w:rsid w:val="007C00A3"/>
    <w:rsid w:val="007C035B"/>
    <w:rsid w:val="007C0507"/>
    <w:rsid w:val="007C06E6"/>
    <w:rsid w:val="007C1231"/>
    <w:rsid w:val="007C1372"/>
    <w:rsid w:val="007C1974"/>
    <w:rsid w:val="007C1C9E"/>
    <w:rsid w:val="007C211B"/>
    <w:rsid w:val="007C222F"/>
    <w:rsid w:val="007C2641"/>
    <w:rsid w:val="007C297C"/>
    <w:rsid w:val="007C2B3B"/>
    <w:rsid w:val="007C2BC9"/>
    <w:rsid w:val="007C2D58"/>
    <w:rsid w:val="007C2E9B"/>
    <w:rsid w:val="007C2F8E"/>
    <w:rsid w:val="007C2FF1"/>
    <w:rsid w:val="007C3D94"/>
    <w:rsid w:val="007C4127"/>
    <w:rsid w:val="007C48BB"/>
    <w:rsid w:val="007C4DDF"/>
    <w:rsid w:val="007C4DEF"/>
    <w:rsid w:val="007C5F5E"/>
    <w:rsid w:val="007C6352"/>
    <w:rsid w:val="007C6494"/>
    <w:rsid w:val="007C65E5"/>
    <w:rsid w:val="007C6656"/>
    <w:rsid w:val="007C6C05"/>
    <w:rsid w:val="007C6E16"/>
    <w:rsid w:val="007C706A"/>
    <w:rsid w:val="007C7338"/>
    <w:rsid w:val="007C7565"/>
    <w:rsid w:val="007C7FDD"/>
    <w:rsid w:val="007D01BF"/>
    <w:rsid w:val="007D02F2"/>
    <w:rsid w:val="007D0A24"/>
    <w:rsid w:val="007D0AD5"/>
    <w:rsid w:val="007D0F67"/>
    <w:rsid w:val="007D15A3"/>
    <w:rsid w:val="007D1F9C"/>
    <w:rsid w:val="007D214C"/>
    <w:rsid w:val="007D27E8"/>
    <w:rsid w:val="007D2C74"/>
    <w:rsid w:val="007D2E4E"/>
    <w:rsid w:val="007D3DE6"/>
    <w:rsid w:val="007D3FA4"/>
    <w:rsid w:val="007D4846"/>
    <w:rsid w:val="007D49EC"/>
    <w:rsid w:val="007D4A20"/>
    <w:rsid w:val="007D51EE"/>
    <w:rsid w:val="007D54A8"/>
    <w:rsid w:val="007D5728"/>
    <w:rsid w:val="007D57D6"/>
    <w:rsid w:val="007D5B3D"/>
    <w:rsid w:val="007D5CA4"/>
    <w:rsid w:val="007D6835"/>
    <w:rsid w:val="007D6AF9"/>
    <w:rsid w:val="007D720D"/>
    <w:rsid w:val="007D721C"/>
    <w:rsid w:val="007D7388"/>
    <w:rsid w:val="007D752D"/>
    <w:rsid w:val="007D7856"/>
    <w:rsid w:val="007D7C22"/>
    <w:rsid w:val="007D7CFF"/>
    <w:rsid w:val="007E0081"/>
    <w:rsid w:val="007E0670"/>
    <w:rsid w:val="007E0F58"/>
    <w:rsid w:val="007E1084"/>
    <w:rsid w:val="007E1271"/>
    <w:rsid w:val="007E1315"/>
    <w:rsid w:val="007E1592"/>
    <w:rsid w:val="007E1D68"/>
    <w:rsid w:val="007E2161"/>
    <w:rsid w:val="007E229B"/>
    <w:rsid w:val="007E22CD"/>
    <w:rsid w:val="007E266B"/>
    <w:rsid w:val="007E2862"/>
    <w:rsid w:val="007E28D5"/>
    <w:rsid w:val="007E2A93"/>
    <w:rsid w:val="007E2C9E"/>
    <w:rsid w:val="007E303D"/>
    <w:rsid w:val="007E3795"/>
    <w:rsid w:val="007E4642"/>
    <w:rsid w:val="007E4B68"/>
    <w:rsid w:val="007E5474"/>
    <w:rsid w:val="007E5866"/>
    <w:rsid w:val="007E599D"/>
    <w:rsid w:val="007E6CBB"/>
    <w:rsid w:val="007E6FED"/>
    <w:rsid w:val="007E726E"/>
    <w:rsid w:val="007E74DA"/>
    <w:rsid w:val="007E78A9"/>
    <w:rsid w:val="007E7B06"/>
    <w:rsid w:val="007E7B4C"/>
    <w:rsid w:val="007E7B96"/>
    <w:rsid w:val="007E7E88"/>
    <w:rsid w:val="007E7EDB"/>
    <w:rsid w:val="007E7FEC"/>
    <w:rsid w:val="007F03AF"/>
    <w:rsid w:val="007F04B3"/>
    <w:rsid w:val="007F051C"/>
    <w:rsid w:val="007F062F"/>
    <w:rsid w:val="007F1639"/>
    <w:rsid w:val="007F1B64"/>
    <w:rsid w:val="007F22F6"/>
    <w:rsid w:val="007F27E4"/>
    <w:rsid w:val="007F2949"/>
    <w:rsid w:val="007F2956"/>
    <w:rsid w:val="007F328A"/>
    <w:rsid w:val="007F3631"/>
    <w:rsid w:val="007F379A"/>
    <w:rsid w:val="007F397D"/>
    <w:rsid w:val="007F4485"/>
    <w:rsid w:val="007F4531"/>
    <w:rsid w:val="007F5051"/>
    <w:rsid w:val="007F50A4"/>
    <w:rsid w:val="007F57AA"/>
    <w:rsid w:val="007F61A0"/>
    <w:rsid w:val="007F6274"/>
    <w:rsid w:val="007F631C"/>
    <w:rsid w:val="007F6A03"/>
    <w:rsid w:val="007F7366"/>
    <w:rsid w:val="007F75B4"/>
    <w:rsid w:val="007F7C53"/>
    <w:rsid w:val="007F7E94"/>
    <w:rsid w:val="007F7EC8"/>
    <w:rsid w:val="008002B1"/>
    <w:rsid w:val="00800772"/>
    <w:rsid w:val="00800D0F"/>
    <w:rsid w:val="00800ECA"/>
    <w:rsid w:val="008010C9"/>
    <w:rsid w:val="008019C1"/>
    <w:rsid w:val="00801DEB"/>
    <w:rsid w:val="00802245"/>
    <w:rsid w:val="008031F7"/>
    <w:rsid w:val="00803868"/>
    <w:rsid w:val="008045CC"/>
    <w:rsid w:val="00804EF3"/>
    <w:rsid w:val="008050F0"/>
    <w:rsid w:val="008051C3"/>
    <w:rsid w:val="008053A2"/>
    <w:rsid w:val="00805572"/>
    <w:rsid w:val="008056B8"/>
    <w:rsid w:val="00805DE2"/>
    <w:rsid w:val="00805FE5"/>
    <w:rsid w:val="0080618A"/>
    <w:rsid w:val="00806C3D"/>
    <w:rsid w:val="00807167"/>
    <w:rsid w:val="0080741B"/>
    <w:rsid w:val="0080761C"/>
    <w:rsid w:val="00807A52"/>
    <w:rsid w:val="00807A9A"/>
    <w:rsid w:val="00807AF9"/>
    <w:rsid w:val="00807F24"/>
    <w:rsid w:val="00807F42"/>
    <w:rsid w:val="00810315"/>
    <w:rsid w:val="00810354"/>
    <w:rsid w:val="008107B4"/>
    <w:rsid w:val="008108FC"/>
    <w:rsid w:val="00810D70"/>
    <w:rsid w:val="00810E8E"/>
    <w:rsid w:val="008111C1"/>
    <w:rsid w:val="008118E9"/>
    <w:rsid w:val="0081206D"/>
    <w:rsid w:val="00812761"/>
    <w:rsid w:val="00813172"/>
    <w:rsid w:val="0081325F"/>
    <w:rsid w:val="00813566"/>
    <w:rsid w:val="00813763"/>
    <w:rsid w:val="0081379B"/>
    <w:rsid w:val="00813FA4"/>
    <w:rsid w:val="00814493"/>
    <w:rsid w:val="008146C8"/>
    <w:rsid w:val="00814974"/>
    <w:rsid w:val="00814C23"/>
    <w:rsid w:val="00814FF2"/>
    <w:rsid w:val="008150EC"/>
    <w:rsid w:val="008158AF"/>
    <w:rsid w:val="008165FF"/>
    <w:rsid w:val="008171C4"/>
    <w:rsid w:val="00817254"/>
    <w:rsid w:val="00817721"/>
    <w:rsid w:val="00817CA2"/>
    <w:rsid w:val="008201E7"/>
    <w:rsid w:val="0082089C"/>
    <w:rsid w:val="00820A51"/>
    <w:rsid w:val="00821266"/>
    <w:rsid w:val="00821A22"/>
    <w:rsid w:val="00821B35"/>
    <w:rsid w:val="008221F7"/>
    <w:rsid w:val="0082220D"/>
    <w:rsid w:val="008222E3"/>
    <w:rsid w:val="00822F38"/>
    <w:rsid w:val="008231D3"/>
    <w:rsid w:val="00823545"/>
    <w:rsid w:val="0082365E"/>
    <w:rsid w:val="008236B2"/>
    <w:rsid w:val="00824008"/>
    <w:rsid w:val="00824672"/>
    <w:rsid w:val="00824FFE"/>
    <w:rsid w:val="008255FB"/>
    <w:rsid w:val="0082566E"/>
    <w:rsid w:val="00825A56"/>
    <w:rsid w:val="00826223"/>
    <w:rsid w:val="0082633B"/>
    <w:rsid w:val="00826B60"/>
    <w:rsid w:val="00827005"/>
    <w:rsid w:val="008274E5"/>
    <w:rsid w:val="0082774B"/>
    <w:rsid w:val="008277C4"/>
    <w:rsid w:val="00827DA5"/>
    <w:rsid w:val="00827E51"/>
    <w:rsid w:val="00827F3F"/>
    <w:rsid w:val="008301B7"/>
    <w:rsid w:val="00830212"/>
    <w:rsid w:val="00830514"/>
    <w:rsid w:val="008305F6"/>
    <w:rsid w:val="00830630"/>
    <w:rsid w:val="0083069F"/>
    <w:rsid w:val="00830C84"/>
    <w:rsid w:val="00832843"/>
    <w:rsid w:val="0083289D"/>
    <w:rsid w:val="0083296F"/>
    <w:rsid w:val="00833948"/>
    <w:rsid w:val="00834061"/>
    <w:rsid w:val="00834D86"/>
    <w:rsid w:val="00834F31"/>
    <w:rsid w:val="008356B9"/>
    <w:rsid w:val="00835FA2"/>
    <w:rsid w:val="0083630A"/>
    <w:rsid w:val="008367CA"/>
    <w:rsid w:val="00836FB3"/>
    <w:rsid w:val="008371CB"/>
    <w:rsid w:val="008374FE"/>
    <w:rsid w:val="00837A10"/>
    <w:rsid w:val="00837C73"/>
    <w:rsid w:val="00837D2B"/>
    <w:rsid w:val="00837FFE"/>
    <w:rsid w:val="0084075F"/>
    <w:rsid w:val="008416D0"/>
    <w:rsid w:val="008418C8"/>
    <w:rsid w:val="008421A5"/>
    <w:rsid w:val="0084233B"/>
    <w:rsid w:val="00842E3D"/>
    <w:rsid w:val="00843238"/>
    <w:rsid w:val="00843376"/>
    <w:rsid w:val="008433E9"/>
    <w:rsid w:val="00843899"/>
    <w:rsid w:val="00843911"/>
    <w:rsid w:val="00844133"/>
    <w:rsid w:val="0084442B"/>
    <w:rsid w:val="00844763"/>
    <w:rsid w:val="008448DA"/>
    <w:rsid w:val="00844F4E"/>
    <w:rsid w:val="00845315"/>
    <w:rsid w:val="008453CC"/>
    <w:rsid w:val="00845DB6"/>
    <w:rsid w:val="0084632B"/>
    <w:rsid w:val="00846335"/>
    <w:rsid w:val="00846499"/>
    <w:rsid w:val="0084782E"/>
    <w:rsid w:val="00847B6C"/>
    <w:rsid w:val="00847F9E"/>
    <w:rsid w:val="00850368"/>
    <w:rsid w:val="00850C45"/>
    <w:rsid w:val="00850CE5"/>
    <w:rsid w:val="0085113C"/>
    <w:rsid w:val="008514FE"/>
    <w:rsid w:val="00851665"/>
    <w:rsid w:val="00851BF2"/>
    <w:rsid w:val="00851D47"/>
    <w:rsid w:val="00851D77"/>
    <w:rsid w:val="00851E39"/>
    <w:rsid w:val="00852027"/>
    <w:rsid w:val="00852291"/>
    <w:rsid w:val="008522EB"/>
    <w:rsid w:val="00852A96"/>
    <w:rsid w:val="00852CEA"/>
    <w:rsid w:val="008533EA"/>
    <w:rsid w:val="008534CD"/>
    <w:rsid w:val="00853561"/>
    <w:rsid w:val="00853577"/>
    <w:rsid w:val="0085384E"/>
    <w:rsid w:val="00853B2A"/>
    <w:rsid w:val="0085430C"/>
    <w:rsid w:val="00854B43"/>
    <w:rsid w:val="00854CBA"/>
    <w:rsid w:val="00854DC8"/>
    <w:rsid w:val="00854E3C"/>
    <w:rsid w:val="00854EC9"/>
    <w:rsid w:val="00855223"/>
    <w:rsid w:val="0085535B"/>
    <w:rsid w:val="00855B84"/>
    <w:rsid w:val="0085613E"/>
    <w:rsid w:val="00856A6B"/>
    <w:rsid w:val="00856CE7"/>
    <w:rsid w:val="00856E00"/>
    <w:rsid w:val="00856E73"/>
    <w:rsid w:val="00860D30"/>
    <w:rsid w:val="00860DC3"/>
    <w:rsid w:val="00860FE9"/>
    <w:rsid w:val="00861466"/>
    <w:rsid w:val="008619C9"/>
    <w:rsid w:val="00861C2A"/>
    <w:rsid w:val="00862D0D"/>
    <w:rsid w:val="00862E91"/>
    <w:rsid w:val="0086300F"/>
    <w:rsid w:val="008632DA"/>
    <w:rsid w:val="008632F8"/>
    <w:rsid w:val="00863802"/>
    <w:rsid w:val="008639EB"/>
    <w:rsid w:val="00863C98"/>
    <w:rsid w:val="00863DBF"/>
    <w:rsid w:val="00863FAF"/>
    <w:rsid w:val="00864013"/>
    <w:rsid w:val="008640DA"/>
    <w:rsid w:val="0086412D"/>
    <w:rsid w:val="00865659"/>
    <w:rsid w:val="008657D9"/>
    <w:rsid w:val="00865EAB"/>
    <w:rsid w:val="00865F14"/>
    <w:rsid w:val="00866640"/>
    <w:rsid w:val="008666F3"/>
    <w:rsid w:val="00866BFA"/>
    <w:rsid w:val="00866C8C"/>
    <w:rsid w:val="00867239"/>
    <w:rsid w:val="00867333"/>
    <w:rsid w:val="008676EA"/>
    <w:rsid w:val="008678C4"/>
    <w:rsid w:val="008702FC"/>
    <w:rsid w:val="00870409"/>
    <w:rsid w:val="00870962"/>
    <w:rsid w:val="00870AA8"/>
    <w:rsid w:val="00871189"/>
    <w:rsid w:val="0087132D"/>
    <w:rsid w:val="00871E3E"/>
    <w:rsid w:val="00872036"/>
    <w:rsid w:val="00872142"/>
    <w:rsid w:val="0087235B"/>
    <w:rsid w:val="00872A28"/>
    <w:rsid w:val="00872B7B"/>
    <w:rsid w:val="00872DD5"/>
    <w:rsid w:val="00872F1D"/>
    <w:rsid w:val="00873869"/>
    <w:rsid w:val="008739E1"/>
    <w:rsid w:val="00873E46"/>
    <w:rsid w:val="008741C9"/>
    <w:rsid w:val="0087422E"/>
    <w:rsid w:val="00874361"/>
    <w:rsid w:val="00874473"/>
    <w:rsid w:val="008744DD"/>
    <w:rsid w:val="0087488C"/>
    <w:rsid w:val="008750AE"/>
    <w:rsid w:val="0087596C"/>
    <w:rsid w:val="00875BA9"/>
    <w:rsid w:val="00875D07"/>
    <w:rsid w:val="00876415"/>
    <w:rsid w:val="008764B3"/>
    <w:rsid w:val="00876667"/>
    <w:rsid w:val="008767F6"/>
    <w:rsid w:val="00876C05"/>
    <w:rsid w:val="00876E9F"/>
    <w:rsid w:val="0087748F"/>
    <w:rsid w:val="00877D1C"/>
    <w:rsid w:val="00877FD6"/>
    <w:rsid w:val="0088025D"/>
    <w:rsid w:val="00880967"/>
    <w:rsid w:val="0088096C"/>
    <w:rsid w:val="0088152D"/>
    <w:rsid w:val="008815F9"/>
    <w:rsid w:val="0088199C"/>
    <w:rsid w:val="00882295"/>
    <w:rsid w:val="008824BE"/>
    <w:rsid w:val="0088278E"/>
    <w:rsid w:val="00883194"/>
    <w:rsid w:val="008831F3"/>
    <w:rsid w:val="00883459"/>
    <w:rsid w:val="00883AF6"/>
    <w:rsid w:val="00883E2B"/>
    <w:rsid w:val="00884270"/>
    <w:rsid w:val="008844AA"/>
    <w:rsid w:val="008844F3"/>
    <w:rsid w:val="00884770"/>
    <w:rsid w:val="00884A1B"/>
    <w:rsid w:val="00884F9A"/>
    <w:rsid w:val="008853C5"/>
    <w:rsid w:val="00885530"/>
    <w:rsid w:val="00885F04"/>
    <w:rsid w:val="00886106"/>
    <w:rsid w:val="00886310"/>
    <w:rsid w:val="008867EF"/>
    <w:rsid w:val="00886829"/>
    <w:rsid w:val="00886C8C"/>
    <w:rsid w:val="0088711A"/>
    <w:rsid w:val="00887388"/>
    <w:rsid w:val="00887539"/>
    <w:rsid w:val="008877A7"/>
    <w:rsid w:val="00890213"/>
    <w:rsid w:val="00890B27"/>
    <w:rsid w:val="00890FD1"/>
    <w:rsid w:val="00891A41"/>
    <w:rsid w:val="00891D99"/>
    <w:rsid w:val="008920FD"/>
    <w:rsid w:val="00892DD6"/>
    <w:rsid w:val="00892ED0"/>
    <w:rsid w:val="00892F95"/>
    <w:rsid w:val="00893B5B"/>
    <w:rsid w:val="00893E06"/>
    <w:rsid w:val="008941F3"/>
    <w:rsid w:val="0089526F"/>
    <w:rsid w:val="00895604"/>
    <w:rsid w:val="00895861"/>
    <w:rsid w:val="008959A9"/>
    <w:rsid w:val="00895CED"/>
    <w:rsid w:val="0089684E"/>
    <w:rsid w:val="00896C5F"/>
    <w:rsid w:val="00896D96"/>
    <w:rsid w:val="00896EC6"/>
    <w:rsid w:val="00897225"/>
    <w:rsid w:val="00897727"/>
    <w:rsid w:val="008977B9"/>
    <w:rsid w:val="00897BBE"/>
    <w:rsid w:val="00897F5E"/>
    <w:rsid w:val="008A005D"/>
    <w:rsid w:val="008A0505"/>
    <w:rsid w:val="008A0650"/>
    <w:rsid w:val="008A0A5C"/>
    <w:rsid w:val="008A0E92"/>
    <w:rsid w:val="008A12A8"/>
    <w:rsid w:val="008A161C"/>
    <w:rsid w:val="008A1791"/>
    <w:rsid w:val="008A1D70"/>
    <w:rsid w:val="008A2505"/>
    <w:rsid w:val="008A2E6F"/>
    <w:rsid w:val="008A3435"/>
    <w:rsid w:val="008A3CD5"/>
    <w:rsid w:val="008A4542"/>
    <w:rsid w:val="008A45A1"/>
    <w:rsid w:val="008A484C"/>
    <w:rsid w:val="008A49B8"/>
    <w:rsid w:val="008A4EFA"/>
    <w:rsid w:val="008A5278"/>
    <w:rsid w:val="008A527E"/>
    <w:rsid w:val="008A5906"/>
    <w:rsid w:val="008A5979"/>
    <w:rsid w:val="008A5E0D"/>
    <w:rsid w:val="008A6D0D"/>
    <w:rsid w:val="008A74F1"/>
    <w:rsid w:val="008A7B3B"/>
    <w:rsid w:val="008A7CBB"/>
    <w:rsid w:val="008B0110"/>
    <w:rsid w:val="008B0315"/>
    <w:rsid w:val="008B05D0"/>
    <w:rsid w:val="008B06D1"/>
    <w:rsid w:val="008B08B7"/>
    <w:rsid w:val="008B0906"/>
    <w:rsid w:val="008B0A60"/>
    <w:rsid w:val="008B0A8E"/>
    <w:rsid w:val="008B0DBB"/>
    <w:rsid w:val="008B1BFD"/>
    <w:rsid w:val="008B2A93"/>
    <w:rsid w:val="008B2CE5"/>
    <w:rsid w:val="008B2D4E"/>
    <w:rsid w:val="008B2DD5"/>
    <w:rsid w:val="008B32EF"/>
    <w:rsid w:val="008B34F7"/>
    <w:rsid w:val="008B3BE2"/>
    <w:rsid w:val="008B3D5D"/>
    <w:rsid w:val="008B3E2B"/>
    <w:rsid w:val="008B3EB4"/>
    <w:rsid w:val="008B4E4F"/>
    <w:rsid w:val="008B517F"/>
    <w:rsid w:val="008B52F9"/>
    <w:rsid w:val="008B599D"/>
    <w:rsid w:val="008B5D0B"/>
    <w:rsid w:val="008B6377"/>
    <w:rsid w:val="008B6479"/>
    <w:rsid w:val="008B687E"/>
    <w:rsid w:val="008B6B2E"/>
    <w:rsid w:val="008B6B3A"/>
    <w:rsid w:val="008B759C"/>
    <w:rsid w:val="008B75D4"/>
    <w:rsid w:val="008B76AA"/>
    <w:rsid w:val="008B77A2"/>
    <w:rsid w:val="008B78C8"/>
    <w:rsid w:val="008C00E0"/>
    <w:rsid w:val="008C050C"/>
    <w:rsid w:val="008C0E0F"/>
    <w:rsid w:val="008C0F7B"/>
    <w:rsid w:val="008C10F0"/>
    <w:rsid w:val="008C135A"/>
    <w:rsid w:val="008C1B75"/>
    <w:rsid w:val="008C1D70"/>
    <w:rsid w:val="008C1F8F"/>
    <w:rsid w:val="008C21D3"/>
    <w:rsid w:val="008C26A8"/>
    <w:rsid w:val="008C2DBC"/>
    <w:rsid w:val="008C3D1D"/>
    <w:rsid w:val="008C45ED"/>
    <w:rsid w:val="008C466C"/>
    <w:rsid w:val="008C4982"/>
    <w:rsid w:val="008C4B9B"/>
    <w:rsid w:val="008C4D76"/>
    <w:rsid w:val="008C527E"/>
    <w:rsid w:val="008C5290"/>
    <w:rsid w:val="008C576A"/>
    <w:rsid w:val="008C58B1"/>
    <w:rsid w:val="008C59F4"/>
    <w:rsid w:val="008C5F0B"/>
    <w:rsid w:val="008C60F2"/>
    <w:rsid w:val="008C6520"/>
    <w:rsid w:val="008C69F6"/>
    <w:rsid w:val="008C6C66"/>
    <w:rsid w:val="008C6C84"/>
    <w:rsid w:val="008C701D"/>
    <w:rsid w:val="008C7611"/>
    <w:rsid w:val="008C7A5E"/>
    <w:rsid w:val="008C7D9A"/>
    <w:rsid w:val="008D0095"/>
    <w:rsid w:val="008D0105"/>
    <w:rsid w:val="008D0D6E"/>
    <w:rsid w:val="008D0DAB"/>
    <w:rsid w:val="008D1339"/>
    <w:rsid w:val="008D16F1"/>
    <w:rsid w:val="008D18F6"/>
    <w:rsid w:val="008D1EF1"/>
    <w:rsid w:val="008D2060"/>
    <w:rsid w:val="008D289B"/>
    <w:rsid w:val="008D2B9E"/>
    <w:rsid w:val="008D2D33"/>
    <w:rsid w:val="008D32A2"/>
    <w:rsid w:val="008D370C"/>
    <w:rsid w:val="008D39FD"/>
    <w:rsid w:val="008D3ABC"/>
    <w:rsid w:val="008D4075"/>
    <w:rsid w:val="008D42BB"/>
    <w:rsid w:val="008D4320"/>
    <w:rsid w:val="008D450D"/>
    <w:rsid w:val="008D4559"/>
    <w:rsid w:val="008D4616"/>
    <w:rsid w:val="008D4A55"/>
    <w:rsid w:val="008D4AC9"/>
    <w:rsid w:val="008D51F4"/>
    <w:rsid w:val="008D5897"/>
    <w:rsid w:val="008D614B"/>
    <w:rsid w:val="008D69C0"/>
    <w:rsid w:val="008D6FB2"/>
    <w:rsid w:val="008D74A9"/>
    <w:rsid w:val="008D74CC"/>
    <w:rsid w:val="008D7564"/>
    <w:rsid w:val="008D7715"/>
    <w:rsid w:val="008D77B7"/>
    <w:rsid w:val="008D795D"/>
    <w:rsid w:val="008D7E5C"/>
    <w:rsid w:val="008D7FD9"/>
    <w:rsid w:val="008E0183"/>
    <w:rsid w:val="008E02B8"/>
    <w:rsid w:val="008E032C"/>
    <w:rsid w:val="008E036E"/>
    <w:rsid w:val="008E06E5"/>
    <w:rsid w:val="008E0A60"/>
    <w:rsid w:val="008E2235"/>
    <w:rsid w:val="008E2CA1"/>
    <w:rsid w:val="008E2F31"/>
    <w:rsid w:val="008E3025"/>
    <w:rsid w:val="008E30E9"/>
    <w:rsid w:val="008E362E"/>
    <w:rsid w:val="008E3992"/>
    <w:rsid w:val="008E3BBC"/>
    <w:rsid w:val="008E415F"/>
    <w:rsid w:val="008E4AA9"/>
    <w:rsid w:val="008E563D"/>
    <w:rsid w:val="008E57CE"/>
    <w:rsid w:val="008E64AC"/>
    <w:rsid w:val="008E6808"/>
    <w:rsid w:val="008E6C00"/>
    <w:rsid w:val="008E6DEB"/>
    <w:rsid w:val="008E6EE2"/>
    <w:rsid w:val="008E7168"/>
    <w:rsid w:val="008E71BF"/>
    <w:rsid w:val="008E7BC3"/>
    <w:rsid w:val="008E7CF9"/>
    <w:rsid w:val="008F0158"/>
    <w:rsid w:val="008F0409"/>
    <w:rsid w:val="008F07F6"/>
    <w:rsid w:val="008F10A9"/>
    <w:rsid w:val="008F10AD"/>
    <w:rsid w:val="008F1C2D"/>
    <w:rsid w:val="008F1F52"/>
    <w:rsid w:val="008F2107"/>
    <w:rsid w:val="008F2B18"/>
    <w:rsid w:val="008F2E4A"/>
    <w:rsid w:val="008F3054"/>
    <w:rsid w:val="008F3097"/>
    <w:rsid w:val="008F30F2"/>
    <w:rsid w:val="008F3D4C"/>
    <w:rsid w:val="008F479D"/>
    <w:rsid w:val="008F485B"/>
    <w:rsid w:val="008F49C0"/>
    <w:rsid w:val="008F4ACB"/>
    <w:rsid w:val="008F4BC5"/>
    <w:rsid w:val="008F4BDB"/>
    <w:rsid w:val="008F4BF2"/>
    <w:rsid w:val="008F4EE2"/>
    <w:rsid w:val="008F57C7"/>
    <w:rsid w:val="008F5953"/>
    <w:rsid w:val="008F6625"/>
    <w:rsid w:val="008F66D7"/>
    <w:rsid w:val="008F6AA1"/>
    <w:rsid w:val="008F6BBC"/>
    <w:rsid w:val="008F76BB"/>
    <w:rsid w:val="00900024"/>
    <w:rsid w:val="00900178"/>
    <w:rsid w:val="009006AA"/>
    <w:rsid w:val="009006F0"/>
    <w:rsid w:val="0090086A"/>
    <w:rsid w:val="00900DCE"/>
    <w:rsid w:val="00900EA7"/>
    <w:rsid w:val="00901397"/>
    <w:rsid w:val="009015F3"/>
    <w:rsid w:val="00901806"/>
    <w:rsid w:val="00901822"/>
    <w:rsid w:val="00901864"/>
    <w:rsid w:val="009019A3"/>
    <w:rsid w:val="00901A36"/>
    <w:rsid w:val="00901D00"/>
    <w:rsid w:val="0090205B"/>
    <w:rsid w:val="0090248D"/>
    <w:rsid w:val="00902DC4"/>
    <w:rsid w:val="00903129"/>
    <w:rsid w:val="009037A2"/>
    <w:rsid w:val="00903D62"/>
    <w:rsid w:val="00903DD2"/>
    <w:rsid w:val="00904349"/>
    <w:rsid w:val="00904D4D"/>
    <w:rsid w:val="00905148"/>
    <w:rsid w:val="0090534C"/>
    <w:rsid w:val="009056FD"/>
    <w:rsid w:val="00906365"/>
    <w:rsid w:val="0090665C"/>
    <w:rsid w:val="00906F43"/>
    <w:rsid w:val="00907363"/>
    <w:rsid w:val="009074A1"/>
    <w:rsid w:val="0090774C"/>
    <w:rsid w:val="00907CF5"/>
    <w:rsid w:val="00910344"/>
    <w:rsid w:val="00910995"/>
    <w:rsid w:val="00910B0D"/>
    <w:rsid w:val="009114A4"/>
    <w:rsid w:val="00911AFD"/>
    <w:rsid w:val="0091227D"/>
    <w:rsid w:val="009126E5"/>
    <w:rsid w:val="00912920"/>
    <w:rsid w:val="00912964"/>
    <w:rsid w:val="009138A8"/>
    <w:rsid w:val="00913B49"/>
    <w:rsid w:val="00914091"/>
    <w:rsid w:val="0091415E"/>
    <w:rsid w:val="0091465A"/>
    <w:rsid w:val="00915079"/>
    <w:rsid w:val="00915089"/>
    <w:rsid w:val="009151DF"/>
    <w:rsid w:val="0091564C"/>
    <w:rsid w:val="00915B6C"/>
    <w:rsid w:val="00916512"/>
    <w:rsid w:val="00916C70"/>
    <w:rsid w:val="00916CCF"/>
    <w:rsid w:val="00916E16"/>
    <w:rsid w:val="00917AD8"/>
    <w:rsid w:val="00917B16"/>
    <w:rsid w:val="00917BEE"/>
    <w:rsid w:val="00917BF1"/>
    <w:rsid w:val="00917FB0"/>
    <w:rsid w:val="009202AE"/>
    <w:rsid w:val="00920361"/>
    <w:rsid w:val="0092037D"/>
    <w:rsid w:val="009203E1"/>
    <w:rsid w:val="00920979"/>
    <w:rsid w:val="0092194A"/>
    <w:rsid w:val="00921B6B"/>
    <w:rsid w:val="00921F0A"/>
    <w:rsid w:val="00921FDE"/>
    <w:rsid w:val="00922515"/>
    <w:rsid w:val="00922516"/>
    <w:rsid w:val="00922AA9"/>
    <w:rsid w:val="00922EF4"/>
    <w:rsid w:val="00923055"/>
    <w:rsid w:val="00923740"/>
    <w:rsid w:val="009240C7"/>
    <w:rsid w:val="00924888"/>
    <w:rsid w:val="00924A8A"/>
    <w:rsid w:val="00924D34"/>
    <w:rsid w:val="00924D79"/>
    <w:rsid w:val="00924F9E"/>
    <w:rsid w:val="00925863"/>
    <w:rsid w:val="00925B01"/>
    <w:rsid w:val="00925C52"/>
    <w:rsid w:val="009263DE"/>
    <w:rsid w:val="00926933"/>
    <w:rsid w:val="00926969"/>
    <w:rsid w:val="00926C57"/>
    <w:rsid w:val="00926E79"/>
    <w:rsid w:val="0092770D"/>
    <w:rsid w:val="009277D7"/>
    <w:rsid w:val="00927B81"/>
    <w:rsid w:val="00927C75"/>
    <w:rsid w:val="00927DE1"/>
    <w:rsid w:val="00927F8A"/>
    <w:rsid w:val="0093058A"/>
    <w:rsid w:val="00930CDA"/>
    <w:rsid w:val="00930F33"/>
    <w:rsid w:val="00931398"/>
    <w:rsid w:val="00931640"/>
    <w:rsid w:val="00931788"/>
    <w:rsid w:val="00931EAC"/>
    <w:rsid w:val="009332FF"/>
    <w:rsid w:val="00933BAF"/>
    <w:rsid w:val="0093443B"/>
    <w:rsid w:val="00934B43"/>
    <w:rsid w:val="00934C75"/>
    <w:rsid w:val="00934DA6"/>
    <w:rsid w:val="009351ED"/>
    <w:rsid w:val="00936380"/>
    <w:rsid w:val="00936629"/>
    <w:rsid w:val="00936931"/>
    <w:rsid w:val="00936BA4"/>
    <w:rsid w:val="00936F57"/>
    <w:rsid w:val="00937528"/>
    <w:rsid w:val="0093773F"/>
    <w:rsid w:val="009377CA"/>
    <w:rsid w:val="009379F4"/>
    <w:rsid w:val="00937FB2"/>
    <w:rsid w:val="00940244"/>
    <w:rsid w:val="009402DA"/>
    <w:rsid w:val="00940344"/>
    <w:rsid w:val="009406CC"/>
    <w:rsid w:val="00940939"/>
    <w:rsid w:val="0094155E"/>
    <w:rsid w:val="00941589"/>
    <w:rsid w:val="00941C06"/>
    <w:rsid w:val="00942477"/>
    <w:rsid w:val="009427C8"/>
    <w:rsid w:val="009429C9"/>
    <w:rsid w:val="00942D38"/>
    <w:rsid w:val="0094324C"/>
    <w:rsid w:val="0094413D"/>
    <w:rsid w:val="00944394"/>
    <w:rsid w:val="00944BA5"/>
    <w:rsid w:val="00944C42"/>
    <w:rsid w:val="009450F0"/>
    <w:rsid w:val="00945812"/>
    <w:rsid w:val="009461EB"/>
    <w:rsid w:val="0094643E"/>
    <w:rsid w:val="009469D6"/>
    <w:rsid w:val="00947210"/>
    <w:rsid w:val="009473E1"/>
    <w:rsid w:val="00947854"/>
    <w:rsid w:val="00947B8B"/>
    <w:rsid w:val="00947C35"/>
    <w:rsid w:val="0095009B"/>
    <w:rsid w:val="009502F3"/>
    <w:rsid w:val="00950445"/>
    <w:rsid w:val="0095057A"/>
    <w:rsid w:val="009506DA"/>
    <w:rsid w:val="00950E33"/>
    <w:rsid w:val="009515DB"/>
    <w:rsid w:val="00951BE1"/>
    <w:rsid w:val="00951DA2"/>
    <w:rsid w:val="00952E62"/>
    <w:rsid w:val="00953105"/>
    <w:rsid w:val="00953925"/>
    <w:rsid w:val="00953E99"/>
    <w:rsid w:val="009543B6"/>
    <w:rsid w:val="00954400"/>
    <w:rsid w:val="00954909"/>
    <w:rsid w:val="00954CC5"/>
    <w:rsid w:val="00954D11"/>
    <w:rsid w:val="0095597A"/>
    <w:rsid w:val="00955AB1"/>
    <w:rsid w:val="00955E9D"/>
    <w:rsid w:val="009562FF"/>
    <w:rsid w:val="009564C0"/>
    <w:rsid w:val="00956767"/>
    <w:rsid w:val="00957E88"/>
    <w:rsid w:val="00957F62"/>
    <w:rsid w:val="00960263"/>
    <w:rsid w:val="009608B2"/>
    <w:rsid w:val="00961413"/>
    <w:rsid w:val="0096175C"/>
    <w:rsid w:val="0096193F"/>
    <w:rsid w:val="00961CD9"/>
    <w:rsid w:val="00961D23"/>
    <w:rsid w:val="00961D9D"/>
    <w:rsid w:val="00961FB5"/>
    <w:rsid w:val="00962563"/>
    <w:rsid w:val="00962815"/>
    <w:rsid w:val="00962CBE"/>
    <w:rsid w:val="00962D4E"/>
    <w:rsid w:val="00963455"/>
    <w:rsid w:val="00963E27"/>
    <w:rsid w:val="009641F3"/>
    <w:rsid w:val="00964234"/>
    <w:rsid w:val="00964377"/>
    <w:rsid w:val="00964BDF"/>
    <w:rsid w:val="00964C64"/>
    <w:rsid w:val="009654B2"/>
    <w:rsid w:val="009656BB"/>
    <w:rsid w:val="00965C9F"/>
    <w:rsid w:val="00966261"/>
    <w:rsid w:val="00966EBD"/>
    <w:rsid w:val="009670B4"/>
    <w:rsid w:val="0096757A"/>
    <w:rsid w:val="009676A8"/>
    <w:rsid w:val="00967F7C"/>
    <w:rsid w:val="009703DD"/>
    <w:rsid w:val="009705F4"/>
    <w:rsid w:val="0097065E"/>
    <w:rsid w:val="00970A87"/>
    <w:rsid w:val="00970BE6"/>
    <w:rsid w:val="009723CA"/>
    <w:rsid w:val="0097270A"/>
    <w:rsid w:val="0097282D"/>
    <w:rsid w:val="00972949"/>
    <w:rsid w:val="00973347"/>
    <w:rsid w:val="00973D14"/>
    <w:rsid w:val="00973E40"/>
    <w:rsid w:val="00974303"/>
    <w:rsid w:val="0097461A"/>
    <w:rsid w:val="00974922"/>
    <w:rsid w:val="009751DE"/>
    <w:rsid w:val="009752B5"/>
    <w:rsid w:val="009752BC"/>
    <w:rsid w:val="0097534D"/>
    <w:rsid w:val="0097558A"/>
    <w:rsid w:val="00975816"/>
    <w:rsid w:val="009758B7"/>
    <w:rsid w:val="00975AFF"/>
    <w:rsid w:val="00975C12"/>
    <w:rsid w:val="00975DAF"/>
    <w:rsid w:val="0097671D"/>
    <w:rsid w:val="00976C18"/>
    <w:rsid w:val="0097791F"/>
    <w:rsid w:val="00980104"/>
    <w:rsid w:val="00980109"/>
    <w:rsid w:val="009805BA"/>
    <w:rsid w:val="00981049"/>
    <w:rsid w:val="009810CC"/>
    <w:rsid w:val="009814F2"/>
    <w:rsid w:val="009816EE"/>
    <w:rsid w:val="00981D27"/>
    <w:rsid w:val="00982646"/>
    <w:rsid w:val="0098272D"/>
    <w:rsid w:val="00982764"/>
    <w:rsid w:val="00982848"/>
    <w:rsid w:val="009841C0"/>
    <w:rsid w:val="00984ADF"/>
    <w:rsid w:val="00984CDD"/>
    <w:rsid w:val="009851A2"/>
    <w:rsid w:val="00985A28"/>
    <w:rsid w:val="00985AB7"/>
    <w:rsid w:val="00986B88"/>
    <w:rsid w:val="00986BAE"/>
    <w:rsid w:val="00986C77"/>
    <w:rsid w:val="009873D6"/>
    <w:rsid w:val="00987B8D"/>
    <w:rsid w:val="009904B2"/>
    <w:rsid w:val="0099076C"/>
    <w:rsid w:val="00990997"/>
    <w:rsid w:val="00991C48"/>
    <w:rsid w:val="00991D39"/>
    <w:rsid w:val="00991F4E"/>
    <w:rsid w:val="0099209A"/>
    <w:rsid w:val="00992825"/>
    <w:rsid w:val="00992935"/>
    <w:rsid w:val="00992948"/>
    <w:rsid w:val="00992FA5"/>
    <w:rsid w:val="00993251"/>
    <w:rsid w:val="009932BF"/>
    <w:rsid w:val="009933CE"/>
    <w:rsid w:val="00993639"/>
    <w:rsid w:val="0099462D"/>
    <w:rsid w:val="00994828"/>
    <w:rsid w:val="00994AB5"/>
    <w:rsid w:val="009957DE"/>
    <w:rsid w:val="00995C89"/>
    <w:rsid w:val="00995E23"/>
    <w:rsid w:val="00995E33"/>
    <w:rsid w:val="009962A9"/>
    <w:rsid w:val="00996BFC"/>
    <w:rsid w:val="00996D5D"/>
    <w:rsid w:val="0099721C"/>
    <w:rsid w:val="009974B5"/>
    <w:rsid w:val="00997533"/>
    <w:rsid w:val="009979EE"/>
    <w:rsid w:val="009A0026"/>
    <w:rsid w:val="009A005C"/>
    <w:rsid w:val="009A0277"/>
    <w:rsid w:val="009A0723"/>
    <w:rsid w:val="009A0A90"/>
    <w:rsid w:val="009A0AB2"/>
    <w:rsid w:val="009A0B63"/>
    <w:rsid w:val="009A0D1F"/>
    <w:rsid w:val="009A1120"/>
    <w:rsid w:val="009A13CE"/>
    <w:rsid w:val="009A15AC"/>
    <w:rsid w:val="009A1AE9"/>
    <w:rsid w:val="009A22D6"/>
    <w:rsid w:val="009A26E8"/>
    <w:rsid w:val="009A2737"/>
    <w:rsid w:val="009A28E3"/>
    <w:rsid w:val="009A2C72"/>
    <w:rsid w:val="009A2DE5"/>
    <w:rsid w:val="009A307B"/>
    <w:rsid w:val="009A37CC"/>
    <w:rsid w:val="009A3B03"/>
    <w:rsid w:val="009A3B1F"/>
    <w:rsid w:val="009A3DFF"/>
    <w:rsid w:val="009A3F2A"/>
    <w:rsid w:val="009A426E"/>
    <w:rsid w:val="009A4347"/>
    <w:rsid w:val="009A4CE3"/>
    <w:rsid w:val="009A4ECF"/>
    <w:rsid w:val="009A56A5"/>
    <w:rsid w:val="009A675A"/>
    <w:rsid w:val="009A68AF"/>
    <w:rsid w:val="009A693F"/>
    <w:rsid w:val="009A6C4A"/>
    <w:rsid w:val="009A6DAC"/>
    <w:rsid w:val="009A71BC"/>
    <w:rsid w:val="009A7274"/>
    <w:rsid w:val="009A73BD"/>
    <w:rsid w:val="009B0CFC"/>
    <w:rsid w:val="009B1D30"/>
    <w:rsid w:val="009B2489"/>
    <w:rsid w:val="009B254C"/>
    <w:rsid w:val="009B2BB4"/>
    <w:rsid w:val="009B2BB7"/>
    <w:rsid w:val="009B343A"/>
    <w:rsid w:val="009B3C06"/>
    <w:rsid w:val="009B403F"/>
    <w:rsid w:val="009B4087"/>
    <w:rsid w:val="009B4311"/>
    <w:rsid w:val="009B441F"/>
    <w:rsid w:val="009B4A50"/>
    <w:rsid w:val="009B4C11"/>
    <w:rsid w:val="009B4C14"/>
    <w:rsid w:val="009B5C56"/>
    <w:rsid w:val="009B606A"/>
    <w:rsid w:val="009B699E"/>
    <w:rsid w:val="009B6BAE"/>
    <w:rsid w:val="009B6F23"/>
    <w:rsid w:val="009B70C9"/>
    <w:rsid w:val="009B7D3F"/>
    <w:rsid w:val="009B7E69"/>
    <w:rsid w:val="009C02E6"/>
    <w:rsid w:val="009C0A98"/>
    <w:rsid w:val="009C0B1F"/>
    <w:rsid w:val="009C0C65"/>
    <w:rsid w:val="009C0FF8"/>
    <w:rsid w:val="009C1385"/>
    <w:rsid w:val="009C153A"/>
    <w:rsid w:val="009C21E7"/>
    <w:rsid w:val="009C271B"/>
    <w:rsid w:val="009C2D9A"/>
    <w:rsid w:val="009C2DF3"/>
    <w:rsid w:val="009C2FBB"/>
    <w:rsid w:val="009C3978"/>
    <w:rsid w:val="009C3BF7"/>
    <w:rsid w:val="009C44C3"/>
    <w:rsid w:val="009C4852"/>
    <w:rsid w:val="009C494B"/>
    <w:rsid w:val="009C49E3"/>
    <w:rsid w:val="009C4C94"/>
    <w:rsid w:val="009C4EA0"/>
    <w:rsid w:val="009C619C"/>
    <w:rsid w:val="009C6A4E"/>
    <w:rsid w:val="009C6C2A"/>
    <w:rsid w:val="009C6DFB"/>
    <w:rsid w:val="009C708E"/>
    <w:rsid w:val="009C736E"/>
    <w:rsid w:val="009C74DE"/>
    <w:rsid w:val="009C7E2E"/>
    <w:rsid w:val="009D0561"/>
    <w:rsid w:val="009D095E"/>
    <w:rsid w:val="009D0987"/>
    <w:rsid w:val="009D16D3"/>
    <w:rsid w:val="009D1A13"/>
    <w:rsid w:val="009D1D59"/>
    <w:rsid w:val="009D2132"/>
    <w:rsid w:val="009D2233"/>
    <w:rsid w:val="009D243D"/>
    <w:rsid w:val="009D266F"/>
    <w:rsid w:val="009D26CF"/>
    <w:rsid w:val="009D2ED6"/>
    <w:rsid w:val="009D32C2"/>
    <w:rsid w:val="009D37C0"/>
    <w:rsid w:val="009D461E"/>
    <w:rsid w:val="009D483C"/>
    <w:rsid w:val="009D49F1"/>
    <w:rsid w:val="009D4A70"/>
    <w:rsid w:val="009D5014"/>
    <w:rsid w:val="009D505E"/>
    <w:rsid w:val="009D5205"/>
    <w:rsid w:val="009D533D"/>
    <w:rsid w:val="009D5F32"/>
    <w:rsid w:val="009D6254"/>
    <w:rsid w:val="009D62CC"/>
    <w:rsid w:val="009D68AB"/>
    <w:rsid w:val="009D70C5"/>
    <w:rsid w:val="009D727C"/>
    <w:rsid w:val="009D7707"/>
    <w:rsid w:val="009D77AD"/>
    <w:rsid w:val="009D798A"/>
    <w:rsid w:val="009E00F8"/>
    <w:rsid w:val="009E11CD"/>
    <w:rsid w:val="009E1480"/>
    <w:rsid w:val="009E1D49"/>
    <w:rsid w:val="009E20F0"/>
    <w:rsid w:val="009E25E8"/>
    <w:rsid w:val="009E2BB4"/>
    <w:rsid w:val="009E333D"/>
    <w:rsid w:val="009E3354"/>
    <w:rsid w:val="009E3517"/>
    <w:rsid w:val="009E358B"/>
    <w:rsid w:val="009E3603"/>
    <w:rsid w:val="009E376C"/>
    <w:rsid w:val="009E3DEE"/>
    <w:rsid w:val="009E40CA"/>
    <w:rsid w:val="009E4255"/>
    <w:rsid w:val="009E4E5E"/>
    <w:rsid w:val="009E5068"/>
    <w:rsid w:val="009E6259"/>
    <w:rsid w:val="009E6356"/>
    <w:rsid w:val="009E696D"/>
    <w:rsid w:val="009E76AA"/>
    <w:rsid w:val="009E7BAE"/>
    <w:rsid w:val="009F12E9"/>
    <w:rsid w:val="009F16DF"/>
    <w:rsid w:val="009F2E0E"/>
    <w:rsid w:val="009F2FF1"/>
    <w:rsid w:val="009F3A41"/>
    <w:rsid w:val="009F3F03"/>
    <w:rsid w:val="009F41AD"/>
    <w:rsid w:val="009F4597"/>
    <w:rsid w:val="009F4A13"/>
    <w:rsid w:val="009F5799"/>
    <w:rsid w:val="009F5832"/>
    <w:rsid w:val="009F5904"/>
    <w:rsid w:val="009F5B94"/>
    <w:rsid w:val="009F5D5D"/>
    <w:rsid w:val="009F5E72"/>
    <w:rsid w:val="009F643F"/>
    <w:rsid w:val="009F6A40"/>
    <w:rsid w:val="009F6A5E"/>
    <w:rsid w:val="009F6DE3"/>
    <w:rsid w:val="009F6E38"/>
    <w:rsid w:val="009F6F36"/>
    <w:rsid w:val="009F6F77"/>
    <w:rsid w:val="009F796E"/>
    <w:rsid w:val="009F7E3F"/>
    <w:rsid w:val="009F7E57"/>
    <w:rsid w:val="00A008F1"/>
    <w:rsid w:val="00A00C95"/>
    <w:rsid w:val="00A0103E"/>
    <w:rsid w:val="00A013E9"/>
    <w:rsid w:val="00A01FC5"/>
    <w:rsid w:val="00A03364"/>
    <w:rsid w:val="00A03568"/>
    <w:rsid w:val="00A03B7B"/>
    <w:rsid w:val="00A040EE"/>
    <w:rsid w:val="00A04170"/>
    <w:rsid w:val="00A0417A"/>
    <w:rsid w:val="00A046BD"/>
    <w:rsid w:val="00A048E8"/>
    <w:rsid w:val="00A04B45"/>
    <w:rsid w:val="00A04DE5"/>
    <w:rsid w:val="00A0533B"/>
    <w:rsid w:val="00A05EEE"/>
    <w:rsid w:val="00A05F2C"/>
    <w:rsid w:val="00A05FDF"/>
    <w:rsid w:val="00A06119"/>
    <w:rsid w:val="00A06851"/>
    <w:rsid w:val="00A06BBF"/>
    <w:rsid w:val="00A075D7"/>
    <w:rsid w:val="00A0770A"/>
    <w:rsid w:val="00A10230"/>
    <w:rsid w:val="00A1052A"/>
    <w:rsid w:val="00A108C6"/>
    <w:rsid w:val="00A108D6"/>
    <w:rsid w:val="00A10A4A"/>
    <w:rsid w:val="00A10B81"/>
    <w:rsid w:val="00A111C5"/>
    <w:rsid w:val="00A114FA"/>
    <w:rsid w:val="00A11832"/>
    <w:rsid w:val="00A11937"/>
    <w:rsid w:val="00A11BDB"/>
    <w:rsid w:val="00A12256"/>
    <w:rsid w:val="00A12684"/>
    <w:rsid w:val="00A12730"/>
    <w:rsid w:val="00A127C6"/>
    <w:rsid w:val="00A13104"/>
    <w:rsid w:val="00A1336A"/>
    <w:rsid w:val="00A14655"/>
    <w:rsid w:val="00A14992"/>
    <w:rsid w:val="00A14CBB"/>
    <w:rsid w:val="00A14DE9"/>
    <w:rsid w:val="00A159E7"/>
    <w:rsid w:val="00A15A54"/>
    <w:rsid w:val="00A163E5"/>
    <w:rsid w:val="00A16C73"/>
    <w:rsid w:val="00A1729F"/>
    <w:rsid w:val="00A1797A"/>
    <w:rsid w:val="00A17D52"/>
    <w:rsid w:val="00A20283"/>
    <w:rsid w:val="00A207A6"/>
    <w:rsid w:val="00A20B52"/>
    <w:rsid w:val="00A21330"/>
    <w:rsid w:val="00A217B7"/>
    <w:rsid w:val="00A21904"/>
    <w:rsid w:val="00A21D28"/>
    <w:rsid w:val="00A21E76"/>
    <w:rsid w:val="00A22172"/>
    <w:rsid w:val="00A22810"/>
    <w:rsid w:val="00A2322E"/>
    <w:rsid w:val="00A23470"/>
    <w:rsid w:val="00A23F8B"/>
    <w:rsid w:val="00A24145"/>
    <w:rsid w:val="00A241EE"/>
    <w:rsid w:val="00A24781"/>
    <w:rsid w:val="00A24B04"/>
    <w:rsid w:val="00A252FA"/>
    <w:rsid w:val="00A25B43"/>
    <w:rsid w:val="00A25D54"/>
    <w:rsid w:val="00A25EE8"/>
    <w:rsid w:val="00A25F3C"/>
    <w:rsid w:val="00A25FC8"/>
    <w:rsid w:val="00A261CD"/>
    <w:rsid w:val="00A262DF"/>
    <w:rsid w:val="00A26A6C"/>
    <w:rsid w:val="00A26C10"/>
    <w:rsid w:val="00A273BD"/>
    <w:rsid w:val="00A27901"/>
    <w:rsid w:val="00A27A23"/>
    <w:rsid w:val="00A27B78"/>
    <w:rsid w:val="00A27CA0"/>
    <w:rsid w:val="00A30254"/>
    <w:rsid w:val="00A30322"/>
    <w:rsid w:val="00A3051F"/>
    <w:rsid w:val="00A3077B"/>
    <w:rsid w:val="00A30B8C"/>
    <w:rsid w:val="00A30BBF"/>
    <w:rsid w:val="00A31F95"/>
    <w:rsid w:val="00A32190"/>
    <w:rsid w:val="00A32901"/>
    <w:rsid w:val="00A32D44"/>
    <w:rsid w:val="00A332B9"/>
    <w:rsid w:val="00A34166"/>
    <w:rsid w:val="00A34214"/>
    <w:rsid w:val="00A3441F"/>
    <w:rsid w:val="00A34845"/>
    <w:rsid w:val="00A34E12"/>
    <w:rsid w:val="00A34F00"/>
    <w:rsid w:val="00A35100"/>
    <w:rsid w:val="00A35C7A"/>
    <w:rsid w:val="00A36402"/>
    <w:rsid w:val="00A36416"/>
    <w:rsid w:val="00A36EEF"/>
    <w:rsid w:val="00A371A7"/>
    <w:rsid w:val="00A37A61"/>
    <w:rsid w:val="00A4011C"/>
    <w:rsid w:val="00A404F7"/>
    <w:rsid w:val="00A4093A"/>
    <w:rsid w:val="00A40EA6"/>
    <w:rsid w:val="00A413CA"/>
    <w:rsid w:val="00A419E6"/>
    <w:rsid w:val="00A41A5E"/>
    <w:rsid w:val="00A41E3B"/>
    <w:rsid w:val="00A4211A"/>
    <w:rsid w:val="00A428C0"/>
    <w:rsid w:val="00A42B7F"/>
    <w:rsid w:val="00A42E04"/>
    <w:rsid w:val="00A43124"/>
    <w:rsid w:val="00A43440"/>
    <w:rsid w:val="00A43CBC"/>
    <w:rsid w:val="00A44C15"/>
    <w:rsid w:val="00A44E68"/>
    <w:rsid w:val="00A4515E"/>
    <w:rsid w:val="00A4554F"/>
    <w:rsid w:val="00A45698"/>
    <w:rsid w:val="00A457E9"/>
    <w:rsid w:val="00A459CB"/>
    <w:rsid w:val="00A45AC2"/>
    <w:rsid w:val="00A45D17"/>
    <w:rsid w:val="00A45FC0"/>
    <w:rsid w:val="00A4618B"/>
    <w:rsid w:val="00A46467"/>
    <w:rsid w:val="00A46BE0"/>
    <w:rsid w:val="00A4704D"/>
    <w:rsid w:val="00A473A0"/>
    <w:rsid w:val="00A47403"/>
    <w:rsid w:val="00A47AB8"/>
    <w:rsid w:val="00A50289"/>
    <w:rsid w:val="00A5030E"/>
    <w:rsid w:val="00A50916"/>
    <w:rsid w:val="00A50A02"/>
    <w:rsid w:val="00A50A92"/>
    <w:rsid w:val="00A50ED6"/>
    <w:rsid w:val="00A50F83"/>
    <w:rsid w:val="00A512B1"/>
    <w:rsid w:val="00A51598"/>
    <w:rsid w:val="00A5164A"/>
    <w:rsid w:val="00A521E2"/>
    <w:rsid w:val="00A52C5B"/>
    <w:rsid w:val="00A52CA1"/>
    <w:rsid w:val="00A53310"/>
    <w:rsid w:val="00A5358C"/>
    <w:rsid w:val="00A53605"/>
    <w:rsid w:val="00A537B4"/>
    <w:rsid w:val="00A5447A"/>
    <w:rsid w:val="00A544ED"/>
    <w:rsid w:val="00A54654"/>
    <w:rsid w:val="00A5469E"/>
    <w:rsid w:val="00A55063"/>
    <w:rsid w:val="00A552A0"/>
    <w:rsid w:val="00A552C3"/>
    <w:rsid w:val="00A55656"/>
    <w:rsid w:val="00A559F6"/>
    <w:rsid w:val="00A55D88"/>
    <w:rsid w:val="00A560CB"/>
    <w:rsid w:val="00A5713C"/>
    <w:rsid w:val="00A57445"/>
    <w:rsid w:val="00A57942"/>
    <w:rsid w:val="00A57BF5"/>
    <w:rsid w:val="00A57CAF"/>
    <w:rsid w:val="00A600D4"/>
    <w:rsid w:val="00A60276"/>
    <w:rsid w:val="00A607A0"/>
    <w:rsid w:val="00A60E43"/>
    <w:rsid w:val="00A60FA8"/>
    <w:rsid w:val="00A612F3"/>
    <w:rsid w:val="00A6169E"/>
    <w:rsid w:val="00A61948"/>
    <w:rsid w:val="00A62519"/>
    <w:rsid w:val="00A62615"/>
    <w:rsid w:val="00A62978"/>
    <w:rsid w:val="00A62B0B"/>
    <w:rsid w:val="00A62B74"/>
    <w:rsid w:val="00A631EF"/>
    <w:rsid w:val="00A637B6"/>
    <w:rsid w:val="00A6384F"/>
    <w:rsid w:val="00A63996"/>
    <w:rsid w:val="00A64B7D"/>
    <w:rsid w:val="00A656FA"/>
    <w:rsid w:val="00A658CC"/>
    <w:rsid w:val="00A6604E"/>
    <w:rsid w:val="00A6695D"/>
    <w:rsid w:val="00A66AA0"/>
    <w:rsid w:val="00A66E44"/>
    <w:rsid w:val="00A67380"/>
    <w:rsid w:val="00A67455"/>
    <w:rsid w:val="00A67978"/>
    <w:rsid w:val="00A67CE5"/>
    <w:rsid w:val="00A70294"/>
    <w:rsid w:val="00A70513"/>
    <w:rsid w:val="00A7062C"/>
    <w:rsid w:val="00A70D67"/>
    <w:rsid w:val="00A70D6C"/>
    <w:rsid w:val="00A7106A"/>
    <w:rsid w:val="00A7168B"/>
    <w:rsid w:val="00A71882"/>
    <w:rsid w:val="00A71EF6"/>
    <w:rsid w:val="00A71EFD"/>
    <w:rsid w:val="00A72E39"/>
    <w:rsid w:val="00A72EA1"/>
    <w:rsid w:val="00A7326F"/>
    <w:rsid w:val="00A733FF"/>
    <w:rsid w:val="00A7379A"/>
    <w:rsid w:val="00A7385E"/>
    <w:rsid w:val="00A738C9"/>
    <w:rsid w:val="00A738CF"/>
    <w:rsid w:val="00A73B57"/>
    <w:rsid w:val="00A74019"/>
    <w:rsid w:val="00A74157"/>
    <w:rsid w:val="00A7494A"/>
    <w:rsid w:val="00A74C06"/>
    <w:rsid w:val="00A74DE6"/>
    <w:rsid w:val="00A74E53"/>
    <w:rsid w:val="00A7500E"/>
    <w:rsid w:val="00A75162"/>
    <w:rsid w:val="00A7574F"/>
    <w:rsid w:val="00A75949"/>
    <w:rsid w:val="00A75992"/>
    <w:rsid w:val="00A76177"/>
    <w:rsid w:val="00A7620F"/>
    <w:rsid w:val="00A7663B"/>
    <w:rsid w:val="00A769FC"/>
    <w:rsid w:val="00A76B04"/>
    <w:rsid w:val="00A76E05"/>
    <w:rsid w:val="00A77BF1"/>
    <w:rsid w:val="00A80252"/>
    <w:rsid w:val="00A8179D"/>
    <w:rsid w:val="00A818CA"/>
    <w:rsid w:val="00A81AC7"/>
    <w:rsid w:val="00A81D39"/>
    <w:rsid w:val="00A81FFD"/>
    <w:rsid w:val="00A8220E"/>
    <w:rsid w:val="00A82579"/>
    <w:rsid w:val="00A826DD"/>
    <w:rsid w:val="00A82D81"/>
    <w:rsid w:val="00A82DE7"/>
    <w:rsid w:val="00A834A7"/>
    <w:rsid w:val="00A83714"/>
    <w:rsid w:val="00A83E63"/>
    <w:rsid w:val="00A83EC8"/>
    <w:rsid w:val="00A843FD"/>
    <w:rsid w:val="00A846CB"/>
    <w:rsid w:val="00A85006"/>
    <w:rsid w:val="00A85333"/>
    <w:rsid w:val="00A860E6"/>
    <w:rsid w:val="00A861A3"/>
    <w:rsid w:val="00A862CE"/>
    <w:rsid w:val="00A86955"/>
    <w:rsid w:val="00A86FD1"/>
    <w:rsid w:val="00A873DE"/>
    <w:rsid w:val="00A87AFB"/>
    <w:rsid w:val="00A87C68"/>
    <w:rsid w:val="00A905AF"/>
    <w:rsid w:val="00A909F1"/>
    <w:rsid w:val="00A914DC"/>
    <w:rsid w:val="00A917F9"/>
    <w:rsid w:val="00A91D0B"/>
    <w:rsid w:val="00A92030"/>
    <w:rsid w:val="00A920B0"/>
    <w:rsid w:val="00A922C4"/>
    <w:rsid w:val="00A92FC7"/>
    <w:rsid w:val="00A931F6"/>
    <w:rsid w:val="00A9375F"/>
    <w:rsid w:val="00A93A60"/>
    <w:rsid w:val="00A93A65"/>
    <w:rsid w:val="00A9420D"/>
    <w:rsid w:val="00A9423D"/>
    <w:rsid w:val="00A94285"/>
    <w:rsid w:val="00A944B4"/>
    <w:rsid w:val="00A9479C"/>
    <w:rsid w:val="00A95045"/>
    <w:rsid w:val="00A95061"/>
    <w:rsid w:val="00A95254"/>
    <w:rsid w:val="00A959E1"/>
    <w:rsid w:val="00A9603E"/>
    <w:rsid w:val="00A96267"/>
    <w:rsid w:val="00A967FA"/>
    <w:rsid w:val="00A96812"/>
    <w:rsid w:val="00A96B97"/>
    <w:rsid w:val="00A975A6"/>
    <w:rsid w:val="00A97A5E"/>
    <w:rsid w:val="00AA0177"/>
    <w:rsid w:val="00AA067E"/>
    <w:rsid w:val="00AA0A5B"/>
    <w:rsid w:val="00AA12D5"/>
    <w:rsid w:val="00AA18EA"/>
    <w:rsid w:val="00AA1E46"/>
    <w:rsid w:val="00AA2108"/>
    <w:rsid w:val="00AA25D0"/>
    <w:rsid w:val="00AA2655"/>
    <w:rsid w:val="00AA29A3"/>
    <w:rsid w:val="00AA2BEC"/>
    <w:rsid w:val="00AA30B8"/>
    <w:rsid w:val="00AA344A"/>
    <w:rsid w:val="00AA35A8"/>
    <w:rsid w:val="00AA38AF"/>
    <w:rsid w:val="00AA3D07"/>
    <w:rsid w:val="00AA3FD8"/>
    <w:rsid w:val="00AA467E"/>
    <w:rsid w:val="00AA5FD5"/>
    <w:rsid w:val="00AA61E0"/>
    <w:rsid w:val="00AA64D0"/>
    <w:rsid w:val="00AA64D4"/>
    <w:rsid w:val="00AA6601"/>
    <w:rsid w:val="00AA6792"/>
    <w:rsid w:val="00AA6A04"/>
    <w:rsid w:val="00AA7045"/>
    <w:rsid w:val="00AA76AE"/>
    <w:rsid w:val="00AA7E06"/>
    <w:rsid w:val="00AB01F6"/>
    <w:rsid w:val="00AB0219"/>
    <w:rsid w:val="00AB0268"/>
    <w:rsid w:val="00AB0690"/>
    <w:rsid w:val="00AB088A"/>
    <w:rsid w:val="00AB0B05"/>
    <w:rsid w:val="00AB10CC"/>
    <w:rsid w:val="00AB1310"/>
    <w:rsid w:val="00AB1336"/>
    <w:rsid w:val="00AB1644"/>
    <w:rsid w:val="00AB167F"/>
    <w:rsid w:val="00AB2323"/>
    <w:rsid w:val="00AB2392"/>
    <w:rsid w:val="00AB242E"/>
    <w:rsid w:val="00AB2729"/>
    <w:rsid w:val="00AB2903"/>
    <w:rsid w:val="00AB291D"/>
    <w:rsid w:val="00AB293B"/>
    <w:rsid w:val="00AB2D74"/>
    <w:rsid w:val="00AB2DD1"/>
    <w:rsid w:val="00AB39D5"/>
    <w:rsid w:val="00AB3DD5"/>
    <w:rsid w:val="00AB40BA"/>
    <w:rsid w:val="00AB5750"/>
    <w:rsid w:val="00AB6677"/>
    <w:rsid w:val="00AB66CE"/>
    <w:rsid w:val="00AB689C"/>
    <w:rsid w:val="00AB68B2"/>
    <w:rsid w:val="00AB6CC3"/>
    <w:rsid w:val="00AB75CF"/>
    <w:rsid w:val="00AB7958"/>
    <w:rsid w:val="00AB7F0E"/>
    <w:rsid w:val="00AC017B"/>
    <w:rsid w:val="00AC0629"/>
    <w:rsid w:val="00AC0767"/>
    <w:rsid w:val="00AC0C21"/>
    <w:rsid w:val="00AC0C74"/>
    <w:rsid w:val="00AC0E91"/>
    <w:rsid w:val="00AC0FD7"/>
    <w:rsid w:val="00AC114C"/>
    <w:rsid w:val="00AC13E8"/>
    <w:rsid w:val="00AC1D60"/>
    <w:rsid w:val="00AC24C7"/>
    <w:rsid w:val="00AC3246"/>
    <w:rsid w:val="00AC3725"/>
    <w:rsid w:val="00AC3D5C"/>
    <w:rsid w:val="00AC4034"/>
    <w:rsid w:val="00AC4292"/>
    <w:rsid w:val="00AC5063"/>
    <w:rsid w:val="00AC5B95"/>
    <w:rsid w:val="00AC5E98"/>
    <w:rsid w:val="00AC730A"/>
    <w:rsid w:val="00AC799B"/>
    <w:rsid w:val="00AC7F72"/>
    <w:rsid w:val="00AD021F"/>
    <w:rsid w:val="00AD0639"/>
    <w:rsid w:val="00AD0F8E"/>
    <w:rsid w:val="00AD1058"/>
    <w:rsid w:val="00AD1381"/>
    <w:rsid w:val="00AD148C"/>
    <w:rsid w:val="00AD172E"/>
    <w:rsid w:val="00AD17FC"/>
    <w:rsid w:val="00AD1AA5"/>
    <w:rsid w:val="00AD1EE6"/>
    <w:rsid w:val="00AD210D"/>
    <w:rsid w:val="00AD2734"/>
    <w:rsid w:val="00AD29A1"/>
    <w:rsid w:val="00AD2CF4"/>
    <w:rsid w:val="00AD3A55"/>
    <w:rsid w:val="00AD3BD6"/>
    <w:rsid w:val="00AD3EEE"/>
    <w:rsid w:val="00AD41F2"/>
    <w:rsid w:val="00AD49CC"/>
    <w:rsid w:val="00AD4C9E"/>
    <w:rsid w:val="00AD4F21"/>
    <w:rsid w:val="00AD4F51"/>
    <w:rsid w:val="00AD5106"/>
    <w:rsid w:val="00AD5B3D"/>
    <w:rsid w:val="00AD5E6E"/>
    <w:rsid w:val="00AD6302"/>
    <w:rsid w:val="00AD663C"/>
    <w:rsid w:val="00AD6EF4"/>
    <w:rsid w:val="00AD6F2F"/>
    <w:rsid w:val="00AD6FC6"/>
    <w:rsid w:val="00AE0137"/>
    <w:rsid w:val="00AE0211"/>
    <w:rsid w:val="00AE0220"/>
    <w:rsid w:val="00AE0387"/>
    <w:rsid w:val="00AE08E7"/>
    <w:rsid w:val="00AE1445"/>
    <w:rsid w:val="00AE223B"/>
    <w:rsid w:val="00AE2370"/>
    <w:rsid w:val="00AE2465"/>
    <w:rsid w:val="00AE25A4"/>
    <w:rsid w:val="00AE2AE4"/>
    <w:rsid w:val="00AE2AEA"/>
    <w:rsid w:val="00AE31DA"/>
    <w:rsid w:val="00AE343C"/>
    <w:rsid w:val="00AE34F9"/>
    <w:rsid w:val="00AE38D1"/>
    <w:rsid w:val="00AE3E2B"/>
    <w:rsid w:val="00AE495C"/>
    <w:rsid w:val="00AE4CEC"/>
    <w:rsid w:val="00AE51E1"/>
    <w:rsid w:val="00AE5CCD"/>
    <w:rsid w:val="00AE5E63"/>
    <w:rsid w:val="00AE5EB4"/>
    <w:rsid w:val="00AE6CB8"/>
    <w:rsid w:val="00AE73FA"/>
    <w:rsid w:val="00AE74DC"/>
    <w:rsid w:val="00AE7687"/>
    <w:rsid w:val="00AE76B0"/>
    <w:rsid w:val="00AE792A"/>
    <w:rsid w:val="00AE7977"/>
    <w:rsid w:val="00AE7ADC"/>
    <w:rsid w:val="00AE7B4D"/>
    <w:rsid w:val="00AE7C4D"/>
    <w:rsid w:val="00AE7C86"/>
    <w:rsid w:val="00AF0442"/>
    <w:rsid w:val="00AF0704"/>
    <w:rsid w:val="00AF0B47"/>
    <w:rsid w:val="00AF0C5C"/>
    <w:rsid w:val="00AF0CF2"/>
    <w:rsid w:val="00AF0FB6"/>
    <w:rsid w:val="00AF13A8"/>
    <w:rsid w:val="00AF1608"/>
    <w:rsid w:val="00AF1EB6"/>
    <w:rsid w:val="00AF20E8"/>
    <w:rsid w:val="00AF31BD"/>
    <w:rsid w:val="00AF36D5"/>
    <w:rsid w:val="00AF3B82"/>
    <w:rsid w:val="00AF3D88"/>
    <w:rsid w:val="00AF3DC4"/>
    <w:rsid w:val="00AF426E"/>
    <w:rsid w:val="00AF4631"/>
    <w:rsid w:val="00AF4B9C"/>
    <w:rsid w:val="00AF4FA2"/>
    <w:rsid w:val="00AF55A4"/>
    <w:rsid w:val="00AF6450"/>
    <w:rsid w:val="00AF7230"/>
    <w:rsid w:val="00AF736F"/>
    <w:rsid w:val="00AF7D70"/>
    <w:rsid w:val="00B01155"/>
    <w:rsid w:val="00B0119E"/>
    <w:rsid w:val="00B01494"/>
    <w:rsid w:val="00B01A60"/>
    <w:rsid w:val="00B01D4D"/>
    <w:rsid w:val="00B01E2F"/>
    <w:rsid w:val="00B01F64"/>
    <w:rsid w:val="00B02538"/>
    <w:rsid w:val="00B02856"/>
    <w:rsid w:val="00B02A9E"/>
    <w:rsid w:val="00B03002"/>
    <w:rsid w:val="00B0342D"/>
    <w:rsid w:val="00B03643"/>
    <w:rsid w:val="00B04142"/>
    <w:rsid w:val="00B04751"/>
    <w:rsid w:val="00B04AE0"/>
    <w:rsid w:val="00B04CDF"/>
    <w:rsid w:val="00B04E39"/>
    <w:rsid w:val="00B04ED8"/>
    <w:rsid w:val="00B05196"/>
    <w:rsid w:val="00B0557B"/>
    <w:rsid w:val="00B05771"/>
    <w:rsid w:val="00B05996"/>
    <w:rsid w:val="00B059C2"/>
    <w:rsid w:val="00B061F3"/>
    <w:rsid w:val="00B06307"/>
    <w:rsid w:val="00B0696C"/>
    <w:rsid w:val="00B06E17"/>
    <w:rsid w:val="00B072BF"/>
    <w:rsid w:val="00B07547"/>
    <w:rsid w:val="00B07D75"/>
    <w:rsid w:val="00B10030"/>
    <w:rsid w:val="00B1034D"/>
    <w:rsid w:val="00B11232"/>
    <w:rsid w:val="00B11AE9"/>
    <w:rsid w:val="00B11E78"/>
    <w:rsid w:val="00B12019"/>
    <w:rsid w:val="00B120EA"/>
    <w:rsid w:val="00B12628"/>
    <w:rsid w:val="00B12B7E"/>
    <w:rsid w:val="00B130FF"/>
    <w:rsid w:val="00B13106"/>
    <w:rsid w:val="00B1315D"/>
    <w:rsid w:val="00B136CF"/>
    <w:rsid w:val="00B139DB"/>
    <w:rsid w:val="00B13BE6"/>
    <w:rsid w:val="00B13CD2"/>
    <w:rsid w:val="00B14114"/>
    <w:rsid w:val="00B1444E"/>
    <w:rsid w:val="00B14B72"/>
    <w:rsid w:val="00B14BDD"/>
    <w:rsid w:val="00B14D18"/>
    <w:rsid w:val="00B14D2D"/>
    <w:rsid w:val="00B14DDD"/>
    <w:rsid w:val="00B150D2"/>
    <w:rsid w:val="00B151EE"/>
    <w:rsid w:val="00B15219"/>
    <w:rsid w:val="00B1574F"/>
    <w:rsid w:val="00B1578F"/>
    <w:rsid w:val="00B15791"/>
    <w:rsid w:val="00B157A7"/>
    <w:rsid w:val="00B15BD6"/>
    <w:rsid w:val="00B15FD9"/>
    <w:rsid w:val="00B16093"/>
    <w:rsid w:val="00B16805"/>
    <w:rsid w:val="00B16A0A"/>
    <w:rsid w:val="00B16C21"/>
    <w:rsid w:val="00B1702A"/>
    <w:rsid w:val="00B17B37"/>
    <w:rsid w:val="00B17E28"/>
    <w:rsid w:val="00B20340"/>
    <w:rsid w:val="00B205B5"/>
    <w:rsid w:val="00B2092C"/>
    <w:rsid w:val="00B2125F"/>
    <w:rsid w:val="00B21305"/>
    <w:rsid w:val="00B21352"/>
    <w:rsid w:val="00B2146F"/>
    <w:rsid w:val="00B215D3"/>
    <w:rsid w:val="00B21F3F"/>
    <w:rsid w:val="00B22BF6"/>
    <w:rsid w:val="00B22C4F"/>
    <w:rsid w:val="00B23472"/>
    <w:rsid w:val="00B235B5"/>
    <w:rsid w:val="00B23662"/>
    <w:rsid w:val="00B2381C"/>
    <w:rsid w:val="00B2383A"/>
    <w:rsid w:val="00B23CE5"/>
    <w:rsid w:val="00B24216"/>
    <w:rsid w:val="00B24426"/>
    <w:rsid w:val="00B2470C"/>
    <w:rsid w:val="00B24F23"/>
    <w:rsid w:val="00B253DA"/>
    <w:rsid w:val="00B25523"/>
    <w:rsid w:val="00B25659"/>
    <w:rsid w:val="00B25766"/>
    <w:rsid w:val="00B25A62"/>
    <w:rsid w:val="00B25BC0"/>
    <w:rsid w:val="00B265C5"/>
    <w:rsid w:val="00B26FEB"/>
    <w:rsid w:val="00B27273"/>
    <w:rsid w:val="00B276E8"/>
    <w:rsid w:val="00B27741"/>
    <w:rsid w:val="00B27A2A"/>
    <w:rsid w:val="00B27FC9"/>
    <w:rsid w:val="00B30279"/>
    <w:rsid w:val="00B308C6"/>
    <w:rsid w:val="00B30DDA"/>
    <w:rsid w:val="00B30FA8"/>
    <w:rsid w:val="00B32B17"/>
    <w:rsid w:val="00B32F35"/>
    <w:rsid w:val="00B331DD"/>
    <w:rsid w:val="00B337BF"/>
    <w:rsid w:val="00B33B0C"/>
    <w:rsid w:val="00B33BF7"/>
    <w:rsid w:val="00B34295"/>
    <w:rsid w:val="00B34741"/>
    <w:rsid w:val="00B34AF4"/>
    <w:rsid w:val="00B363F2"/>
    <w:rsid w:val="00B36926"/>
    <w:rsid w:val="00B36A55"/>
    <w:rsid w:val="00B372C6"/>
    <w:rsid w:val="00B375CB"/>
    <w:rsid w:val="00B37B89"/>
    <w:rsid w:val="00B37F9C"/>
    <w:rsid w:val="00B402B6"/>
    <w:rsid w:val="00B403A1"/>
    <w:rsid w:val="00B40955"/>
    <w:rsid w:val="00B4096F"/>
    <w:rsid w:val="00B40A7F"/>
    <w:rsid w:val="00B40DEF"/>
    <w:rsid w:val="00B41107"/>
    <w:rsid w:val="00B41213"/>
    <w:rsid w:val="00B4137E"/>
    <w:rsid w:val="00B4175B"/>
    <w:rsid w:val="00B41A32"/>
    <w:rsid w:val="00B41D05"/>
    <w:rsid w:val="00B41FDA"/>
    <w:rsid w:val="00B42703"/>
    <w:rsid w:val="00B429E0"/>
    <w:rsid w:val="00B42DAE"/>
    <w:rsid w:val="00B42F55"/>
    <w:rsid w:val="00B43247"/>
    <w:rsid w:val="00B4342F"/>
    <w:rsid w:val="00B43527"/>
    <w:rsid w:val="00B4364F"/>
    <w:rsid w:val="00B43D10"/>
    <w:rsid w:val="00B43ECB"/>
    <w:rsid w:val="00B44D3D"/>
    <w:rsid w:val="00B44EB3"/>
    <w:rsid w:val="00B4525F"/>
    <w:rsid w:val="00B45361"/>
    <w:rsid w:val="00B45CCB"/>
    <w:rsid w:val="00B45F7E"/>
    <w:rsid w:val="00B4614C"/>
    <w:rsid w:val="00B463E0"/>
    <w:rsid w:val="00B46412"/>
    <w:rsid w:val="00B4643A"/>
    <w:rsid w:val="00B464CB"/>
    <w:rsid w:val="00B4714C"/>
    <w:rsid w:val="00B4765B"/>
    <w:rsid w:val="00B47725"/>
    <w:rsid w:val="00B479C6"/>
    <w:rsid w:val="00B47A4D"/>
    <w:rsid w:val="00B47F5E"/>
    <w:rsid w:val="00B5004B"/>
    <w:rsid w:val="00B50933"/>
    <w:rsid w:val="00B50DBE"/>
    <w:rsid w:val="00B51A38"/>
    <w:rsid w:val="00B5281E"/>
    <w:rsid w:val="00B5383A"/>
    <w:rsid w:val="00B540F0"/>
    <w:rsid w:val="00B543CA"/>
    <w:rsid w:val="00B54949"/>
    <w:rsid w:val="00B549EE"/>
    <w:rsid w:val="00B54E92"/>
    <w:rsid w:val="00B55A78"/>
    <w:rsid w:val="00B55AD5"/>
    <w:rsid w:val="00B55BF3"/>
    <w:rsid w:val="00B55C64"/>
    <w:rsid w:val="00B55D73"/>
    <w:rsid w:val="00B55ED0"/>
    <w:rsid w:val="00B56762"/>
    <w:rsid w:val="00B5693A"/>
    <w:rsid w:val="00B56DA6"/>
    <w:rsid w:val="00B57787"/>
    <w:rsid w:val="00B579B0"/>
    <w:rsid w:val="00B601DA"/>
    <w:rsid w:val="00B6086E"/>
    <w:rsid w:val="00B60BE1"/>
    <w:rsid w:val="00B60FE3"/>
    <w:rsid w:val="00B61289"/>
    <w:rsid w:val="00B612A3"/>
    <w:rsid w:val="00B61CA9"/>
    <w:rsid w:val="00B628F7"/>
    <w:rsid w:val="00B62BF2"/>
    <w:rsid w:val="00B6368D"/>
    <w:rsid w:val="00B644FB"/>
    <w:rsid w:val="00B64D7C"/>
    <w:rsid w:val="00B64EE2"/>
    <w:rsid w:val="00B65298"/>
    <w:rsid w:val="00B65E28"/>
    <w:rsid w:val="00B65E4D"/>
    <w:rsid w:val="00B65E8A"/>
    <w:rsid w:val="00B66720"/>
    <w:rsid w:val="00B66B15"/>
    <w:rsid w:val="00B670D2"/>
    <w:rsid w:val="00B67441"/>
    <w:rsid w:val="00B6756B"/>
    <w:rsid w:val="00B6758A"/>
    <w:rsid w:val="00B67855"/>
    <w:rsid w:val="00B67AF5"/>
    <w:rsid w:val="00B67F94"/>
    <w:rsid w:val="00B700CB"/>
    <w:rsid w:val="00B701F2"/>
    <w:rsid w:val="00B7100A"/>
    <w:rsid w:val="00B710D1"/>
    <w:rsid w:val="00B71C44"/>
    <w:rsid w:val="00B7208A"/>
    <w:rsid w:val="00B7238F"/>
    <w:rsid w:val="00B72441"/>
    <w:rsid w:val="00B726A4"/>
    <w:rsid w:val="00B72DE0"/>
    <w:rsid w:val="00B73006"/>
    <w:rsid w:val="00B7388F"/>
    <w:rsid w:val="00B73EC7"/>
    <w:rsid w:val="00B742B9"/>
    <w:rsid w:val="00B749C8"/>
    <w:rsid w:val="00B75AC5"/>
    <w:rsid w:val="00B75B03"/>
    <w:rsid w:val="00B76097"/>
    <w:rsid w:val="00B7646E"/>
    <w:rsid w:val="00B76897"/>
    <w:rsid w:val="00B76BE0"/>
    <w:rsid w:val="00B76E8B"/>
    <w:rsid w:val="00B77000"/>
    <w:rsid w:val="00B771A1"/>
    <w:rsid w:val="00B802E5"/>
    <w:rsid w:val="00B80407"/>
    <w:rsid w:val="00B80454"/>
    <w:rsid w:val="00B80ADE"/>
    <w:rsid w:val="00B80CD6"/>
    <w:rsid w:val="00B80F72"/>
    <w:rsid w:val="00B81253"/>
    <w:rsid w:val="00B81BEA"/>
    <w:rsid w:val="00B81D9F"/>
    <w:rsid w:val="00B81F2F"/>
    <w:rsid w:val="00B824DB"/>
    <w:rsid w:val="00B825A0"/>
    <w:rsid w:val="00B827E1"/>
    <w:rsid w:val="00B82C9E"/>
    <w:rsid w:val="00B82F1E"/>
    <w:rsid w:val="00B830EA"/>
    <w:rsid w:val="00B83440"/>
    <w:rsid w:val="00B83766"/>
    <w:rsid w:val="00B83F29"/>
    <w:rsid w:val="00B83FE2"/>
    <w:rsid w:val="00B8434F"/>
    <w:rsid w:val="00B84883"/>
    <w:rsid w:val="00B85464"/>
    <w:rsid w:val="00B85465"/>
    <w:rsid w:val="00B85D8B"/>
    <w:rsid w:val="00B85F2C"/>
    <w:rsid w:val="00B864DB"/>
    <w:rsid w:val="00B86D66"/>
    <w:rsid w:val="00B871D8"/>
    <w:rsid w:val="00B8738D"/>
    <w:rsid w:val="00B8752F"/>
    <w:rsid w:val="00B876E2"/>
    <w:rsid w:val="00B87747"/>
    <w:rsid w:val="00B87870"/>
    <w:rsid w:val="00B87B5D"/>
    <w:rsid w:val="00B87DCC"/>
    <w:rsid w:val="00B87DF0"/>
    <w:rsid w:val="00B87E96"/>
    <w:rsid w:val="00B90058"/>
    <w:rsid w:val="00B901BE"/>
    <w:rsid w:val="00B90574"/>
    <w:rsid w:val="00B905CD"/>
    <w:rsid w:val="00B90A79"/>
    <w:rsid w:val="00B90C30"/>
    <w:rsid w:val="00B90CE9"/>
    <w:rsid w:val="00B9141C"/>
    <w:rsid w:val="00B91494"/>
    <w:rsid w:val="00B91DF6"/>
    <w:rsid w:val="00B92477"/>
    <w:rsid w:val="00B92BE8"/>
    <w:rsid w:val="00B92CC3"/>
    <w:rsid w:val="00B93164"/>
    <w:rsid w:val="00B93489"/>
    <w:rsid w:val="00B949AE"/>
    <w:rsid w:val="00B94B39"/>
    <w:rsid w:val="00B94B80"/>
    <w:rsid w:val="00B95020"/>
    <w:rsid w:val="00B95ACC"/>
    <w:rsid w:val="00B968B2"/>
    <w:rsid w:val="00B96A9C"/>
    <w:rsid w:val="00B96ABD"/>
    <w:rsid w:val="00B96DED"/>
    <w:rsid w:val="00B96EF9"/>
    <w:rsid w:val="00B96FD2"/>
    <w:rsid w:val="00B97C7E"/>
    <w:rsid w:val="00B97CC2"/>
    <w:rsid w:val="00BA0329"/>
    <w:rsid w:val="00BA0413"/>
    <w:rsid w:val="00BA0ABF"/>
    <w:rsid w:val="00BA176A"/>
    <w:rsid w:val="00BA1CB8"/>
    <w:rsid w:val="00BA1EC5"/>
    <w:rsid w:val="00BA1FCF"/>
    <w:rsid w:val="00BA20FF"/>
    <w:rsid w:val="00BA2385"/>
    <w:rsid w:val="00BA2608"/>
    <w:rsid w:val="00BA27ED"/>
    <w:rsid w:val="00BA2949"/>
    <w:rsid w:val="00BA30CF"/>
    <w:rsid w:val="00BA3182"/>
    <w:rsid w:val="00BA3472"/>
    <w:rsid w:val="00BA3F09"/>
    <w:rsid w:val="00BA4065"/>
    <w:rsid w:val="00BA43D6"/>
    <w:rsid w:val="00BA4527"/>
    <w:rsid w:val="00BA4CBF"/>
    <w:rsid w:val="00BA4E87"/>
    <w:rsid w:val="00BA51DF"/>
    <w:rsid w:val="00BA529E"/>
    <w:rsid w:val="00BA5B33"/>
    <w:rsid w:val="00BA674E"/>
    <w:rsid w:val="00BA6C13"/>
    <w:rsid w:val="00BA6F73"/>
    <w:rsid w:val="00BA6F8A"/>
    <w:rsid w:val="00BA6FDC"/>
    <w:rsid w:val="00BA768E"/>
    <w:rsid w:val="00BA778F"/>
    <w:rsid w:val="00BA78E2"/>
    <w:rsid w:val="00BA7B89"/>
    <w:rsid w:val="00BB017B"/>
    <w:rsid w:val="00BB01AC"/>
    <w:rsid w:val="00BB04F5"/>
    <w:rsid w:val="00BB0D99"/>
    <w:rsid w:val="00BB1098"/>
    <w:rsid w:val="00BB15BB"/>
    <w:rsid w:val="00BB1A71"/>
    <w:rsid w:val="00BB1C8C"/>
    <w:rsid w:val="00BB2056"/>
    <w:rsid w:val="00BB25AD"/>
    <w:rsid w:val="00BB2A6C"/>
    <w:rsid w:val="00BB2BAC"/>
    <w:rsid w:val="00BB388E"/>
    <w:rsid w:val="00BB3924"/>
    <w:rsid w:val="00BB436D"/>
    <w:rsid w:val="00BB4A23"/>
    <w:rsid w:val="00BB4A7A"/>
    <w:rsid w:val="00BB4EC0"/>
    <w:rsid w:val="00BB5870"/>
    <w:rsid w:val="00BB597E"/>
    <w:rsid w:val="00BB59FA"/>
    <w:rsid w:val="00BB5C51"/>
    <w:rsid w:val="00BB5FB9"/>
    <w:rsid w:val="00BB628F"/>
    <w:rsid w:val="00BB690A"/>
    <w:rsid w:val="00BB776F"/>
    <w:rsid w:val="00BC04F3"/>
    <w:rsid w:val="00BC0962"/>
    <w:rsid w:val="00BC0A22"/>
    <w:rsid w:val="00BC0C6C"/>
    <w:rsid w:val="00BC0FC1"/>
    <w:rsid w:val="00BC14DD"/>
    <w:rsid w:val="00BC1952"/>
    <w:rsid w:val="00BC256E"/>
    <w:rsid w:val="00BC2999"/>
    <w:rsid w:val="00BC2D4C"/>
    <w:rsid w:val="00BC3045"/>
    <w:rsid w:val="00BC3A54"/>
    <w:rsid w:val="00BC4168"/>
    <w:rsid w:val="00BC43B8"/>
    <w:rsid w:val="00BC50F4"/>
    <w:rsid w:val="00BC5E38"/>
    <w:rsid w:val="00BC670B"/>
    <w:rsid w:val="00BC68EE"/>
    <w:rsid w:val="00BC69C2"/>
    <w:rsid w:val="00BC6AC9"/>
    <w:rsid w:val="00BC6D77"/>
    <w:rsid w:val="00BC6D9E"/>
    <w:rsid w:val="00BC6F47"/>
    <w:rsid w:val="00BD0745"/>
    <w:rsid w:val="00BD077A"/>
    <w:rsid w:val="00BD0971"/>
    <w:rsid w:val="00BD0A58"/>
    <w:rsid w:val="00BD1852"/>
    <w:rsid w:val="00BD277E"/>
    <w:rsid w:val="00BD3FD4"/>
    <w:rsid w:val="00BD420B"/>
    <w:rsid w:val="00BD445A"/>
    <w:rsid w:val="00BD4725"/>
    <w:rsid w:val="00BD4798"/>
    <w:rsid w:val="00BD5532"/>
    <w:rsid w:val="00BD5DA5"/>
    <w:rsid w:val="00BD5FB4"/>
    <w:rsid w:val="00BD64FF"/>
    <w:rsid w:val="00BD674E"/>
    <w:rsid w:val="00BD6930"/>
    <w:rsid w:val="00BD6B6D"/>
    <w:rsid w:val="00BD6BE1"/>
    <w:rsid w:val="00BD6BF0"/>
    <w:rsid w:val="00BD6DC0"/>
    <w:rsid w:val="00BD7C81"/>
    <w:rsid w:val="00BD7E92"/>
    <w:rsid w:val="00BD7FB7"/>
    <w:rsid w:val="00BE02C2"/>
    <w:rsid w:val="00BE0320"/>
    <w:rsid w:val="00BE0369"/>
    <w:rsid w:val="00BE03A4"/>
    <w:rsid w:val="00BE04A1"/>
    <w:rsid w:val="00BE0894"/>
    <w:rsid w:val="00BE09C6"/>
    <w:rsid w:val="00BE136F"/>
    <w:rsid w:val="00BE13D3"/>
    <w:rsid w:val="00BE1766"/>
    <w:rsid w:val="00BE177F"/>
    <w:rsid w:val="00BE182E"/>
    <w:rsid w:val="00BE18D9"/>
    <w:rsid w:val="00BE19AD"/>
    <w:rsid w:val="00BE19F5"/>
    <w:rsid w:val="00BE2016"/>
    <w:rsid w:val="00BE2360"/>
    <w:rsid w:val="00BE2CEE"/>
    <w:rsid w:val="00BE3295"/>
    <w:rsid w:val="00BE33C7"/>
    <w:rsid w:val="00BE35DF"/>
    <w:rsid w:val="00BE3890"/>
    <w:rsid w:val="00BE38F8"/>
    <w:rsid w:val="00BE3ACE"/>
    <w:rsid w:val="00BE3F1E"/>
    <w:rsid w:val="00BE3F9D"/>
    <w:rsid w:val="00BE4702"/>
    <w:rsid w:val="00BE565B"/>
    <w:rsid w:val="00BE5970"/>
    <w:rsid w:val="00BE5988"/>
    <w:rsid w:val="00BE612A"/>
    <w:rsid w:val="00BE6395"/>
    <w:rsid w:val="00BE6508"/>
    <w:rsid w:val="00BE654D"/>
    <w:rsid w:val="00BE6B12"/>
    <w:rsid w:val="00BE6E47"/>
    <w:rsid w:val="00BE723F"/>
    <w:rsid w:val="00BE78DE"/>
    <w:rsid w:val="00BF05C5"/>
    <w:rsid w:val="00BF0E0B"/>
    <w:rsid w:val="00BF16FE"/>
    <w:rsid w:val="00BF1A2C"/>
    <w:rsid w:val="00BF229C"/>
    <w:rsid w:val="00BF27C5"/>
    <w:rsid w:val="00BF29B2"/>
    <w:rsid w:val="00BF334E"/>
    <w:rsid w:val="00BF33CA"/>
    <w:rsid w:val="00BF358D"/>
    <w:rsid w:val="00BF35F3"/>
    <w:rsid w:val="00BF3983"/>
    <w:rsid w:val="00BF3988"/>
    <w:rsid w:val="00BF42ED"/>
    <w:rsid w:val="00BF4A15"/>
    <w:rsid w:val="00BF4C64"/>
    <w:rsid w:val="00BF4D7A"/>
    <w:rsid w:val="00BF4FEB"/>
    <w:rsid w:val="00BF507C"/>
    <w:rsid w:val="00BF50D0"/>
    <w:rsid w:val="00BF50D8"/>
    <w:rsid w:val="00BF512A"/>
    <w:rsid w:val="00BF52C5"/>
    <w:rsid w:val="00BF5837"/>
    <w:rsid w:val="00BF5907"/>
    <w:rsid w:val="00BF5E6D"/>
    <w:rsid w:val="00BF78BA"/>
    <w:rsid w:val="00BF7A2D"/>
    <w:rsid w:val="00BF7CA4"/>
    <w:rsid w:val="00BF7F89"/>
    <w:rsid w:val="00C00272"/>
    <w:rsid w:val="00C00729"/>
    <w:rsid w:val="00C0136A"/>
    <w:rsid w:val="00C015C4"/>
    <w:rsid w:val="00C01E90"/>
    <w:rsid w:val="00C01F57"/>
    <w:rsid w:val="00C022A6"/>
    <w:rsid w:val="00C0260B"/>
    <w:rsid w:val="00C02C8B"/>
    <w:rsid w:val="00C02C96"/>
    <w:rsid w:val="00C02ECD"/>
    <w:rsid w:val="00C02F17"/>
    <w:rsid w:val="00C03245"/>
    <w:rsid w:val="00C03755"/>
    <w:rsid w:val="00C03C82"/>
    <w:rsid w:val="00C0405B"/>
    <w:rsid w:val="00C047AD"/>
    <w:rsid w:val="00C0480E"/>
    <w:rsid w:val="00C054C3"/>
    <w:rsid w:val="00C05741"/>
    <w:rsid w:val="00C05BC5"/>
    <w:rsid w:val="00C05F08"/>
    <w:rsid w:val="00C06A0F"/>
    <w:rsid w:val="00C06E1F"/>
    <w:rsid w:val="00C0723E"/>
    <w:rsid w:val="00C07702"/>
    <w:rsid w:val="00C07D38"/>
    <w:rsid w:val="00C07DEC"/>
    <w:rsid w:val="00C07F55"/>
    <w:rsid w:val="00C10570"/>
    <w:rsid w:val="00C109B2"/>
    <w:rsid w:val="00C113F0"/>
    <w:rsid w:val="00C11476"/>
    <w:rsid w:val="00C11ADE"/>
    <w:rsid w:val="00C11CB2"/>
    <w:rsid w:val="00C11EB9"/>
    <w:rsid w:val="00C12133"/>
    <w:rsid w:val="00C1250C"/>
    <w:rsid w:val="00C1258E"/>
    <w:rsid w:val="00C126EE"/>
    <w:rsid w:val="00C12AE7"/>
    <w:rsid w:val="00C12DF4"/>
    <w:rsid w:val="00C12E7D"/>
    <w:rsid w:val="00C13202"/>
    <w:rsid w:val="00C13B6F"/>
    <w:rsid w:val="00C142F5"/>
    <w:rsid w:val="00C1436A"/>
    <w:rsid w:val="00C15221"/>
    <w:rsid w:val="00C15BFF"/>
    <w:rsid w:val="00C15FBC"/>
    <w:rsid w:val="00C16886"/>
    <w:rsid w:val="00C2006F"/>
    <w:rsid w:val="00C219A9"/>
    <w:rsid w:val="00C21A60"/>
    <w:rsid w:val="00C225EA"/>
    <w:rsid w:val="00C22719"/>
    <w:rsid w:val="00C22EF7"/>
    <w:rsid w:val="00C2305E"/>
    <w:rsid w:val="00C231A3"/>
    <w:rsid w:val="00C2340D"/>
    <w:rsid w:val="00C238D4"/>
    <w:rsid w:val="00C23A0D"/>
    <w:rsid w:val="00C23B18"/>
    <w:rsid w:val="00C23B92"/>
    <w:rsid w:val="00C2495E"/>
    <w:rsid w:val="00C24A4B"/>
    <w:rsid w:val="00C24BFD"/>
    <w:rsid w:val="00C24C5C"/>
    <w:rsid w:val="00C24C6C"/>
    <w:rsid w:val="00C2535D"/>
    <w:rsid w:val="00C26356"/>
    <w:rsid w:val="00C2645C"/>
    <w:rsid w:val="00C26E2B"/>
    <w:rsid w:val="00C26F97"/>
    <w:rsid w:val="00C276F1"/>
    <w:rsid w:val="00C277E2"/>
    <w:rsid w:val="00C30409"/>
    <w:rsid w:val="00C31011"/>
    <w:rsid w:val="00C31220"/>
    <w:rsid w:val="00C31628"/>
    <w:rsid w:val="00C31B95"/>
    <w:rsid w:val="00C31CFD"/>
    <w:rsid w:val="00C31E3B"/>
    <w:rsid w:val="00C31E45"/>
    <w:rsid w:val="00C31E84"/>
    <w:rsid w:val="00C31EAF"/>
    <w:rsid w:val="00C32D59"/>
    <w:rsid w:val="00C33EA5"/>
    <w:rsid w:val="00C3435C"/>
    <w:rsid w:val="00C344B6"/>
    <w:rsid w:val="00C34EE5"/>
    <w:rsid w:val="00C35087"/>
    <w:rsid w:val="00C352A5"/>
    <w:rsid w:val="00C35487"/>
    <w:rsid w:val="00C360F2"/>
    <w:rsid w:val="00C36386"/>
    <w:rsid w:val="00C36390"/>
    <w:rsid w:val="00C363C1"/>
    <w:rsid w:val="00C36615"/>
    <w:rsid w:val="00C3676A"/>
    <w:rsid w:val="00C36E84"/>
    <w:rsid w:val="00C374C8"/>
    <w:rsid w:val="00C379F1"/>
    <w:rsid w:val="00C37ED0"/>
    <w:rsid w:val="00C404EA"/>
    <w:rsid w:val="00C40504"/>
    <w:rsid w:val="00C40A98"/>
    <w:rsid w:val="00C412D1"/>
    <w:rsid w:val="00C42019"/>
    <w:rsid w:val="00C42CC7"/>
    <w:rsid w:val="00C431A1"/>
    <w:rsid w:val="00C4336D"/>
    <w:rsid w:val="00C43853"/>
    <w:rsid w:val="00C4396B"/>
    <w:rsid w:val="00C449E4"/>
    <w:rsid w:val="00C4504A"/>
    <w:rsid w:val="00C45349"/>
    <w:rsid w:val="00C45942"/>
    <w:rsid w:val="00C45FFE"/>
    <w:rsid w:val="00C46602"/>
    <w:rsid w:val="00C46990"/>
    <w:rsid w:val="00C4765D"/>
    <w:rsid w:val="00C477DE"/>
    <w:rsid w:val="00C47DEC"/>
    <w:rsid w:val="00C50091"/>
    <w:rsid w:val="00C50131"/>
    <w:rsid w:val="00C5044F"/>
    <w:rsid w:val="00C50797"/>
    <w:rsid w:val="00C50B59"/>
    <w:rsid w:val="00C51178"/>
    <w:rsid w:val="00C5117E"/>
    <w:rsid w:val="00C512CF"/>
    <w:rsid w:val="00C51A6E"/>
    <w:rsid w:val="00C51D0C"/>
    <w:rsid w:val="00C549AD"/>
    <w:rsid w:val="00C54E09"/>
    <w:rsid w:val="00C552F7"/>
    <w:rsid w:val="00C55C3A"/>
    <w:rsid w:val="00C568B3"/>
    <w:rsid w:val="00C5692D"/>
    <w:rsid w:val="00C56B11"/>
    <w:rsid w:val="00C56D62"/>
    <w:rsid w:val="00C573A6"/>
    <w:rsid w:val="00C573BC"/>
    <w:rsid w:val="00C574E7"/>
    <w:rsid w:val="00C57B53"/>
    <w:rsid w:val="00C57FDE"/>
    <w:rsid w:val="00C6009C"/>
    <w:rsid w:val="00C600B2"/>
    <w:rsid w:val="00C6025C"/>
    <w:rsid w:val="00C604F0"/>
    <w:rsid w:val="00C60726"/>
    <w:rsid w:val="00C60BDF"/>
    <w:rsid w:val="00C612DF"/>
    <w:rsid w:val="00C61739"/>
    <w:rsid w:val="00C6231B"/>
    <w:rsid w:val="00C62602"/>
    <w:rsid w:val="00C6282A"/>
    <w:rsid w:val="00C63017"/>
    <w:rsid w:val="00C63C55"/>
    <w:rsid w:val="00C6437D"/>
    <w:rsid w:val="00C64567"/>
    <w:rsid w:val="00C648D4"/>
    <w:rsid w:val="00C64C9C"/>
    <w:rsid w:val="00C6501B"/>
    <w:rsid w:val="00C65312"/>
    <w:rsid w:val="00C654D4"/>
    <w:rsid w:val="00C663E1"/>
    <w:rsid w:val="00C6687B"/>
    <w:rsid w:val="00C66A88"/>
    <w:rsid w:val="00C66C9A"/>
    <w:rsid w:val="00C67335"/>
    <w:rsid w:val="00C70060"/>
    <w:rsid w:val="00C700C5"/>
    <w:rsid w:val="00C70124"/>
    <w:rsid w:val="00C701D9"/>
    <w:rsid w:val="00C701DA"/>
    <w:rsid w:val="00C705AD"/>
    <w:rsid w:val="00C70CB6"/>
    <w:rsid w:val="00C71113"/>
    <w:rsid w:val="00C7179E"/>
    <w:rsid w:val="00C7186D"/>
    <w:rsid w:val="00C71C54"/>
    <w:rsid w:val="00C71E90"/>
    <w:rsid w:val="00C720C7"/>
    <w:rsid w:val="00C72326"/>
    <w:rsid w:val="00C72649"/>
    <w:rsid w:val="00C73323"/>
    <w:rsid w:val="00C73FB6"/>
    <w:rsid w:val="00C7437E"/>
    <w:rsid w:val="00C749EB"/>
    <w:rsid w:val="00C75287"/>
    <w:rsid w:val="00C75A7B"/>
    <w:rsid w:val="00C75C37"/>
    <w:rsid w:val="00C75DAF"/>
    <w:rsid w:val="00C75F2E"/>
    <w:rsid w:val="00C76050"/>
    <w:rsid w:val="00C76AE7"/>
    <w:rsid w:val="00C77375"/>
    <w:rsid w:val="00C77912"/>
    <w:rsid w:val="00C77B69"/>
    <w:rsid w:val="00C77C0B"/>
    <w:rsid w:val="00C77DA2"/>
    <w:rsid w:val="00C77EB9"/>
    <w:rsid w:val="00C803A3"/>
    <w:rsid w:val="00C8053A"/>
    <w:rsid w:val="00C80910"/>
    <w:rsid w:val="00C80AA5"/>
    <w:rsid w:val="00C80CAD"/>
    <w:rsid w:val="00C81305"/>
    <w:rsid w:val="00C815A7"/>
    <w:rsid w:val="00C81955"/>
    <w:rsid w:val="00C81AFF"/>
    <w:rsid w:val="00C8234B"/>
    <w:rsid w:val="00C82454"/>
    <w:rsid w:val="00C82624"/>
    <w:rsid w:val="00C82BE6"/>
    <w:rsid w:val="00C8339D"/>
    <w:rsid w:val="00C83477"/>
    <w:rsid w:val="00C83547"/>
    <w:rsid w:val="00C839C9"/>
    <w:rsid w:val="00C83E7B"/>
    <w:rsid w:val="00C84028"/>
    <w:rsid w:val="00C840AA"/>
    <w:rsid w:val="00C85128"/>
    <w:rsid w:val="00C85A39"/>
    <w:rsid w:val="00C85D0E"/>
    <w:rsid w:val="00C86293"/>
    <w:rsid w:val="00C8652C"/>
    <w:rsid w:val="00C86A32"/>
    <w:rsid w:val="00C86AFD"/>
    <w:rsid w:val="00C86B40"/>
    <w:rsid w:val="00C86D79"/>
    <w:rsid w:val="00C86E01"/>
    <w:rsid w:val="00C87B54"/>
    <w:rsid w:val="00C87CB0"/>
    <w:rsid w:val="00C901C9"/>
    <w:rsid w:val="00C9049C"/>
    <w:rsid w:val="00C919FA"/>
    <w:rsid w:val="00C91D98"/>
    <w:rsid w:val="00C91F43"/>
    <w:rsid w:val="00C9209C"/>
    <w:rsid w:val="00C92858"/>
    <w:rsid w:val="00C92924"/>
    <w:rsid w:val="00C92C01"/>
    <w:rsid w:val="00C92EE1"/>
    <w:rsid w:val="00C93277"/>
    <w:rsid w:val="00C94367"/>
    <w:rsid w:val="00C9492C"/>
    <w:rsid w:val="00C953E6"/>
    <w:rsid w:val="00C95A37"/>
    <w:rsid w:val="00C96150"/>
    <w:rsid w:val="00C971CB"/>
    <w:rsid w:val="00C973B8"/>
    <w:rsid w:val="00C974C0"/>
    <w:rsid w:val="00C97721"/>
    <w:rsid w:val="00C9772D"/>
    <w:rsid w:val="00C97B78"/>
    <w:rsid w:val="00C97C4D"/>
    <w:rsid w:val="00CA08B8"/>
    <w:rsid w:val="00CA096E"/>
    <w:rsid w:val="00CA0F32"/>
    <w:rsid w:val="00CA11BB"/>
    <w:rsid w:val="00CA1208"/>
    <w:rsid w:val="00CA1469"/>
    <w:rsid w:val="00CA148D"/>
    <w:rsid w:val="00CA22FB"/>
    <w:rsid w:val="00CA2406"/>
    <w:rsid w:val="00CA26F3"/>
    <w:rsid w:val="00CA38BC"/>
    <w:rsid w:val="00CA3968"/>
    <w:rsid w:val="00CA3E19"/>
    <w:rsid w:val="00CA40B8"/>
    <w:rsid w:val="00CA50D2"/>
    <w:rsid w:val="00CA5202"/>
    <w:rsid w:val="00CA541B"/>
    <w:rsid w:val="00CA5440"/>
    <w:rsid w:val="00CA5535"/>
    <w:rsid w:val="00CA5BC8"/>
    <w:rsid w:val="00CA6047"/>
    <w:rsid w:val="00CA6517"/>
    <w:rsid w:val="00CA683E"/>
    <w:rsid w:val="00CA6AD7"/>
    <w:rsid w:val="00CA6B5F"/>
    <w:rsid w:val="00CA6CA2"/>
    <w:rsid w:val="00CA706B"/>
    <w:rsid w:val="00CA70E2"/>
    <w:rsid w:val="00CA72CD"/>
    <w:rsid w:val="00CA7316"/>
    <w:rsid w:val="00CA7721"/>
    <w:rsid w:val="00CA7A13"/>
    <w:rsid w:val="00CA7DAD"/>
    <w:rsid w:val="00CB0848"/>
    <w:rsid w:val="00CB1102"/>
    <w:rsid w:val="00CB1886"/>
    <w:rsid w:val="00CB1D68"/>
    <w:rsid w:val="00CB207D"/>
    <w:rsid w:val="00CB2244"/>
    <w:rsid w:val="00CB229E"/>
    <w:rsid w:val="00CB2419"/>
    <w:rsid w:val="00CB24BC"/>
    <w:rsid w:val="00CB2760"/>
    <w:rsid w:val="00CB276D"/>
    <w:rsid w:val="00CB29B3"/>
    <w:rsid w:val="00CB309E"/>
    <w:rsid w:val="00CB378A"/>
    <w:rsid w:val="00CB3F13"/>
    <w:rsid w:val="00CB41AF"/>
    <w:rsid w:val="00CB41F5"/>
    <w:rsid w:val="00CB4A46"/>
    <w:rsid w:val="00CB51A9"/>
    <w:rsid w:val="00CB53AB"/>
    <w:rsid w:val="00CB6935"/>
    <w:rsid w:val="00CB7586"/>
    <w:rsid w:val="00CB7B97"/>
    <w:rsid w:val="00CB7E3A"/>
    <w:rsid w:val="00CC009F"/>
    <w:rsid w:val="00CC09C5"/>
    <w:rsid w:val="00CC0AD9"/>
    <w:rsid w:val="00CC10E0"/>
    <w:rsid w:val="00CC155F"/>
    <w:rsid w:val="00CC18A2"/>
    <w:rsid w:val="00CC1D4B"/>
    <w:rsid w:val="00CC1FF3"/>
    <w:rsid w:val="00CC2004"/>
    <w:rsid w:val="00CC241E"/>
    <w:rsid w:val="00CC263E"/>
    <w:rsid w:val="00CC2F83"/>
    <w:rsid w:val="00CC31A3"/>
    <w:rsid w:val="00CC33B5"/>
    <w:rsid w:val="00CC3C6F"/>
    <w:rsid w:val="00CC4592"/>
    <w:rsid w:val="00CC4A83"/>
    <w:rsid w:val="00CC4D07"/>
    <w:rsid w:val="00CC5C31"/>
    <w:rsid w:val="00CC7274"/>
    <w:rsid w:val="00CC7352"/>
    <w:rsid w:val="00CC73CB"/>
    <w:rsid w:val="00CC7458"/>
    <w:rsid w:val="00CC755B"/>
    <w:rsid w:val="00CD036E"/>
    <w:rsid w:val="00CD08C3"/>
    <w:rsid w:val="00CD1F0D"/>
    <w:rsid w:val="00CD1FDB"/>
    <w:rsid w:val="00CD2470"/>
    <w:rsid w:val="00CD277D"/>
    <w:rsid w:val="00CD2B6C"/>
    <w:rsid w:val="00CD2B75"/>
    <w:rsid w:val="00CD2BD6"/>
    <w:rsid w:val="00CD2E85"/>
    <w:rsid w:val="00CD301A"/>
    <w:rsid w:val="00CD30CC"/>
    <w:rsid w:val="00CD31A4"/>
    <w:rsid w:val="00CD359E"/>
    <w:rsid w:val="00CD35E9"/>
    <w:rsid w:val="00CD3951"/>
    <w:rsid w:val="00CD48FB"/>
    <w:rsid w:val="00CD494F"/>
    <w:rsid w:val="00CD4E5E"/>
    <w:rsid w:val="00CD50D9"/>
    <w:rsid w:val="00CD53A7"/>
    <w:rsid w:val="00CD53D2"/>
    <w:rsid w:val="00CD545C"/>
    <w:rsid w:val="00CD5969"/>
    <w:rsid w:val="00CD5ACD"/>
    <w:rsid w:val="00CD5CD9"/>
    <w:rsid w:val="00CD6465"/>
    <w:rsid w:val="00CD675E"/>
    <w:rsid w:val="00CD6780"/>
    <w:rsid w:val="00CD67CC"/>
    <w:rsid w:val="00CD6B74"/>
    <w:rsid w:val="00CD7361"/>
    <w:rsid w:val="00CD7BA0"/>
    <w:rsid w:val="00CE028D"/>
    <w:rsid w:val="00CE0CC5"/>
    <w:rsid w:val="00CE197D"/>
    <w:rsid w:val="00CE1C2D"/>
    <w:rsid w:val="00CE2322"/>
    <w:rsid w:val="00CE24BD"/>
    <w:rsid w:val="00CE2A1D"/>
    <w:rsid w:val="00CE2C6F"/>
    <w:rsid w:val="00CE377B"/>
    <w:rsid w:val="00CE37A5"/>
    <w:rsid w:val="00CE3BD3"/>
    <w:rsid w:val="00CE4795"/>
    <w:rsid w:val="00CE4A43"/>
    <w:rsid w:val="00CE4E30"/>
    <w:rsid w:val="00CE5025"/>
    <w:rsid w:val="00CE5434"/>
    <w:rsid w:val="00CE5832"/>
    <w:rsid w:val="00CE5BE5"/>
    <w:rsid w:val="00CE64BC"/>
    <w:rsid w:val="00CE6869"/>
    <w:rsid w:val="00CE785A"/>
    <w:rsid w:val="00CF003D"/>
    <w:rsid w:val="00CF00F7"/>
    <w:rsid w:val="00CF0197"/>
    <w:rsid w:val="00CF0A45"/>
    <w:rsid w:val="00CF0D78"/>
    <w:rsid w:val="00CF1473"/>
    <w:rsid w:val="00CF1654"/>
    <w:rsid w:val="00CF1AF0"/>
    <w:rsid w:val="00CF1B9E"/>
    <w:rsid w:val="00CF1EC3"/>
    <w:rsid w:val="00CF24D5"/>
    <w:rsid w:val="00CF262B"/>
    <w:rsid w:val="00CF2718"/>
    <w:rsid w:val="00CF2EFB"/>
    <w:rsid w:val="00CF342D"/>
    <w:rsid w:val="00CF37C0"/>
    <w:rsid w:val="00CF3927"/>
    <w:rsid w:val="00CF4028"/>
    <w:rsid w:val="00CF4405"/>
    <w:rsid w:val="00CF4665"/>
    <w:rsid w:val="00CF4ADB"/>
    <w:rsid w:val="00CF4DF1"/>
    <w:rsid w:val="00CF526C"/>
    <w:rsid w:val="00CF53FB"/>
    <w:rsid w:val="00CF6132"/>
    <w:rsid w:val="00CF62CD"/>
    <w:rsid w:val="00CF6462"/>
    <w:rsid w:val="00CF670B"/>
    <w:rsid w:val="00CF670D"/>
    <w:rsid w:val="00CF68F7"/>
    <w:rsid w:val="00CF72BF"/>
    <w:rsid w:val="00CF74F8"/>
    <w:rsid w:val="00CF7532"/>
    <w:rsid w:val="00CF7533"/>
    <w:rsid w:val="00D001B7"/>
    <w:rsid w:val="00D001EE"/>
    <w:rsid w:val="00D00EFC"/>
    <w:rsid w:val="00D0154E"/>
    <w:rsid w:val="00D0166E"/>
    <w:rsid w:val="00D019F6"/>
    <w:rsid w:val="00D01A1D"/>
    <w:rsid w:val="00D01ADC"/>
    <w:rsid w:val="00D01EF6"/>
    <w:rsid w:val="00D02324"/>
    <w:rsid w:val="00D02BC1"/>
    <w:rsid w:val="00D02C83"/>
    <w:rsid w:val="00D02D31"/>
    <w:rsid w:val="00D02F56"/>
    <w:rsid w:val="00D037F3"/>
    <w:rsid w:val="00D03933"/>
    <w:rsid w:val="00D03AD2"/>
    <w:rsid w:val="00D03CEF"/>
    <w:rsid w:val="00D03FDC"/>
    <w:rsid w:val="00D03FF1"/>
    <w:rsid w:val="00D04319"/>
    <w:rsid w:val="00D04402"/>
    <w:rsid w:val="00D04848"/>
    <w:rsid w:val="00D04856"/>
    <w:rsid w:val="00D04A4C"/>
    <w:rsid w:val="00D04BDB"/>
    <w:rsid w:val="00D0528C"/>
    <w:rsid w:val="00D0536E"/>
    <w:rsid w:val="00D059F0"/>
    <w:rsid w:val="00D0603C"/>
    <w:rsid w:val="00D0697A"/>
    <w:rsid w:val="00D0709E"/>
    <w:rsid w:val="00D0745F"/>
    <w:rsid w:val="00D10576"/>
    <w:rsid w:val="00D10676"/>
    <w:rsid w:val="00D108F5"/>
    <w:rsid w:val="00D10AD9"/>
    <w:rsid w:val="00D10F2C"/>
    <w:rsid w:val="00D11117"/>
    <w:rsid w:val="00D11271"/>
    <w:rsid w:val="00D11984"/>
    <w:rsid w:val="00D12548"/>
    <w:rsid w:val="00D125B7"/>
    <w:rsid w:val="00D12639"/>
    <w:rsid w:val="00D12A2C"/>
    <w:rsid w:val="00D12EB5"/>
    <w:rsid w:val="00D1344B"/>
    <w:rsid w:val="00D1365B"/>
    <w:rsid w:val="00D13CF1"/>
    <w:rsid w:val="00D13F41"/>
    <w:rsid w:val="00D14145"/>
    <w:rsid w:val="00D1473A"/>
    <w:rsid w:val="00D14D7A"/>
    <w:rsid w:val="00D14FF9"/>
    <w:rsid w:val="00D15534"/>
    <w:rsid w:val="00D15645"/>
    <w:rsid w:val="00D15FBE"/>
    <w:rsid w:val="00D161A5"/>
    <w:rsid w:val="00D1743D"/>
    <w:rsid w:val="00D176FF"/>
    <w:rsid w:val="00D211D3"/>
    <w:rsid w:val="00D2121C"/>
    <w:rsid w:val="00D2154B"/>
    <w:rsid w:val="00D216B5"/>
    <w:rsid w:val="00D21A8C"/>
    <w:rsid w:val="00D22072"/>
    <w:rsid w:val="00D220C2"/>
    <w:rsid w:val="00D2299F"/>
    <w:rsid w:val="00D22E3F"/>
    <w:rsid w:val="00D23358"/>
    <w:rsid w:val="00D2351E"/>
    <w:rsid w:val="00D23604"/>
    <w:rsid w:val="00D237DD"/>
    <w:rsid w:val="00D23A04"/>
    <w:rsid w:val="00D23AAC"/>
    <w:rsid w:val="00D2421F"/>
    <w:rsid w:val="00D242DE"/>
    <w:rsid w:val="00D244BB"/>
    <w:rsid w:val="00D24812"/>
    <w:rsid w:val="00D24F78"/>
    <w:rsid w:val="00D24FD3"/>
    <w:rsid w:val="00D25E7D"/>
    <w:rsid w:val="00D25EF7"/>
    <w:rsid w:val="00D26040"/>
    <w:rsid w:val="00D262A8"/>
    <w:rsid w:val="00D268FF"/>
    <w:rsid w:val="00D26F72"/>
    <w:rsid w:val="00D2763D"/>
    <w:rsid w:val="00D27668"/>
    <w:rsid w:val="00D27DDB"/>
    <w:rsid w:val="00D304D0"/>
    <w:rsid w:val="00D3061E"/>
    <w:rsid w:val="00D312E4"/>
    <w:rsid w:val="00D3147D"/>
    <w:rsid w:val="00D3164A"/>
    <w:rsid w:val="00D31712"/>
    <w:rsid w:val="00D317B1"/>
    <w:rsid w:val="00D317DA"/>
    <w:rsid w:val="00D31E97"/>
    <w:rsid w:val="00D32148"/>
    <w:rsid w:val="00D33DCA"/>
    <w:rsid w:val="00D33DDD"/>
    <w:rsid w:val="00D34215"/>
    <w:rsid w:val="00D3457B"/>
    <w:rsid w:val="00D348B1"/>
    <w:rsid w:val="00D34B90"/>
    <w:rsid w:val="00D34D43"/>
    <w:rsid w:val="00D35288"/>
    <w:rsid w:val="00D3542E"/>
    <w:rsid w:val="00D35554"/>
    <w:rsid w:val="00D3579F"/>
    <w:rsid w:val="00D35D26"/>
    <w:rsid w:val="00D35D94"/>
    <w:rsid w:val="00D35E69"/>
    <w:rsid w:val="00D360E0"/>
    <w:rsid w:val="00D368D6"/>
    <w:rsid w:val="00D37358"/>
    <w:rsid w:val="00D37467"/>
    <w:rsid w:val="00D3761A"/>
    <w:rsid w:val="00D3769E"/>
    <w:rsid w:val="00D3784C"/>
    <w:rsid w:val="00D37CFD"/>
    <w:rsid w:val="00D40279"/>
    <w:rsid w:val="00D40657"/>
    <w:rsid w:val="00D40A88"/>
    <w:rsid w:val="00D40B5B"/>
    <w:rsid w:val="00D40D25"/>
    <w:rsid w:val="00D40DBB"/>
    <w:rsid w:val="00D416CD"/>
    <w:rsid w:val="00D422F2"/>
    <w:rsid w:val="00D42307"/>
    <w:rsid w:val="00D423D7"/>
    <w:rsid w:val="00D42A44"/>
    <w:rsid w:val="00D42C4C"/>
    <w:rsid w:val="00D42E1A"/>
    <w:rsid w:val="00D43026"/>
    <w:rsid w:val="00D43569"/>
    <w:rsid w:val="00D437C1"/>
    <w:rsid w:val="00D43861"/>
    <w:rsid w:val="00D43970"/>
    <w:rsid w:val="00D4414E"/>
    <w:rsid w:val="00D441A5"/>
    <w:rsid w:val="00D44369"/>
    <w:rsid w:val="00D449F4"/>
    <w:rsid w:val="00D44AF2"/>
    <w:rsid w:val="00D44C30"/>
    <w:rsid w:val="00D44EF4"/>
    <w:rsid w:val="00D4522D"/>
    <w:rsid w:val="00D458CA"/>
    <w:rsid w:val="00D45901"/>
    <w:rsid w:val="00D459A9"/>
    <w:rsid w:val="00D46315"/>
    <w:rsid w:val="00D465B7"/>
    <w:rsid w:val="00D468F0"/>
    <w:rsid w:val="00D46AC7"/>
    <w:rsid w:val="00D47512"/>
    <w:rsid w:val="00D50B3F"/>
    <w:rsid w:val="00D50C29"/>
    <w:rsid w:val="00D50D51"/>
    <w:rsid w:val="00D50E4E"/>
    <w:rsid w:val="00D5100C"/>
    <w:rsid w:val="00D5166A"/>
    <w:rsid w:val="00D51ACA"/>
    <w:rsid w:val="00D51BF2"/>
    <w:rsid w:val="00D51D9E"/>
    <w:rsid w:val="00D51DCD"/>
    <w:rsid w:val="00D524C5"/>
    <w:rsid w:val="00D52575"/>
    <w:rsid w:val="00D5297A"/>
    <w:rsid w:val="00D52D36"/>
    <w:rsid w:val="00D52F45"/>
    <w:rsid w:val="00D530C2"/>
    <w:rsid w:val="00D5336C"/>
    <w:rsid w:val="00D537EA"/>
    <w:rsid w:val="00D53B0E"/>
    <w:rsid w:val="00D53EF1"/>
    <w:rsid w:val="00D544D8"/>
    <w:rsid w:val="00D546E8"/>
    <w:rsid w:val="00D5474A"/>
    <w:rsid w:val="00D549D0"/>
    <w:rsid w:val="00D54AE7"/>
    <w:rsid w:val="00D54C52"/>
    <w:rsid w:val="00D54CFE"/>
    <w:rsid w:val="00D54EE7"/>
    <w:rsid w:val="00D54FAE"/>
    <w:rsid w:val="00D5550F"/>
    <w:rsid w:val="00D555F8"/>
    <w:rsid w:val="00D5575E"/>
    <w:rsid w:val="00D5596A"/>
    <w:rsid w:val="00D55C72"/>
    <w:rsid w:val="00D55CB5"/>
    <w:rsid w:val="00D56C5D"/>
    <w:rsid w:val="00D5709C"/>
    <w:rsid w:val="00D60006"/>
    <w:rsid w:val="00D60666"/>
    <w:rsid w:val="00D60CFE"/>
    <w:rsid w:val="00D60F29"/>
    <w:rsid w:val="00D61244"/>
    <w:rsid w:val="00D61405"/>
    <w:rsid w:val="00D61C8D"/>
    <w:rsid w:val="00D6212E"/>
    <w:rsid w:val="00D62F8A"/>
    <w:rsid w:val="00D63A54"/>
    <w:rsid w:val="00D64299"/>
    <w:rsid w:val="00D643F0"/>
    <w:rsid w:val="00D64D46"/>
    <w:rsid w:val="00D6526A"/>
    <w:rsid w:val="00D65294"/>
    <w:rsid w:val="00D652E3"/>
    <w:rsid w:val="00D65635"/>
    <w:rsid w:val="00D656B9"/>
    <w:rsid w:val="00D65A32"/>
    <w:rsid w:val="00D660ED"/>
    <w:rsid w:val="00D66318"/>
    <w:rsid w:val="00D66B25"/>
    <w:rsid w:val="00D671D9"/>
    <w:rsid w:val="00D70C4C"/>
    <w:rsid w:val="00D70F5B"/>
    <w:rsid w:val="00D71A22"/>
    <w:rsid w:val="00D71BC5"/>
    <w:rsid w:val="00D71FE6"/>
    <w:rsid w:val="00D71FF4"/>
    <w:rsid w:val="00D7266E"/>
    <w:rsid w:val="00D73370"/>
    <w:rsid w:val="00D73701"/>
    <w:rsid w:val="00D73EF6"/>
    <w:rsid w:val="00D741ED"/>
    <w:rsid w:val="00D74552"/>
    <w:rsid w:val="00D745C6"/>
    <w:rsid w:val="00D74FF2"/>
    <w:rsid w:val="00D7522D"/>
    <w:rsid w:val="00D75A3A"/>
    <w:rsid w:val="00D75CB0"/>
    <w:rsid w:val="00D7648A"/>
    <w:rsid w:val="00D76EE4"/>
    <w:rsid w:val="00D76F6C"/>
    <w:rsid w:val="00D772DD"/>
    <w:rsid w:val="00D772F9"/>
    <w:rsid w:val="00D77B2D"/>
    <w:rsid w:val="00D80518"/>
    <w:rsid w:val="00D811F3"/>
    <w:rsid w:val="00D812DF"/>
    <w:rsid w:val="00D814EF"/>
    <w:rsid w:val="00D8172D"/>
    <w:rsid w:val="00D82914"/>
    <w:rsid w:val="00D830E4"/>
    <w:rsid w:val="00D836EB"/>
    <w:rsid w:val="00D83CD1"/>
    <w:rsid w:val="00D83E9F"/>
    <w:rsid w:val="00D841F9"/>
    <w:rsid w:val="00D84D32"/>
    <w:rsid w:val="00D85350"/>
    <w:rsid w:val="00D85B55"/>
    <w:rsid w:val="00D8654F"/>
    <w:rsid w:val="00D86724"/>
    <w:rsid w:val="00D86AA0"/>
    <w:rsid w:val="00D86E47"/>
    <w:rsid w:val="00D871C1"/>
    <w:rsid w:val="00D873EC"/>
    <w:rsid w:val="00D87713"/>
    <w:rsid w:val="00D87735"/>
    <w:rsid w:val="00D902ED"/>
    <w:rsid w:val="00D90431"/>
    <w:rsid w:val="00D90ACB"/>
    <w:rsid w:val="00D90E06"/>
    <w:rsid w:val="00D90EBB"/>
    <w:rsid w:val="00D91349"/>
    <w:rsid w:val="00D91D7C"/>
    <w:rsid w:val="00D91EE7"/>
    <w:rsid w:val="00D92AF5"/>
    <w:rsid w:val="00D93449"/>
    <w:rsid w:val="00D935C3"/>
    <w:rsid w:val="00D93BAC"/>
    <w:rsid w:val="00D94496"/>
    <w:rsid w:val="00D94670"/>
    <w:rsid w:val="00D94824"/>
    <w:rsid w:val="00D950C3"/>
    <w:rsid w:val="00D95154"/>
    <w:rsid w:val="00D95301"/>
    <w:rsid w:val="00D95B56"/>
    <w:rsid w:val="00D960FC"/>
    <w:rsid w:val="00D96306"/>
    <w:rsid w:val="00D965A8"/>
    <w:rsid w:val="00D965F1"/>
    <w:rsid w:val="00D96812"/>
    <w:rsid w:val="00D9695D"/>
    <w:rsid w:val="00D96A1C"/>
    <w:rsid w:val="00D96AC7"/>
    <w:rsid w:val="00D97D32"/>
    <w:rsid w:val="00D97E23"/>
    <w:rsid w:val="00DA0131"/>
    <w:rsid w:val="00DA0198"/>
    <w:rsid w:val="00DA071D"/>
    <w:rsid w:val="00DA0971"/>
    <w:rsid w:val="00DA0C85"/>
    <w:rsid w:val="00DA15F9"/>
    <w:rsid w:val="00DA1A7C"/>
    <w:rsid w:val="00DA25AF"/>
    <w:rsid w:val="00DA25BE"/>
    <w:rsid w:val="00DA2920"/>
    <w:rsid w:val="00DA2A98"/>
    <w:rsid w:val="00DA2B15"/>
    <w:rsid w:val="00DA303F"/>
    <w:rsid w:val="00DA30A5"/>
    <w:rsid w:val="00DA311A"/>
    <w:rsid w:val="00DA3489"/>
    <w:rsid w:val="00DA3899"/>
    <w:rsid w:val="00DA3E23"/>
    <w:rsid w:val="00DA4013"/>
    <w:rsid w:val="00DA40A4"/>
    <w:rsid w:val="00DA450E"/>
    <w:rsid w:val="00DA46EA"/>
    <w:rsid w:val="00DA4966"/>
    <w:rsid w:val="00DA4D13"/>
    <w:rsid w:val="00DA4DF4"/>
    <w:rsid w:val="00DA4F23"/>
    <w:rsid w:val="00DA52B4"/>
    <w:rsid w:val="00DA54A7"/>
    <w:rsid w:val="00DA58B6"/>
    <w:rsid w:val="00DA5916"/>
    <w:rsid w:val="00DA5E0E"/>
    <w:rsid w:val="00DA5F17"/>
    <w:rsid w:val="00DA62C6"/>
    <w:rsid w:val="00DA6872"/>
    <w:rsid w:val="00DA6F41"/>
    <w:rsid w:val="00DA700E"/>
    <w:rsid w:val="00DA71EC"/>
    <w:rsid w:val="00DA7F29"/>
    <w:rsid w:val="00DB0151"/>
    <w:rsid w:val="00DB0A0A"/>
    <w:rsid w:val="00DB0CBD"/>
    <w:rsid w:val="00DB0FC2"/>
    <w:rsid w:val="00DB1473"/>
    <w:rsid w:val="00DB16B5"/>
    <w:rsid w:val="00DB1710"/>
    <w:rsid w:val="00DB19E1"/>
    <w:rsid w:val="00DB1EC2"/>
    <w:rsid w:val="00DB237B"/>
    <w:rsid w:val="00DB29D2"/>
    <w:rsid w:val="00DB2A73"/>
    <w:rsid w:val="00DB33B3"/>
    <w:rsid w:val="00DB3C22"/>
    <w:rsid w:val="00DB437D"/>
    <w:rsid w:val="00DB4B3F"/>
    <w:rsid w:val="00DB4D57"/>
    <w:rsid w:val="00DB4D6D"/>
    <w:rsid w:val="00DB51E7"/>
    <w:rsid w:val="00DB5CEF"/>
    <w:rsid w:val="00DB65F9"/>
    <w:rsid w:val="00DB6CC3"/>
    <w:rsid w:val="00DB6ED7"/>
    <w:rsid w:val="00DB6F75"/>
    <w:rsid w:val="00DB70AB"/>
    <w:rsid w:val="00DB71BC"/>
    <w:rsid w:val="00DB7B8C"/>
    <w:rsid w:val="00DC0220"/>
    <w:rsid w:val="00DC08F1"/>
    <w:rsid w:val="00DC0F40"/>
    <w:rsid w:val="00DC1049"/>
    <w:rsid w:val="00DC1216"/>
    <w:rsid w:val="00DC2081"/>
    <w:rsid w:val="00DC2571"/>
    <w:rsid w:val="00DC2896"/>
    <w:rsid w:val="00DC297C"/>
    <w:rsid w:val="00DC2DC3"/>
    <w:rsid w:val="00DC2E50"/>
    <w:rsid w:val="00DC3766"/>
    <w:rsid w:val="00DC3A4F"/>
    <w:rsid w:val="00DC3C68"/>
    <w:rsid w:val="00DC3E41"/>
    <w:rsid w:val="00DC41A9"/>
    <w:rsid w:val="00DC41AD"/>
    <w:rsid w:val="00DC435D"/>
    <w:rsid w:val="00DC477D"/>
    <w:rsid w:val="00DC4884"/>
    <w:rsid w:val="00DC48FC"/>
    <w:rsid w:val="00DC5073"/>
    <w:rsid w:val="00DC5165"/>
    <w:rsid w:val="00DC52C8"/>
    <w:rsid w:val="00DC5855"/>
    <w:rsid w:val="00DC5C9B"/>
    <w:rsid w:val="00DC6804"/>
    <w:rsid w:val="00DC6AD7"/>
    <w:rsid w:val="00DC6CEA"/>
    <w:rsid w:val="00DC70BB"/>
    <w:rsid w:val="00DC7174"/>
    <w:rsid w:val="00DC731D"/>
    <w:rsid w:val="00DC75EC"/>
    <w:rsid w:val="00DC763E"/>
    <w:rsid w:val="00DC7827"/>
    <w:rsid w:val="00DC7948"/>
    <w:rsid w:val="00DC7B2D"/>
    <w:rsid w:val="00DC7CF9"/>
    <w:rsid w:val="00DC7E55"/>
    <w:rsid w:val="00DD058F"/>
    <w:rsid w:val="00DD0814"/>
    <w:rsid w:val="00DD081C"/>
    <w:rsid w:val="00DD14F4"/>
    <w:rsid w:val="00DD1F03"/>
    <w:rsid w:val="00DD2194"/>
    <w:rsid w:val="00DD2629"/>
    <w:rsid w:val="00DD2C6B"/>
    <w:rsid w:val="00DD361B"/>
    <w:rsid w:val="00DD36B3"/>
    <w:rsid w:val="00DD3A53"/>
    <w:rsid w:val="00DD3CB9"/>
    <w:rsid w:val="00DD3CC3"/>
    <w:rsid w:val="00DD3F6F"/>
    <w:rsid w:val="00DD46C6"/>
    <w:rsid w:val="00DD4C0D"/>
    <w:rsid w:val="00DD4E88"/>
    <w:rsid w:val="00DD5826"/>
    <w:rsid w:val="00DD5F31"/>
    <w:rsid w:val="00DD6532"/>
    <w:rsid w:val="00DD73C4"/>
    <w:rsid w:val="00DD798C"/>
    <w:rsid w:val="00DD79BC"/>
    <w:rsid w:val="00DD7B9C"/>
    <w:rsid w:val="00DD7EFA"/>
    <w:rsid w:val="00DE005F"/>
    <w:rsid w:val="00DE04DB"/>
    <w:rsid w:val="00DE09EF"/>
    <w:rsid w:val="00DE1373"/>
    <w:rsid w:val="00DE158A"/>
    <w:rsid w:val="00DE1B29"/>
    <w:rsid w:val="00DE1CBB"/>
    <w:rsid w:val="00DE1E0B"/>
    <w:rsid w:val="00DE2932"/>
    <w:rsid w:val="00DE2AD8"/>
    <w:rsid w:val="00DE3189"/>
    <w:rsid w:val="00DE3344"/>
    <w:rsid w:val="00DE34DD"/>
    <w:rsid w:val="00DE354A"/>
    <w:rsid w:val="00DE3868"/>
    <w:rsid w:val="00DE3993"/>
    <w:rsid w:val="00DE44FC"/>
    <w:rsid w:val="00DE4619"/>
    <w:rsid w:val="00DE5B58"/>
    <w:rsid w:val="00DE5C29"/>
    <w:rsid w:val="00DE5DB7"/>
    <w:rsid w:val="00DE5E67"/>
    <w:rsid w:val="00DE66E9"/>
    <w:rsid w:val="00DE6A81"/>
    <w:rsid w:val="00DE74B8"/>
    <w:rsid w:val="00DF0A67"/>
    <w:rsid w:val="00DF0E6D"/>
    <w:rsid w:val="00DF11AF"/>
    <w:rsid w:val="00DF182D"/>
    <w:rsid w:val="00DF1923"/>
    <w:rsid w:val="00DF192E"/>
    <w:rsid w:val="00DF2275"/>
    <w:rsid w:val="00DF27AC"/>
    <w:rsid w:val="00DF303E"/>
    <w:rsid w:val="00DF37AE"/>
    <w:rsid w:val="00DF39C9"/>
    <w:rsid w:val="00DF3AC9"/>
    <w:rsid w:val="00DF4882"/>
    <w:rsid w:val="00DF4F19"/>
    <w:rsid w:val="00DF51F6"/>
    <w:rsid w:val="00DF6016"/>
    <w:rsid w:val="00DF66D3"/>
    <w:rsid w:val="00DF6FD4"/>
    <w:rsid w:val="00DF71F2"/>
    <w:rsid w:val="00DF78C3"/>
    <w:rsid w:val="00DF7B74"/>
    <w:rsid w:val="00DF7B93"/>
    <w:rsid w:val="00DF7CE0"/>
    <w:rsid w:val="00DF7F34"/>
    <w:rsid w:val="00E00179"/>
    <w:rsid w:val="00E002EB"/>
    <w:rsid w:val="00E00517"/>
    <w:rsid w:val="00E005D2"/>
    <w:rsid w:val="00E0067E"/>
    <w:rsid w:val="00E0083D"/>
    <w:rsid w:val="00E00C6A"/>
    <w:rsid w:val="00E01802"/>
    <w:rsid w:val="00E01907"/>
    <w:rsid w:val="00E02571"/>
    <w:rsid w:val="00E0278B"/>
    <w:rsid w:val="00E0292D"/>
    <w:rsid w:val="00E02A4B"/>
    <w:rsid w:val="00E03012"/>
    <w:rsid w:val="00E031F4"/>
    <w:rsid w:val="00E033D8"/>
    <w:rsid w:val="00E03512"/>
    <w:rsid w:val="00E035B5"/>
    <w:rsid w:val="00E03AA4"/>
    <w:rsid w:val="00E03EF7"/>
    <w:rsid w:val="00E041DB"/>
    <w:rsid w:val="00E04DAA"/>
    <w:rsid w:val="00E0507C"/>
    <w:rsid w:val="00E051DA"/>
    <w:rsid w:val="00E05541"/>
    <w:rsid w:val="00E05AC1"/>
    <w:rsid w:val="00E06646"/>
    <w:rsid w:val="00E06F67"/>
    <w:rsid w:val="00E06FEA"/>
    <w:rsid w:val="00E07231"/>
    <w:rsid w:val="00E07256"/>
    <w:rsid w:val="00E074A9"/>
    <w:rsid w:val="00E07CC5"/>
    <w:rsid w:val="00E07E89"/>
    <w:rsid w:val="00E07FCA"/>
    <w:rsid w:val="00E10A1E"/>
    <w:rsid w:val="00E10BF2"/>
    <w:rsid w:val="00E10F40"/>
    <w:rsid w:val="00E1133B"/>
    <w:rsid w:val="00E1149B"/>
    <w:rsid w:val="00E11DAF"/>
    <w:rsid w:val="00E11F87"/>
    <w:rsid w:val="00E12272"/>
    <w:rsid w:val="00E1242B"/>
    <w:rsid w:val="00E124BC"/>
    <w:rsid w:val="00E124E0"/>
    <w:rsid w:val="00E129E1"/>
    <w:rsid w:val="00E12A53"/>
    <w:rsid w:val="00E12BC0"/>
    <w:rsid w:val="00E12EE3"/>
    <w:rsid w:val="00E13035"/>
    <w:rsid w:val="00E131AD"/>
    <w:rsid w:val="00E13307"/>
    <w:rsid w:val="00E13343"/>
    <w:rsid w:val="00E13D2B"/>
    <w:rsid w:val="00E13E95"/>
    <w:rsid w:val="00E1451A"/>
    <w:rsid w:val="00E1463D"/>
    <w:rsid w:val="00E1487C"/>
    <w:rsid w:val="00E14C4B"/>
    <w:rsid w:val="00E15213"/>
    <w:rsid w:val="00E152C0"/>
    <w:rsid w:val="00E157A1"/>
    <w:rsid w:val="00E15948"/>
    <w:rsid w:val="00E15BE1"/>
    <w:rsid w:val="00E15F37"/>
    <w:rsid w:val="00E16DC7"/>
    <w:rsid w:val="00E178C4"/>
    <w:rsid w:val="00E17D3B"/>
    <w:rsid w:val="00E20E11"/>
    <w:rsid w:val="00E210AD"/>
    <w:rsid w:val="00E21383"/>
    <w:rsid w:val="00E21D72"/>
    <w:rsid w:val="00E22D2C"/>
    <w:rsid w:val="00E22D64"/>
    <w:rsid w:val="00E2399A"/>
    <w:rsid w:val="00E23F4D"/>
    <w:rsid w:val="00E24090"/>
    <w:rsid w:val="00E242C8"/>
    <w:rsid w:val="00E243C3"/>
    <w:rsid w:val="00E24E13"/>
    <w:rsid w:val="00E25D8E"/>
    <w:rsid w:val="00E2657D"/>
    <w:rsid w:val="00E26A22"/>
    <w:rsid w:val="00E26FAE"/>
    <w:rsid w:val="00E27267"/>
    <w:rsid w:val="00E27DB2"/>
    <w:rsid w:val="00E27DDD"/>
    <w:rsid w:val="00E30009"/>
    <w:rsid w:val="00E30085"/>
    <w:rsid w:val="00E30224"/>
    <w:rsid w:val="00E305B8"/>
    <w:rsid w:val="00E307F4"/>
    <w:rsid w:val="00E30931"/>
    <w:rsid w:val="00E30FB0"/>
    <w:rsid w:val="00E311A3"/>
    <w:rsid w:val="00E31779"/>
    <w:rsid w:val="00E31E69"/>
    <w:rsid w:val="00E320DB"/>
    <w:rsid w:val="00E321A1"/>
    <w:rsid w:val="00E325B4"/>
    <w:rsid w:val="00E327D3"/>
    <w:rsid w:val="00E328E9"/>
    <w:rsid w:val="00E32ACD"/>
    <w:rsid w:val="00E32E78"/>
    <w:rsid w:val="00E33FEC"/>
    <w:rsid w:val="00E348D7"/>
    <w:rsid w:val="00E34EC0"/>
    <w:rsid w:val="00E3559A"/>
    <w:rsid w:val="00E3587E"/>
    <w:rsid w:val="00E358D1"/>
    <w:rsid w:val="00E35F1B"/>
    <w:rsid w:val="00E365D6"/>
    <w:rsid w:val="00E3683D"/>
    <w:rsid w:val="00E36CB9"/>
    <w:rsid w:val="00E37421"/>
    <w:rsid w:val="00E378AE"/>
    <w:rsid w:val="00E37901"/>
    <w:rsid w:val="00E37E1A"/>
    <w:rsid w:val="00E37EAE"/>
    <w:rsid w:val="00E40536"/>
    <w:rsid w:val="00E405BF"/>
    <w:rsid w:val="00E406B7"/>
    <w:rsid w:val="00E40C57"/>
    <w:rsid w:val="00E410A1"/>
    <w:rsid w:val="00E4111D"/>
    <w:rsid w:val="00E41EA0"/>
    <w:rsid w:val="00E4229D"/>
    <w:rsid w:val="00E428EB"/>
    <w:rsid w:val="00E4296D"/>
    <w:rsid w:val="00E429BC"/>
    <w:rsid w:val="00E42C0B"/>
    <w:rsid w:val="00E42E33"/>
    <w:rsid w:val="00E430F0"/>
    <w:rsid w:val="00E43233"/>
    <w:rsid w:val="00E4326A"/>
    <w:rsid w:val="00E4345D"/>
    <w:rsid w:val="00E434ED"/>
    <w:rsid w:val="00E435F8"/>
    <w:rsid w:val="00E43E8A"/>
    <w:rsid w:val="00E43F43"/>
    <w:rsid w:val="00E443C7"/>
    <w:rsid w:val="00E449CC"/>
    <w:rsid w:val="00E44CCB"/>
    <w:rsid w:val="00E44F56"/>
    <w:rsid w:val="00E44F6F"/>
    <w:rsid w:val="00E452F2"/>
    <w:rsid w:val="00E45FCD"/>
    <w:rsid w:val="00E4651D"/>
    <w:rsid w:val="00E46DCC"/>
    <w:rsid w:val="00E472E3"/>
    <w:rsid w:val="00E4731E"/>
    <w:rsid w:val="00E47790"/>
    <w:rsid w:val="00E47B27"/>
    <w:rsid w:val="00E5007B"/>
    <w:rsid w:val="00E50295"/>
    <w:rsid w:val="00E50306"/>
    <w:rsid w:val="00E5114B"/>
    <w:rsid w:val="00E51161"/>
    <w:rsid w:val="00E518DB"/>
    <w:rsid w:val="00E51D28"/>
    <w:rsid w:val="00E52291"/>
    <w:rsid w:val="00E52A46"/>
    <w:rsid w:val="00E52BF2"/>
    <w:rsid w:val="00E53179"/>
    <w:rsid w:val="00E5355A"/>
    <w:rsid w:val="00E5368A"/>
    <w:rsid w:val="00E5408C"/>
    <w:rsid w:val="00E5444A"/>
    <w:rsid w:val="00E54756"/>
    <w:rsid w:val="00E54EEC"/>
    <w:rsid w:val="00E55301"/>
    <w:rsid w:val="00E5595B"/>
    <w:rsid w:val="00E55998"/>
    <w:rsid w:val="00E55A53"/>
    <w:rsid w:val="00E5673E"/>
    <w:rsid w:val="00E56D68"/>
    <w:rsid w:val="00E56D7D"/>
    <w:rsid w:val="00E572EE"/>
    <w:rsid w:val="00E57508"/>
    <w:rsid w:val="00E57992"/>
    <w:rsid w:val="00E57E8A"/>
    <w:rsid w:val="00E60732"/>
    <w:rsid w:val="00E60C38"/>
    <w:rsid w:val="00E60CF9"/>
    <w:rsid w:val="00E61015"/>
    <w:rsid w:val="00E6108A"/>
    <w:rsid w:val="00E61586"/>
    <w:rsid w:val="00E61A64"/>
    <w:rsid w:val="00E61A7B"/>
    <w:rsid w:val="00E61BEC"/>
    <w:rsid w:val="00E61C17"/>
    <w:rsid w:val="00E624F1"/>
    <w:rsid w:val="00E62610"/>
    <w:rsid w:val="00E62E67"/>
    <w:rsid w:val="00E62F2A"/>
    <w:rsid w:val="00E63654"/>
    <w:rsid w:val="00E63B58"/>
    <w:rsid w:val="00E63D7E"/>
    <w:rsid w:val="00E640F8"/>
    <w:rsid w:val="00E643F4"/>
    <w:rsid w:val="00E64E13"/>
    <w:rsid w:val="00E64E5E"/>
    <w:rsid w:val="00E653A5"/>
    <w:rsid w:val="00E654D3"/>
    <w:rsid w:val="00E65E0B"/>
    <w:rsid w:val="00E65F9F"/>
    <w:rsid w:val="00E664F5"/>
    <w:rsid w:val="00E66590"/>
    <w:rsid w:val="00E668DB"/>
    <w:rsid w:val="00E6694B"/>
    <w:rsid w:val="00E66C35"/>
    <w:rsid w:val="00E66FD1"/>
    <w:rsid w:val="00E6771F"/>
    <w:rsid w:val="00E67B02"/>
    <w:rsid w:val="00E67DD1"/>
    <w:rsid w:val="00E70046"/>
    <w:rsid w:val="00E70C0A"/>
    <w:rsid w:val="00E71409"/>
    <w:rsid w:val="00E71C78"/>
    <w:rsid w:val="00E71D0B"/>
    <w:rsid w:val="00E725A5"/>
    <w:rsid w:val="00E727AF"/>
    <w:rsid w:val="00E72D1D"/>
    <w:rsid w:val="00E72F4E"/>
    <w:rsid w:val="00E72F88"/>
    <w:rsid w:val="00E73795"/>
    <w:rsid w:val="00E73868"/>
    <w:rsid w:val="00E73FAC"/>
    <w:rsid w:val="00E74A59"/>
    <w:rsid w:val="00E75178"/>
    <w:rsid w:val="00E75353"/>
    <w:rsid w:val="00E753B9"/>
    <w:rsid w:val="00E754E4"/>
    <w:rsid w:val="00E75754"/>
    <w:rsid w:val="00E7585B"/>
    <w:rsid w:val="00E75B7D"/>
    <w:rsid w:val="00E75DCB"/>
    <w:rsid w:val="00E762C7"/>
    <w:rsid w:val="00E7630B"/>
    <w:rsid w:val="00E76385"/>
    <w:rsid w:val="00E76489"/>
    <w:rsid w:val="00E7655A"/>
    <w:rsid w:val="00E76B8E"/>
    <w:rsid w:val="00E76E1F"/>
    <w:rsid w:val="00E76FA8"/>
    <w:rsid w:val="00E7708F"/>
    <w:rsid w:val="00E77F30"/>
    <w:rsid w:val="00E80564"/>
    <w:rsid w:val="00E80575"/>
    <w:rsid w:val="00E80E2B"/>
    <w:rsid w:val="00E80F0F"/>
    <w:rsid w:val="00E816BD"/>
    <w:rsid w:val="00E81AED"/>
    <w:rsid w:val="00E82049"/>
    <w:rsid w:val="00E820A0"/>
    <w:rsid w:val="00E821B8"/>
    <w:rsid w:val="00E82AB1"/>
    <w:rsid w:val="00E82B9F"/>
    <w:rsid w:val="00E83B00"/>
    <w:rsid w:val="00E841C6"/>
    <w:rsid w:val="00E8535E"/>
    <w:rsid w:val="00E85977"/>
    <w:rsid w:val="00E85ACD"/>
    <w:rsid w:val="00E85C0C"/>
    <w:rsid w:val="00E863A5"/>
    <w:rsid w:val="00E86964"/>
    <w:rsid w:val="00E87468"/>
    <w:rsid w:val="00E908F4"/>
    <w:rsid w:val="00E90B7B"/>
    <w:rsid w:val="00E90CD2"/>
    <w:rsid w:val="00E90FE4"/>
    <w:rsid w:val="00E91209"/>
    <w:rsid w:val="00E91342"/>
    <w:rsid w:val="00E91473"/>
    <w:rsid w:val="00E914BE"/>
    <w:rsid w:val="00E91518"/>
    <w:rsid w:val="00E9159B"/>
    <w:rsid w:val="00E91BA0"/>
    <w:rsid w:val="00E922FE"/>
    <w:rsid w:val="00E9261B"/>
    <w:rsid w:val="00E92ADA"/>
    <w:rsid w:val="00E92C0F"/>
    <w:rsid w:val="00E93019"/>
    <w:rsid w:val="00E9316C"/>
    <w:rsid w:val="00E93936"/>
    <w:rsid w:val="00E93961"/>
    <w:rsid w:val="00E93ACE"/>
    <w:rsid w:val="00E94289"/>
    <w:rsid w:val="00E9442D"/>
    <w:rsid w:val="00E94531"/>
    <w:rsid w:val="00E9494E"/>
    <w:rsid w:val="00E956E0"/>
    <w:rsid w:val="00E959A2"/>
    <w:rsid w:val="00E9664E"/>
    <w:rsid w:val="00E96A5C"/>
    <w:rsid w:val="00E96DA2"/>
    <w:rsid w:val="00E972DE"/>
    <w:rsid w:val="00E9732A"/>
    <w:rsid w:val="00E9762D"/>
    <w:rsid w:val="00E97B11"/>
    <w:rsid w:val="00EA0049"/>
    <w:rsid w:val="00EA0053"/>
    <w:rsid w:val="00EA0114"/>
    <w:rsid w:val="00EA02AF"/>
    <w:rsid w:val="00EA099F"/>
    <w:rsid w:val="00EA0F86"/>
    <w:rsid w:val="00EA1402"/>
    <w:rsid w:val="00EA14E5"/>
    <w:rsid w:val="00EA1646"/>
    <w:rsid w:val="00EA1715"/>
    <w:rsid w:val="00EA1DFD"/>
    <w:rsid w:val="00EA1EF3"/>
    <w:rsid w:val="00EA22DC"/>
    <w:rsid w:val="00EA2387"/>
    <w:rsid w:val="00EA28E8"/>
    <w:rsid w:val="00EA2BA5"/>
    <w:rsid w:val="00EA2BCB"/>
    <w:rsid w:val="00EA3199"/>
    <w:rsid w:val="00EA3770"/>
    <w:rsid w:val="00EA4205"/>
    <w:rsid w:val="00EA45D8"/>
    <w:rsid w:val="00EA4A35"/>
    <w:rsid w:val="00EA4B6A"/>
    <w:rsid w:val="00EA502E"/>
    <w:rsid w:val="00EA574F"/>
    <w:rsid w:val="00EA588F"/>
    <w:rsid w:val="00EA589B"/>
    <w:rsid w:val="00EA61EA"/>
    <w:rsid w:val="00EA677F"/>
    <w:rsid w:val="00EA6928"/>
    <w:rsid w:val="00EA6A21"/>
    <w:rsid w:val="00EA75FF"/>
    <w:rsid w:val="00EA7633"/>
    <w:rsid w:val="00EA7A6B"/>
    <w:rsid w:val="00EA7AF1"/>
    <w:rsid w:val="00EA7EF8"/>
    <w:rsid w:val="00EB002E"/>
    <w:rsid w:val="00EB0BF2"/>
    <w:rsid w:val="00EB0C92"/>
    <w:rsid w:val="00EB0FCF"/>
    <w:rsid w:val="00EB1399"/>
    <w:rsid w:val="00EB13CD"/>
    <w:rsid w:val="00EB15CD"/>
    <w:rsid w:val="00EB16DB"/>
    <w:rsid w:val="00EB1B3D"/>
    <w:rsid w:val="00EB1CDD"/>
    <w:rsid w:val="00EB1FCC"/>
    <w:rsid w:val="00EB262C"/>
    <w:rsid w:val="00EB2D39"/>
    <w:rsid w:val="00EB2F68"/>
    <w:rsid w:val="00EB31E5"/>
    <w:rsid w:val="00EB332F"/>
    <w:rsid w:val="00EB3B13"/>
    <w:rsid w:val="00EB3BDC"/>
    <w:rsid w:val="00EB475A"/>
    <w:rsid w:val="00EB509D"/>
    <w:rsid w:val="00EB51D8"/>
    <w:rsid w:val="00EB5331"/>
    <w:rsid w:val="00EB5757"/>
    <w:rsid w:val="00EB5805"/>
    <w:rsid w:val="00EB588F"/>
    <w:rsid w:val="00EB5C50"/>
    <w:rsid w:val="00EB5D3E"/>
    <w:rsid w:val="00EB5F94"/>
    <w:rsid w:val="00EB6347"/>
    <w:rsid w:val="00EB652E"/>
    <w:rsid w:val="00EB6E9E"/>
    <w:rsid w:val="00EB7198"/>
    <w:rsid w:val="00EB721B"/>
    <w:rsid w:val="00EC1AFE"/>
    <w:rsid w:val="00EC1B33"/>
    <w:rsid w:val="00EC1D9A"/>
    <w:rsid w:val="00EC1F9D"/>
    <w:rsid w:val="00EC2572"/>
    <w:rsid w:val="00EC28D0"/>
    <w:rsid w:val="00EC29C0"/>
    <w:rsid w:val="00EC303F"/>
    <w:rsid w:val="00EC3515"/>
    <w:rsid w:val="00EC37AA"/>
    <w:rsid w:val="00EC39AE"/>
    <w:rsid w:val="00EC3D34"/>
    <w:rsid w:val="00EC3DA8"/>
    <w:rsid w:val="00EC408D"/>
    <w:rsid w:val="00EC4608"/>
    <w:rsid w:val="00EC4713"/>
    <w:rsid w:val="00EC4821"/>
    <w:rsid w:val="00EC48A0"/>
    <w:rsid w:val="00EC5516"/>
    <w:rsid w:val="00EC5BEA"/>
    <w:rsid w:val="00EC6061"/>
    <w:rsid w:val="00EC684C"/>
    <w:rsid w:val="00EC70CF"/>
    <w:rsid w:val="00EC7CD7"/>
    <w:rsid w:val="00EC7E64"/>
    <w:rsid w:val="00EC7EC9"/>
    <w:rsid w:val="00ED0034"/>
    <w:rsid w:val="00ED04E3"/>
    <w:rsid w:val="00ED08E1"/>
    <w:rsid w:val="00ED0A40"/>
    <w:rsid w:val="00ED24AC"/>
    <w:rsid w:val="00ED2877"/>
    <w:rsid w:val="00ED2C79"/>
    <w:rsid w:val="00ED303C"/>
    <w:rsid w:val="00ED350F"/>
    <w:rsid w:val="00ED3658"/>
    <w:rsid w:val="00ED3C98"/>
    <w:rsid w:val="00ED3E9E"/>
    <w:rsid w:val="00ED4297"/>
    <w:rsid w:val="00ED42C8"/>
    <w:rsid w:val="00ED4583"/>
    <w:rsid w:val="00ED4817"/>
    <w:rsid w:val="00ED505E"/>
    <w:rsid w:val="00ED53E5"/>
    <w:rsid w:val="00ED6683"/>
    <w:rsid w:val="00ED6D5A"/>
    <w:rsid w:val="00ED7BE8"/>
    <w:rsid w:val="00ED7CDA"/>
    <w:rsid w:val="00EE030B"/>
    <w:rsid w:val="00EE0947"/>
    <w:rsid w:val="00EE0BD9"/>
    <w:rsid w:val="00EE0E5A"/>
    <w:rsid w:val="00EE128B"/>
    <w:rsid w:val="00EE16F4"/>
    <w:rsid w:val="00EE1809"/>
    <w:rsid w:val="00EE199B"/>
    <w:rsid w:val="00EE1D9A"/>
    <w:rsid w:val="00EE1E3A"/>
    <w:rsid w:val="00EE2510"/>
    <w:rsid w:val="00EE2975"/>
    <w:rsid w:val="00EE2A97"/>
    <w:rsid w:val="00EE37D0"/>
    <w:rsid w:val="00EE4069"/>
    <w:rsid w:val="00EE41D4"/>
    <w:rsid w:val="00EE42A1"/>
    <w:rsid w:val="00EE43E9"/>
    <w:rsid w:val="00EE4774"/>
    <w:rsid w:val="00EE5445"/>
    <w:rsid w:val="00EE565C"/>
    <w:rsid w:val="00EE565E"/>
    <w:rsid w:val="00EE5998"/>
    <w:rsid w:val="00EE59ED"/>
    <w:rsid w:val="00EE5CFD"/>
    <w:rsid w:val="00EE64D7"/>
    <w:rsid w:val="00EE64F1"/>
    <w:rsid w:val="00EE6750"/>
    <w:rsid w:val="00EE69A4"/>
    <w:rsid w:val="00EE6AED"/>
    <w:rsid w:val="00EE6BB3"/>
    <w:rsid w:val="00EE76CD"/>
    <w:rsid w:val="00EF083F"/>
    <w:rsid w:val="00EF1268"/>
    <w:rsid w:val="00EF12A7"/>
    <w:rsid w:val="00EF1482"/>
    <w:rsid w:val="00EF2697"/>
    <w:rsid w:val="00EF2B7D"/>
    <w:rsid w:val="00EF31EA"/>
    <w:rsid w:val="00EF35AD"/>
    <w:rsid w:val="00EF3AD2"/>
    <w:rsid w:val="00EF3E08"/>
    <w:rsid w:val="00EF4002"/>
    <w:rsid w:val="00EF409A"/>
    <w:rsid w:val="00EF4251"/>
    <w:rsid w:val="00EF428E"/>
    <w:rsid w:val="00EF460F"/>
    <w:rsid w:val="00EF4A2F"/>
    <w:rsid w:val="00EF4DE7"/>
    <w:rsid w:val="00EF5834"/>
    <w:rsid w:val="00EF59B0"/>
    <w:rsid w:val="00EF6310"/>
    <w:rsid w:val="00EF63C9"/>
    <w:rsid w:val="00EF66A7"/>
    <w:rsid w:val="00EF6922"/>
    <w:rsid w:val="00EF6EF8"/>
    <w:rsid w:val="00EF6F8F"/>
    <w:rsid w:val="00EF6FF4"/>
    <w:rsid w:val="00EF7B5A"/>
    <w:rsid w:val="00EF7BF8"/>
    <w:rsid w:val="00F001DA"/>
    <w:rsid w:val="00F0042D"/>
    <w:rsid w:val="00F00560"/>
    <w:rsid w:val="00F009C6"/>
    <w:rsid w:val="00F00D33"/>
    <w:rsid w:val="00F00E28"/>
    <w:rsid w:val="00F00E2A"/>
    <w:rsid w:val="00F01322"/>
    <w:rsid w:val="00F016A5"/>
    <w:rsid w:val="00F01713"/>
    <w:rsid w:val="00F01C70"/>
    <w:rsid w:val="00F01F13"/>
    <w:rsid w:val="00F02103"/>
    <w:rsid w:val="00F021E4"/>
    <w:rsid w:val="00F0282A"/>
    <w:rsid w:val="00F02AEB"/>
    <w:rsid w:val="00F02E8E"/>
    <w:rsid w:val="00F02F44"/>
    <w:rsid w:val="00F03097"/>
    <w:rsid w:val="00F03185"/>
    <w:rsid w:val="00F0340C"/>
    <w:rsid w:val="00F0373E"/>
    <w:rsid w:val="00F03908"/>
    <w:rsid w:val="00F04137"/>
    <w:rsid w:val="00F047E9"/>
    <w:rsid w:val="00F05BB7"/>
    <w:rsid w:val="00F05BBB"/>
    <w:rsid w:val="00F06377"/>
    <w:rsid w:val="00F0652D"/>
    <w:rsid w:val="00F06E82"/>
    <w:rsid w:val="00F0726A"/>
    <w:rsid w:val="00F07CBF"/>
    <w:rsid w:val="00F07D8D"/>
    <w:rsid w:val="00F07FEF"/>
    <w:rsid w:val="00F10124"/>
    <w:rsid w:val="00F10354"/>
    <w:rsid w:val="00F104F1"/>
    <w:rsid w:val="00F10898"/>
    <w:rsid w:val="00F10BFE"/>
    <w:rsid w:val="00F10DB7"/>
    <w:rsid w:val="00F10F87"/>
    <w:rsid w:val="00F11288"/>
    <w:rsid w:val="00F114AA"/>
    <w:rsid w:val="00F11651"/>
    <w:rsid w:val="00F11EAF"/>
    <w:rsid w:val="00F11FA0"/>
    <w:rsid w:val="00F123D3"/>
    <w:rsid w:val="00F12BB5"/>
    <w:rsid w:val="00F12D25"/>
    <w:rsid w:val="00F130F8"/>
    <w:rsid w:val="00F13444"/>
    <w:rsid w:val="00F1373E"/>
    <w:rsid w:val="00F13DEF"/>
    <w:rsid w:val="00F14303"/>
    <w:rsid w:val="00F145A5"/>
    <w:rsid w:val="00F14B12"/>
    <w:rsid w:val="00F14C4F"/>
    <w:rsid w:val="00F14D21"/>
    <w:rsid w:val="00F15764"/>
    <w:rsid w:val="00F15E1C"/>
    <w:rsid w:val="00F15E3C"/>
    <w:rsid w:val="00F16075"/>
    <w:rsid w:val="00F16313"/>
    <w:rsid w:val="00F170AE"/>
    <w:rsid w:val="00F1733F"/>
    <w:rsid w:val="00F177F5"/>
    <w:rsid w:val="00F17C6B"/>
    <w:rsid w:val="00F20909"/>
    <w:rsid w:val="00F20A7F"/>
    <w:rsid w:val="00F20C39"/>
    <w:rsid w:val="00F20E79"/>
    <w:rsid w:val="00F2102C"/>
    <w:rsid w:val="00F21747"/>
    <w:rsid w:val="00F2174D"/>
    <w:rsid w:val="00F225CE"/>
    <w:rsid w:val="00F229FC"/>
    <w:rsid w:val="00F23205"/>
    <w:rsid w:val="00F2357C"/>
    <w:rsid w:val="00F23895"/>
    <w:rsid w:val="00F2395F"/>
    <w:rsid w:val="00F23B1E"/>
    <w:rsid w:val="00F23BD0"/>
    <w:rsid w:val="00F23C74"/>
    <w:rsid w:val="00F23E63"/>
    <w:rsid w:val="00F23F4D"/>
    <w:rsid w:val="00F23F5C"/>
    <w:rsid w:val="00F24941"/>
    <w:rsid w:val="00F24A27"/>
    <w:rsid w:val="00F24A9E"/>
    <w:rsid w:val="00F24DD3"/>
    <w:rsid w:val="00F24E46"/>
    <w:rsid w:val="00F25192"/>
    <w:rsid w:val="00F252DB"/>
    <w:rsid w:val="00F2541B"/>
    <w:rsid w:val="00F25A92"/>
    <w:rsid w:val="00F25DE8"/>
    <w:rsid w:val="00F2615D"/>
    <w:rsid w:val="00F261E6"/>
    <w:rsid w:val="00F263BA"/>
    <w:rsid w:val="00F267F1"/>
    <w:rsid w:val="00F26995"/>
    <w:rsid w:val="00F26D9B"/>
    <w:rsid w:val="00F279E5"/>
    <w:rsid w:val="00F27E8A"/>
    <w:rsid w:val="00F30179"/>
    <w:rsid w:val="00F30389"/>
    <w:rsid w:val="00F304FF"/>
    <w:rsid w:val="00F3056E"/>
    <w:rsid w:val="00F30627"/>
    <w:rsid w:val="00F3128F"/>
    <w:rsid w:val="00F31958"/>
    <w:rsid w:val="00F32174"/>
    <w:rsid w:val="00F32546"/>
    <w:rsid w:val="00F325C2"/>
    <w:rsid w:val="00F326B9"/>
    <w:rsid w:val="00F33697"/>
    <w:rsid w:val="00F33CA9"/>
    <w:rsid w:val="00F33F5B"/>
    <w:rsid w:val="00F340F2"/>
    <w:rsid w:val="00F34769"/>
    <w:rsid w:val="00F347E7"/>
    <w:rsid w:val="00F34D86"/>
    <w:rsid w:val="00F34E7D"/>
    <w:rsid w:val="00F34E86"/>
    <w:rsid w:val="00F36441"/>
    <w:rsid w:val="00F370C2"/>
    <w:rsid w:val="00F37215"/>
    <w:rsid w:val="00F37504"/>
    <w:rsid w:val="00F3752F"/>
    <w:rsid w:val="00F375AB"/>
    <w:rsid w:val="00F377B6"/>
    <w:rsid w:val="00F40748"/>
    <w:rsid w:val="00F40F72"/>
    <w:rsid w:val="00F416E6"/>
    <w:rsid w:val="00F41857"/>
    <w:rsid w:val="00F419DF"/>
    <w:rsid w:val="00F41EB5"/>
    <w:rsid w:val="00F41F2F"/>
    <w:rsid w:val="00F41F46"/>
    <w:rsid w:val="00F4215A"/>
    <w:rsid w:val="00F4226F"/>
    <w:rsid w:val="00F42CBA"/>
    <w:rsid w:val="00F42EC5"/>
    <w:rsid w:val="00F434D3"/>
    <w:rsid w:val="00F43D23"/>
    <w:rsid w:val="00F45451"/>
    <w:rsid w:val="00F456C0"/>
    <w:rsid w:val="00F45B17"/>
    <w:rsid w:val="00F45E7D"/>
    <w:rsid w:val="00F46035"/>
    <w:rsid w:val="00F464B8"/>
    <w:rsid w:val="00F46CAA"/>
    <w:rsid w:val="00F46D2E"/>
    <w:rsid w:val="00F47894"/>
    <w:rsid w:val="00F478B3"/>
    <w:rsid w:val="00F4796A"/>
    <w:rsid w:val="00F50695"/>
    <w:rsid w:val="00F50737"/>
    <w:rsid w:val="00F5106F"/>
    <w:rsid w:val="00F515AB"/>
    <w:rsid w:val="00F519A7"/>
    <w:rsid w:val="00F52500"/>
    <w:rsid w:val="00F5280D"/>
    <w:rsid w:val="00F5304E"/>
    <w:rsid w:val="00F53764"/>
    <w:rsid w:val="00F53C28"/>
    <w:rsid w:val="00F54046"/>
    <w:rsid w:val="00F54239"/>
    <w:rsid w:val="00F54677"/>
    <w:rsid w:val="00F54B95"/>
    <w:rsid w:val="00F54C25"/>
    <w:rsid w:val="00F55113"/>
    <w:rsid w:val="00F553CB"/>
    <w:rsid w:val="00F5546B"/>
    <w:rsid w:val="00F55478"/>
    <w:rsid w:val="00F55E77"/>
    <w:rsid w:val="00F55FA9"/>
    <w:rsid w:val="00F56012"/>
    <w:rsid w:val="00F56D6C"/>
    <w:rsid w:val="00F57189"/>
    <w:rsid w:val="00F57980"/>
    <w:rsid w:val="00F57B29"/>
    <w:rsid w:val="00F57F82"/>
    <w:rsid w:val="00F60E46"/>
    <w:rsid w:val="00F614C4"/>
    <w:rsid w:val="00F61B91"/>
    <w:rsid w:val="00F61CB5"/>
    <w:rsid w:val="00F62073"/>
    <w:rsid w:val="00F622C6"/>
    <w:rsid w:val="00F626E2"/>
    <w:rsid w:val="00F62797"/>
    <w:rsid w:val="00F62C1D"/>
    <w:rsid w:val="00F63431"/>
    <w:rsid w:val="00F636F5"/>
    <w:rsid w:val="00F63CF1"/>
    <w:rsid w:val="00F63FA8"/>
    <w:rsid w:val="00F64203"/>
    <w:rsid w:val="00F64751"/>
    <w:rsid w:val="00F64CD7"/>
    <w:rsid w:val="00F650C5"/>
    <w:rsid w:val="00F651CE"/>
    <w:rsid w:val="00F656F4"/>
    <w:rsid w:val="00F65C2D"/>
    <w:rsid w:val="00F65F3A"/>
    <w:rsid w:val="00F66862"/>
    <w:rsid w:val="00F66B29"/>
    <w:rsid w:val="00F66D9D"/>
    <w:rsid w:val="00F674D7"/>
    <w:rsid w:val="00F67881"/>
    <w:rsid w:val="00F678E4"/>
    <w:rsid w:val="00F67F07"/>
    <w:rsid w:val="00F706DA"/>
    <w:rsid w:val="00F70702"/>
    <w:rsid w:val="00F70748"/>
    <w:rsid w:val="00F707F6"/>
    <w:rsid w:val="00F70813"/>
    <w:rsid w:val="00F7083F"/>
    <w:rsid w:val="00F70D08"/>
    <w:rsid w:val="00F71695"/>
    <w:rsid w:val="00F718AB"/>
    <w:rsid w:val="00F71B12"/>
    <w:rsid w:val="00F71C31"/>
    <w:rsid w:val="00F72210"/>
    <w:rsid w:val="00F7239C"/>
    <w:rsid w:val="00F730B3"/>
    <w:rsid w:val="00F739AD"/>
    <w:rsid w:val="00F73CE0"/>
    <w:rsid w:val="00F73F8F"/>
    <w:rsid w:val="00F742A3"/>
    <w:rsid w:val="00F74A7B"/>
    <w:rsid w:val="00F74CD5"/>
    <w:rsid w:val="00F74F1E"/>
    <w:rsid w:val="00F752CD"/>
    <w:rsid w:val="00F75790"/>
    <w:rsid w:val="00F75DC7"/>
    <w:rsid w:val="00F75E6D"/>
    <w:rsid w:val="00F75E99"/>
    <w:rsid w:val="00F75F43"/>
    <w:rsid w:val="00F75FA6"/>
    <w:rsid w:val="00F76228"/>
    <w:rsid w:val="00F762CD"/>
    <w:rsid w:val="00F76BAE"/>
    <w:rsid w:val="00F76E28"/>
    <w:rsid w:val="00F7713F"/>
    <w:rsid w:val="00F771FB"/>
    <w:rsid w:val="00F77BF4"/>
    <w:rsid w:val="00F77EFC"/>
    <w:rsid w:val="00F805A4"/>
    <w:rsid w:val="00F8123B"/>
    <w:rsid w:val="00F813DF"/>
    <w:rsid w:val="00F815D4"/>
    <w:rsid w:val="00F81701"/>
    <w:rsid w:val="00F817A4"/>
    <w:rsid w:val="00F818D7"/>
    <w:rsid w:val="00F81CC2"/>
    <w:rsid w:val="00F81D73"/>
    <w:rsid w:val="00F82923"/>
    <w:rsid w:val="00F82BE6"/>
    <w:rsid w:val="00F82C44"/>
    <w:rsid w:val="00F8322D"/>
    <w:rsid w:val="00F83243"/>
    <w:rsid w:val="00F836C6"/>
    <w:rsid w:val="00F83A29"/>
    <w:rsid w:val="00F83DD3"/>
    <w:rsid w:val="00F83F8A"/>
    <w:rsid w:val="00F8410C"/>
    <w:rsid w:val="00F8433C"/>
    <w:rsid w:val="00F84340"/>
    <w:rsid w:val="00F84435"/>
    <w:rsid w:val="00F85288"/>
    <w:rsid w:val="00F85311"/>
    <w:rsid w:val="00F85F1D"/>
    <w:rsid w:val="00F86106"/>
    <w:rsid w:val="00F86810"/>
    <w:rsid w:val="00F8687A"/>
    <w:rsid w:val="00F868F6"/>
    <w:rsid w:val="00F86DBD"/>
    <w:rsid w:val="00F87391"/>
    <w:rsid w:val="00F873B9"/>
    <w:rsid w:val="00F87924"/>
    <w:rsid w:val="00F87C59"/>
    <w:rsid w:val="00F90317"/>
    <w:rsid w:val="00F90BD3"/>
    <w:rsid w:val="00F90BE8"/>
    <w:rsid w:val="00F90D11"/>
    <w:rsid w:val="00F90DF9"/>
    <w:rsid w:val="00F915E1"/>
    <w:rsid w:val="00F91EA1"/>
    <w:rsid w:val="00F924A7"/>
    <w:rsid w:val="00F92B36"/>
    <w:rsid w:val="00F92D42"/>
    <w:rsid w:val="00F92F7C"/>
    <w:rsid w:val="00F937FC"/>
    <w:rsid w:val="00F93D4A"/>
    <w:rsid w:val="00F940B7"/>
    <w:rsid w:val="00F941F4"/>
    <w:rsid w:val="00F94257"/>
    <w:rsid w:val="00F944AD"/>
    <w:rsid w:val="00F945BF"/>
    <w:rsid w:val="00F94D56"/>
    <w:rsid w:val="00F95901"/>
    <w:rsid w:val="00F97400"/>
    <w:rsid w:val="00F97517"/>
    <w:rsid w:val="00F97E72"/>
    <w:rsid w:val="00FA0E79"/>
    <w:rsid w:val="00FA123A"/>
    <w:rsid w:val="00FA1CB1"/>
    <w:rsid w:val="00FA21D0"/>
    <w:rsid w:val="00FA243A"/>
    <w:rsid w:val="00FA29D3"/>
    <w:rsid w:val="00FA2CAF"/>
    <w:rsid w:val="00FA2E70"/>
    <w:rsid w:val="00FA3087"/>
    <w:rsid w:val="00FA39DD"/>
    <w:rsid w:val="00FA3D33"/>
    <w:rsid w:val="00FA3F38"/>
    <w:rsid w:val="00FA42C9"/>
    <w:rsid w:val="00FA43EF"/>
    <w:rsid w:val="00FA4635"/>
    <w:rsid w:val="00FA48B8"/>
    <w:rsid w:val="00FA49D3"/>
    <w:rsid w:val="00FA4C6B"/>
    <w:rsid w:val="00FA4EF4"/>
    <w:rsid w:val="00FA522C"/>
    <w:rsid w:val="00FA533C"/>
    <w:rsid w:val="00FA5411"/>
    <w:rsid w:val="00FA546D"/>
    <w:rsid w:val="00FA5D8B"/>
    <w:rsid w:val="00FA5F94"/>
    <w:rsid w:val="00FA68C7"/>
    <w:rsid w:val="00FA6A50"/>
    <w:rsid w:val="00FA6BC3"/>
    <w:rsid w:val="00FA714D"/>
    <w:rsid w:val="00FA7546"/>
    <w:rsid w:val="00FA7551"/>
    <w:rsid w:val="00FB01D7"/>
    <w:rsid w:val="00FB0D84"/>
    <w:rsid w:val="00FB101F"/>
    <w:rsid w:val="00FB1B68"/>
    <w:rsid w:val="00FB1B93"/>
    <w:rsid w:val="00FB24C4"/>
    <w:rsid w:val="00FB28F0"/>
    <w:rsid w:val="00FB2B18"/>
    <w:rsid w:val="00FB2B4C"/>
    <w:rsid w:val="00FB2BA9"/>
    <w:rsid w:val="00FB33EA"/>
    <w:rsid w:val="00FB3885"/>
    <w:rsid w:val="00FB38DE"/>
    <w:rsid w:val="00FB3D91"/>
    <w:rsid w:val="00FB3EC0"/>
    <w:rsid w:val="00FB4354"/>
    <w:rsid w:val="00FB51EC"/>
    <w:rsid w:val="00FB5782"/>
    <w:rsid w:val="00FB589F"/>
    <w:rsid w:val="00FB5EC8"/>
    <w:rsid w:val="00FB60BF"/>
    <w:rsid w:val="00FB668D"/>
    <w:rsid w:val="00FB6E52"/>
    <w:rsid w:val="00FB7A56"/>
    <w:rsid w:val="00FC0609"/>
    <w:rsid w:val="00FC120D"/>
    <w:rsid w:val="00FC1457"/>
    <w:rsid w:val="00FC1549"/>
    <w:rsid w:val="00FC1610"/>
    <w:rsid w:val="00FC16BF"/>
    <w:rsid w:val="00FC18B8"/>
    <w:rsid w:val="00FC1E5F"/>
    <w:rsid w:val="00FC1E87"/>
    <w:rsid w:val="00FC29AD"/>
    <w:rsid w:val="00FC2D1C"/>
    <w:rsid w:val="00FC35A0"/>
    <w:rsid w:val="00FC3677"/>
    <w:rsid w:val="00FC3FFA"/>
    <w:rsid w:val="00FC48A0"/>
    <w:rsid w:val="00FC4B8E"/>
    <w:rsid w:val="00FC5996"/>
    <w:rsid w:val="00FC5A71"/>
    <w:rsid w:val="00FC63C1"/>
    <w:rsid w:val="00FC6608"/>
    <w:rsid w:val="00FC662A"/>
    <w:rsid w:val="00FC6F3C"/>
    <w:rsid w:val="00FC7510"/>
    <w:rsid w:val="00FC7514"/>
    <w:rsid w:val="00FC7732"/>
    <w:rsid w:val="00FC7D46"/>
    <w:rsid w:val="00FD1273"/>
    <w:rsid w:val="00FD15E9"/>
    <w:rsid w:val="00FD16A8"/>
    <w:rsid w:val="00FD1843"/>
    <w:rsid w:val="00FD22C2"/>
    <w:rsid w:val="00FD26B4"/>
    <w:rsid w:val="00FD2AC5"/>
    <w:rsid w:val="00FD2AF5"/>
    <w:rsid w:val="00FD2C25"/>
    <w:rsid w:val="00FD3338"/>
    <w:rsid w:val="00FD33A1"/>
    <w:rsid w:val="00FD3C75"/>
    <w:rsid w:val="00FD5356"/>
    <w:rsid w:val="00FD54CD"/>
    <w:rsid w:val="00FD5981"/>
    <w:rsid w:val="00FD5A8F"/>
    <w:rsid w:val="00FD6203"/>
    <w:rsid w:val="00FD6FFF"/>
    <w:rsid w:val="00FD7130"/>
    <w:rsid w:val="00FD7317"/>
    <w:rsid w:val="00FE0CB2"/>
    <w:rsid w:val="00FE0D8B"/>
    <w:rsid w:val="00FE0FF7"/>
    <w:rsid w:val="00FE168C"/>
    <w:rsid w:val="00FE16F5"/>
    <w:rsid w:val="00FE171A"/>
    <w:rsid w:val="00FE1879"/>
    <w:rsid w:val="00FE188C"/>
    <w:rsid w:val="00FE1D33"/>
    <w:rsid w:val="00FE1DEA"/>
    <w:rsid w:val="00FE1EAA"/>
    <w:rsid w:val="00FE2286"/>
    <w:rsid w:val="00FE251E"/>
    <w:rsid w:val="00FE27FB"/>
    <w:rsid w:val="00FE31A6"/>
    <w:rsid w:val="00FE3332"/>
    <w:rsid w:val="00FE3718"/>
    <w:rsid w:val="00FE39E3"/>
    <w:rsid w:val="00FE3B7C"/>
    <w:rsid w:val="00FE4091"/>
    <w:rsid w:val="00FE4113"/>
    <w:rsid w:val="00FE4338"/>
    <w:rsid w:val="00FE4894"/>
    <w:rsid w:val="00FE4D7F"/>
    <w:rsid w:val="00FE4F92"/>
    <w:rsid w:val="00FE5081"/>
    <w:rsid w:val="00FE522E"/>
    <w:rsid w:val="00FE5458"/>
    <w:rsid w:val="00FE56BE"/>
    <w:rsid w:val="00FE5BDD"/>
    <w:rsid w:val="00FE6149"/>
    <w:rsid w:val="00FE65A7"/>
    <w:rsid w:val="00FE6A08"/>
    <w:rsid w:val="00FE6C94"/>
    <w:rsid w:val="00FE6F2A"/>
    <w:rsid w:val="00FE6FF3"/>
    <w:rsid w:val="00FE715F"/>
    <w:rsid w:val="00FE7477"/>
    <w:rsid w:val="00FE74CC"/>
    <w:rsid w:val="00FE7782"/>
    <w:rsid w:val="00FF0682"/>
    <w:rsid w:val="00FF0A46"/>
    <w:rsid w:val="00FF11B2"/>
    <w:rsid w:val="00FF12AC"/>
    <w:rsid w:val="00FF16BF"/>
    <w:rsid w:val="00FF1D68"/>
    <w:rsid w:val="00FF2AA5"/>
    <w:rsid w:val="00FF2B4E"/>
    <w:rsid w:val="00FF2F09"/>
    <w:rsid w:val="00FF34DF"/>
    <w:rsid w:val="00FF3858"/>
    <w:rsid w:val="00FF3A56"/>
    <w:rsid w:val="00FF40F0"/>
    <w:rsid w:val="00FF483C"/>
    <w:rsid w:val="00FF4C9D"/>
    <w:rsid w:val="00FF4FF7"/>
    <w:rsid w:val="00FF53FE"/>
    <w:rsid w:val="00FF595F"/>
    <w:rsid w:val="00FF5DEE"/>
    <w:rsid w:val="00FF60E7"/>
    <w:rsid w:val="00FF6BF9"/>
    <w:rsid w:val="00FF6C6E"/>
    <w:rsid w:val="00FF6D3C"/>
    <w:rsid w:val="00FF7231"/>
    <w:rsid w:val="00FF74B0"/>
    <w:rsid w:val="00FF7771"/>
    <w:rsid w:val="00FF7C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680F4B"/>
  <w15:chartTrackingRefBased/>
  <w15:docId w15:val="{A9673424-E65B-46F4-95DA-B3EA259DBA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738D"/>
    <w:pPr>
      <w:autoSpaceDE w:val="0"/>
      <w:autoSpaceDN w:val="0"/>
      <w:adjustRightInd w:val="0"/>
    </w:pPr>
    <w:rPr>
      <w:rFonts w:ascii="Calibri" w:hAnsi="Calibri" w:cs="Calibri"/>
    </w:rPr>
  </w:style>
  <w:style w:type="paragraph" w:styleId="Heading1">
    <w:name w:val="heading 1"/>
    <w:basedOn w:val="Normal"/>
    <w:link w:val="Heading1Char"/>
    <w:uiPriority w:val="9"/>
    <w:qFormat/>
    <w:rsid w:val="000E4856"/>
    <w:pPr>
      <w:autoSpaceDE/>
      <w:autoSpaceDN/>
      <w:adjustRightInd/>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05539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131"/>
    <w:pPr>
      <w:autoSpaceDE/>
      <w:autoSpaceDN/>
      <w:adjustRightInd/>
      <w:ind w:left="720"/>
      <w:contextualSpacing/>
    </w:pPr>
    <w:rPr>
      <w:rFonts w:asciiTheme="minorHAnsi" w:hAnsiTheme="minorHAnsi" w:cstheme="minorBidi"/>
    </w:rPr>
  </w:style>
  <w:style w:type="table" w:styleId="TableGrid">
    <w:name w:val="Table Grid"/>
    <w:basedOn w:val="TableNormal"/>
    <w:uiPriority w:val="39"/>
    <w:rsid w:val="005250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87C68"/>
    <w:rPr>
      <w:color w:val="808080"/>
    </w:rPr>
  </w:style>
  <w:style w:type="paragraph" w:styleId="Revision">
    <w:name w:val="Revision"/>
    <w:hidden/>
    <w:uiPriority w:val="99"/>
    <w:semiHidden/>
    <w:rsid w:val="00C573BC"/>
    <w:pPr>
      <w:spacing w:after="0" w:line="240" w:lineRule="auto"/>
    </w:pPr>
  </w:style>
  <w:style w:type="paragraph" w:customStyle="1" w:styleId="Normal0">
    <w:name w:val="[Normal]"/>
    <w:uiPriority w:val="99"/>
    <w:rsid w:val="00CA096E"/>
    <w:pPr>
      <w:widowControl w:val="0"/>
      <w:autoSpaceDE w:val="0"/>
      <w:autoSpaceDN w:val="0"/>
      <w:adjustRightInd w:val="0"/>
      <w:spacing w:after="0" w:line="240" w:lineRule="auto"/>
    </w:pPr>
    <w:rPr>
      <w:rFonts w:ascii="Arial" w:hAnsi="Arial" w:cs="Arial"/>
      <w:sz w:val="24"/>
      <w:szCs w:val="24"/>
    </w:rPr>
  </w:style>
  <w:style w:type="paragraph" w:styleId="Header">
    <w:name w:val="header"/>
    <w:basedOn w:val="Normal"/>
    <w:link w:val="HeaderChar"/>
    <w:uiPriority w:val="99"/>
    <w:unhideWhenUsed/>
    <w:rsid w:val="00E074A9"/>
    <w:pPr>
      <w:tabs>
        <w:tab w:val="center" w:pos="4513"/>
        <w:tab w:val="right" w:pos="9026"/>
      </w:tabs>
      <w:autoSpaceDE/>
      <w:autoSpaceDN/>
      <w:adjustRightInd/>
      <w:spacing w:after="0" w:line="240" w:lineRule="auto"/>
    </w:pPr>
    <w:rPr>
      <w:rFonts w:asciiTheme="minorHAnsi" w:hAnsiTheme="minorHAnsi" w:cstheme="minorBidi"/>
    </w:rPr>
  </w:style>
  <w:style w:type="character" w:customStyle="1" w:styleId="HeaderChar">
    <w:name w:val="Header Char"/>
    <w:basedOn w:val="DefaultParagraphFont"/>
    <w:link w:val="Header"/>
    <w:uiPriority w:val="99"/>
    <w:rsid w:val="00E074A9"/>
  </w:style>
  <w:style w:type="paragraph" w:styleId="Footer">
    <w:name w:val="footer"/>
    <w:basedOn w:val="Normal"/>
    <w:link w:val="FooterChar"/>
    <w:uiPriority w:val="99"/>
    <w:unhideWhenUsed/>
    <w:rsid w:val="00E074A9"/>
    <w:pPr>
      <w:tabs>
        <w:tab w:val="center" w:pos="4513"/>
        <w:tab w:val="right" w:pos="9026"/>
      </w:tabs>
      <w:autoSpaceDE/>
      <w:autoSpaceDN/>
      <w:adjustRightInd/>
      <w:spacing w:after="0" w:line="240" w:lineRule="auto"/>
    </w:pPr>
    <w:rPr>
      <w:rFonts w:asciiTheme="minorHAnsi" w:hAnsiTheme="minorHAnsi" w:cstheme="minorBidi"/>
    </w:rPr>
  </w:style>
  <w:style w:type="character" w:customStyle="1" w:styleId="FooterChar">
    <w:name w:val="Footer Char"/>
    <w:basedOn w:val="DefaultParagraphFont"/>
    <w:link w:val="Footer"/>
    <w:uiPriority w:val="99"/>
    <w:rsid w:val="00E074A9"/>
  </w:style>
  <w:style w:type="character" w:styleId="Hyperlink">
    <w:name w:val="Hyperlink"/>
    <w:basedOn w:val="DefaultParagraphFont"/>
    <w:uiPriority w:val="99"/>
    <w:unhideWhenUsed/>
    <w:rsid w:val="00213F70"/>
    <w:rPr>
      <w:color w:val="0000FF"/>
      <w:u w:val="single"/>
    </w:rPr>
  </w:style>
  <w:style w:type="character" w:styleId="Strong">
    <w:name w:val="Strong"/>
    <w:basedOn w:val="DefaultParagraphFont"/>
    <w:uiPriority w:val="22"/>
    <w:qFormat/>
    <w:rsid w:val="00213F70"/>
    <w:rPr>
      <w:b/>
      <w:bCs/>
    </w:rPr>
  </w:style>
  <w:style w:type="paragraph" w:styleId="NormalWeb">
    <w:name w:val="Normal (Web)"/>
    <w:basedOn w:val="Normal"/>
    <w:link w:val="NormalWebChar"/>
    <w:uiPriority w:val="99"/>
    <w:unhideWhenUsed/>
    <w:rsid w:val="00243F30"/>
    <w:pPr>
      <w:autoSpaceDE/>
      <w:autoSpaceDN/>
      <w:adjustRightInd/>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rsid w:val="00DA7F29"/>
    <w:pPr>
      <w:autoSpaceDE w:val="0"/>
      <w:autoSpaceDN w:val="0"/>
      <w:adjustRightInd w:val="0"/>
      <w:spacing w:after="0" w:line="240" w:lineRule="auto"/>
    </w:pPr>
    <w:rPr>
      <w:rFonts w:ascii="Charis SIL" w:hAnsi="Charis SIL" w:cs="Charis SIL"/>
      <w:color w:val="000000"/>
      <w:sz w:val="24"/>
      <w:szCs w:val="24"/>
    </w:rPr>
  </w:style>
  <w:style w:type="paragraph" w:customStyle="1" w:styleId="EndNoteBibliographyTitle">
    <w:name w:val="EndNote Bibliography Title"/>
    <w:basedOn w:val="Normal"/>
    <w:link w:val="EndNoteBibliographyTitleChar"/>
    <w:rsid w:val="00204F3C"/>
    <w:pPr>
      <w:spacing w:after="0"/>
      <w:jc w:val="center"/>
    </w:pPr>
    <w:rPr>
      <w:noProof/>
      <w:lang w:val="en-US"/>
    </w:rPr>
  </w:style>
  <w:style w:type="character" w:customStyle="1" w:styleId="NormalWebChar">
    <w:name w:val="Normal (Web) Char"/>
    <w:basedOn w:val="DefaultParagraphFont"/>
    <w:link w:val="NormalWeb"/>
    <w:uiPriority w:val="99"/>
    <w:rsid w:val="00204F3C"/>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204F3C"/>
    <w:rPr>
      <w:rFonts w:ascii="Calibri" w:eastAsia="Times New Roman" w:hAnsi="Calibri" w:cs="Calibri"/>
      <w:noProof/>
      <w:sz w:val="24"/>
      <w:szCs w:val="24"/>
      <w:lang w:val="en-US" w:eastAsia="en-GB"/>
    </w:rPr>
  </w:style>
  <w:style w:type="paragraph" w:customStyle="1" w:styleId="EndNoteBibliography">
    <w:name w:val="EndNote Bibliography"/>
    <w:basedOn w:val="Normal"/>
    <w:link w:val="EndNoteBibliographyChar"/>
    <w:rsid w:val="00204F3C"/>
    <w:pPr>
      <w:spacing w:line="240" w:lineRule="auto"/>
    </w:pPr>
    <w:rPr>
      <w:noProof/>
      <w:lang w:val="en-US"/>
    </w:rPr>
  </w:style>
  <w:style w:type="character" w:customStyle="1" w:styleId="EndNoteBibliographyChar">
    <w:name w:val="EndNote Bibliography Char"/>
    <w:basedOn w:val="NormalWebChar"/>
    <w:link w:val="EndNoteBibliography"/>
    <w:rsid w:val="00204F3C"/>
    <w:rPr>
      <w:rFonts w:ascii="Calibri" w:eastAsia="Times New Roman" w:hAnsi="Calibri" w:cs="Calibri"/>
      <w:noProof/>
      <w:sz w:val="24"/>
      <w:szCs w:val="24"/>
      <w:lang w:val="en-US" w:eastAsia="en-GB"/>
    </w:rPr>
  </w:style>
  <w:style w:type="character" w:customStyle="1" w:styleId="Heading1Char">
    <w:name w:val="Heading 1 Char"/>
    <w:basedOn w:val="DefaultParagraphFont"/>
    <w:link w:val="Heading1"/>
    <w:uiPriority w:val="9"/>
    <w:rsid w:val="000E4856"/>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semiHidden/>
    <w:rsid w:val="00055394"/>
    <w:rPr>
      <w:rFonts w:asciiTheme="majorHAnsi" w:eastAsiaTheme="majorEastAsia" w:hAnsiTheme="majorHAnsi" w:cstheme="majorBidi"/>
      <w:color w:val="2F5496" w:themeColor="accent1" w:themeShade="BF"/>
      <w:sz w:val="26"/>
      <w:szCs w:val="26"/>
    </w:rPr>
  </w:style>
  <w:style w:type="character" w:customStyle="1" w:styleId="html-italic">
    <w:name w:val="html-italic"/>
    <w:basedOn w:val="DefaultParagraphFont"/>
    <w:rsid w:val="005D09BB"/>
  </w:style>
  <w:style w:type="character" w:customStyle="1" w:styleId="UnresolvedMention1">
    <w:name w:val="Unresolved Mention1"/>
    <w:basedOn w:val="DefaultParagraphFont"/>
    <w:uiPriority w:val="99"/>
    <w:semiHidden/>
    <w:unhideWhenUsed/>
    <w:rsid w:val="00B7388F"/>
    <w:rPr>
      <w:color w:val="605E5C"/>
      <w:shd w:val="clear" w:color="auto" w:fill="E1DFDD"/>
    </w:rPr>
  </w:style>
  <w:style w:type="character" w:customStyle="1" w:styleId="mo">
    <w:name w:val="mo"/>
    <w:basedOn w:val="DefaultParagraphFont"/>
    <w:rsid w:val="001E2798"/>
  </w:style>
  <w:style w:type="character" w:customStyle="1" w:styleId="mjxassistivemathml">
    <w:name w:val="mjx_assistive_mathml"/>
    <w:basedOn w:val="DefaultParagraphFont"/>
    <w:rsid w:val="001E2798"/>
  </w:style>
  <w:style w:type="character" w:customStyle="1" w:styleId="ref-lnk">
    <w:name w:val="ref-lnk"/>
    <w:basedOn w:val="DefaultParagraphFont"/>
    <w:rsid w:val="006A446C"/>
  </w:style>
  <w:style w:type="character" w:customStyle="1" w:styleId="off-screen">
    <w:name w:val="off-screen"/>
    <w:basedOn w:val="DefaultParagraphFont"/>
    <w:rsid w:val="006A446C"/>
  </w:style>
  <w:style w:type="character" w:customStyle="1" w:styleId="A4">
    <w:name w:val="A4"/>
    <w:uiPriority w:val="99"/>
    <w:rsid w:val="00152251"/>
    <w:rPr>
      <w:rFonts w:cs="Adobe Caslon Pro"/>
      <w:b/>
      <w:bCs/>
      <w:color w:val="000000"/>
      <w:sz w:val="11"/>
      <w:szCs w:val="11"/>
    </w:rPr>
  </w:style>
  <w:style w:type="character" w:customStyle="1" w:styleId="A5">
    <w:name w:val="A5"/>
    <w:uiPriority w:val="99"/>
    <w:rsid w:val="00A9420D"/>
    <w:rPr>
      <w:rFonts w:cs="Adobe Caslon Pro"/>
      <w:color w:val="000000"/>
      <w:sz w:val="20"/>
      <w:szCs w:val="20"/>
    </w:rPr>
  </w:style>
  <w:style w:type="character" w:customStyle="1" w:styleId="A3">
    <w:name w:val="A3"/>
    <w:uiPriority w:val="99"/>
    <w:rsid w:val="004E6405"/>
    <w:rPr>
      <w:rFonts w:cs="Adobe Caslon Pro"/>
      <w:color w:val="000000"/>
      <w:sz w:val="20"/>
      <w:szCs w:val="20"/>
    </w:rPr>
  </w:style>
  <w:style w:type="character" w:customStyle="1" w:styleId="A8">
    <w:name w:val="A8"/>
    <w:uiPriority w:val="99"/>
    <w:rsid w:val="005620F9"/>
    <w:rPr>
      <w:rFonts w:cs="Adobe Caslon Pro"/>
      <w:color w:val="000000"/>
      <w:sz w:val="16"/>
      <w:szCs w:val="16"/>
    </w:rPr>
  </w:style>
  <w:style w:type="character" w:styleId="CommentReference">
    <w:name w:val="annotation reference"/>
    <w:basedOn w:val="DefaultParagraphFont"/>
    <w:uiPriority w:val="99"/>
    <w:semiHidden/>
    <w:unhideWhenUsed/>
    <w:rsid w:val="00A273BD"/>
    <w:rPr>
      <w:sz w:val="16"/>
      <w:szCs w:val="16"/>
    </w:rPr>
  </w:style>
  <w:style w:type="paragraph" w:styleId="CommentText">
    <w:name w:val="annotation text"/>
    <w:basedOn w:val="Normal"/>
    <w:link w:val="CommentTextChar"/>
    <w:uiPriority w:val="99"/>
    <w:unhideWhenUsed/>
    <w:rsid w:val="00A273BD"/>
    <w:pPr>
      <w:spacing w:line="240" w:lineRule="auto"/>
    </w:pPr>
    <w:rPr>
      <w:sz w:val="20"/>
      <w:szCs w:val="20"/>
    </w:rPr>
  </w:style>
  <w:style w:type="character" w:customStyle="1" w:styleId="CommentTextChar">
    <w:name w:val="Comment Text Char"/>
    <w:basedOn w:val="DefaultParagraphFont"/>
    <w:link w:val="CommentText"/>
    <w:uiPriority w:val="99"/>
    <w:rsid w:val="00A273BD"/>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A273BD"/>
    <w:rPr>
      <w:b/>
      <w:bCs/>
    </w:rPr>
  </w:style>
  <w:style w:type="character" w:customStyle="1" w:styleId="CommentSubjectChar">
    <w:name w:val="Comment Subject Char"/>
    <w:basedOn w:val="CommentTextChar"/>
    <w:link w:val="CommentSubject"/>
    <w:uiPriority w:val="99"/>
    <w:semiHidden/>
    <w:rsid w:val="00A273BD"/>
    <w:rPr>
      <w:rFonts w:ascii="Calibri" w:hAnsi="Calibri" w:cs="Calibri"/>
      <w:b/>
      <w:bCs/>
      <w:sz w:val="20"/>
      <w:szCs w:val="20"/>
    </w:rPr>
  </w:style>
  <w:style w:type="character" w:styleId="UnresolvedMention">
    <w:name w:val="Unresolved Mention"/>
    <w:basedOn w:val="DefaultParagraphFont"/>
    <w:uiPriority w:val="99"/>
    <w:rsid w:val="00A96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tect.checkpoint.com/v2/___http://cran.r-project.org/___.bXQtcHJvZC1jcC1ldXcyLTE6dW5pdmVyc2l0eWhvc3BpdGFsc291dGhhbXB0b246YzpvOmY3MWYwMWZhZmIxMTA4NjIxYTRmOTJkZTZjYThkNWIwOjY6MTRkYzo5ZWZmYjliYWQ4MjNmOGZlZWVkMzhhMTM0MDg4NGU3MzI2YmI4ZDM4ZDRmNDZiNDQwNmVjODJiYjJjYzQwOGZmOnA6VDp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who.int/publications/i/item/978924159997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04212A-E0F6-41FC-8E4A-CDAAE04E9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10043</Words>
  <Characters>133202</Characters>
  <Application>Microsoft Office Word</Application>
  <DocSecurity>0</DocSecurity>
  <Lines>1110</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mantha Meredith</dc:creator>
  <cp:lastModifiedBy>Samantha Meredith</cp:lastModifiedBy>
  <cp:revision>3</cp:revision>
  <dcterms:created xsi:type="dcterms:W3CDTF">2025-09-30T09:17:00Z</dcterms:created>
  <dcterms:modified xsi:type="dcterms:W3CDTF">2025-09-30T09:17:00Z</dcterms:modified>
</cp:coreProperties>
</file>